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2BC45" w14:textId="77F9302A" w:rsidR="005D7D78" w:rsidRPr="00CC2F87" w:rsidRDefault="00115E3D" w:rsidP="00B31DAC">
      <w:pPr>
        <w:pStyle w:val="titlepage"/>
      </w:pPr>
      <w:r w:rsidRPr="00CC2F87">
        <w:tab/>
      </w:r>
    </w:p>
    <w:p w14:paraId="42116C1B" w14:textId="38E49550" w:rsidR="008F2CE2" w:rsidRPr="00CC2F87" w:rsidRDefault="008F657F" w:rsidP="00B31DAC">
      <w:pPr>
        <w:pStyle w:val="titlepage"/>
      </w:pPr>
      <w:r w:rsidRPr="00CC2F87">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CC2F87">
        <w:br/>
      </w:r>
    </w:p>
    <w:p w14:paraId="2976F9CD" w14:textId="6D322C91" w:rsidR="008F657F" w:rsidRPr="00CC2F87" w:rsidRDefault="008F657F" w:rsidP="00B31DAC">
      <w:pPr>
        <w:pStyle w:val="titlepage"/>
      </w:pPr>
    </w:p>
    <w:p w14:paraId="72E75D98" w14:textId="4EB082D0" w:rsidR="008F657F" w:rsidRPr="00CC2F87" w:rsidRDefault="008F657F" w:rsidP="00B31DAC">
      <w:pPr>
        <w:pStyle w:val="titlepage"/>
      </w:pPr>
    </w:p>
    <w:p w14:paraId="2DB8966F" w14:textId="1D6FE303" w:rsidR="008F657F" w:rsidRPr="00CC2F87" w:rsidRDefault="008F657F" w:rsidP="00B31DAC">
      <w:pPr>
        <w:pStyle w:val="titlepage"/>
      </w:pPr>
    </w:p>
    <w:p w14:paraId="124F1FC5" w14:textId="77777777" w:rsidR="008F657F" w:rsidRPr="00CC2F87" w:rsidRDefault="008F657F" w:rsidP="00B31DAC">
      <w:pPr>
        <w:pStyle w:val="titlepage"/>
      </w:pPr>
    </w:p>
    <w:p w14:paraId="3447CCBD" w14:textId="7DDAF633" w:rsidR="005D7D78" w:rsidRPr="00CC2F87" w:rsidRDefault="005D7D78" w:rsidP="00B31DAC">
      <w:pPr>
        <w:pStyle w:val="titlepage"/>
      </w:pPr>
      <w:r w:rsidRPr="00CC2F87">
        <w:t xml:space="preserve">Master’s </w:t>
      </w:r>
      <w:r w:rsidR="00214C5D" w:rsidRPr="00CC2F87">
        <w:t>t</w:t>
      </w:r>
      <w:r w:rsidRPr="00CC2F87">
        <w:t>hesis</w:t>
      </w:r>
      <w:r w:rsidRPr="00CC2F87">
        <w:br/>
        <w:t>Geoinformatics</w:t>
      </w:r>
      <w:r w:rsidR="00355936">
        <w:br/>
      </w:r>
    </w:p>
    <w:p w14:paraId="4499BF61" w14:textId="68819277" w:rsidR="005D7D78" w:rsidRPr="00CC2F87" w:rsidRDefault="007F0A45" w:rsidP="007F0A45">
      <w:pPr>
        <w:pStyle w:val="normalcentered"/>
      </w:pPr>
      <w:r>
        <w:t>QUIET PATHS FOR PEOPLE:</w:t>
      </w:r>
      <w:r>
        <w:br/>
        <w:t>DEVELOPING ROUTING ANALYSIS AND WEB GIS APPLICATION</w:t>
      </w:r>
      <w:r w:rsidR="00673FA9" w:rsidRPr="00CC2F87">
        <w:br/>
      </w:r>
    </w:p>
    <w:p w14:paraId="632C4065" w14:textId="09AF341F" w:rsidR="005D7D78" w:rsidRPr="00CC2F87" w:rsidRDefault="005D7D78" w:rsidP="00673FA9">
      <w:pPr>
        <w:pStyle w:val="titlepage"/>
      </w:pPr>
      <w:r w:rsidRPr="00CC2F87">
        <w:t>Joose Helle</w:t>
      </w:r>
      <w:r w:rsidRPr="00CC2F87">
        <w:br/>
        <w:t>20</w:t>
      </w:r>
      <w:r w:rsidR="001E4245">
        <w:t>20</w:t>
      </w:r>
    </w:p>
    <w:p w14:paraId="266071E2" w14:textId="054E0139" w:rsidR="008F2CE2" w:rsidRPr="00CC2F87" w:rsidRDefault="001E6923" w:rsidP="00A21B50">
      <w:pPr>
        <w:pStyle w:val="titlepage"/>
      </w:pPr>
      <w:r w:rsidRPr="00CC2F87">
        <w:t>Supervisor:</w:t>
      </w:r>
      <w:r w:rsidRPr="00CC2F87">
        <w:br/>
        <w:t>Tuuli Toivonen</w:t>
      </w:r>
      <w:r w:rsidRPr="00CC2F87">
        <w:br/>
      </w:r>
    </w:p>
    <w:p w14:paraId="69B05E00" w14:textId="77777777" w:rsidR="000C7FB3" w:rsidRPr="00CC2F87" w:rsidRDefault="000C7FB3" w:rsidP="00892903">
      <w:pPr>
        <w:pStyle w:val="titlepage"/>
        <w:jc w:val="left"/>
      </w:pPr>
    </w:p>
    <w:p w14:paraId="5CC84DD4" w14:textId="77777777" w:rsidR="00D61551" w:rsidRPr="00CC2F87" w:rsidRDefault="005D7D78" w:rsidP="00B31DAC">
      <w:pPr>
        <w:pStyle w:val="titlepage"/>
      </w:pPr>
      <w:r w:rsidRPr="00CC2F87">
        <w:t>University of Helsinki</w:t>
      </w:r>
      <w:r w:rsidR="00E14562" w:rsidRPr="00CC2F87">
        <w:br/>
        <w:t>Faculty of Science</w:t>
      </w:r>
      <w:r w:rsidR="00E14562" w:rsidRPr="00CC2F87">
        <w:br/>
      </w:r>
      <w:r w:rsidRPr="00CC2F87">
        <w:t>Department of Geosciences and Geography</w:t>
      </w:r>
    </w:p>
    <w:p w14:paraId="16252DD6" w14:textId="61B1C2BA" w:rsidR="00F90DCB" w:rsidRPr="00CC2F87" w:rsidRDefault="00E14562" w:rsidP="00B31DAC">
      <w:pPr>
        <w:pStyle w:val="titlepage"/>
      </w:pPr>
      <w:r w:rsidRPr="00CC2F87">
        <w:t xml:space="preserve">PL 64 (Gustaf </w:t>
      </w:r>
      <w:proofErr w:type="spellStart"/>
      <w:r w:rsidRPr="00CC2F87">
        <w:t>Hällströmin</w:t>
      </w:r>
      <w:proofErr w:type="spellEnd"/>
      <w:r w:rsidRPr="00CC2F87">
        <w:t xml:space="preserve"> </w:t>
      </w:r>
      <w:proofErr w:type="spellStart"/>
      <w:r w:rsidRPr="00CC2F87">
        <w:t>katu</w:t>
      </w:r>
      <w:proofErr w:type="spellEnd"/>
      <w:r w:rsidRPr="00CC2F87">
        <w:t xml:space="preserve"> 2) </w:t>
      </w:r>
      <w:r w:rsidRPr="00CC2F87">
        <w:br/>
        <w:t xml:space="preserve">00014 </w:t>
      </w:r>
      <w:r w:rsidR="003C7A4B" w:rsidRPr="00CC2F87">
        <w:t>University of Helsinki</w:t>
      </w:r>
      <w:r w:rsidR="00F90DCB" w:rsidRPr="00CC2F87">
        <w:br w:type="page"/>
      </w:r>
    </w:p>
    <w:tbl>
      <w:tblPr>
        <w:tblpPr w:leftFromText="181" w:rightFromText="181" w:vertAnchor="text" w:horzAnchor="margin" w:tblpY="180"/>
        <w:tblW w:w="10371" w:type="dxa"/>
        <w:tblLayout w:type="fixed"/>
        <w:tblLook w:val="0000" w:firstRow="0" w:lastRow="0" w:firstColumn="0" w:lastColumn="0" w:noHBand="0" w:noVBand="0"/>
      </w:tblPr>
      <w:tblGrid>
        <w:gridCol w:w="3274"/>
        <w:gridCol w:w="1424"/>
        <w:gridCol w:w="1007"/>
        <w:gridCol w:w="4666"/>
      </w:tblGrid>
      <w:tr w:rsidR="006A3FD7" w:rsidRPr="00CC2F87" w14:paraId="4BF886AF" w14:textId="77777777" w:rsidTr="002F3343">
        <w:trPr>
          <w:cantSplit/>
          <w:trHeight w:val="254"/>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1C5EDE39" w:rsidR="006A3FD7" w:rsidRPr="00CC2F87" w:rsidRDefault="002F3343" w:rsidP="002F3343">
            <w:pPr>
              <w:pStyle w:val="tiivistelmatitles"/>
              <w:framePr w:hSpace="0" w:wrap="auto" w:vAnchor="margin" w:hAnchor="text" w:yAlign="inline"/>
            </w:pPr>
            <w:r w:rsidRPr="00CC2F87">
              <w:rPr>
                <w:noProof/>
              </w:rPr>
              <w:lastRenderedPageBreak/>
              <w:drawing>
                <wp:anchor distT="0" distB="0" distL="114300" distR="114300" simplePos="0" relativeHeight="251662336" behindDoc="1" locked="0" layoutInCell="1" allowOverlap="1" wp14:anchorId="6505404D" wp14:editId="7E586895">
                  <wp:simplePos x="0" y="0"/>
                  <wp:positionH relativeFrom="column">
                    <wp:posOffset>-175895</wp:posOffset>
                  </wp:positionH>
                  <wp:positionV relativeFrom="page">
                    <wp:posOffset>-697230</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A3FD7" w:rsidRPr="00CC2F87">
              <w:t>Tiedekunta</w:t>
            </w:r>
            <w:proofErr w:type="spellEnd"/>
            <w:r w:rsidR="006A3FD7" w:rsidRPr="00CC2F87">
              <w:t>/</w:t>
            </w:r>
            <w:proofErr w:type="spellStart"/>
            <w:proofErr w:type="gramStart"/>
            <w:r w:rsidR="006A3FD7" w:rsidRPr="00CC2F87">
              <w:t>Osasto</w:t>
            </w:r>
            <w:proofErr w:type="spellEnd"/>
            <w:r w:rsidR="006A3FD7" w:rsidRPr="00CC2F87">
              <w:t xml:space="preserve">  </w:t>
            </w:r>
            <w:proofErr w:type="spellStart"/>
            <w:r w:rsidR="006A3FD7" w:rsidRPr="00CC2F87">
              <w:t>Fakultet</w:t>
            </w:r>
            <w:proofErr w:type="spellEnd"/>
            <w:proofErr w:type="gramEnd"/>
            <w:r w:rsidR="006A3FD7" w:rsidRPr="00CC2F87">
              <w:t>/</w:t>
            </w:r>
            <w:proofErr w:type="spellStart"/>
            <w:r w:rsidR="006A3FD7" w:rsidRPr="00CC2F87">
              <w:t>Sektion</w:t>
            </w:r>
            <w:proofErr w:type="spellEnd"/>
            <w:r w:rsidR="006A3FD7" w:rsidRPr="00CC2F87">
              <w:t xml:space="preserve"> – Faculty</w:t>
            </w:r>
          </w:p>
          <w:p w14:paraId="5687F2D7" w14:textId="496AEEE0" w:rsidR="006A3FD7" w:rsidRPr="00CC2F87" w:rsidRDefault="006F630C" w:rsidP="000A2BEF">
            <w:pPr>
              <w:pStyle w:val="tiivistelma"/>
              <w:framePr w:hSpace="0" w:wrap="auto" w:vAnchor="margin" w:hAnchor="text" w:yAlign="inline"/>
            </w:pPr>
            <w:r w:rsidRPr="00CC2F87">
              <w:t>Faculty of science</w:t>
            </w:r>
            <w:r w:rsidR="006A3FD7" w:rsidRPr="00CC2F87">
              <w:t xml:space="preserve"> </w:t>
            </w:r>
            <w:r w:rsidR="00FE75A6">
              <w:tab/>
            </w:r>
          </w:p>
        </w:tc>
        <w:tc>
          <w:tcPr>
            <w:tcW w:w="5673" w:type="dxa"/>
            <w:gridSpan w:val="2"/>
            <w:tcBorders>
              <w:top w:val="single" w:sz="12" w:space="0" w:color="auto"/>
              <w:bottom w:val="single" w:sz="6" w:space="0" w:color="auto"/>
              <w:right w:val="single" w:sz="12" w:space="0" w:color="auto"/>
            </w:tcBorders>
          </w:tcPr>
          <w:p w14:paraId="387C065C" w14:textId="77777777" w:rsidR="006A3FD7" w:rsidRPr="00CC2F87" w:rsidRDefault="006A3FD7" w:rsidP="002F3343">
            <w:pPr>
              <w:pStyle w:val="tiivistelmatitles"/>
              <w:framePr w:hSpace="0" w:wrap="auto" w:vAnchor="margin" w:hAnchor="text" w:yAlign="inline"/>
            </w:pPr>
            <w:proofErr w:type="spellStart"/>
            <w:r w:rsidRPr="00CC2F87">
              <w:t>Laitos</w:t>
            </w:r>
            <w:proofErr w:type="spellEnd"/>
            <w:r w:rsidRPr="00CC2F87">
              <w:t>/Institution– Department</w:t>
            </w:r>
          </w:p>
          <w:p w14:paraId="090CD29D" w14:textId="1B8C040B" w:rsidR="006A3FD7" w:rsidRPr="00CC2F87" w:rsidRDefault="006F630C" w:rsidP="000A2BEF">
            <w:pPr>
              <w:pStyle w:val="tiivistelma"/>
              <w:framePr w:hSpace="0" w:wrap="auto" w:vAnchor="margin" w:hAnchor="text" w:yAlign="inline"/>
            </w:pPr>
            <w:r w:rsidRPr="00CC2F87">
              <w:t>Department of Geosciences and Geography</w:t>
            </w:r>
          </w:p>
        </w:tc>
      </w:tr>
      <w:tr w:rsidR="006A3FD7" w:rsidRPr="00CC2F87" w14:paraId="352C400A" w14:textId="77777777" w:rsidTr="002F3343">
        <w:trPr>
          <w:cantSplit/>
          <w:trHeight w:val="192"/>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CC2F87" w:rsidRDefault="006A3FD7" w:rsidP="002F3343">
            <w:pPr>
              <w:pStyle w:val="tiivistelmatitles"/>
              <w:framePr w:hSpace="0" w:wrap="auto" w:vAnchor="margin" w:hAnchor="text" w:yAlign="inline"/>
            </w:pPr>
            <w:proofErr w:type="spellStart"/>
            <w:r w:rsidRPr="00CC2F87">
              <w:t>Tekijä</w:t>
            </w:r>
            <w:proofErr w:type="spellEnd"/>
            <w:r w:rsidRPr="00CC2F87">
              <w:t>/</w:t>
            </w:r>
            <w:proofErr w:type="spellStart"/>
            <w:r w:rsidRPr="00CC2F87">
              <w:t>Författare</w:t>
            </w:r>
            <w:proofErr w:type="spellEnd"/>
            <w:r w:rsidRPr="00CC2F87">
              <w:t xml:space="preserve"> – Author</w:t>
            </w:r>
          </w:p>
          <w:p w14:paraId="60804D8F" w14:textId="77777777" w:rsidR="006A3FD7" w:rsidRPr="00CC2F87" w:rsidRDefault="006A3FD7" w:rsidP="000A2BEF">
            <w:pPr>
              <w:pStyle w:val="tiivistelma"/>
              <w:framePr w:hSpace="0" w:wrap="auto" w:vAnchor="margin" w:hAnchor="text" w:yAlign="inline"/>
            </w:pPr>
            <w:r w:rsidRPr="00CC2F87">
              <w:t>Joose Helle</w:t>
            </w:r>
          </w:p>
        </w:tc>
      </w:tr>
      <w:tr w:rsidR="006A3FD7" w:rsidRPr="00CC2F87" w14:paraId="302B2D98" w14:textId="77777777" w:rsidTr="002F3343">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289344F1" w:rsidR="006A3FD7" w:rsidRPr="00CC2F87" w:rsidRDefault="006A3FD7" w:rsidP="002F3343">
            <w:pPr>
              <w:pStyle w:val="tiivistelmatitles"/>
              <w:framePr w:hSpace="0" w:wrap="auto" w:vAnchor="margin" w:hAnchor="text" w:yAlign="inline"/>
              <w:rPr>
                <w:sz w:val="32"/>
                <w:szCs w:val="32"/>
              </w:rPr>
            </w:pPr>
            <w:proofErr w:type="spellStart"/>
            <w:r w:rsidRPr="00CC2F87">
              <w:t>Työn</w:t>
            </w:r>
            <w:proofErr w:type="spellEnd"/>
            <w:r w:rsidRPr="00CC2F87">
              <w:t xml:space="preserve"> </w:t>
            </w:r>
            <w:proofErr w:type="spellStart"/>
            <w:r w:rsidRPr="00CC2F87">
              <w:t>nimi</w:t>
            </w:r>
            <w:proofErr w:type="spellEnd"/>
            <w:r w:rsidRPr="00CC2F87">
              <w:t xml:space="preserve"> / </w:t>
            </w:r>
            <w:proofErr w:type="spellStart"/>
            <w:r w:rsidRPr="00CC2F87">
              <w:t>Arbetets</w:t>
            </w:r>
            <w:proofErr w:type="spellEnd"/>
            <w:r w:rsidRPr="00CC2F87">
              <w:t xml:space="preserve"> </w:t>
            </w:r>
            <w:proofErr w:type="spellStart"/>
            <w:r w:rsidRPr="00CC2F87">
              <w:t>titel</w:t>
            </w:r>
            <w:proofErr w:type="spellEnd"/>
            <w:r w:rsidRPr="00CC2F87">
              <w:t xml:space="preserve"> – Title</w:t>
            </w:r>
          </w:p>
          <w:p w14:paraId="3B5E6A92" w14:textId="0880BCB9" w:rsidR="008F25BB" w:rsidRPr="008F25BB" w:rsidRDefault="00431B40" w:rsidP="000A2BEF">
            <w:pPr>
              <w:pStyle w:val="tiivistelma"/>
              <w:framePr w:hSpace="0" w:wrap="auto" w:vAnchor="margin" w:hAnchor="text" w:yAlign="inline"/>
            </w:pPr>
            <w:r>
              <w:t>Quiet paths for people: developing routing analysis and Web GIS application</w:t>
            </w:r>
          </w:p>
        </w:tc>
      </w:tr>
      <w:tr w:rsidR="006A3FD7" w:rsidRPr="00CC2F87" w14:paraId="27384AA2" w14:textId="77777777" w:rsidTr="002F3343">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CC2F87" w:rsidRDefault="006A3FD7" w:rsidP="002F3343">
            <w:pPr>
              <w:pStyle w:val="tiivistelmatitles"/>
              <w:framePr w:hSpace="0" w:wrap="auto" w:vAnchor="margin" w:hAnchor="text" w:yAlign="inline"/>
            </w:pPr>
            <w:proofErr w:type="spellStart"/>
            <w:r w:rsidRPr="00CC2F87">
              <w:t>Oppiaine</w:t>
            </w:r>
            <w:proofErr w:type="spellEnd"/>
            <w:r w:rsidRPr="00CC2F87">
              <w:t xml:space="preserve"> /</w:t>
            </w:r>
            <w:proofErr w:type="spellStart"/>
            <w:r w:rsidRPr="00CC2F87">
              <w:t>Läroämne</w:t>
            </w:r>
            <w:proofErr w:type="spellEnd"/>
            <w:r w:rsidRPr="00CC2F87">
              <w:t xml:space="preserve"> – Subject</w:t>
            </w:r>
          </w:p>
          <w:p w14:paraId="047C14D8" w14:textId="2D092B10" w:rsidR="006A3FD7" w:rsidRPr="00CC2F87" w:rsidRDefault="00F05007" w:rsidP="000A2BEF">
            <w:pPr>
              <w:pStyle w:val="tiivistelma"/>
              <w:framePr w:hSpace="0" w:wrap="auto" w:vAnchor="margin" w:hAnchor="text" w:yAlign="inline"/>
              <w:rPr>
                <w:sz w:val="16"/>
              </w:rPr>
            </w:pPr>
            <w:r>
              <w:t>G</w:t>
            </w:r>
            <w:r w:rsidR="004A017D" w:rsidRPr="00CC2F87">
              <w:t>eoinformatics</w:t>
            </w:r>
          </w:p>
        </w:tc>
      </w:tr>
      <w:tr w:rsidR="006A3FD7" w:rsidRPr="00CC2F87" w14:paraId="68D5E8DE" w14:textId="77777777" w:rsidTr="002F3343">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CC2F87" w:rsidRDefault="006A3FD7" w:rsidP="002F3343">
            <w:pPr>
              <w:pStyle w:val="tiivistelmatitles"/>
              <w:framePr w:hSpace="0" w:wrap="auto" w:vAnchor="margin" w:hAnchor="text" w:yAlign="inline"/>
            </w:pPr>
            <w:proofErr w:type="spellStart"/>
            <w:r w:rsidRPr="00CC2F87">
              <w:t>Työn</w:t>
            </w:r>
            <w:proofErr w:type="spellEnd"/>
            <w:r w:rsidRPr="00CC2F87">
              <w:t xml:space="preserve"> </w:t>
            </w:r>
            <w:proofErr w:type="spellStart"/>
            <w:r w:rsidRPr="00CC2F87">
              <w:t>laji</w:t>
            </w:r>
            <w:proofErr w:type="spellEnd"/>
            <w:r w:rsidRPr="00CC2F87">
              <w:t>/</w:t>
            </w:r>
            <w:proofErr w:type="spellStart"/>
            <w:r w:rsidRPr="00CC2F87">
              <w:t>Arbetets</w:t>
            </w:r>
            <w:proofErr w:type="spellEnd"/>
            <w:r w:rsidRPr="00CC2F87">
              <w:t xml:space="preserve"> art – Level</w:t>
            </w:r>
          </w:p>
          <w:p w14:paraId="06893C65" w14:textId="5C0AF8F8" w:rsidR="006A3FD7" w:rsidRPr="00CC2F87" w:rsidRDefault="006F630C" w:rsidP="000A2BEF">
            <w:pPr>
              <w:pStyle w:val="tiivistelma"/>
              <w:framePr w:hSpace="0" w:wrap="auto" w:vAnchor="margin" w:hAnchor="text" w:yAlign="inline"/>
              <w:rPr>
                <w:sz w:val="16"/>
              </w:rPr>
            </w:pPr>
            <w:r w:rsidRPr="00CC2F87">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CC2F87" w:rsidRDefault="006A3FD7" w:rsidP="002F3343">
            <w:pPr>
              <w:pStyle w:val="tiivistelmatitles"/>
              <w:framePr w:hSpace="0" w:wrap="auto" w:vAnchor="margin" w:hAnchor="text" w:yAlign="inline"/>
            </w:pPr>
            <w:proofErr w:type="spellStart"/>
            <w:r w:rsidRPr="00CC2F87">
              <w:t>Aika</w:t>
            </w:r>
            <w:proofErr w:type="spellEnd"/>
            <w:r w:rsidRPr="00CC2F87">
              <w:t>/Datum – Month and year</w:t>
            </w:r>
          </w:p>
          <w:p w14:paraId="4E47CE8D" w14:textId="11249FDF" w:rsidR="006A3FD7" w:rsidRPr="00CC2F87" w:rsidRDefault="00965068" w:rsidP="000A2BEF">
            <w:pPr>
              <w:pStyle w:val="tiivistelma"/>
              <w:framePr w:hSpace="0" w:wrap="auto" w:vAnchor="margin" w:hAnchor="text" w:yAlign="inline"/>
              <w:rPr>
                <w:sz w:val="16"/>
              </w:rPr>
            </w:pPr>
            <w:r>
              <w:t>April</w:t>
            </w:r>
            <w:r w:rsidR="006A3FD7" w:rsidRPr="00CC2F87">
              <w:t xml:space="preserve"> 20</w:t>
            </w:r>
            <w:r>
              <w:t>20</w:t>
            </w:r>
          </w:p>
        </w:tc>
        <w:tc>
          <w:tcPr>
            <w:tcW w:w="4666" w:type="dxa"/>
            <w:tcBorders>
              <w:top w:val="single" w:sz="6" w:space="0" w:color="auto"/>
              <w:bottom w:val="single" w:sz="6" w:space="0" w:color="auto"/>
              <w:right w:val="single" w:sz="12" w:space="0" w:color="auto"/>
            </w:tcBorders>
          </w:tcPr>
          <w:p w14:paraId="33CBC72C" w14:textId="77777777" w:rsidR="006A3FD7" w:rsidRPr="00CC2F87" w:rsidRDefault="006A3FD7" w:rsidP="002F3343">
            <w:pPr>
              <w:pStyle w:val="tiivistelmatitles"/>
              <w:framePr w:hSpace="0" w:wrap="auto" w:vAnchor="margin" w:hAnchor="text" w:yAlign="inline"/>
            </w:pPr>
            <w:proofErr w:type="spellStart"/>
            <w:r w:rsidRPr="00CC2F87">
              <w:t>Sivumäärä</w:t>
            </w:r>
            <w:proofErr w:type="spellEnd"/>
            <w:r w:rsidRPr="00CC2F87">
              <w:t xml:space="preserve">/ </w:t>
            </w:r>
            <w:proofErr w:type="spellStart"/>
            <w:r w:rsidRPr="00CC2F87">
              <w:t>Sidoantal</w:t>
            </w:r>
            <w:proofErr w:type="spellEnd"/>
            <w:r w:rsidRPr="00CC2F87">
              <w:t xml:space="preserve"> – Number of pages</w:t>
            </w:r>
          </w:p>
          <w:p w14:paraId="2BA4B58F" w14:textId="3156D062" w:rsidR="006A3FD7" w:rsidRPr="00CC2F87" w:rsidRDefault="006A3FD7" w:rsidP="000A2BEF">
            <w:pPr>
              <w:pStyle w:val="tiivistelma"/>
              <w:framePr w:hSpace="0" w:wrap="auto" w:vAnchor="margin" w:hAnchor="text" w:yAlign="inline"/>
            </w:pPr>
          </w:p>
        </w:tc>
      </w:tr>
      <w:tr w:rsidR="006A3FD7" w:rsidRPr="00CC2F87" w14:paraId="3B373E4B" w14:textId="77777777" w:rsidTr="002F3343">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01F61907" w:rsidR="006A3FD7" w:rsidRPr="00CC2F87" w:rsidRDefault="006A3FD7" w:rsidP="002F3343">
            <w:pPr>
              <w:pStyle w:val="tiivistelmatitles"/>
              <w:framePr w:hSpace="0" w:wrap="auto" w:vAnchor="margin" w:hAnchor="text" w:yAlign="inline"/>
            </w:pPr>
            <w:proofErr w:type="spellStart"/>
            <w:r w:rsidRPr="00CC2F87">
              <w:t>Tiivistelmä</w:t>
            </w:r>
            <w:proofErr w:type="spellEnd"/>
            <w:r w:rsidRPr="00CC2F87">
              <w:t>/</w:t>
            </w:r>
            <w:proofErr w:type="spellStart"/>
            <w:r w:rsidRPr="00CC2F87">
              <w:t>Referat</w:t>
            </w:r>
            <w:proofErr w:type="spellEnd"/>
            <w:r w:rsidRPr="00CC2F87">
              <w:t xml:space="preserve"> – Abstract</w:t>
            </w:r>
          </w:p>
          <w:p w14:paraId="40080510" w14:textId="4E057FDF" w:rsidR="00313074" w:rsidRPr="00931F45" w:rsidRDefault="00A07D4E" w:rsidP="000A2BEF">
            <w:pPr>
              <w:pStyle w:val="tiivistelmateksti"/>
              <w:framePr w:hSpace="0" w:wrap="auto" w:yAlign="inline"/>
            </w:pPr>
            <w:r>
              <w:t xml:space="preserve">It </w:t>
            </w:r>
            <w:r w:rsidR="009F14C9">
              <w:t>is likely</w:t>
            </w:r>
            <w:r>
              <w:t xml:space="preserve"> that </w:t>
            </w:r>
            <w:r w:rsidR="00591490" w:rsidRPr="00931F45">
              <w:t xml:space="preserve">journey-time exposure to pollutants may compromise </w:t>
            </w:r>
            <w:r>
              <w:t xml:space="preserve">the </w:t>
            </w:r>
            <w:r w:rsidR="00591490" w:rsidRPr="00931F45">
              <w:t>positive health effects</w:t>
            </w:r>
            <w:r>
              <w:t xml:space="preserve"> </w:t>
            </w:r>
            <w:r w:rsidR="00E84899">
              <w:t>of</w:t>
            </w:r>
            <w:r>
              <w:t xml:space="preserve"> </w:t>
            </w:r>
            <w:r w:rsidRPr="00931F45">
              <w:t>active transport modes (</w:t>
            </w:r>
            <w:r w:rsidR="003611CC">
              <w:t>e.g.</w:t>
            </w:r>
            <w:r w:rsidRPr="00931F45">
              <w:t xml:space="preserve"> walking and cycling)</w:t>
            </w:r>
            <w:r w:rsidR="00591490" w:rsidRPr="00931F45">
              <w:t>.</w:t>
            </w:r>
            <w:r w:rsidR="00121B3D" w:rsidRPr="00931F45">
              <w:t xml:space="preserve"> </w:t>
            </w:r>
            <w:r w:rsidR="00AB1177">
              <w:t xml:space="preserve">One of the pollutants </w:t>
            </w:r>
            <w:r w:rsidR="00121B3D" w:rsidRPr="00931F45">
              <w:t xml:space="preserve">caused by vehicular traffic </w:t>
            </w:r>
            <w:r w:rsidR="00AB1177">
              <w:t xml:space="preserve">is traffic noise, which </w:t>
            </w:r>
            <w:r w:rsidR="00121B3D" w:rsidRPr="00931F45">
              <w:t>is likely to cause various negative health effects such</w:t>
            </w:r>
            <w:r w:rsidR="007F483C">
              <w:t xml:space="preserve"> as</w:t>
            </w:r>
            <w:r w:rsidR="00121B3D" w:rsidRPr="00931F45">
              <w:t xml:space="preserve"> increased stress levels and blood pressure. </w:t>
            </w:r>
            <w:r w:rsidR="003E6E27" w:rsidRPr="00931F45">
              <w:t xml:space="preserve">In prior studies, </w:t>
            </w:r>
            <w:r w:rsidR="002107DE">
              <w:t>individuals’</w:t>
            </w:r>
            <w:r w:rsidR="003E6E27" w:rsidRPr="00931F45">
              <w:t xml:space="preserve"> exposure to community noise has</w:t>
            </w:r>
            <w:r w:rsidR="00AC1AB9" w:rsidRPr="00931F45">
              <w:t xml:space="preserve"> usually</w:t>
            </w:r>
            <w:r w:rsidR="003E6E27" w:rsidRPr="00931F45">
              <w:t xml:space="preserve"> been assessed </w:t>
            </w:r>
            <w:r w:rsidR="001C6BD1">
              <w:t xml:space="preserve">only with respect to </w:t>
            </w:r>
            <w:r w:rsidR="003E6E27" w:rsidRPr="00931F45">
              <w:t>home location</w:t>
            </w:r>
            <w:r w:rsidR="00AC1AB9" w:rsidRPr="00931F45">
              <w:t>, as required by national and international policies</w:t>
            </w:r>
            <w:r w:rsidR="003E6E27" w:rsidRPr="00931F45">
              <w:t xml:space="preserve">. </w:t>
            </w:r>
            <w:r w:rsidR="005A19EB" w:rsidRPr="00931F45">
              <w:t xml:space="preserve">However, </w:t>
            </w:r>
            <w:r w:rsidR="00B07FCD">
              <w:t xml:space="preserve">these </w:t>
            </w:r>
            <w:r w:rsidR="00AC1AB9" w:rsidRPr="00931F45">
              <w:t xml:space="preserve">static </w:t>
            </w:r>
            <w:r w:rsidR="00B07FCD">
              <w:t xml:space="preserve">exposure assessments </w:t>
            </w:r>
            <w:r w:rsidR="00BE5F20">
              <w:t xml:space="preserve">most likely </w:t>
            </w:r>
            <w:r w:rsidR="00B07FCD">
              <w:t xml:space="preserve">ignore </w:t>
            </w:r>
            <w:r w:rsidR="005A19EB" w:rsidRPr="00931F45">
              <w:t xml:space="preserve">a substantial share of </w:t>
            </w:r>
            <w:r w:rsidR="00B07FCD">
              <w:t>individuals’</w:t>
            </w:r>
            <w:r w:rsidR="005A19EB" w:rsidRPr="00931F45">
              <w:t xml:space="preserve"> total daily </w:t>
            </w:r>
            <w:r w:rsidR="007B5635">
              <w:t xml:space="preserve">noise </w:t>
            </w:r>
            <w:r w:rsidR="005A19EB" w:rsidRPr="00931F45">
              <w:t>exposure</w:t>
            </w:r>
            <w:r w:rsidR="00D00F4B" w:rsidRPr="00931F45">
              <w:t xml:space="preserve"> </w:t>
            </w:r>
            <w:r w:rsidR="00CF6F1E">
              <w:t>that occurs while they are</w:t>
            </w:r>
            <w:r w:rsidR="00D00F4B" w:rsidRPr="00931F45">
              <w:t xml:space="preserve"> on the move</w:t>
            </w:r>
            <w:r w:rsidR="005A19EB" w:rsidRPr="00931F45">
              <w:t>.</w:t>
            </w:r>
            <w:r w:rsidR="00BE5F20">
              <w:t xml:space="preserve"> </w:t>
            </w:r>
          </w:p>
          <w:p w14:paraId="43996940" w14:textId="23C83576" w:rsidR="005036D2" w:rsidRPr="00931F45" w:rsidRDefault="004442F2" w:rsidP="000A2BEF">
            <w:pPr>
              <w:pStyle w:val="tiivistelmateksti"/>
              <w:framePr w:hSpace="0" w:wrap="auto" w:yAlign="inline"/>
            </w:pPr>
            <w:r w:rsidRPr="00931F45">
              <w:t xml:space="preserve">In this study, I developed a multifunctional routing application for </w:t>
            </w:r>
            <w:r w:rsidR="002E536E">
              <w:t xml:space="preserve">1) </w:t>
            </w:r>
            <w:r w:rsidRPr="00931F45">
              <w:t xml:space="preserve">finding shortest </w:t>
            </w:r>
            <w:r w:rsidR="004A3E58">
              <w:t xml:space="preserve">paths, </w:t>
            </w:r>
            <w:r w:rsidR="002E536E">
              <w:t xml:space="preserve">2) </w:t>
            </w:r>
            <w:r w:rsidRPr="00931F45">
              <w:t xml:space="preserve">assessing dynamic exposure to noise on </w:t>
            </w:r>
            <w:r w:rsidR="00770089" w:rsidRPr="00931F45">
              <w:t>the paths</w:t>
            </w:r>
            <w:r w:rsidR="004A3E58">
              <w:t xml:space="preserve"> and 3) finding less noisy (i.e. quieter) paths</w:t>
            </w:r>
            <w:r w:rsidR="0035405D">
              <w:t xml:space="preserve"> for walking</w:t>
            </w:r>
            <w:r w:rsidRPr="00931F45">
              <w:t>.</w:t>
            </w:r>
            <w:r w:rsidR="003201BC" w:rsidRPr="00931F45">
              <w:t xml:space="preserve"> </w:t>
            </w:r>
            <w:r w:rsidR="006937C7" w:rsidRPr="00931F45">
              <w:t xml:space="preserve">The application uses street network data from OpenStreetMap and modelled traffic noise data of typical daytime traffic noise levels. </w:t>
            </w:r>
            <w:r w:rsidR="003201BC" w:rsidRPr="00931F45">
              <w:t xml:space="preserve">The </w:t>
            </w:r>
            <w:r w:rsidR="0035405D">
              <w:t>underlying least cost path (LCP) analysis</w:t>
            </w:r>
            <w:r w:rsidR="003201BC" w:rsidRPr="00931F45">
              <w:t xml:space="preserve"> </w:t>
            </w:r>
            <w:r w:rsidR="00FB7AE3" w:rsidRPr="00931F45">
              <w:t>employs</w:t>
            </w:r>
            <w:r w:rsidR="003201BC" w:rsidRPr="00931F45">
              <w:t xml:space="preserve"> a custom</w:t>
            </w:r>
            <w:r w:rsidR="00747A90" w:rsidRPr="00931F45">
              <w:t>-designed</w:t>
            </w:r>
            <w:r w:rsidR="003201BC" w:rsidRPr="00931F45">
              <w:t xml:space="preserve"> environmental impedance function for</w:t>
            </w:r>
            <w:r w:rsidR="005115F7">
              <w:t xml:space="preserve"> noise</w:t>
            </w:r>
            <w:r w:rsidR="00B147E7">
              <w:t xml:space="preserve"> and a set of (various) noise sensitivity coefficients</w:t>
            </w:r>
            <w:r w:rsidR="003201BC" w:rsidRPr="00931F45">
              <w:t>.</w:t>
            </w:r>
            <w:r w:rsidR="005B0CD6">
              <w:t xml:space="preserve"> </w:t>
            </w:r>
            <w:r w:rsidR="009644FC">
              <w:t>Hence</w:t>
            </w:r>
            <w:r w:rsidR="005B0CD6">
              <w:t>, the application typically finds several alternative</w:t>
            </w:r>
            <w:r w:rsidR="00EC279A">
              <w:t xml:space="preserve"> (quiet)</w:t>
            </w:r>
            <w:r w:rsidR="005B0CD6">
              <w:t xml:space="preserve"> paths for one pathfinding problem. </w:t>
            </w:r>
            <w:r w:rsidRPr="00931F45">
              <w:t>I defined a set</w:t>
            </w:r>
            <w:r w:rsidR="001E7A92">
              <w:t xml:space="preserve"> of</w:t>
            </w:r>
            <w:r w:rsidRPr="00931F45">
              <w:t xml:space="preserve"> indexes for quantifying and comparing </w:t>
            </w:r>
            <w:r w:rsidR="009D29D7" w:rsidRPr="00931F45">
              <w:t xml:space="preserve">dynamic (i.e. journey-time) </w:t>
            </w:r>
            <w:r w:rsidRPr="00931F45">
              <w:t xml:space="preserve">exposure to </w:t>
            </w:r>
            <w:r w:rsidR="001C1730">
              <w:t>high</w:t>
            </w:r>
            <w:r w:rsidR="00E172F8">
              <w:t xml:space="preserve"> levels of noise</w:t>
            </w:r>
            <w:r w:rsidRPr="00931F45">
              <w:t xml:space="preserve">. </w:t>
            </w:r>
            <w:r w:rsidR="00E04531" w:rsidRPr="00931F45">
              <w:t xml:space="preserve">I applied the </w:t>
            </w:r>
            <w:r w:rsidR="00F57488" w:rsidRPr="00931F45">
              <w:t xml:space="preserve">developed </w:t>
            </w:r>
            <w:r w:rsidR="002224C8">
              <w:t>routing</w:t>
            </w:r>
            <w:r w:rsidR="00F57488" w:rsidRPr="00931F45">
              <w:t xml:space="preserve"> application </w:t>
            </w:r>
            <w:r w:rsidR="00E04531" w:rsidRPr="00931F45">
              <w:t xml:space="preserve">in </w:t>
            </w:r>
            <w:r w:rsidR="006937C7">
              <w:t>a case study of</w:t>
            </w:r>
            <w:r w:rsidR="00E04531" w:rsidRPr="00931F45">
              <w:t xml:space="preserve"> </w:t>
            </w:r>
            <w:r w:rsidR="006E0261" w:rsidRPr="00931F45">
              <w:t xml:space="preserve">pedestrians’ </w:t>
            </w:r>
            <w:r w:rsidR="00F95984" w:rsidRPr="00931F45">
              <w:t>dynamic exposure to noise on commuting related walks</w:t>
            </w:r>
            <w:r w:rsidRPr="00931F45">
              <w:t xml:space="preserve"> in</w:t>
            </w:r>
            <w:r w:rsidR="006937C7">
              <w:t xml:space="preserve"> </w:t>
            </w:r>
            <w:r w:rsidRPr="00931F45">
              <w:t>Helsinki</w:t>
            </w:r>
            <w:r w:rsidR="00F95984" w:rsidRPr="00931F45">
              <w:t xml:space="preserve">. The walks were </w:t>
            </w:r>
            <w:r w:rsidR="006E0261" w:rsidRPr="00931F45">
              <w:t xml:space="preserve">projected </w:t>
            </w:r>
            <w:r w:rsidR="00F95984" w:rsidRPr="00931F45">
              <w:t xml:space="preserve">by </w:t>
            </w:r>
            <w:r w:rsidR="00496956" w:rsidRPr="00931F45">
              <w:t xml:space="preserve">carrying out </w:t>
            </w:r>
            <w:r w:rsidR="006E0261" w:rsidRPr="00931F45">
              <w:t xml:space="preserve">an </w:t>
            </w:r>
            <w:r w:rsidR="00F95984" w:rsidRPr="00931F45">
              <w:t>extensive public transport itinerary planning</w:t>
            </w:r>
            <w:r w:rsidR="008059B3" w:rsidRPr="00931F45">
              <w:t xml:space="preserve"> on</w:t>
            </w:r>
            <w:r w:rsidR="00DE0763" w:rsidRPr="00931F45">
              <w:t xml:space="preserve"> </w:t>
            </w:r>
            <w:r w:rsidR="00F95984" w:rsidRPr="00931F45">
              <w:t>census based commuting</w:t>
            </w:r>
            <w:r w:rsidR="00496956" w:rsidRPr="00931F45">
              <w:t xml:space="preserve"> flow</w:t>
            </w:r>
            <w:r w:rsidR="00F95984" w:rsidRPr="00931F45">
              <w:t xml:space="preserve"> data.</w:t>
            </w:r>
            <w:r w:rsidR="00DD3614" w:rsidRPr="00931F45">
              <w:t xml:space="preserve"> </w:t>
            </w:r>
            <w:r w:rsidR="00E04531" w:rsidRPr="00931F45">
              <w:t xml:space="preserve">Statistical analysis was carried out to </w:t>
            </w:r>
            <w:r w:rsidR="00EC3000" w:rsidRPr="00931F45">
              <w:t>explore</w:t>
            </w:r>
            <w:r w:rsidR="00E04531" w:rsidRPr="00931F45">
              <w:t xml:space="preserve"> the </w:t>
            </w:r>
            <w:r w:rsidR="00E822DF" w:rsidRPr="00931F45">
              <w:t>average</w:t>
            </w:r>
            <w:r w:rsidR="00514B5B" w:rsidRPr="00931F45">
              <w:t xml:space="preserve"> dynamic</w:t>
            </w:r>
            <w:r w:rsidR="00E822DF" w:rsidRPr="00931F45">
              <w:t xml:space="preserve"> </w:t>
            </w:r>
            <w:r w:rsidR="00E04531" w:rsidRPr="00931F45">
              <w:t xml:space="preserve">noise exposures at </w:t>
            </w:r>
            <w:r w:rsidR="00C00C88" w:rsidRPr="00931F45">
              <w:t xml:space="preserve">both </w:t>
            </w:r>
            <w:r w:rsidR="001B588B">
              <w:t>municipality</w:t>
            </w:r>
            <w:r w:rsidR="00E04531" w:rsidRPr="00931F45">
              <w:t xml:space="preserve"> and neighborhood level. </w:t>
            </w:r>
            <w:r w:rsidR="007D3025" w:rsidRPr="00931F45">
              <w:t>Also</w:t>
            </w:r>
            <w:r w:rsidR="007B7A64" w:rsidRPr="00931F45">
              <w:t>,</w:t>
            </w:r>
            <w:r w:rsidR="007D3025" w:rsidRPr="00931F45">
              <w:t xml:space="preserve"> achievable reductions in exposure to traffic noise by taking quieter paths </w:t>
            </w:r>
            <w:r w:rsidR="001B588B">
              <w:t>were</w:t>
            </w:r>
            <w:r w:rsidR="007D3025" w:rsidRPr="00931F45">
              <w:t xml:space="preserve"> assessed </w:t>
            </w:r>
            <w:r w:rsidR="006C6105">
              <w:t>with</w:t>
            </w:r>
            <w:r w:rsidR="007D3025" w:rsidRPr="00931F45">
              <w:t xml:space="preserve"> statistical means</w:t>
            </w:r>
            <w:r w:rsidR="001A359C" w:rsidRPr="00931F45">
              <w:t xml:space="preserve"> </w:t>
            </w:r>
            <w:r w:rsidR="002F71FC">
              <w:t>by</w:t>
            </w:r>
            <w:r w:rsidR="00A21674" w:rsidRPr="00931F45">
              <w:t xml:space="preserve"> </w:t>
            </w:r>
            <w:r w:rsidR="001B588B">
              <w:t xml:space="preserve">a subset of </w:t>
            </w:r>
            <w:r w:rsidR="001A359C" w:rsidRPr="00931F45">
              <w:t xml:space="preserve">12180 </w:t>
            </w:r>
            <w:r w:rsidR="00EC549D">
              <w:t>commuting related walks</w:t>
            </w:r>
            <w:r w:rsidR="00B80FD1">
              <w:t xml:space="preserve"> (</w:t>
            </w:r>
            <w:r w:rsidR="00B80FD1" w:rsidRPr="00931F45">
              <w:t>OD pairs</w:t>
            </w:r>
            <w:r w:rsidR="00EC549D">
              <w:t>)</w:t>
            </w:r>
            <w:r w:rsidR="001A359C" w:rsidRPr="00931F45">
              <w:t>.</w:t>
            </w:r>
            <w:r w:rsidR="00B80FD1">
              <w:t xml:space="preserve"> </w:t>
            </w:r>
          </w:p>
          <w:p w14:paraId="04BFE5C2" w14:textId="2EA605C4" w:rsidR="00DB1FA1" w:rsidRDefault="0011262B" w:rsidP="000A2BEF">
            <w:pPr>
              <w:pStyle w:val="tiivistelmateksti"/>
              <w:framePr w:hSpace="0" w:wrap="auto" w:yAlign="inline"/>
            </w:pPr>
            <w:r w:rsidRPr="00931F45">
              <w:t>The results show significant spatial variation in average dynamic noise exposure between neighborhoods</w:t>
            </w:r>
            <w:r w:rsidR="001A359C" w:rsidRPr="00931F45">
              <w:t xml:space="preserve"> but also significant achievable reductions in noise exposure </w:t>
            </w:r>
            <w:r w:rsidR="00DE079D" w:rsidRPr="00931F45">
              <w:t>by quieter paths</w:t>
            </w:r>
            <w:r w:rsidR="00C15201">
              <w:t>;</w:t>
            </w:r>
            <w:r w:rsidR="001D1952">
              <w:t xml:space="preserve"> </w:t>
            </w:r>
            <w:r w:rsidR="00C15201">
              <w:t>d</w:t>
            </w:r>
            <w:r w:rsidR="001D1952">
              <w:t xml:space="preserve">epending on the situation, quieter paths provide </w:t>
            </w:r>
            <w:r w:rsidR="001D1952" w:rsidRPr="00913AEB">
              <w:t>12–57 % mean reduction in exposure to noise levels higher than 65 dB and 1.6–9.6 dB mean reduction in mean dB</w:t>
            </w:r>
            <w:r w:rsidR="00A96768">
              <w:t xml:space="preserve"> (compared to the shortest paths)</w:t>
            </w:r>
            <w:r w:rsidR="001D1952">
              <w:t>.</w:t>
            </w:r>
            <w:r w:rsidR="00DE079D" w:rsidRPr="00931F45">
              <w:t xml:space="preserve"> </w:t>
            </w:r>
            <w:r w:rsidR="00931F45" w:rsidRPr="00931F45">
              <w:t>I published the quiet path routing application as a web-based quiet path routing API (application programming interface) and developed an accompanying quiet path route planner as a mobile-friendly interactive web map application. The online quiet path route planner demonstrates the applicability of the quiet path routing method in real-life situations</w:t>
            </w:r>
            <w:r w:rsidR="00E44335">
              <w:t xml:space="preserve"> and thus </w:t>
            </w:r>
            <w:r w:rsidR="00EC279A">
              <w:t xml:space="preserve">can </w:t>
            </w:r>
            <w:r w:rsidR="00D609B5">
              <w:t>help</w:t>
            </w:r>
            <w:r w:rsidR="00931F45" w:rsidRPr="00931F45">
              <w:t xml:space="preserve"> pedestrians to choose quieter paths.</w:t>
            </w:r>
            <w:r w:rsidR="00931F45">
              <w:t xml:space="preserve"> </w:t>
            </w:r>
            <w:r w:rsidR="00E44335">
              <w:t>Since</w:t>
            </w:r>
            <w:r w:rsidR="001654F0">
              <w:t xml:space="preserve"> t</w:t>
            </w:r>
            <w:r w:rsidR="00931F45">
              <w:t>he quiet path rout</w:t>
            </w:r>
            <w:r w:rsidR="00E946DB">
              <w:t xml:space="preserve">ing </w:t>
            </w:r>
            <w:r w:rsidR="00931F45">
              <w:t xml:space="preserve">API </w:t>
            </w:r>
            <w:r w:rsidR="006F68F1">
              <w:t xml:space="preserve">is </w:t>
            </w:r>
            <w:r w:rsidR="005B6B42">
              <w:t>open</w:t>
            </w:r>
            <w:r w:rsidR="001654F0">
              <w:t xml:space="preserve">, </w:t>
            </w:r>
            <w:r w:rsidR="00931F45">
              <w:t xml:space="preserve">anyone </w:t>
            </w:r>
            <w:r w:rsidR="001654F0">
              <w:t xml:space="preserve">can </w:t>
            </w:r>
            <w:r w:rsidR="00931F45">
              <w:t xml:space="preserve">query short and </w:t>
            </w:r>
            <w:r w:rsidR="006E62E3">
              <w:t>quiet</w:t>
            </w:r>
            <w:r w:rsidR="00931F45">
              <w:t xml:space="preserve"> paths equipped with attributes on journey-time exposure</w:t>
            </w:r>
            <w:r w:rsidR="003D01E7">
              <w:t xml:space="preserve"> to noise</w:t>
            </w:r>
            <w:r w:rsidR="00931F45">
              <w:t>.</w:t>
            </w:r>
            <w:r w:rsidR="00EB3F96">
              <w:t xml:space="preserve"> </w:t>
            </w:r>
          </w:p>
          <w:p w14:paraId="52B9C13E" w14:textId="15DE514A" w:rsidR="00313074" w:rsidRPr="00CC2F87" w:rsidRDefault="00E21C55" w:rsidP="000A2BEF">
            <w:pPr>
              <w:pStyle w:val="tiivistelmateksti"/>
              <w:framePr w:hSpace="0" w:wrap="auto" w:yAlign="inline"/>
            </w:pPr>
            <w:r>
              <w:t xml:space="preserve">The results suggest that at least the following factors affect the achievable reduction in noise exposure </w:t>
            </w:r>
            <w:r w:rsidR="004C535C">
              <w:t xml:space="preserve">on </w:t>
            </w:r>
            <w:r>
              <w:t xml:space="preserve">quiet paths: 1) </w:t>
            </w:r>
            <w:r w:rsidR="00F0191B">
              <w:t xml:space="preserve">exposure </w:t>
            </w:r>
            <w:r w:rsidR="00F474D9">
              <w:t xml:space="preserve">to noise </w:t>
            </w:r>
            <w:r w:rsidR="00F0191B">
              <w:t>on the shortest path, 2) length of the shortest path and 3) additional length of the quiet path.</w:t>
            </w:r>
            <w:r w:rsidR="00577582">
              <w:t xml:space="preserve"> </w:t>
            </w:r>
            <w:r w:rsidR="00CF342B">
              <w:t>It is likely</w:t>
            </w:r>
            <w:r w:rsidR="002F3343">
              <w:t xml:space="preserve"> </w:t>
            </w:r>
            <w:r w:rsidR="00CF342B">
              <w:t xml:space="preserve">that </w:t>
            </w:r>
            <w:r w:rsidR="007B1A2B">
              <w:t xml:space="preserve">the </w:t>
            </w:r>
            <w:r w:rsidR="00CF342B">
              <w:t>presence of alternative (quieter) paths limit the accuracy of</w:t>
            </w:r>
            <w:r w:rsidR="002F3343">
              <w:t xml:space="preserve"> indirect</w:t>
            </w:r>
            <w:r w:rsidR="00CF342B">
              <w:t xml:space="preserve"> dynamic noise exposure assessment</w:t>
            </w:r>
            <w:r w:rsidR="002F3343">
              <w:t>s</w:t>
            </w:r>
            <w:r w:rsidR="00CF342B">
              <w:t xml:space="preserve"> to some extent.</w:t>
            </w:r>
            <w:r w:rsidR="002F3343">
              <w:t xml:space="preserve"> Hence, the </w:t>
            </w:r>
            <w:r w:rsidR="003E78FB">
              <w:t xml:space="preserve">results of the case study may </w:t>
            </w:r>
            <w:r w:rsidR="002F3343">
              <w:t xml:space="preserve">not provide reliable results on the </w:t>
            </w:r>
            <w:r w:rsidR="005A1263">
              <w:t>true</w:t>
            </w:r>
            <w:r w:rsidR="005508E9">
              <w:t xml:space="preserve"> variation in</w:t>
            </w:r>
            <w:r w:rsidR="002F3343">
              <w:t xml:space="preserve"> opportunities </w:t>
            </w:r>
            <w:r w:rsidR="00235424">
              <w:t xml:space="preserve">for </w:t>
            </w:r>
            <w:r w:rsidR="002F3343">
              <w:t>walking</w:t>
            </w:r>
            <w:r w:rsidR="00235424">
              <w:t xml:space="preserve"> in quiet</w:t>
            </w:r>
            <w:r w:rsidR="002F3343">
              <w:t xml:space="preserve">. </w:t>
            </w:r>
            <w:r w:rsidR="00E622B5">
              <w:t>When</w:t>
            </w:r>
            <w:r w:rsidR="002F3343">
              <w:t xml:space="preserve"> </w:t>
            </w:r>
            <w:r w:rsidR="00AC3753">
              <w:t>developing</w:t>
            </w:r>
            <w:r w:rsidR="002F3343">
              <w:t xml:space="preserve"> exposure-based routing </w:t>
            </w:r>
            <w:r w:rsidR="00EA791C">
              <w:t>methods</w:t>
            </w:r>
            <w:r w:rsidR="00641996">
              <w:t xml:space="preserve"> </w:t>
            </w:r>
            <w:r w:rsidR="002F3343">
              <w:t>further</w:t>
            </w:r>
            <w:r w:rsidR="003C1127">
              <w:t xml:space="preserve">, attempts should be made to </w:t>
            </w:r>
            <w:r w:rsidR="0025617F">
              <w:t xml:space="preserve">enable </w:t>
            </w:r>
            <w:r w:rsidR="00AC3753">
              <w:t xml:space="preserve">simultaneously </w:t>
            </w:r>
            <w:r w:rsidR="006205B9">
              <w:t>considering</w:t>
            </w:r>
            <w:r w:rsidR="00AC3753">
              <w:t xml:space="preserve"> multiple environmental exposures </w:t>
            </w:r>
            <w:r w:rsidR="003E78FB">
              <w:t>in order to</w:t>
            </w:r>
            <w:r w:rsidR="00AC3753">
              <w:t xml:space="preserve"> </w:t>
            </w:r>
            <w:r w:rsidR="003E78FB">
              <w:t xml:space="preserve">optimize </w:t>
            </w:r>
            <w:r w:rsidR="00AC3753">
              <w:t xml:space="preserve">overall healthier paths. </w:t>
            </w:r>
            <w:r w:rsidR="00F30D07">
              <w:t xml:space="preserve">Finally, the </w:t>
            </w:r>
            <w:r w:rsidR="00EA791C">
              <w:t xml:space="preserve">real </w:t>
            </w:r>
            <w:r w:rsidR="00F30D07">
              <w:t xml:space="preserve">effect of such </w:t>
            </w:r>
            <w:r w:rsidR="00EA791C">
              <w:t xml:space="preserve">methods on peoples’ health </w:t>
            </w:r>
            <w:r w:rsidR="00F30D07">
              <w:t>depend</w:t>
            </w:r>
            <w:r w:rsidR="0044589C">
              <w:t>s</w:t>
            </w:r>
            <w:r w:rsidR="00136E1D">
              <w:t xml:space="preserve"> </w:t>
            </w:r>
            <w:r w:rsidR="00EA791C">
              <w:t>on what kind of user interface layers are built to make them accessible</w:t>
            </w:r>
            <w:r w:rsidR="006C7940">
              <w:t xml:space="preserve">. </w:t>
            </w:r>
          </w:p>
        </w:tc>
      </w:tr>
      <w:tr w:rsidR="006A3FD7" w:rsidRPr="00CC2F87" w14:paraId="5DC0521A" w14:textId="77777777" w:rsidTr="002F3343">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CC2F87" w:rsidRDefault="006A3FD7" w:rsidP="002F3343">
            <w:pPr>
              <w:pStyle w:val="tiivistelmatitles"/>
              <w:framePr w:hSpace="0" w:wrap="auto" w:vAnchor="margin" w:hAnchor="text" w:yAlign="inline"/>
            </w:pPr>
            <w:proofErr w:type="spellStart"/>
            <w:r w:rsidRPr="00CC2F87">
              <w:t>Avainsanat</w:t>
            </w:r>
            <w:proofErr w:type="spellEnd"/>
            <w:r w:rsidRPr="00CC2F87">
              <w:t xml:space="preserve"> – </w:t>
            </w:r>
            <w:proofErr w:type="spellStart"/>
            <w:r w:rsidRPr="00CC2F87">
              <w:t>Nyckelord</w:t>
            </w:r>
            <w:proofErr w:type="spellEnd"/>
            <w:r w:rsidRPr="00CC2F87">
              <w:t xml:space="preserve"> – Keywords</w:t>
            </w:r>
          </w:p>
          <w:p w14:paraId="0B949261" w14:textId="50DDEFAA" w:rsidR="006A3FD7" w:rsidRPr="00CC2F87" w:rsidRDefault="000A2BEF" w:rsidP="000A2BEF">
            <w:pPr>
              <w:pStyle w:val="tiivistelma"/>
              <w:framePr w:hSpace="0" w:wrap="auto" w:vAnchor="margin" w:hAnchor="text" w:yAlign="inline"/>
            </w:pPr>
            <w:r>
              <w:t>Dynamic exposure, traffic noise, environmental impedance, least-cost path analysis, Web GIS, Helsinki</w:t>
            </w:r>
          </w:p>
        </w:tc>
      </w:tr>
      <w:tr w:rsidR="006A3FD7" w:rsidRPr="00CC2F87" w14:paraId="345233FF" w14:textId="77777777" w:rsidTr="00A96768">
        <w:trPr>
          <w:cantSplit/>
          <w:trHeight w:val="481"/>
        </w:trPr>
        <w:tc>
          <w:tcPr>
            <w:tcW w:w="10371" w:type="dxa"/>
            <w:gridSpan w:val="4"/>
            <w:tcBorders>
              <w:top w:val="single" w:sz="6" w:space="0" w:color="auto"/>
              <w:left w:val="single" w:sz="12" w:space="0" w:color="auto"/>
              <w:bottom w:val="single" w:sz="6" w:space="0" w:color="auto"/>
              <w:right w:val="single" w:sz="12" w:space="0" w:color="auto"/>
            </w:tcBorders>
          </w:tcPr>
          <w:p w14:paraId="35590CF0" w14:textId="06D907AB" w:rsidR="006A3FD7" w:rsidRPr="00CC2F87" w:rsidRDefault="006A3FD7" w:rsidP="00A96768">
            <w:pPr>
              <w:pStyle w:val="tiivistelmatitles"/>
              <w:framePr w:hSpace="0" w:wrap="auto" w:vAnchor="margin" w:hAnchor="text" w:yAlign="inline"/>
            </w:pPr>
            <w:proofErr w:type="spellStart"/>
            <w:r w:rsidRPr="00CC2F87">
              <w:t>Säilytyspaikka</w:t>
            </w:r>
            <w:proofErr w:type="spellEnd"/>
            <w:r w:rsidRPr="00CC2F87">
              <w:t xml:space="preserve"> – </w:t>
            </w:r>
            <w:proofErr w:type="spellStart"/>
            <w:r w:rsidRPr="00CC2F87">
              <w:t>Förvaringställe</w:t>
            </w:r>
            <w:proofErr w:type="spellEnd"/>
            <w:r w:rsidRPr="00CC2F87">
              <w:t xml:space="preserve"> – Where deposited</w:t>
            </w:r>
          </w:p>
        </w:tc>
      </w:tr>
      <w:tr w:rsidR="006A3FD7" w:rsidRPr="00CC2F87" w14:paraId="60658A33" w14:textId="77777777" w:rsidTr="002F3343">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11E74728" w:rsidR="00FE75A6" w:rsidRPr="00CC2F87" w:rsidRDefault="006A3FD7" w:rsidP="002F3343">
            <w:pPr>
              <w:pStyle w:val="tiivistelmatitles"/>
              <w:framePr w:hSpace="0" w:wrap="auto" w:vAnchor="margin" w:hAnchor="text" w:yAlign="inline"/>
            </w:pPr>
            <w:proofErr w:type="spellStart"/>
            <w:r w:rsidRPr="00CC2F87">
              <w:t>Muita</w:t>
            </w:r>
            <w:proofErr w:type="spellEnd"/>
            <w:r w:rsidRPr="00CC2F87">
              <w:t xml:space="preserve"> </w:t>
            </w:r>
            <w:proofErr w:type="spellStart"/>
            <w:r w:rsidRPr="00CC2F87">
              <w:t>tietoja</w:t>
            </w:r>
            <w:proofErr w:type="spellEnd"/>
            <w:r w:rsidRPr="00CC2F87">
              <w:t xml:space="preserve"> – </w:t>
            </w:r>
            <w:proofErr w:type="spellStart"/>
            <w:r w:rsidRPr="00CC2F87">
              <w:t>Övriga</w:t>
            </w:r>
            <w:proofErr w:type="spellEnd"/>
            <w:r w:rsidRPr="00CC2F87">
              <w:t xml:space="preserve"> </w:t>
            </w:r>
            <w:proofErr w:type="spellStart"/>
            <w:r w:rsidRPr="00CC2F87">
              <w:t>uppgifter</w:t>
            </w:r>
            <w:proofErr w:type="spellEnd"/>
            <w:r w:rsidRPr="00CC2F87">
              <w:t xml:space="preserve"> – Additional information</w:t>
            </w:r>
          </w:p>
        </w:tc>
      </w:tr>
    </w:tbl>
    <w:p w14:paraId="28D82021" w14:textId="43A51660" w:rsidR="00917092" w:rsidRPr="00CC2F87" w:rsidRDefault="00B97CA5" w:rsidP="00B31DAC">
      <w:r w:rsidRPr="00CC2F87">
        <w:br w:type="page"/>
      </w:r>
      <w:r w:rsidR="00CB31DC" w:rsidRPr="00CC2F87">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CC2F87">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CC2F87"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313074" w:rsidRDefault="00FB111E" w:rsidP="00FE75A6">
            <w:pPr>
              <w:pStyle w:val="tiivistelmatitles"/>
              <w:framePr w:hSpace="0" w:wrap="auto" w:vAnchor="margin" w:hAnchor="text" w:yAlign="inline"/>
              <w:rPr>
                <w:lang w:val="fi-FI"/>
              </w:rPr>
            </w:pPr>
            <w:r w:rsidRPr="00313074">
              <w:rPr>
                <w:lang w:val="fi-FI"/>
              </w:rPr>
              <w:t>Tiedekunta/</w:t>
            </w:r>
            <w:proofErr w:type="gramStart"/>
            <w:r w:rsidRPr="00313074">
              <w:rPr>
                <w:lang w:val="fi-FI"/>
              </w:rPr>
              <w:t xml:space="preserve">Osasto  </w:t>
            </w:r>
            <w:proofErr w:type="spellStart"/>
            <w:r w:rsidRPr="00313074">
              <w:rPr>
                <w:lang w:val="fi-FI"/>
              </w:rPr>
              <w:t>Fakultet</w:t>
            </w:r>
            <w:proofErr w:type="spellEnd"/>
            <w:proofErr w:type="gramEnd"/>
            <w:r w:rsidRPr="00313074">
              <w:rPr>
                <w:lang w:val="fi-FI"/>
              </w:rPr>
              <w:t xml:space="preserve">/Sektion – </w:t>
            </w:r>
            <w:proofErr w:type="spellStart"/>
            <w:r w:rsidRPr="00313074">
              <w:rPr>
                <w:lang w:val="fi-FI"/>
              </w:rPr>
              <w:t>Faculty</w:t>
            </w:r>
            <w:proofErr w:type="spellEnd"/>
          </w:p>
          <w:p w14:paraId="0D1BD642" w14:textId="77777777" w:rsidR="00FB111E" w:rsidRPr="00313074" w:rsidRDefault="00FB111E" w:rsidP="000A2BEF">
            <w:pPr>
              <w:pStyle w:val="tiivistelma"/>
              <w:framePr w:hSpace="0" w:wrap="auto" w:vAnchor="margin" w:hAnchor="text" w:yAlign="inline"/>
            </w:pPr>
            <w:proofErr w:type="spellStart"/>
            <w:r w:rsidRPr="00313074">
              <w:t>Matemaattis-luonnontieteellinen</w:t>
            </w:r>
            <w:proofErr w:type="spellEnd"/>
            <w:r w:rsidRPr="00313074">
              <w:t xml:space="preserve"> </w:t>
            </w:r>
            <w:proofErr w:type="spellStart"/>
            <w:r w:rsidRPr="00313074">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313074" w:rsidRDefault="00FB111E" w:rsidP="00FE75A6">
            <w:pPr>
              <w:pStyle w:val="tiivistelmatitles"/>
              <w:framePr w:hSpace="0" w:wrap="auto" w:vAnchor="margin" w:hAnchor="text" w:yAlign="inline"/>
              <w:rPr>
                <w:lang w:val="fi-FI"/>
              </w:rPr>
            </w:pPr>
            <w:r w:rsidRPr="00313074">
              <w:rPr>
                <w:lang w:val="fi-FI"/>
              </w:rPr>
              <w:t>Laitos/</w:t>
            </w:r>
            <w:proofErr w:type="spellStart"/>
            <w:r w:rsidRPr="00313074">
              <w:rPr>
                <w:lang w:val="fi-FI"/>
              </w:rPr>
              <w:t>Institution</w:t>
            </w:r>
            <w:proofErr w:type="spellEnd"/>
            <w:r w:rsidRPr="00313074">
              <w:rPr>
                <w:lang w:val="fi-FI"/>
              </w:rPr>
              <w:t>– Department</w:t>
            </w:r>
          </w:p>
          <w:p w14:paraId="4FAA0866" w14:textId="77777777" w:rsidR="00FB111E" w:rsidRPr="00313074" w:rsidRDefault="00FB111E" w:rsidP="000A2BEF">
            <w:pPr>
              <w:pStyle w:val="tiivistelma"/>
              <w:framePr w:hSpace="0" w:wrap="auto" w:vAnchor="margin" w:hAnchor="text" w:yAlign="inline"/>
            </w:pPr>
            <w:proofErr w:type="spellStart"/>
            <w:r w:rsidRPr="00313074">
              <w:t>Geotieteiden</w:t>
            </w:r>
            <w:proofErr w:type="spellEnd"/>
            <w:r w:rsidRPr="00313074">
              <w:t xml:space="preserve"> ja </w:t>
            </w:r>
            <w:proofErr w:type="spellStart"/>
            <w:r w:rsidRPr="00313074">
              <w:t>maantieteen</w:t>
            </w:r>
            <w:proofErr w:type="spellEnd"/>
            <w:r w:rsidRPr="00313074">
              <w:t xml:space="preserve"> </w:t>
            </w:r>
            <w:proofErr w:type="spellStart"/>
            <w:r w:rsidRPr="00313074">
              <w:t>laitos</w:t>
            </w:r>
            <w:proofErr w:type="spellEnd"/>
          </w:p>
        </w:tc>
      </w:tr>
      <w:tr w:rsidR="00FB111E" w:rsidRPr="00CC2F87"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313074" w:rsidRDefault="00FB111E" w:rsidP="00FE75A6">
            <w:pPr>
              <w:pStyle w:val="tiivistelmatitles"/>
              <w:framePr w:hSpace="0" w:wrap="auto" w:vAnchor="margin" w:hAnchor="text" w:yAlign="inline"/>
              <w:rPr>
                <w:lang w:val="fi-FI"/>
              </w:rPr>
            </w:pPr>
            <w:r w:rsidRPr="00313074">
              <w:rPr>
                <w:lang w:val="fi-FI"/>
              </w:rPr>
              <w:t>Tekijä/</w:t>
            </w:r>
            <w:proofErr w:type="spellStart"/>
            <w:r w:rsidRPr="00313074">
              <w:rPr>
                <w:lang w:val="fi-FI"/>
              </w:rPr>
              <w:t>Författare</w:t>
            </w:r>
            <w:proofErr w:type="spellEnd"/>
            <w:r w:rsidRPr="00313074">
              <w:rPr>
                <w:lang w:val="fi-FI"/>
              </w:rPr>
              <w:t xml:space="preserve"> – Author</w:t>
            </w:r>
          </w:p>
          <w:p w14:paraId="3E00559B" w14:textId="77777777" w:rsidR="00FB111E" w:rsidRPr="00313074" w:rsidRDefault="00FB111E" w:rsidP="000A2BEF">
            <w:pPr>
              <w:pStyle w:val="tiivistelma"/>
              <w:framePr w:hSpace="0" w:wrap="auto" w:vAnchor="margin" w:hAnchor="text" w:yAlign="inline"/>
            </w:pPr>
            <w:r w:rsidRPr="00313074">
              <w:t>Joose Helle</w:t>
            </w:r>
          </w:p>
        </w:tc>
      </w:tr>
      <w:tr w:rsidR="00FB111E" w:rsidRPr="00CC2F87"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313074" w:rsidRDefault="00FB111E" w:rsidP="00FE75A6">
            <w:pPr>
              <w:pStyle w:val="tiivistelmatitles"/>
              <w:framePr w:hSpace="0" w:wrap="auto" w:vAnchor="margin" w:hAnchor="text" w:yAlign="inline"/>
              <w:rPr>
                <w:sz w:val="32"/>
                <w:szCs w:val="32"/>
                <w:lang w:val="fi-FI"/>
              </w:rPr>
            </w:pPr>
            <w:r w:rsidRPr="00313074">
              <w:rPr>
                <w:lang w:val="fi-FI"/>
              </w:rPr>
              <w:t xml:space="preserve">Työn nimi / </w:t>
            </w:r>
            <w:proofErr w:type="spellStart"/>
            <w:r w:rsidRPr="00313074">
              <w:rPr>
                <w:lang w:val="fi-FI"/>
              </w:rPr>
              <w:t>Arbetets</w:t>
            </w:r>
            <w:proofErr w:type="spellEnd"/>
            <w:r w:rsidRPr="00313074">
              <w:rPr>
                <w:lang w:val="fi-FI"/>
              </w:rPr>
              <w:t xml:space="preserve"> </w:t>
            </w:r>
            <w:proofErr w:type="spellStart"/>
            <w:r w:rsidRPr="00313074">
              <w:rPr>
                <w:lang w:val="fi-FI"/>
              </w:rPr>
              <w:t>titel</w:t>
            </w:r>
            <w:proofErr w:type="spellEnd"/>
            <w:r w:rsidRPr="00313074">
              <w:rPr>
                <w:lang w:val="fi-FI"/>
              </w:rPr>
              <w:t xml:space="preserve"> – </w:t>
            </w:r>
            <w:proofErr w:type="spellStart"/>
            <w:r w:rsidRPr="00313074">
              <w:rPr>
                <w:lang w:val="fi-FI"/>
              </w:rPr>
              <w:t>Title</w:t>
            </w:r>
            <w:proofErr w:type="spellEnd"/>
          </w:p>
          <w:p w14:paraId="31465A5A" w14:textId="1F787CE0" w:rsidR="00FB111E" w:rsidRPr="00313074" w:rsidRDefault="00175E40" w:rsidP="000A2BEF">
            <w:pPr>
              <w:pStyle w:val="tiivistelma"/>
              <w:framePr w:hSpace="0" w:wrap="auto" w:vAnchor="margin" w:hAnchor="text" w:yAlign="inline"/>
            </w:pPr>
            <w:proofErr w:type="spellStart"/>
            <w:r>
              <w:t>Dynaamisen</w:t>
            </w:r>
            <w:proofErr w:type="spellEnd"/>
            <w:r>
              <w:t xml:space="preserve"> </w:t>
            </w:r>
            <w:proofErr w:type="spellStart"/>
            <w:r w:rsidR="00561F2C" w:rsidRPr="00313074">
              <w:t>melualtistu</w:t>
            </w:r>
            <w:r>
              <w:t>ksen</w:t>
            </w:r>
            <w:proofErr w:type="spellEnd"/>
            <w:r w:rsidR="00561F2C" w:rsidRPr="00313074">
              <w:t xml:space="preserve"> </w:t>
            </w:r>
            <w:proofErr w:type="spellStart"/>
            <w:r w:rsidR="00561F2C" w:rsidRPr="00313074">
              <w:t>arviointi</w:t>
            </w:r>
            <w:proofErr w:type="spellEnd"/>
            <w:r w:rsidR="00561F2C" w:rsidRPr="00313074">
              <w:t xml:space="preserve"> ja </w:t>
            </w:r>
            <w:proofErr w:type="spellStart"/>
            <w:r w:rsidR="00561F2C" w:rsidRPr="00313074">
              <w:t>minimointi</w:t>
            </w:r>
            <w:proofErr w:type="spellEnd"/>
            <w:r w:rsidR="00561F2C" w:rsidRPr="00313074">
              <w:t xml:space="preserve"> </w:t>
            </w:r>
            <w:proofErr w:type="spellStart"/>
            <w:r>
              <w:t>reitinetsinnän</w:t>
            </w:r>
            <w:proofErr w:type="spellEnd"/>
            <w:r>
              <w:t xml:space="preserve"> </w:t>
            </w:r>
            <w:r w:rsidR="00561F2C" w:rsidRPr="00313074">
              <w:t xml:space="preserve">ja Web </w:t>
            </w:r>
            <w:proofErr w:type="spellStart"/>
            <w:proofErr w:type="gramStart"/>
            <w:r w:rsidR="00561F2C" w:rsidRPr="00313074">
              <w:t>GIS:n</w:t>
            </w:r>
            <w:proofErr w:type="spellEnd"/>
            <w:proofErr w:type="gramEnd"/>
            <w:r w:rsidR="00561F2C" w:rsidRPr="00313074">
              <w:t xml:space="preserve"> </w:t>
            </w:r>
            <w:proofErr w:type="spellStart"/>
            <w:r w:rsidR="00561F2C" w:rsidRPr="00313074">
              <w:t>keinoin</w:t>
            </w:r>
            <w:proofErr w:type="spellEnd"/>
          </w:p>
        </w:tc>
      </w:tr>
      <w:tr w:rsidR="00FB111E" w:rsidRPr="00CC2F87"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313074" w:rsidRDefault="00FB111E" w:rsidP="00FE75A6">
            <w:pPr>
              <w:pStyle w:val="tiivistelmatitles"/>
              <w:framePr w:hSpace="0" w:wrap="auto" w:vAnchor="margin" w:hAnchor="text" w:yAlign="inline"/>
              <w:rPr>
                <w:lang w:val="fi-FI"/>
              </w:rPr>
            </w:pPr>
            <w:r w:rsidRPr="00313074">
              <w:rPr>
                <w:lang w:val="fi-FI"/>
              </w:rPr>
              <w:t>Oppiaine /</w:t>
            </w:r>
            <w:proofErr w:type="spellStart"/>
            <w:r w:rsidRPr="00313074">
              <w:rPr>
                <w:lang w:val="fi-FI"/>
              </w:rPr>
              <w:t>Läroämne</w:t>
            </w:r>
            <w:proofErr w:type="spellEnd"/>
            <w:r w:rsidRPr="00313074">
              <w:rPr>
                <w:lang w:val="fi-FI"/>
              </w:rPr>
              <w:t xml:space="preserve"> – </w:t>
            </w:r>
            <w:proofErr w:type="spellStart"/>
            <w:r w:rsidRPr="00313074">
              <w:rPr>
                <w:lang w:val="fi-FI"/>
              </w:rPr>
              <w:t>Subject</w:t>
            </w:r>
            <w:proofErr w:type="spellEnd"/>
          </w:p>
          <w:p w14:paraId="2C0D9F9A" w14:textId="77777777" w:rsidR="00FB111E" w:rsidRPr="00313074" w:rsidRDefault="00FB111E" w:rsidP="00FB111E">
            <w:pPr>
              <w:spacing w:after="0"/>
              <w:rPr>
                <w:rFonts w:ascii="Arial" w:hAnsi="Arial" w:cs="Arial"/>
                <w:sz w:val="16"/>
                <w:szCs w:val="16"/>
                <w:lang w:val="fi-FI"/>
              </w:rPr>
            </w:pPr>
            <w:r w:rsidRPr="00313074">
              <w:rPr>
                <w:rFonts w:ascii="Arial" w:hAnsi="Arial" w:cs="Arial"/>
                <w:sz w:val="21"/>
                <w:szCs w:val="16"/>
                <w:lang w:val="fi-FI"/>
              </w:rPr>
              <w:t xml:space="preserve">Maantiede, </w:t>
            </w:r>
            <w:proofErr w:type="spellStart"/>
            <w:r w:rsidRPr="00313074">
              <w:rPr>
                <w:rFonts w:ascii="Arial" w:hAnsi="Arial" w:cs="Arial"/>
                <w:sz w:val="21"/>
                <w:szCs w:val="16"/>
                <w:lang w:val="fi-FI"/>
              </w:rPr>
              <w:t>geoinformatiikka</w:t>
            </w:r>
            <w:proofErr w:type="spellEnd"/>
          </w:p>
        </w:tc>
      </w:tr>
      <w:tr w:rsidR="00FB111E" w:rsidRPr="00CC2F87"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313074" w:rsidRDefault="00FB111E" w:rsidP="00FE75A6">
            <w:pPr>
              <w:pStyle w:val="tiivistelmatitles"/>
              <w:framePr w:hSpace="0" w:wrap="auto" w:vAnchor="margin" w:hAnchor="text" w:yAlign="inline"/>
              <w:rPr>
                <w:lang w:val="fi-FI"/>
              </w:rPr>
            </w:pPr>
            <w:r w:rsidRPr="00313074">
              <w:rPr>
                <w:lang w:val="fi-FI"/>
              </w:rPr>
              <w:t>Työn laji/</w:t>
            </w:r>
            <w:proofErr w:type="spellStart"/>
            <w:r w:rsidRPr="00313074">
              <w:rPr>
                <w:lang w:val="fi-FI"/>
              </w:rPr>
              <w:t>Arbetets</w:t>
            </w:r>
            <w:proofErr w:type="spellEnd"/>
            <w:r w:rsidRPr="00313074">
              <w:rPr>
                <w:lang w:val="fi-FI"/>
              </w:rPr>
              <w:t xml:space="preserve"> </w:t>
            </w:r>
            <w:proofErr w:type="spellStart"/>
            <w:r w:rsidRPr="00313074">
              <w:rPr>
                <w:lang w:val="fi-FI"/>
              </w:rPr>
              <w:t>art</w:t>
            </w:r>
            <w:proofErr w:type="spellEnd"/>
            <w:r w:rsidRPr="00313074">
              <w:rPr>
                <w:lang w:val="fi-FI"/>
              </w:rPr>
              <w:t xml:space="preserve"> – Level</w:t>
            </w:r>
          </w:p>
          <w:p w14:paraId="155AFD6B" w14:textId="77777777" w:rsidR="00FB111E" w:rsidRPr="00313074" w:rsidRDefault="00FB111E" w:rsidP="000A2BEF">
            <w:pPr>
              <w:pStyle w:val="tiivistelma"/>
              <w:framePr w:hSpace="0" w:wrap="auto" w:vAnchor="margin" w:hAnchor="text" w:yAlign="inline"/>
              <w:rPr>
                <w:sz w:val="16"/>
              </w:rPr>
            </w:pPr>
            <w:r w:rsidRPr="00313074">
              <w:t xml:space="preserve">Pro </w:t>
            </w:r>
            <w:proofErr w:type="spellStart"/>
            <w:r w:rsidRPr="00313074">
              <w:t>gradu</w:t>
            </w:r>
            <w:proofErr w:type="spellEnd"/>
            <w:r w:rsidRPr="00313074">
              <w:t xml:space="preserve"> -</w:t>
            </w:r>
            <w:proofErr w:type="spellStart"/>
            <w:r w:rsidRPr="00313074">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ika/Datum – </w:t>
            </w:r>
            <w:proofErr w:type="spellStart"/>
            <w:r w:rsidRPr="00313074">
              <w:rPr>
                <w:lang w:val="fi-FI"/>
              </w:rPr>
              <w:t>Month</w:t>
            </w:r>
            <w:proofErr w:type="spellEnd"/>
            <w:r w:rsidRPr="00313074">
              <w:rPr>
                <w:lang w:val="fi-FI"/>
              </w:rPr>
              <w:t xml:space="preserve"> and </w:t>
            </w:r>
            <w:proofErr w:type="spellStart"/>
            <w:r w:rsidRPr="00313074">
              <w:rPr>
                <w:lang w:val="fi-FI"/>
              </w:rPr>
              <w:t>year</w:t>
            </w:r>
            <w:proofErr w:type="spellEnd"/>
          </w:p>
          <w:p w14:paraId="6FFEF2B9" w14:textId="194279EC" w:rsidR="00FB111E" w:rsidRPr="00313074" w:rsidRDefault="00313074" w:rsidP="000A2BEF">
            <w:pPr>
              <w:pStyle w:val="tiivistelma"/>
              <w:framePr w:hSpace="0" w:wrap="auto" w:vAnchor="margin" w:hAnchor="text" w:yAlign="inline"/>
              <w:rPr>
                <w:sz w:val="16"/>
              </w:rPr>
            </w:pPr>
            <w:proofErr w:type="spellStart"/>
            <w:r w:rsidRPr="00313074">
              <w:t>Huhtikuu</w:t>
            </w:r>
            <w:proofErr w:type="spellEnd"/>
            <w:r w:rsidR="00FB111E" w:rsidRPr="00313074">
              <w:t xml:space="preserve"> 20</w:t>
            </w:r>
            <w:r w:rsidRPr="00313074">
              <w:t>20</w:t>
            </w:r>
          </w:p>
        </w:tc>
        <w:tc>
          <w:tcPr>
            <w:tcW w:w="4666" w:type="dxa"/>
            <w:tcBorders>
              <w:top w:val="single" w:sz="6" w:space="0" w:color="auto"/>
              <w:bottom w:val="single" w:sz="6" w:space="0" w:color="auto"/>
              <w:right w:val="single" w:sz="12" w:space="0" w:color="auto"/>
            </w:tcBorders>
          </w:tcPr>
          <w:p w14:paraId="22B28464"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Sivumäärä/ </w:t>
            </w:r>
            <w:proofErr w:type="spellStart"/>
            <w:r w:rsidRPr="00313074">
              <w:rPr>
                <w:lang w:val="fi-FI"/>
              </w:rPr>
              <w:t>Sidoantal</w:t>
            </w:r>
            <w:proofErr w:type="spellEnd"/>
            <w:r w:rsidRPr="00313074">
              <w:rPr>
                <w:lang w:val="fi-FI"/>
              </w:rPr>
              <w:t xml:space="preserve"> – </w:t>
            </w:r>
            <w:proofErr w:type="spellStart"/>
            <w:r w:rsidRPr="00313074">
              <w:rPr>
                <w:lang w:val="fi-FI"/>
              </w:rPr>
              <w:t>Number</w:t>
            </w:r>
            <w:proofErr w:type="spellEnd"/>
            <w:r w:rsidRPr="00313074">
              <w:rPr>
                <w:lang w:val="fi-FI"/>
              </w:rPr>
              <w:t xml:space="preserve"> of </w:t>
            </w:r>
            <w:proofErr w:type="spellStart"/>
            <w:r w:rsidRPr="00313074">
              <w:rPr>
                <w:lang w:val="fi-FI"/>
              </w:rPr>
              <w:t>pages</w:t>
            </w:r>
            <w:proofErr w:type="spellEnd"/>
          </w:p>
          <w:p w14:paraId="358DBA6F" w14:textId="184CFAD9" w:rsidR="00FB111E" w:rsidRPr="00313074" w:rsidRDefault="00FB111E" w:rsidP="000A2BEF">
            <w:pPr>
              <w:pStyle w:val="tiivistelma"/>
              <w:framePr w:hSpace="0" w:wrap="auto" w:vAnchor="margin" w:hAnchor="text" w:yAlign="inline"/>
            </w:pPr>
          </w:p>
        </w:tc>
      </w:tr>
      <w:tr w:rsidR="00FB111E" w:rsidRPr="00CC2F87"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313074" w:rsidRDefault="00FB111E" w:rsidP="00FE75A6">
            <w:pPr>
              <w:pStyle w:val="tiivistelmatitles"/>
              <w:framePr w:hSpace="0" w:wrap="auto" w:vAnchor="margin" w:hAnchor="text" w:yAlign="inline"/>
              <w:rPr>
                <w:lang w:val="fi-FI"/>
              </w:rPr>
            </w:pPr>
            <w:r w:rsidRPr="00313074">
              <w:rPr>
                <w:lang w:val="fi-FI"/>
              </w:rPr>
              <w:t>Tiivistelmä/</w:t>
            </w:r>
            <w:proofErr w:type="spellStart"/>
            <w:r w:rsidRPr="00313074">
              <w:rPr>
                <w:lang w:val="fi-FI"/>
              </w:rPr>
              <w:t>Referat</w:t>
            </w:r>
            <w:proofErr w:type="spellEnd"/>
            <w:r w:rsidRPr="00313074">
              <w:rPr>
                <w:lang w:val="fi-FI"/>
              </w:rPr>
              <w:t xml:space="preserve"> – </w:t>
            </w:r>
            <w:proofErr w:type="spellStart"/>
            <w:r w:rsidRPr="00313074">
              <w:rPr>
                <w:lang w:val="fi-FI"/>
              </w:rPr>
              <w:t>Abstract</w:t>
            </w:r>
            <w:proofErr w:type="spellEnd"/>
          </w:p>
          <w:p w14:paraId="585CFD50" w14:textId="5FED6E03" w:rsidR="00FB111E" w:rsidRPr="00313074" w:rsidRDefault="00FB111E" w:rsidP="000A2BEF">
            <w:pPr>
              <w:pStyle w:val="tiivistelma"/>
              <w:framePr w:hSpace="0" w:wrap="auto" w:vAnchor="margin" w:hAnchor="text" w:yAlign="inline"/>
            </w:pPr>
          </w:p>
        </w:tc>
      </w:tr>
      <w:tr w:rsidR="00FB111E" w:rsidRPr="00CC2F87"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Avainsanat – </w:t>
            </w:r>
            <w:proofErr w:type="spellStart"/>
            <w:r w:rsidRPr="00313074">
              <w:rPr>
                <w:lang w:val="fi-FI"/>
              </w:rPr>
              <w:t>Nyckelord</w:t>
            </w:r>
            <w:proofErr w:type="spellEnd"/>
            <w:r w:rsidRPr="00313074">
              <w:rPr>
                <w:lang w:val="fi-FI"/>
              </w:rPr>
              <w:t xml:space="preserve"> – </w:t>
            </w:r>
            <w:proofErr w:type="spellStart"/>
            <w:r w:rsidRPr="00313074">
              <w:rPr>
                <w:lang w:val="fi-FI"/>
              </w:rPr>
              <w:t>Keywords</w:t>
            </w:r>
            <w:proofErr w:type="spellEnd"/>
          </w:p>
          <w:p w14:paraId="65992E15" w14:textId="5750D0E7" w:rsidR="00FB111E" w:rsidRPr="00313074" w:rsidRDefault="00FB111E" w:rsidP="000A2BEF">
            <w:pPr>
              <w:pStyle w:val="tiivistelma"/>
              <w:framePr w:hSpace="0" w:wrap="auto" w:vAnchor="margin" w:hAnchor="text" w:yAlign="inline"/>
            </w:pPr>
          </w:p>
        </w:tc>
      </w:tr>
      <w:tr w:rsidR="00FB111E" w:rsidRPr="00CC2F87" w14:paraId="644CD664" w14:textId="77777777" w:rsidTr="00A96768">
        <w:trPr>
          <w:cantSplit/>
          <w:trHeight w:val="492"/>
        </w:trPr>
        <w:tc>
          <w:tcPr>
            <w:tcW w:w="10371" w:type="dxa"/>
            <w:gridSpan w:val="4"/>
            <w:tcBorders>
              <w:top w:val="single" w:sz="6" w:space="0" w:color="auto"/>
              <w:left w:val="single" w:sz="12" w:space="0" w:color="auto"/>
              <w:bottom w:val="single" w:sz="6" w:space="0" w:color="auto"/>
              <w:right w:val="single" w:sz="12" w:space="0" w:color="auto"/>
            </w:tcBorders>
          </w:tcPr>
          <w:p w14:paraId="35D26A82" w14:textId="2291763E" w:rsidR="00FB111E" w:rsidRPr="00A96768" w:rsidRDefault="00FB111E" w:rsidP="00A96768">
            <w:pPr>
              <w:pStyle w:val="tiivistelmatitles"/>
              <w:framePr w:hSpace="0" w:wrap="auto" w:vAnchor="margin" w:hAnchor="text" w:yAlign="inline"/>
              <w:rPr>
                <w:lang w:val="fi-FI"/>
              </w:rPr>
            </w:pPr>
            <w:r w:rsidRPr="00313074">
              <w:rPr>
                <w:lang w:val="fi-FI"/>
              </w:rPr>
              <w:t xml:space="preserve">Säilytyspaikka – </w:t>
            </w:r>
            <w:proofErr w:type="spellStart"/>
            <w:r w:rsidRPr="00313074">
              <w:rPr>
                <w:lang w:val="fi-FI"/>
              </w:rPr>
              <w:t>Förvaringställe</w:t>
            </w:r>
            <w:proofErr w:type="spellEnd"/>
            <w:r w:rsidRPr="00313074">
              <w:rPr>
                <w:lang w:val="fi-FI"/>
              </w:rPr>
              <w:t xml:space="preserve"> – </w:t>
            </w:r>
            <w:proofErr w:type="spellStart"/>
            <w:r w:rsidRPr="00313074">
              <w:rPr>
                <w:lang w:val="fi-FI"/>
              </w:rPr>
              <w:t>Where</w:t>
            </w:r>
            <w:proofErr w:type="spellEnd"/>
            <w:r w:rsidRPr="00313074">
              <w:rPr>
                <w:lang w:val="fi-FI"/>
              </w:rPr>
              <w:t xml:space="preserve"> </w:t>
            </w:r>
            <w:proofErr w:type="spellStart"/>
            <w:r w:rsidRPr="00313074">
              <w:rPr>
                <w:lang w:val="fi-FI"/>
              </w:rPr>
              <w:t>deposited</w:t>
            </w:r>
            <w:proofErr w:type="spellEnd"/>
          </w:p>
        </w:tc>
      </w:tr>
      <w:tr w:rsidR="00FB111E" w:rsidRPr="00CC2F87"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313074" w:rsidRDefault="00FB111E" w:rsidP="00FE75A6">
            <w:pPr>
              <w:pStyle w:val="tiivistelmatitles"/>
              <w:framePr w:hSpace="0" w:wrap="auto" w:vAnchor="margin" w:hAnchor="text" w:yAlign="inline"/>
              <w:rPr>
                <w:lang w:val="fi-FI"/>
              </w:rPr>
            </w:pPr>
            <w:r w:rsidRPr="00313074">
              <w:rPr>
                <w:lang w:val="fi-FI"/>
              </w:rPr>
              <w:t xml:space="preserve">Muita tietoja – </w:t>
            </w:r>
            <w:proofErr w:type="spellStart"/>
            <w:r w:rsidRPr="00313074">
              <w:rPr>
                <w:lang w:val="fi-FI"/>
              </w:rPr>
              <w:t>Övriga</w:t>
            </w:r>
            <w:proofErr w:type="spellEnd"/>
            <w:r w:rsidRPr="00313074">
              <w:rPr>
                <w:lang w:val="fi-FI"/>
              </w:rPr>
              <w:t xml:space="preserve"> </w:t>
            </w:r>
            <w:proofErr w:type="spellStart"/>
            <w:r w:rsidRPr="00313074">
              <w:rPr>
                <w:lang w:val="fi-FI"/>
              </w:rPr>
              <w:t>uppgifter</w:t>
            </w:r>
            <w:proofErr w:type="spellEnd"/>
            <w:r w:rsidRPr="00313074">
              <w:rPr>
                <w:lang w:val="fi-FI"/>
              </w:rPr>
              <w:t xml:space="preserve"> – </w:t>
            </w:r>
            <w:proofErr w:type="spellStart"/>
            <w:r w:rsidRPr="00313074">
              <w:rPr>
                <w:lang w:val="fi-FI"/>
              </w:rPr>
              <w:t>Additional</w:t>
            </w:r>
            <w:proofErr w:type="spellEnd"/>
            <w:r w:rsidRPr="00313074">
              <w:rPr>
                <w:lang w:val="fi-FI"/>
              </w:rPr>
              <w:t xml:space="preserve"> </w:t>
            </w:r>
            <w:proofErr w:type="spellStart"/>
            <w:r w:rsidRPr="00313074">
              <w:rPr>
                <w:lang w:val="fi-FI"/>
              </w:rPr>
              <w:t>information</w:t>
            </w:r>
            <w:proofErr w:type="spellEnd"/>
          </w:p>
        </w:tc>
      </w:tr>
    </w:tbl>
    <w:p w14:paraId="1536536D" w14:textId="2D1C2E75" w:rsidR="003E47A2" w:rsidRPr="00CC2F87" w:rsidRDefault="00FB111E" w:rsidP="00B31DAC">
      <w:r w:rsidRPr="00CC2F87">
        <w:t xml:space="preserve"> </w:t>
      </w:r>
      <w:r w:rsidR="003E47A2" w:rsidRPr="00CC2F87">
        <w:br w:type="page"/>
      </w:r>
    </w:p>
    <w:p w14:paraId="58F3BE5C" w14:textId="14E89641" w:rsidR="0024470A" w:rsidRPr="002D51B6" w:rsidRDefault="003177DE" w:rsidP="00002046">
      <w:pPr>
        <w:jc w:val="left"/>
        <w:rPr>
          <w:b/>
          <w:bCs/>
          <w:sz w:val="30"/>
          <w:szCs w:val="30"/>
        </w:rPr>
      </w:pPr>
      <w:r w:rsidRPr="002D51B6">
        <w:rPr>
          <w:b/>
          <w:bCs/>
          <w:sz w:val="30"/>
          <w:szCs w:val="30"/>
        </w:rPr>
        <w:lastRenderedPageBreak/>
        <w:t xml:space="preserve">TABLE OF </w:t>
      </w:r>
      <w:r w:rsidR="0024470A" w:rsidRPr="002D51B6">
        <w:rPr>
          <w:b/>
          <w:bCs/>
          <w:sz w:val="30"/>
          <w:szCs w:val="30"/>
        </w:rPr>
        <w:t>CONTENTS</w:t>
      </w:r>
    </w:p>
    <w:p w14:paraId="32C02B97" w14:textId="3A220ACB" w:rsidR="00594001" w:rsidRDefault="00B43CC4">
      <w:pPr>
        <w:pStyle w:val="TOC1"/>
        <w:tabs>
          <w:tab w:val="left" w:pos="482"/>
          <w:tab w:val="right" w:leader="dot" w:pos="9622"/>
        </w:tabs>
        <w:rPr>
          <w:rFonts w:asciiTheme="minorHAnsi" w:eastAsiaTheme="minorEastAsia" w:hAnsiTheme="minorHAnsi" w:cstheme="minorBidi"/>
          <w:noProof/>
          <w:lang w:val="en-FI" w:eastAsia="en-GB"/>
        </w:rPr>
      </w:pPr>
      <w:r w:rsidRPr="00CC2F87">
        <w:fldChar w:fldCharType="begin"/>
      </w:r>
      <w:r w:rsidRPr="00CC2F87">
        <w:instrText xml:space="preserve"> TOC \o "1-3" \h \z \u </w:instrText>
      </w:r>
      <w:r w:rsidRPr="00CC2F87">
        <w:fldChar w:fldCharType="separate"/>
      </w:r>
      <w:hyperlink w:anchor="_Toc37689948" w:history="1">
        <w:r w:rsidR="00594001" w:rsidRPr="00F5120F">
          <w:rPr>
            <w:rStyle w:val="Hyperlink"/>
            <w:noProof/>
          </w:rPr>
          <w:t>I.</w:t>
        </w:r>
        <w:r w:rsidR="00594001">
          <w:rPr>
            <w:rFonts w:asciiTheme="minorHAnsi" w:eastAsiaTheme="minorEastAsia" w:hAnsiTheme="minorHAnsi" w:cstheme="minorBidi"/>
            <w:noProof/>
            <w:lang w:val="en-FI" w:eastAsia="en-GB"/>
          </w:rPr>
          <w:tab/>
        </w:r>
        <w:r w:rsidR="00594001" w:rsidRPr="00F5120F">
          <w:rPr>
            <w:rStyle w:val="Hyperlink"/>
            <w:noProof/>
          </w:rPr>
          <w:t>INTRODUCTION</w:t>
        </w:r>
        <w:r w:rsidR="00594001">
          <w:rPr>
            <w:noProof/>
            <w:webHidden/>
          </w:rPr>
          <w:tab/>
        </w:r>
        <w:r w:rsidR="00594001">
          <w:rPr>
            <w:noProof/>
            <w:webHidden/>
          </w:rPr>
          <w:fldChar w:fldCharType="begin"/>
        </w:r>
        <w:r w:rsidR="00594001">
          <w:rPr>
            <w:noProof/>
            <w:webHidden/>
          </w:rPr>
          <w:instrText xml:space="preserve"> PAGEREF _Toc37689948 \h </w:instrText>
        </w:r>
        <w:r w:rsidR="00594001">
          <w:rPr>
            <w:noProof/>
            <w:webHidden/>
          </w:rPr>
        </w:r>
        <w:r w:rsidR="00594001">
          <w:rPr>
            <w:noProof/>
            <w:webHidden/>
          </w:rPr>
          <w:fldChar w:fldCharType="separate"/>
        </w:r>
        <w:r w:rsidR="00594001">
          <w:rPr>
            <w:noProof/>
            <w:webHidden/>
          </w:rPr>
          <w:t>2</w:t>
        </w:r>
        <w:r w:rsidR="00594001">
          <w:rPr>
            <w:noProof/>
            <w:webHidden/>
          </w:rPr>
          <w:fldChar w:fldCharType="end"/>
        </w:r>
      </w:hyperlink>
    </w:p>
    <w:p w14:paraId="1155016C" w14:textId="7DF484D1" w:rsidR="00594001" w:rsidRDefault="007374C7">
      <w:pPr>
        <w:pStyle w:val="TOC1"/>
        <w:tabs>
          <w:tab w:val="left" w:pos="482"/>
          <w:tab w:val="right" w:leader="dot" w:pos="9622"/>
        </w:tabs>
        <w:rPr>
          <w:rFonts w:asciiTheme="minorHAnsi" w:eastAsiaTheme="minorEastAsia" w:hAnsiTheme="minorHAnsi" w:cstheme="minorBidi"/>
          <w:noProof/>
          <w:lang w:val="en-FI" w:eastAsia="en-GB"/>
        </w:rPr>
      </w:pPr>
      <w:hyperlink w:anchor="_Toc37689949" w:history="1">
        <w:r w:rsidR="00594001" w:rsidRPr="00F5120F">
          <w:rPr>
            <w:rStyle w:val="Hyperlink"/>
            <w:noProof/>
          </w:rPr>
          <w:t>II.</w:t>
        </w:r>
        <w:r w:rsidR="00594001">
          <w:rPr>
            <w:rFonts w:asciiTheme="minorHAnsi" w:eastAsiaTheme="minorEastAsia" w:hAnsiTheme="minorHAnsi" w:cstheme="minorBidi"/>
            <w:noProof/>
            <w:lang w:val="en-FI" w:eastAsia="en-GB"/>
          </w:rPr>
          <w:tab/>
        </w:r>
        <w:r w:rsidR="00594001" w:rsidRPr="00F5120F">
          <w:rPr>
            <w:rStyle w:val="Hyperlink"/>
            <w:noProof/>
          </w:rPr>
          <w:t>BACKGROUND</w:t>
        </w:r>
        <w:r w:rsidR="00594001">
          <w:rPr>
            <w:noProof/>
            <w:webHidden/>
          </w:rPr>
          <w:tab/>
        </w:r>
        <w:r w:rsidR="00594001">
          <w:rPr>
            <w:noProof/>
            <w:webHidden/>
          </w:rPr>
          <w:fldChar w:fldCharType="begin"/>
        </w:r>
        <w:r w:rsidR="00594001">
          <w:rPr>
            <w:noProof/>
            <w:webHidden/>
          </w:rPr>
          <w:instrText xml:space="preserve"> PAGEREF _Toc37689949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05243D3E" w14:textId="6BA34DD6"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0" w:history="1">
        <w:r w:rsidR="00594001" w:rsidRPr="00F5120F">
          <w:rPr>
            <w:rStyle w:val="Hyperlink"/>
            <w:noProof/>
          </w:rPr>
          <w:t>2.1 Noise definition and measurement</w:t>
        </w:r>
        <w:r w:rsidR="00594001">
          <w:rPr>
            <w:noProof/>
            <w:webHidden/>
          </w:rPr>
          <w:tab/>
        </w:r>
        <w:r w:rsidR="00594001">
          <w:rPr>
            <w:noProof/>
            <w:webHidden/>
          </w:rPr>
          <w:fldChar w:fldCharType="begin"/>
        </w:r>
        <w:r w:rsidR="00594001">
          <w:rPr>
            <w:noProof/>
            <w:webHidden/>
          </w:rPr>
          <w:instrText xml:space="preserve"> PAGEREF _Toc37689950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5A4E1F0E" w14:textId="2ECDA197"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1" w:history="1">
        <w:r w:rsidR="00594001" w:rsidRPr="00F5120F">
          <w:rPr>
            <w:rStyle w:val="Hyperlink"/>
            <w:noProof/>
          </w:rPr>
          <w:t>2.2 Traffic noise and health</w:t>
        </w:r>
        <w:r w:rsidR="00594001">
          <w:rPr>
            <w:noProof/>
            <w:webHidden/>
          </w:rPr>
          <w:tab/>
        </w:r>
        <w:r w:rsidR="00594001">
          <w:rPr>
            <w:noProof/>
            <w:webHidden/>
          </w:rPr>
          <w:fldChar w:fldCharType="begin"/>
        </w:r>
        <w:r w:rsidR="00594001">
          <w:rPr>
            <w:noProof/>
            <w:webHidden/>
          </w:rPr>
          <w:instrText xml:space="preserve"> PAGEREF _Toc37689951 \h </w:instrText>
        </w:r>
        <w:r w:rsidR="00594001">
          <w:rPr>
            <w:noProof/>
            <w:webHidden/>
          </w:rPr>
        </w:r>
        <w:r w:rsidR="00594001">
          <w:rPr>
            <w:noProof/>
            <w:webHidden/>
          </w:rPr>
          <w:fldChar w:fldCharType="separate"/>
        </w:r>
        <w:r w:rsidR="00594001">
          <w:rPr>
            <w:noProof/>
            <w:webHidden/>
          </w:rPr>
          <w:t>6</w:t>
        </w:r>
        <w:r w:rsidR="00594001">
          <w:rPr>
            <w:noProof/>
            <w:webHidden/>
          </w:rPr>
          <w:fldChar w:fldCharType="end"/>
        </w:r>
      </w:hyperlink>
    </w:p>
    <w:p w14:paraId="020A4A62" w14:textId="0B7BBA97"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2" w:history="1">
        <w:r w:rsidR="00594001" w:rsidRPr="00F5120F">
          <w:rPr>
            <w:rStyle w:val="Hyperlink"/>
            <w:noProof/>
          </w:rPr>
          <w:t>2.3 Traffic noise modeling</w:t>
        </w:r>
        <w:r w:rsidR="00594001">
          <w:rPr>
            <w:noProof/>
            <w:webHidden/>
          </w:rPr>
          <w:tab/>
        </w:r>
        <w:r w:rsidR="00594001">
          <w:rPr>
            <w:noProof/>
            <w:webHidden/>
          </w:rPr>
          <w:fldChar w:fldCharType="begin"/>
        </w:r>
        <w:r w:rsidR="00594001">
          <w:rPr>
            <w:noProof/>
            <w:webHidden/>
          </w:rPr>
          <w:instrText xml:space="preserve"> PAGEREF _Toc37689952 \h </w:instrText>
        </w:r>
        <w:r w:rsidR="00594001">
          <w:rPr>
            <w:noProof/>
            <w:webHidden/>
          </w:rPr>
        </w:r>
        <w:r w:rsidR="00594001">
          <w:rPr>
            <w:noProof/>
            <w:webHidden/>
          </w:rPr>
          <w:fldChar w:fldCharType="separate"/>
        </w:r>
        <w:r w:rsidR="00594001">
          <w:rPr>
            <w:noProof/>
            <w:webHidden/>
          </w:rPr>
          <w:t>7</w:t>
        </w:r>
        <w:r w:rsidR="00594001">
          <w:rPr>
            <w:noProof/>
            <w:webHidden/>
          </w:rPr>
          <w:fldChar w:fldCharType="end"/>
        </w:r>
      </w:hyperlink>
    </w:p>
    <w:p w14:paraId="5FD45376" w14:textId="06BF03FD"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3" w:history="1">
        <w:r w:rsidR="00594001" w:rsidRPr="00F5120F">
          <w:rPr>
            <w:rStyle w:val="Hyperlink"/>
            <w:noProof/>
          </w:rPr>
          <w:t>2.4 Concepts and approaches in assessing dynamic exposure</w:t>
        </w:r>
        <w:r w:rsidR="00594001">
          <w:rPr>
            <w:noProof/>
            <w:webHidden/>
          </w:rPr>
          <w:tab/>
        </w:r>
        <w:r w:rsidR="00594001">
          <w:rPr>
            <w:noProof/>
            <w:webHidden/>
          </w:rPr>
          <w:fldChar w:fldCharType="begin"/>
        </w:r>
        <w:r w:rsidR="00594001">
          <w:rPr>
            <w:noProof/>
            <w:webHidden/>
          </w:rPr>
          <w:instrText xml:space="preserve"> PAGEREF _Toc37689953 \h </w:instrText>
        </w:r>
        <w:r w:rsidR="00594001">
          <w:rPr>
            <w:noProof/>
            <w:webHidden/>
          </w:rPr>
        </w:r>
        <w:r w:rsidR="00594001">
          <w:rPr>
            <w:noProof/>
            <w:webHidden/>
          </w:rPr>
          <w:fldChar w:fldCharType="separate"/>
        </w:r>
        <w:r w:rsidR="00594001">
          <w:rPr>
            <w:noProof/>
            <w:webHidden/>
          </w:rPr>
          <w:t>8</w:t>
        </w:r>
        <w:r w:rsidR="00594001">
          <w:rPr>
            <w:noProof/>
            <w:webHidden/>
          </w:rPr>
          <w:fldChar w:fldCharType="end"/>
        </w:r>
      </w:hyperlink>
    </w:p>
    <w:p w14:paraId="6F92C91B" w14:textId="563F5397"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4" w:history="1">
        <w:r w:rsidR="00594001" w:rsidRPr="00F5120F">
          <w:rPr>
            <w:rStyle w:val="Hyperlink"/>
            <w:noProof/>
          </w:rPr>
          <w:t>2.5 Graph theory and least cost path analysis</w:t>
        </w:r>
        <w:r w:rsidR="00594001">
          <w:rPr>
            <w:noProof/>
            <w:webHidden/>
          </w:rPr>
          <w:tab/>
        </w:r>
        <w:r w:rsidR="00594001">
          <w:rPr>
            <w:noProof/>
            <w:webHidden/>
          </w:rPr>
          <w:fldChar w:fldCharType="begin"/>
        </w:r>
        <w:r w:rsidR="00594001">
          <w:rPr>
            <w:noProof/>
            <w:webHidden/>
          </w:rPr>
          <w:instrText xml:space="preserve"> PAGEREF _Toc37689954 \h </w:instrText>
        </w:r>
        <w:r w:rsidR="00594001">
          <w:rPr>
            <w:noProof/>
            <w:webHidden/>
          </w:rPr>
        </w:r>
        <w:r w:rsidR="00594001">
          <w:rPr>
            <w:noProof/>
            <w:webHidden/>
          </w:rPr>
          <w:fldChar w:fldCharType="separate"/>
        </w:r>
        <w:r w:rsidR="00594001">
          <w:rPr>
            <w:noProof/>
            <w:webHidden/>
          </w:rPr>
          <w:t>10</w:t>
        </w:r>
        <w:r w:rsidR="00594001">
          <w:rPr>
            <w:noProof/>
            <w:webHidden/>
          </w:rPr>
          <w:fldChar w:fldCharType="end"/>
        </w:r>
      </w:hyperlink>
    </w:p>
    <w:p w14:paraId="6D3A0F96" w14:textId="476F791D"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5" w:history="1">
        <w:r w:rsidR="00594001" w:rsidRPr="00F5120F">
          <w:rPr>
            <w:rStyle w:val="Hyperlink"/>
            <w:noProof/>
          </w:rPr>
          <w:t>2.6 Exposure-based impedances in routing</w:t>
        </w:r>
        <w:r w:rsidR="00594001">
          <w:rPr>
            <w:noProof/>
            <w:webHidden/>
          </w:rPr>
          <w:tab/>
        </w:r>
        <w:r w:rsidR="00594001">
          <w:rPr>
            <w:noProof/>
            <w:webHidden/>
          </w:rPr>
          <w:fldChar w:fldCharType="begin"/>
        </w:r>
        <w:r w:rsidR="00594001">
          <w:rPr>
            <w:noProof/>
            <w:webHidden/>
          </w:rPr>
          <w:instrText xml:space="preserve"> PAGEREF _Toc37689955 \h </w:instrText>
        </w:r>
        <w:r w:rsidR="00594001">
          <w:rPr>
            <w:noProof/>
            <w:webHidden/>
          </w:rPr>
        </w:r>
        <w:r w:rsidR="00594001">
          <w:rPr>
            <w:noProof/>
            <w:webHidden/>
          </w:rPr>
          <w:fldChar w:fldCharType="separate"/>
        </w:r>
        <w:r w:rsidR="00594001">
          <w:rPr>
            <w:noProof/>
            <w:webHidden/>
          </w:rPr>
          <w:t>12</w:t>
        </w:r>
        <w:r w:rsidR="00594001">
          <w:rPr>
            <w:noProof/>
            <w:webHidden/>
          </w:rPr>
          <w:fldChar w:fldCharType="end"/>
        </w:r>
      </w:hyperlink>
    </w:p>
    <w:p w14:paraId="6774D438" w14:textId="727630F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6" w:history="1">
        <w:r w:rsidR="00594001" w:rsidRPr="00F5120F">
          <w:rPr>
            <w:rStyle w:val="Hyperlink"/>
            <w:noProof/>
          </w:rPr>
          <w:t>2.7 Web GIS concepts and developments</w:t>
        </w:r>
        <w:r w:rsidR="00594001">
          <w:rPr>
            <w:noProof/>
            <w:webHidden/>
          </w:rPr>
          <w:tab/>
        </w:r>
        <w:r w:rsidR="00594001">
          <w:rPr>
            <w:noProof/>
            <w:webHidden/>
          </w:rPr>
          <w:fldChar w:fldCharType="begin"/>
        </w:r>
        <w:r w:rsidR="00594001">
          <w:rPr>
            <w:noProof/>
            <w:webHidden/>
          </w:rPr>
          <w:instrText xml:space="preserve"> PAGEREF _Toc37689956 \h </w:instrText>
        </w:r>
        <w:r w:rsidR="00594001">
          <w:rPr>
            <w:noProof/>
            <w:webHidden/>
          </w:rPr>
        </w:r>
        <w:r w:rsidR="00594001">
          <w:rPr>
            <w:noProof/>
            <w:webHidden/>
          </w:rPr>
          <w:fldChar w:fldCharType="separate"/>
        </w:r>
        <w:r w:rsidR="00594001">
          <w:rPr>
            <w:noProof/>
            <w:webHidden/>
          </w:rPr>
          <w:t>14</w:t>
        </w:r>
        <w:r w:rsidR="00594001">
          <w:rPr>
            <w:noProof/>
            <w:webHidden/>
          </w:rPr>
          <w:fldChar w:fldCharType="end"/>
        </w:r>
      </w:hyperlink>
    </w:p>
    <w:p w14:paraId="07FE4363" w14:textId="1098EB55" w:rsidR="00594001" w:rsidRDefault="007374C7">
      <w:pPr>
        <w:pStyle w:val="TOC1"/>
        <w:tabs>
          <w:tab w:val="left" w:pos="720"/>
          <w:tab w:val="right" w:leader="dot" w:pos="9622"/>
        </w:tabs>
        <w:rPr>
          <w:rFonts w:asciiTheme="minorHAnsi" w:eastAsiaTheme="minorEastAsia" w:hAnsiTheme="minorHAnsi" w:cstheme="minorBidi"/>
          <w:noProof/>
          <w:lang w:val="en-FI" w:eastAsia="en-GB"/>
        </w:rPr>
      </w:pPr>
      <w:hyperlink w:anchor="_Toc37689957" w:history="1">
        <w:r w:rsidR="00594001" w:rsidRPr="00F5120F">
          <w:rPr>
            <w:rStyle w:val="Hyperlink"/>
            <w:noProof/>
          </w:rPr>
          <w:t>III.</w:t>
        </w:r>
        <w:r w:rsidR="00594001">
          <w:rPr>
            <w:rFonts w:asciiTheme="minorHAnsi" w:eastAsiaTheme="minorEastAsia" w:hAnsiTheme="minorHAnsi" w:cstheme="minorBidi"/>
            <w:noProof/>
            <w:lang w:val="en-FI" w:eastAsia="en-GB"/>
          </w:rPr>
          <w:tab/>
        </w:r>
        <w:r w:rsidR="00594001" w:rsidRPr="00F5120F">
          <w:rPr>
            <w:rStyle w:val="Hyperlink"/>
            <w:noProof/>
          </w:rPr>
          <w:t>DATA &amp; METHODS</w:t>
        </w:r>
        <w:r w:rsidR="00594001">
          <w:rPr>
            <w:noProof/>
            <w:webHidden/>
          </w:rPr>
          <w:tab/>
        </w:r>
        <w:r w:rsidR="00594001">
          <w:rPr>
            <w:noProof/>
            <w:webHidden/>
          </w:rPr>
          <w:fldChar w:fldCharType="begin"/>
        </w:r>
        <w:r w:rsidR="00594001">
          <w:rPr>
            <w:noProof/>
            <w:webHidden/>
          </w:rPr>
          <w:instrText xml:space="preserve"> PAGEREF _Toc37689957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406BD4AD" w14:textId="32470041"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8" w:history="1">
        <w:r w:rsidR="00594001" w:rsidRPr="00F5120F">
          <w:rPr>
            <w:rStyle w:val="Hyperlink"/>
            <w:noProof/>
          </w:rPr>
          <w:t>3.1 Overview of the methods</w:t>
        </w:r>
        <w:r w:rsidR="00594001">
          <w:rPr>
            <w:noProof/>
            <w:webHidden/>
          </w:rPr>
          <w:tab/>
        </w:r>
        <w:r w:rsidR="00594001">
          <w:rPr>
            <w:noProof/>
            <w:webHidden/>
          </w:rPr>
          <w:fldChar w:fldCharType="begin"/>
        </w:r>
        <w:r w:rsidR="00594001">
          <w:rPr>
            <w:noProof/>
            <w:webHidden/>
          </w:rPr>
          <w:instrText xml:space="preserve"> PAGEREF _Toc37689958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03CAD508" w14:textId="75F88A7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59" w:history="1">
        <w:r w:rsidR="00594001" w:rsidRPr="00F5120F">
          <w:rPr>
            <w:rStyle w:val="Hyperlink"/>
            <w:noProof/>
          </w:rPr>
          <w:t>3.2 Study area</w:t>
        </w:r>
        <w:r w:rsidR="00594001">
          <w:rPr>
            <w:noProof/>
            <w:webHidden/>
          </w:rPr>
          <w:tab/>
        </w:r>
        <w:r w:rsidR="00594001">
          <w:rPr>
            <w:noProof/>
            <w:webHidden/>
          </w:rPr>
          <w:fldChar w:fldCharType="begin"/>
        </w:r>
        <w:r w:rsidR="00594001">
          <w:rPr>
            <w:noProof/>
            <w:webHidden/>
          </w:rPr>
          <w:instrText xml:space="preserve"> PAGEREF _Toc37689959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175B41C4" w14:textId="7C50CA26"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60" w:history="1">
        <w:r w:rsidR="00594001" w:rsidRPr="00F5120F">
          <w:rPr>
            <w:rStyle w:val="Hyperlink"/>
            <w:noProof/>
          </w:rPr>
          <w:t>3.3 Data</w:t>
        </w:r>
        <w:r w:rsidR="00594001">
          <w:rPr>
            <w:noProof/>
            <w:webHidden/>
          </w:rPr>
          <w:tab/>
        </w:r>
        <w:r w:rsidR="00594001">
          <w:rPr>
            <w:noProof/>
            <w:webHidden/>
          </w:rPr>
          <w:fldChar w:fldCharType="begin"/>
        </w:r>
        <w:r w:rsidR="00594001">
          <w:rPr>
            <w:noProof/>
            <w:webHidden/>
          </w:rPr>
          <w:instrText xml:space="preserve"> PAGEREF _Toc37689960 \h </w:instrText>
        </w:r>
        <w:r w:rsidR="00594001">
          <w:rPr>
            <w:noProof/>
            <w:webHidden/>
          </w:rPr>
        </w:r>
        <w:r w:rsidR="00594001">
          <w:rPr>
            <w:noProof/>
            <w:webHidden/>
          </w:rPr>
          <w:fldChar w:fldCharType="separate"/>
        </w:r>
        <w:r w:rsidR="00594001">
          <w:rPr>
            <w:noProof/>
            <w:webHidden/>
          </w:rPr>
          <w:t>19</w:t>
        </w:r>
        <w:r w:rsidR="00594001">
          <w:rPr>
            <w:noProof/>
            <w:webHidden/>
          </w:rPr>
          <w:fldChar w:fldCharType="end"/>
        </w:r>
      </w:hyperlink>
    </w:p>
    <w:p w14:paraId="22F6B5FA" w14:textId="316C9D66"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1" w:history="1">
        <w:r w:rsidR="00594001" w:rsidRPr="00F5120F">
          <w:rPr>
            <w:rStyle w:val="Hyperlink"/>
            <w:noProof/>
          </w:rPr>
          <w:t>3.3.1 Modelled traffic noise data</w:t>
        </w:r>
        <w:r w:rsidR="00594001">
          <w:rPr>
            <w:noProof/>
            <w:webHidden/>
          </w:rPr>
          <w:tab/>
        </w:r>
        <w:r w:rsidR="00594001">
          <w:rPr>
            <w:noProof/>
            <w:webHidden/>
          </w:rPr>
          <w:fldChar w:fldCharType="begin"/>
        </w:r>
        <w:r w:rsidR="00594001">
          <w:rPr>
            <w:noProof/>
            <w:webHidden/>
          </w:rPr>
          <w:instrText xml:space="preserve"> PAGEREF _Toc37689961 \h </w:instrText>
        </w:r>
        <w:r w:rsidR="00594001">
          <w:rPr>
            <w:noProof/>
            <w:webHidden/>
          </w:rPr>
        </w:r>
        <w:r w:rsidR="00594001">
          <w:rPr>
            <w:noProof/>
            <w:webHidden/>
          </w:rPr>
          <w:fldChar w:fldCharType="separate"/>
        </w:r>
        <w:r w:rsidR="00594001">
          <w:rPr>
            <w:noProof/>
            <w:webHidden/>
          </w:rPr>
          <w:t>20</w:t>
        </w:r>
        <w:r w:rsidR="00594001">
          <w:rPr>
            <w:noProof/>
            <w:webHidden/>
          </w:rPr>
          <w:fldChar w:fldCharType="end"/>
        </w:r>
      </w:hyperlink>
    </w:p>
    <w:p w14:paraId="6DAFED04" w14:textId="23212AFE"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2" w:history="1">
        <w:r w:rsidR="00594001" w:rsidRPr="00F5120F">
          <w:rPr>
            <w:rStyle w:val="Hyperlink"/>
            <w:noProof/>
          </w:rPr>
          <w:t>3.3.2 OpenStreetMap data</w:t>
        </w:r>
        <w:r w:rsidR="00594001">
          <w:rPr>
            <w:noProof/>
            <w:webHidden/>
          </w:rPr>
          <w:tab/>
        </w:r>
        <w:r w:rsidR="00594001">
          <w:rPr>
            <w:noProof/>
            <w:webHidden/>
          </w:rPr>
          <w:fldChar w:fldCharType="begin"/>
        </w:r>
        <w:r w:rsidR="00594001">
          <w:rPr>
            <w:noProof/>
            <w:webHidden/>
          </w:rPr>
          <w:instrText xml:space="preserve"> PAGEREF _Toc37689962 \h </w:instrText>
        </w:r>
        <w:r w:rsidR="00594001">
          <w:rPr>
            <w:noProof/>
            <w:webHidden/>
          </w:rPr>
        </w:r>
        <w:r w:rsidR="00594001">
          <w:rPr>
            <w:noProof/>
            <w:webHidden/>
          </w:rPr>
          <w:fldChar w:fldCharType="separate"/>
        </w:r>
        <w:r w:rsidR="00594001">
          <w:rPr>
            <w:noProof/>
            <w:webHidden/>
          </w:rPr>
          <w:t>25</w:t>
        </w:r>
        <w:r w:rsidR="00594001">
          <w:rPr>
            <w:noProof/>
            <w:webHidden/>
          </w:rPr>
          <w:fldChar w:fldCharType="end"/>
        </w:r>
      </w:hyperlink>
    </w:p>
    <w:p w14:paraId="1124B14F" w14:textId="06A900E0"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3" w:history="1">
        <w:r w:rsidR="00594001" w:rsidRPr="00F5120F">
          <w:rPr>
            <w:rStyle w:val="Hyperlink"/>
            <w:noProof/>
          </w:rPr>
          <w:t>3.3.3 Register based origin-destination (OD) commuting data</w:t>
        </w:r>
        <w:r w:rsidR="00594001">
          <w:rPr>
            <w:noProof/>
            <w:webHidden/>
          </w:rPr>
          <w:tab/>
        </w:r>
        <w:r w:rsidR="00594001">
          <w:rPr>
            <w:noProof/>
            <w:webHidden/>
          </w:rPr>
          <w:fldChar w:fldCharType="begin"/>
        </w:r>
        <w:r w:rsidR="00594001">
          <w:rPr>
            <w:noProof/>
            <w:webHidden/>
          </w:rPr>
          <w:instrText xml:space="preserve"> PAGEREF _Toc37689963 \h </w:instrText>
        </w:r>
        <w:r w:rsidR="00594001">
          <w:rPr>
            <w:noProof/>
            <w:webHidden/>
          </w:rPr>
        </w:r>
        <w:r w:rsidR="00594001">
          <w:rPr>
            <w:noProof/>
            <w:webHidden/>
          </w:rPr>
          <w:fldChar w:fldCharType="separate"/>
        </w:r>
        <w:r w:rsidR="00594001">
          <w:rPr>
            <w:noProof/>
            <w:webHidden/>
          </w:rPr>
          <w:t>26</w:t>
        </w:r>
        <w:r w:rsidR="00594001">
          <w:rPr>
            <w:noProof/>
            <w:webHidden/>
          </w:rPr>
          <w:fldChar w:fldCharType="end"/>
        </w:r>
      </w:hyperlink>
    </w:p>
    <w:p w14:paraId="47B2EB1B" w14:textId="4EF445E7"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4" w:history="1">
        <w:r w:rsidR="00594001" w:rsidRPr="00F5120F">
          <w:rPr>
            <w:rStyle w:val="Hyperlink"/>
            <w:noProof/>
          </w:rPr>
          <w:t>3.3.4 Online routing service of the local public transport authority</w:t>
        </w:r>
        <w:r w:rsidR="00594001">
          <w:rPr>
            <w:noProof/>
            <w:webHidden/>
          </w:rPr>
          <w:tab/>
        </w:r>
        <w:r w:rsidR="00594001">
          <w:rPr>
            <w:noProof/>
            <w:webHidden/>
          </w:rPr>
          <w:fldChar w:fldCharType="begin"/>
        </w:r>
        <w:r w:rsidR="00594001">
          <w:rPr>
            <w:noProof/>
            <w:webHidden/>
          </w:rPr>
          <w:instrText xml:space="preserve"> PAGEREF _Toc37689964 \h </w:instrText>
        </w:r>
        <w:r w:rsidR="00594001">
          <w:rPr>
            <w:noProof/>
            <w:webHidden/>
          </w:rPr>
        </w:r>
        <w:r w:rsidR="00594001">
          <w:rPr>
            <w:noProof/>
            <w:webHidden/>
          </w:rPr>
          <w:fldChar w:fldCharType="separate"/>
        </w:r>
        <w:r w:rsidR="00594001">
          <w:rPr>
            <w:noProof/>
            <w:webHidden/>
          </w:rPr>
          <w:t>27</w:t>
        </w:r>
        <w:r w:rsidR="00594001">
          <w:rPr>
            <w:noProof/>
            <w:webHidden/>
          </w:rPr>
          <w:fldChar w:fldCharType="end"/>
        </w:r>
      </w:hyperlink>
    </w:p>
    <w:p w14:paraId="35F2489F" w14:textId="408FE62C"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65" w:history="1">
        <w:r w:rsidR="00594001" w:rsidRPr="00F5120F">
          <w:rPr>
            <w:rStyle w:val="Hyperlink"/>
            <w:noProof/>
          </w:rPr>
          <w:t>3.4 Technical framework and architecture</w:t>
        </w:r>
        <w:r w:rsidR="00594001">
          <w:rPr>
            <w:noProof/>
            <w:webHidden/>
          </w:rPr>
          <w:tab/>
        </w:r>
        <w:r w:rsidR="00594001">
          <w:rPr>
            <w:noProof/>
            <w:webHidden/>
          </w:rPr>
          <w:fldChar w:fldCharType="begin"/>
        </w:r>
        <w:r w:rsidR="00594001">
          <w:rPr>
            <w:noProof/>
            <w:webHidden/>
          </w:rPr>
          <w:instrText xml:space="preserve"> PAGEREF _Toc37689965 \h </w:instrText>
        </w:r>
        <w:r w:rsidR="00594001">
          <w:rPr>
            <w:noProof/>
            <w:webHidden/>
          </w:rPr>
        </w:r>
        <w:r w:rsidR="00594001">
          <w:rPr>
            <w:noProof/>
            <w:webHidden/>
          </w:rPr>
          <w:fldChar w:fldCharType="separate"/>
        </w:r>
        <w:r w:rsidR="00594001">
          <w:rPr>
            <w:noProof/>
            <w:webHidden/>
          </w:rPr>
          <w:t>27</w:t>
        </w:r>
        <w:r w:rsidR="00594001">
          <w:rPr>
            <w:noProof/>
            <w:webHidden/>
          </w:rPr>
          <w:fldChar w:fldCharType="end"/>
        </w:r>
      </w:hyperlink>
    </w:p>
    <w:p w14:paraId="2AD8BF20" w14:textId="354D129C"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66" w:history="1">
        <w:r w:rsidR="00594001" w:rsidRPr="00F5120F">
          <w:rPr>
            <w:rStyle w:val="Hyperlink"/>
            <w:noProof/>
          </w:rPr>
          <w:t>3.5 Quiet path routing method</w:t>
        </w:r>
        <w:r w:rsidR="00594001">
          <w:rPr>
            <w:noProof/>
            <w:webHidden/>
          </w:rPr>
          <w:tab/>
        </w:r>
        <w:r w:rsidR="00594001">
          <w:rPr>
            <w:noProof/>
            <w:webHidden/>
          </w:rPr>
          <w:fldChar w:fldCharType="begin"/>
        </w:r>
        <w:r w:rsidR="00594001">
          <w:rPr>
            <w:noProof/>
            <w:webHidden/>
          </w:rPr>
          <w:instrText xml:space="preserve"> PAGEREF _Toc37689966 \h </w:instrText>
        </w:r>
        <w:r w:rsidR="00594001">
          <w:rPr>
            <w:noProof/>
            <w:webHidden/>
          </w:rPr>
        </w:r>
        <w:r w:rsidR="00594001">
          <w:rPr>
            <w:noProof/>
            <w:webHidden/>
          </w:rPr>
          <w:fldChar w:fldCharType="separate"/>
        </w:r>
        <w:r w:rsidR="00594001">
          <w:rPr>
            <w:noProof/>
            <w:webHidden/>
          </w:rPr>
          <w:t>28</w:t>
        </w:r>
        <w:r w:rsidR="00594001">
          <w:rPr>
            <w:noProof/>
            <w:webHidden/>
          </w:rPr>
          <w:fldChar w:fldCharType="end"/>
        </w:r>
      </w:hyperlink>
    </w:p>
    <w:p w14:paraId="5828ED6A" w14:textId="7837C43A"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7" w:history="1">
        <w:r w:rsidR="00594001" w:rsidRPr="00F5120F">
          <w:rPr>
            <w:rStyle w:val="Hyperlink"/>
            <w:noProof/>
          </w:rPr>
          <w:t>3.5.1 Network acquisition and manipulation</w:t>
        </w:r>
        <w:r w:rsidR="00594001">
          <w:rPr>
            <w:noProof/>
            <w:webHidden/>
          </w:rPr>
          <w:tab/>
        </w:r>
        <w:r w:rsidR="00594001">
          <w:rPr>
            <w:noProof/>
            <w:webHidden/>
          </w:rPr>
          <w:fldChar w:fldCharType="begin"/>
        </w:r>
        <w:r w:rsidR="00594001">
          <w:rPr>
            <w:noProof/>
            <w:webHidden/>
          </w:rPr>
          <w:instrText xml:space="preserve"> PAGEREF _Toc37689967 \h </w:instrText>
        </w:r>
        <w:r w:rsidR="00594001">
          <w:rPr>
            <w:noProof/>
            <w:webHidden/>
          </w:rPr>
        </w:r>
        <w:r w:rsidR="00594001">
          <w:rPr>
            <w:noProof/>
            <w:webHidden/>
          </w:rPr>
          <w:fldChar w:fldCharType="separate"/>
        </w:r>
        <w:r w:rsidR="00594001">
          <w:rPr>
            <w:noProof/>
            <w:webHidden/>
          </w:rPr>
          <w:t>29</w:t>
        </w:r>
        <w:r w:rsidR="00594001">
          <w:rPr>
            <w:noProof/>
            <w:webHidden/>
          </w:rPr>
          <w:fldChar w:fldCharType="end"/>
        </w:r>
      </w:hyperlink>
    </w:p>
    <w:p w14:paraId="3528DD97" w14:textId="0AEBCC4B"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8" w:history="1">
        <w:r w:rsidR="00594001" w:rsidRPr="00F5120F">
          <w:rPr>
            <w:rStyle w:val="Hyperlink"/>
            <w:noProof/>
          </w:rPr>
          <w:t>3.5.2 Environmental impedance function</w:t>
        </w:r>
        <w:r w:rsidR="00594001">
          <w:rPr>
            <w:noProof/>
            <w:webHidden/>
          </w:rPr>
          <w:tab/>
        </w:r>
        <w:r w:rsidR="00594001">
          <w:rPr>
            <w:noProof/>
            <w:webHidden/>
          </w:rPr>
          <w:fldChar w:fldCharType="begin"/>
        </w:r>
        <w:r w:rsidR="00594001">
          <w:rPr>
            <w:noProof/>
            <w:webHidden/>
          </w:rPr>
          <w:instrText xml:space="preserve"> PAGEREF _Toc37689968 \h </w:instrText>
        </w:r>
        <w:r w:rsidR="00594001">
          <w:rPr>
            <w:noProof/>
            <w:webHidden/>
          </w:rPr>
        </w:r>
        <w:r w:rsidR="00594001">
          <w:rPr>
            <w:noProof/>
            <w:webHidden/>
          </w:rPr>
          <w:fldChar w:fldCharType="separate"/>
        </w:r>
        <w:r w:rsidR="00594001">
          <w:rPr>
            <w:noProof/>
            <w:webHidden/>
          </w:rPr>
          <w:t>31</w:t>
        </w:r>
        <w:r w:rsidR="00594001">
          <w:rPr>
            <w:noProof/>
            <w:webHidden/>
          </w:rPr>
          <w:fldChar w:fldCharType="end"/>
        </w:r>
      </w:hyperlink>
    </w:p>
    <w:p w14:paraId="7BC9BAC6" w14:textId="1574821B"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69" w:history="1">
        <w:r w:rsidR="00594001" w:rsidRPr="00F5120F">
          <w:rPr>
            <w:rStyle w:val="Hyperlink"/>
            <w:noProof/>
          </w:rPr>
          <w:t>3.5.3 Quiet path routing application</w:t>
        </w:r>
        <w:r w:rsidR="00594001">
          <w:rPr>
            <w:noProof/>
            <w:webHidden/>
          </w:rPr>
          <w:tab/>
        </w:r>
        <w:r w:rsidR="00594001">
          <w:rPr>
            <w:noProof/>
            <w:webHidden/>
          </w:rPr>
          <w:fldChar w:fldCharType="begin"/>
        </w:r>
        <w:r w:rsidR="00594001">
          <w:rPr>
            <w:noProof/>
            <w:webHidden/>
          </w:rPr>
          <w:instrText xml:space="preserve"> PAGEREF _Toc37689969 \h </w:instrText>
        </w:r>
        <w:r w:rsidR="00594001">
          <w:rPr>
            <w:noProof/>
            <w:webHidden/>
          </w:rPr>
        </w:r>
        <w:r w:rsidR="00594001">
          <w:rPr>
            <w:noProof/>
            <w:webHidden/>
          </w:rPr>
          <w:fldChar w:fldCharType="separate"/>
        </w:r>
        <w:r w:rsidR="00594001">
          <w:rPr>
            <w:noProof/>
            <w:webHidden/>
          </w:rPr>
          <w:t>34</w:t>
        </w:r>
        <w:r w:rsidR="00594001">
          <w:rPr>
            <w:noProof/>
            <w:webHidden/>
          </w:rPr>
          <w:fldChar w:fldCharType="end"/>
        </w:r>
      </w:hyperlink>
    </w:p>
    <w:p w14:paraId="050F44BB" w14:textId="4B3F731B"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70" w:history="1">
        <w:r w:rsidR="00594001" w:rsidRPr="00F5120F">
          <w:rPr>
            <w:rStyle w:val="Hyperlink"/>
            <w:noProof/>
          </w:rPr>
          <w:t>3.5.4 Noise exposure assessment of short and quiet paths</w:t>
        </w:r>
        <w:r w:rsidR="00594001">
          <w:rPr>
            <w:noProof/>
            <w:webHidden/>
          </w:rPr>
          <w:tab/>
        </w:r>
        <w:r w:rsidR="00594001">
          <w:rPr>
            <w:noProof/>
            <w:webHidden/>
          </w:rPr>
          <w:fldChar w:fldCharType="begin"/>
        </w:r>
        <w:r w:rsidR="00594001">
          <w:rPr>
            <w:noProof/>
            <w:webHidden/>
          </w:rPr>
          <w:instrText xml:space="preserve"> PAGEREF _Toc37689970 \h </w:instrText>
        </w:r>
        <w:r w:rsidR="00594001">
          <w:rPr>
            <w:noProof/>
            <w:webHidden/>
          </w:rPr>
        </w:r>
        <w:r w:rsidR="00594001">
          <w:rPr>
            <w:noProof/>
            <w:webHidden/>
          </w:rPr>
          <w:fldChar w:fldCharType="separate"/>
        </w:r>
        <w:r w:rsidR="00594001">
          <w:rPr>
            <w:noProof/>
            <w:webHidden/>
          </w:rPr>
          <w:t>37</w:t>
        </w:r>
        <w:r w:rsidR="00594001">
          <w:rPr>
            <w:noProof/>
            <w:webHidden/>
          </w:rPr>
          <w:fldChar w:fldCharType="end"/>
        </w:r>
      </w:hyperlink>
    </w:p>
    <w:p w14:paraId="35CC64B8" w14:textId="0AE7CBA0"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71" w:history="1">
        <w:r w:rsidR="00594001" w:rsidRPr="00F5120F">
          <w:rPr>
            <w:rStyle w:val="Hyperlink"/>
            <w:noProof/>
          </w:rPr>
          <w:t>3.6 Web-based quiet path route planner</w:t>
        </w:r>
        <w:r w:rsidR="00594001">
          <w:rPr>
            <w:noProof/>
            <w:webHidden/>
          </w:rPr>
          <w:tab/>
        </w:r>
        <w:r w:rsidR="00594001">
          <w:rPr>
            <w:noProof/>
            <w:webHidden/>
          </w:rPr>
          <w:fldChar w:fldCharType="begin"/>
        </w:r>
        <w:r w:rsidR="00594001">
          <w:rPr>
            <w:noProof/>
            <w:webHidden/>
          </w:rPr>
          <w:instrText xml:space="preserve"> PAGEREF _Toc37689971 \h </w:instrText>
        </w:r>
        <w:r w:rsidR="00594001">
          <w:rPr>
            <w:noProof/>
            <w:webHidden/>
          </w:rPr>
        </w:r>
        <w:r w:rsidR="00594001">
          <w:rPr>
            <w:noProof/>
            <w:webHidden/>
          </w:rPr>
          <w:fldChar w:fldCharType="separate"/>
        </w:r>
        <w:r w:rsidR="00594001">
          <w:rPr>
            <w:noProof/>
            <w:webHidden/>
          </w:rPr>
          <w:t>39</w:t>
        </w:r>
        <w:r w:rsidR="00594001">
          <w:rPr>
            <w:noProof/>
            <w:webHidden/>
          </w:rPr>
          <w:fldChar w:fldCharType="end"/>
        </w:r>
      </w:hyperlink>
    </w:p>
    <w:p w14:paraId="7D40B5D1" w14:textId="1E2F6109"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72" w:history="1">
        <w:r w:rsidR="00594001" w:rsidRPr="00F5120F">
          <w:rPr>
            <w:rStyle w:val="Hyperlink"/>
            <w:noProof/>
          </w:rPr>
          <w:t>3.7 Assessment of pedestrians’ exposure to traffic noise at a neighborhood level</w:t>
        </w:r>
        <w:r w:rsidR="00594001">
          <w:rPr>
            <w:noProof/>
            <w:webHidden/>
          </w:rPr>
          <w:tab/>
        </w:r>
        <w:r w:rsidR="00594001">
          <w:rPr>
            <w:noProof/>
            <w:webHidden/>
          </w:rPr>
          <w:fldChar w:fldCharType="begin"/>
        </w:r>
        <w:r w:rsidR="00594001">
          <w:rPr>
            <w:noProof/>
            <w:webHidden/>
          </w:rPr>
          <w:instrText xml:space="preserve"> PAGEREF _Toc37689972 \h </w:instrText>
        </w:r>
        <w:r w:rsidR="00594001">
          <w:rPr>
            <w:noProof/>
            <w:webHidden/>
          </w:rPr>
        </w:r>
        <w:r w:rsidR="00594001">
          <w:rPr>
            <w:noProof/>
            <w:webHidden/>
          </w:rPr>
          <w:fldChar w:fldCharType="separate"/>
        </w:r>
        <w:r w:rsidR="00594001">
          <w:rPr>
            <w:noProof/>
            <w:webHidden/>
          </w:rPr>
          <w:t>41</w:t>
        </w:r>
        <w:r w:rsidR="00594001">
          <w:rPr>
            <w:noProof/>
            <w:webHidden/>
          </w:rPr>
          <w:fldChar w:fldCharType="end"/>
        </w:r>
      </w:hyperlink>
    </w:p>
    <w:p w14:paraId="368BFE00" w14:textId="21B114A9"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73" w:history="1">
        <w:r w:rsidR="00594001" w:rsidRPr="00F5120F">
          <w:rPr>
            <w:rStyle w:val="Hyperlink"/>
            <w:noProof/>
          </w:rPr>
          <w:t>3.7.1 Overview of the analysis</w:t>
        </w:r>
        <w:r w:rsidR="00594001">
          <w:rPr>
            <w:noProof/>
            <w:webHidden/>
          </w:rPr>
          <w:tab/>
        </w:r>
        <w:r w:rsidR="00594001">
          <w:rPr>
            <w:noProof/>
            <w:webHidden/>
          </w:rPr>
          <w:fldChar w:fldCharType="begin"/>
        </w:r>
        <w:r w:rsidR="00594001">
          <w:rPr>
            <w:noProof/>
            <w:webHidden/>
          </w:rPr>
          <w:instrText xml:space="preserve"> PAGEREF _Toc37689973 \h </w:instrText>
        </w:r>
        <w:r w:rsidR="00594001">
          <w:rPr>
            <w:noProof/>
            <w:webHidden/>
          </w:rPr>
        </w:r>
        <w:r w:rsidR="00594001">
          <w:rPr>
            <w:noProof/>
            <w:webHidden/>
          </w:rPr>
          <w:fldChar w:fldCharType="separate"/>
        </w:r>
        <w:r w:rsidR="00594001">
          <w:rPr>
            <w:noProof/>
            <w:webHidden/>
          </w:rPr>
          <w:t>41</w:t>
        </w:r>
        <w:r w:rsidR="00594001">
          <w:rPr>
            <w:noProof/>
            <w:webHidden/>
          </w:rPr>
          <w:fldChar w:fldCharType="end"/>
        </w:r>
      </w:hyperlink>
    </w:p>
    <w:p w14:paraId="339C0F35" w14:textId="2D74DA7C"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74" w:history="1">
        <w:r w:rsidR="00594001" w:rsidRPr="00F5120F">
          <w:rPr>
            <w:rStyle w:val="Hyperlink"/>
            <w:noProof/>
          </w:rPr>
          <w:t>3.7.2 Estimation of local walks by commutes</w:t>
        </w:r>
        <w:r w:rsidR="00594001">
          <w:rPr>
            <w:noProof/>
            <w:webHidden/>
          </w:rPr>
          <w:tab/>
        </w:r>
        <w:r w:rsidR="00594001">
          <w:rPr>
            <w:noProof/>
            <w:webHidden/>
          </w:rPr>
          <w:fldChar w:fldCharType="begin"/>
        </w:r>
        <w:r w:rsidR="00594001">
          <w:rPr>
            <w:noProof/>
            <w:webHidden/>
          </w:rPr>
          <w:instrText xml:space="preserve"> PAGEREF _Toc37689974 \h </w:instrText>
        </w:r>
        <w:r w:rsidR="00594001">
          <w:rPr>
            <w:noProof/>
            <w:webHidden/>
          </w:rPr>
        </w:r>
        <w:r w:rsidR="00594001">
          <w:rPr>
            <w:noProof/>
            <w:webHidden/>
          </w:rPr>
          <w:fldChar w:fldCharType="separate"/>
        </w:r>
        <w:r w:rsidR="00594001">
          <w:rPr>
            <w:noProof/>
            <w:webHidden/>
          </w:rPr>
          <w:t>43</w:t>
        </w:r>
        <w:r w:rsidR="00594001">
          <w:rPr>
            <w:noProof/>
            <w:webHidden/>
          </w:rPr>
          <w:fldChar w:fldCharType="end"/>
        </w:r>
      </w:hyperlink>
    </w:p>
    <w:p w14:paraId="0500297E" w14:textId="039DB77C"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75" w:history="1">
        <w:r w:rsidR="00594001" w:rsidRPr="00F5120F">
          <w:rPr>
            <w:rStyle w:val="Hyperlink"/>
            <w:noProof/>
          </w:rPr>
          <w:t>3.7.3 Least cost path calculations: short and quiet paths</w:t>
        </w:r>
        <w:r w:rsidR="00594001">
          <w:rPr>
            <w:noProof/>
            <w:webHidden/>
          </w:rPr>
          <w:tab/>
        </w:r>
        <w:r w:rsidR="00594001">
          <w:rPr>
            <w:noProof/>
            <w:webHidden/>
          </w:rPr>
          <w:fldChar w:fldCharType="begin"/>
        </w:r>
        <w:r w:rsidR="00594001">
          <w:rPr>
            <w:noProof/>
            <w:webHidden/>
          </w:rPr>
          <w:instrText xml:space="preserve"> PAGEREF _Toc37689975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724473F4" w14:textId="07DA6B7F" w:rsidR="00594001" w:rsidRDefault="007374C7">
      <w:pPr>
        <w:pStyle w:val="TOC3"/>
        <w:tabs>
          <w:tab w:val="right" w:leader="dot" w:pos="9622"/>
        </w:tabs>
        <w:rPr>
          <w:rFonts w:asciiTheme="minorHAnsi" w:eastAsiaTheme="minorEastAsia" w:hAnsiTheme="minorHAnsi" w:cstheme="minorBidi"/>
          <w:noProof/>
          <w:lang w:val="en-FI" w:eastAsia="en-GB"/>
        </w:rPr>
      </w:pPr>
      <w:hyperlink w:anchor="_Toc37689976" w:history="1">
        <w:r w:rsidR="00594001" w:rsidRPr="00F5120F">
          <w:rPr>
            <w:rStyle w:val="Hyperlink"/>
            <w:noProof/>
          </w:rPr>
          <w:t>3.7.4 Assessment of exposures to traffic noise on the paths</w:t>
        </w:r>
        <w:r w:rsidR="00594001">
          <w:rPr>
            <w:noProof/>
            <w:webHidden/>
          </w:rPr>
          <w:tab/>
        </w:r>
        <w:r w:rsidR="00594001">
          <w:rPr>
            <w:noProof/>
            <w:webHidden/>
          </w:rPr>
          <w:fldChar w:fldCharType="begin"/>
        </w:r>
        <w:r w:rsidR="00594001">
          <w:rPr>
            <w:noProof/>
            <w:webHidden/>
          </w:rPr>
          <w:instrText xml:space="preserve"> PAGEREF _Toc37689976 \h </w:instrText>
        </w:r>
        <w:r w:rsidR="00594001">
          <w:rPr>
            <w:noProof/>
            <w:webHidden/>
          </w:rPr>
        </w:r>
        <w:r w:rsidR="00594001">
          <w:rPr>
            <w:noProof/>
            <w:webHidden/>
          </w:rPr>
          <w:fldChar w:fldCharType="separate"/>
        </w:r>
        <w:r w:rsidR="00594001">
          <w:rPr>
            <w:noProof/>
            <w:webHidden/>
          </w:rPr>
          <w:t>49</w:t>
        </w:r>
        <w:r w:rsidR="00594001">
          <w:rPr>
            <w:noProof/>
            <w:webHidden/>
          </w:rPr>
          <w:fldChar w:fldCharType="end"/>
        </w:r>
      </w:hyperlink>
    </w:p>
    <w:p w14:paraId="472145C9" w14:textId="3B419008"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77" w:history="1">
        <w:r w:rsidR="00594001" w:rsidRPr="00F5120F">
          <w:rPr>
            <w:rStyle w:val="Hyperlink"/>
            <w:noProof/>
          </w:rPr>
          <w:t>3.8 Assessment of achievable reductions in exposure to traffic noise</w:t>
        </w:r>
        <w:r w:rsidR="00594001">
          <w:rPr>
            <w:noProof/>
            <w:webHidden/>
          </w:rPr>
          <w:tab/>
        </w:r>
        <w:r w:rsidR="00594001">
          <w:rPr>
            <w:noProof/>
            <w:webHidden/>
          </w:rPr>
          <w:fldChar w:fldCharType="begin"/>
        </w:r>
        <w:r w:rsidR="00594001">
          <w:rPr>
            <w:noProof/>
            <w:webHidden/>
          </w:rPr>
          <w:instrText xml:space="preserve"> PAGEREF _Toc37689977 \h </w:instrText>
        </w:r>
        <w:r w:rsidR="00594001">
          <w:rPr>
            <w:noProof/>
            <w:webHidden/>
          </w:rPr>
        </w:r>
        <w:r w:rsidR="00594001">
          <w:rPr>
            <w:noProof/>
            <w:webHidden/>
          </w:rPr>
          <w:fldChar w:fldCharType="separate"/>
        </w:r>
        <w:r w:rsidR="00594001">
          <w:rPr>
            <w:noProof/>
            <w:webHidden/>
          </w:rPr>
          <w:t>50</w:t>
        </w:r>
        <w:r w:rsidR="00594001">
          <w:rPr>
            <w:noProof/>
            <w:webHidden/>
          </w:rPr>
          <w:fldChar w:fldCharType="end"/>
        </w:r>
      </w:hyperlink>
    </w:p>
    <w:p w14:paraId="627F0A75" w14:textId="0DCEF452" w:rsidR="00594001" w:rsidRDefault="007374C7">
      <w:pPr>
        <w:pStyle w:val="TOC1"/>
        <w:tabs>
          <w:tab w:val="left" w:pos="720"/>
          <w:tab w:val="right" w:leader="dot" w:pos="9622"/>
        </w:tabs>
        <w:rPr>
          <w:rFonts w:asciiTheme="minorHAnsi" w:eastAsiaTheme="minorEastAsia" w:hAnsiTheme="minorHAnsi" w:cstheme="minorBidi"/>
          <w:noProof/>
          <w:lang w:val="en-FI" w:eastAsia="en-GB"/>
        </w:rPr>
      </w:pPr>
      <w:hyperlink w:anchor="_Toc37689978" w:history="1">
        <w:r w:rsidR="00594001" w:rsidRPr="00F5120F">
          <w:rPr>
            <w:rStyle w:val="Hyperlink"/>
            <w:noProof/>
          </w:rPr>
          <w:t>IV.</w:t>
        </w:r>
        <w:r w:rsidR="00594001">
          <w:rPr>
            <w:rFonts w:asciiTheme="minorHAnsi" w:eastAsiaTheme="minorEastAsia" w:hAnsiTheme="minorHAnsi" w:cstheme="minorBidi"/>
            <w:noProof/>
            <w:lang w:val="en-FI" w:eastAsia="en-GB"/>
          </w:rPr>
          <w:tab/>
        </w:r>
        <w:r w:rsidR="00594001" w:rsidRPr="00F5120F">
          <w:rPr>
            <w:rStyle w:val="Hyperlink"/>
            <w:noProof/>
          </w:rPr>
          <w:t>RESULTS</w:t>
        </w:r>
        <w:r w:rsidR="00594001">
          <w:rPr>
            <w:noProof/>
            <w:webHidden/>
          </w:rPr>
          <w:tab/>
        </w:r>
        <w:r w:rsidR="00594001">
          <w:rPr>
            <w:noProof/>
            <w:webHidden/>
          </w:rPr>
          <w:fldChar w:fldCharType="begin"/>
        </w:r>
        <w:r w:rsidR="00594001">
          <w:rPr>
            <w:noProof/>
            <w:webHidden/>
          </w:rPr>
          <w:instrText xml:space="preserve"> PAGEREF _Toc37689978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3EC10D8F" w14:textId="124A1AA1"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79" w:history="1">
        <w:r w:rsidR="00594001" w:rsidRPr="00F5120F">
          <w:rPr>
            <w:rStyle w:val="Hyperlink"/>
            <w:noProof/>
          </w:rPr>
          <w:t>4.1 Pedestrians’ exposure to traffic noise</w:t>
        </w:r>
        <w:r w:rsidR="00594001">
          <w:rPr>
            <w:noProof/>
            <w:webHidden/>
          </w:rPr>
          <w:tab/>
        </w:r>
        <w:r w:rsidR="00594001">
          <w:rPr>
            <w:noProof/>
            <w:webHidden/>
          </w:rPr>
          <w:fldChar w:fldCharType="begin"/>
        </w:r>
        <w:r w:rsidR="00594001">
          <w:rPr>
            <w:noProof/>
            <w:webHidden/>
          </w:rPr>
          <w:instrText xml:space="preserve"> PAGEREF _Toc37689979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0F3205BD" w14:textId="7D38F37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0" w:history="1">
        <w:r w:rsidR="00594001" w:rsidRPr="00F5120F">
          <w:rPr>
            <w:rStyle w:val="Hyperlink"/>
            <w:noProof/>
          </w:rPr>
          <w:t>4.2 Spatial patterns in pedestrians’ exposures to traffic noise</w:t>
        </w:r>
        <w:r w:rsidR="00594001">
          <w:rPr>
            <w:noProof/>
            <w:webHidden/>
          </w:rPr>
          <w:tab/>
        </w:r>
        <w:r w:rsidR="00594001">
          <w:rPr>
            <w:noProof/>
            <w:webHidden/>
          </w:rPr>
          <w:fldChar w:fldCharType="begin"/>
        </w:r>
        <w:r w:rsidR="00594001">
          <w:rPr>
            <w:noProof/>
            <w:webHidden/>
          </w:rPr>
          <w:instrText xml:space="preserve"> PAGEREF _Toc37689980 \h </w:instrText>
        </w:r>
        <w:r w:rsidR="00594001">
          <w:rPr>
            <w:noProof/>
            <w:webHidden/>
          </w:rPr>
        </w:r>
        <w:r w:rsidR="00594001">
          <w:rPr>
            <w:noProof/>
            <w:webHidden/>
          </w:rPr>
          <w:fldChar w:fldCharType="separate"/>
        </w:r>
        <w:r w:rsidR="00594001">
          <w:rPr>
            <w:noProof/>
            <w:webHidden/>
          </w:rPr>
          <w:t>53</w:t>
        </w:r>
        <w:r w:rsidR="00594001">
          <w:rPr>
            <w:noProof/>
            <w:webHidden/>
          </w:rPr>
          <w:fldChar w:fldCharType="end"/>
        </w:r>
      </w:hyperlink>
    </w:p>
    <w:p w14:paraId="0D12CE86" w14:textId="5A1FCB25"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1" w:history="1">
        <w:r w:rsidR="00594001" w:rsidRPr="00F5120F">
          <w:rPr>
            <w:rStyle w:val="Hyperlink"/>
            <w:noProof/>
          </w:rPr>
          <w:t>4.3 Quiet path routing API</w:t>
        </w:r>
        <w:r w:rsidR="00594001">
          <w:rPr>
            <w:noProof/>
            <w:webHidden/>
          </w:rPr>
          <w:tab/>
        </w:r>
        <w:r w:rsidR="00594001">
          <w:rPr>
            <w:noProof/>
            <w:webHidden/>
          </w:rPr>
          <w:fldChar w:fldCharType="begin"/>
        </w:r>
        <w:r w:rsidR="00594001">
          <w:rPr>
            <w:noProof/>
            <w:webHidden/>
          </w:rPr>
          <w:instrText xml:space="preserve"> PAGEREF _Toc37689981 \h </w:instrText>
        </w:r>
        <w:r w:rsidR="00594001">
          <w:rPr>
            <w:noProof/>
            <w:webHidden/>
          </w:rPr>
        </w:r>
        <w:r w:rsidR="00594001">
          <w:rPr>
            <w:noProof/>
            <w:webHidden/>
          </w:rPr>
          <w:fldChar w:fldCharType="separate"/>
        </w:r>
        <w:r w:rsidR="00594001">
          <w:rPr>
            <w:noProof/>
            <w:webHidden/>
          </w:rPr>
          <w:t>60</w:t>
        </w:r>
        <w:r w:rsidR="00594001">
          <w:rPr>
            <w:noProof/>
            <w:webHidden/>
          </w:rPr>
          <w:fldChar w:fldCharType="end"/>
        </w:r>
      </w:hyperlink>
    </w:p>
    <w:p w14:paraId="25899A43" w14:textId="19B353E7"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2" w:history="1">
        <w:r w:rsidR="00594001" w:rsidRPr="00F5120F">
          <w:rPr>
            <w:rStyle w:val="Hyperlink"/>
            <w:noProof/>
          </w:rPr>
          <w:t>4.4 Quiet path route planner</w:t>
        </w:r>
        <w:r w:rsidR="00594001">
          <w:rPr>
            <w:noProof/>
            <w:webHidden/>
          </w:rPr>
          <w:tab/>
        </w:r>
        <w:r w:rsidR="00594001">
          <w:rPr>
            <w:noProof/>
            <w:webHidden/>
          </w:rPr>
          <w:fldChar w:fldCharType="begin"/>
        </w:r>
        <w:r w:rsidR="00594001">
          <w:rPr>
            <w:noProof/>
            <w:webHidden/>
          </w:rPr>
          <w:instrText xml:space="preserve"> PAGEREF _Toc37689982 \h </w:instrText>
        </w:r>
        <w:r w:rsidR="00594001">
          <w:rPr>
            <w:noProof/>
            <w:webHidden/>
          </w:rPr>
        </w:r>
        <w:r w:rsidR="00594001">
          <w:rPr>
            <w:noProof/>
            <w:webHidden/>
          </w:rPr>
          <w:fldChar w:fldCharType="separate"/>
        </w:r>
        <w:r w:rsidR="00594001">
          <w:rPr>
            <w:noProof/>
            <w:webHidden/>
          </w:rPr>
          <w:t>64</w:t>
        </w:r>
        <w:r w:rsidR="00594001">
          <w:rPr>
            <w:noProof/>
            <w:webHidden/>
          </w:rPr>
          <w:fldChar w:fldCharType="end"/>
        </w:r>
      </w:hyperlink>
    </w:p>
    <w:p w14:paraId="2AEFBCEE" w14:textId="0D9B9FCC"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3" w:history="1">
        <w:r w:rsidR="00594001" w:rsidRPr="00F5120F">
          <w:rPr>
            <w:rStyle w:val="Hyperlink"/>
            <w:noProof/>
          </w:rPr>
          <w:t>4.5 Achievable reductions in exposure to traffic noise</w:t>
        </w:r>
        <w:r w:rsidR="00594001">
          <w:rPr>
            <w:noProof/>
            <w:webHidden/>
          </w:rPr>
          <w:tab/>
        </w:r>
        <w:r w:rsidR="00594001">
          <w:rPr>
            <w:noProof/>
            <w:webHidden/>
          </w:rPr>
          <w:fldChar w:fldCharType="begin"/>
        </w:r>
        <w:r w:rsidR="00594001">
          <w:rPr>
            <w:noProof/>
            <w:webHidden/>
          </w:rPr>
          <w:instrText xml:space="preserve"> PAGEREF _Toc37689983 \h </w:instrText>
        </w:r>
        <w:r w:rsidR="00594001">
          <w:rPr>
            <w:noProof/>
            <w:webHidden/>
          </w:rPr>
        </w:r>
        <w:r w:rsidR="00594001">
          <w:rPr>
            <w:noProof/>
            <w:webHidden/>
          </w:rPr>
          <w:fldChar w:fldCharType="separate"/>
        </w:r>
        <w:r w:rsidR="00594001">
          <w:rPr>
            <w:noProof/>
            <w:webHidden/>
          </w:rPr>
          <w:t>68</w:t>
        </w:r>
        <w:r w:rsidR="00594001">
          <w:rPr>
            <w:noProof/>
            <w:webHidden/>
          </w:rPr>
          <w:fldChar w:fldCharType="end"/>
        </w:r>
      </w:hyperlink>
    </w:p>
    <w:p w14:paraId="4A2FBFF7" w14:textId="7AA47E0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4" w:history="1">
        <w:r w:rsidR="00594001" w:rsidRPr="00F5120F">
          <w:rPr>
            <w:rStyle w:val="Hyperlink"/>
            <w:noProof/>
          </w:rPr>
          <w:t>4.6 Sharing of the methods and results</w:t>
        </w:r>
        <w:r w:rsidR="00594001">
          <w:rPr>
            <w:noProof/>
            <w:webHidden/>
          </w:rPr>
          <w:tab/>
        </w:r>
        <w:r w:rsidR="00594001">
          <w:rPr>
            <w:noProof/>
            <w:webHidden/>
          </w:rPr>
          <w:fldChar w:fldCharType="begin"/>
        </w:r>
        <w:r w:rsidR="00594001">
          <w:rPr>
            <w:noProof/>
            <w:webHidden/>
          </w:rPr>
          <w:instrText xml:space="preserve"> PAGEREF _Toc37689984 \h </w:instrText>
        </w:r>
        <w:r w:rsidR="00594001">
          <w:rPr>
            <w:noProof/>
            <w:webHidden/>
          </w:rPr>
        </w:r>
        <w:r w:rsidR="00594001">
          <w:rPr>
            <w:noProof/>
            <w:webHidden/>
          </w:rPr>
          <w:fldChar w:fldCharType="separate"/>
        </w:r>
        <w:r w:rsidR="00594001">
          <w:rPr>
            <w:noProof/>
            <w:webHidden/>
          </w:rPr>
          <w:t>73</w:t>
        </w:r>
        <w:r w:rsidR="00594001">
          <w:rPr>
            <w:noProof/>
            <w:webHidden/>
          </w:rPr>
          <w:fldChar w:fldCharType="end"/>
        </w:r>
      </w:hyperlink>
    </w:p>
    <w:p w14:paraId="24E447D7" w14:textId="1340EB87" w:rsidR="00594001" w:rsidRDefault="007374C7">
      <w:pPr>
        <w:pStyle w:val="TOC1"/>
        <w:tabs>
          <w:tab w:val="left" w:pos="482"/>
          <w:tab w:val="right" w:leader="dot" w:pos="9622"/>
        </w:tabs>
        <w:rPr>
          <w:rFonts w:asciiTheme="minorHAnsi" w:eastAsiaTheme="minorEastAsia" w:hAnsiTheme="minorHAnsi" w:cstheme="minorBidi"/>
          <w:noProof/>
          <w:lang w:val="en-FI" w:eastAsia="en-GB"/>
        </w:rPr>
      </w:pPr>
      <w:hyperlink w:anchor="_Toc37689985" w:history="1">
        <w:r w:rsidR="00594001" w:rsidRPr="00F5120F">
          <w:rPr>
            <w:rStyle w:val="Hyperlink"/>
            <w:noProof/>
          </w:rPr>
          <w:t>V.</w:t>
        </w:r>
        <w:r w:rsidR="00594001">
          <w:rPr>
            <w:rFonts w:asciiTheme="minorHAnsi" w:eastAsiaTheme="minorEastAsia" w:hAnsiTheme="minorHAnsi" w:cstheme="minorBidi"/>
            <w:noProof/>
            <w:lang w:val="en-FI" w:eastAsia="en-GB"/>
          </w:rPr>
          <w:tab/>
        </w:r>
        <w:r w:rsidR="00594001" w:rsidRPr="00F5120F">
          <w:rPr>
            <w:rStyle w:val="Hyperlink"/>
            <w:noProof/>
          </w:rPr>
          <w:t>DISCUSSION AND CONCLUSIONS</w:t>
        </w:r>
        <w:r w:rsidR="00594001">
          <w:rPr>
            <w:noProof/>
            <w:webHidden/>
          </w:rPr>
          <w:tab/>
        </w:r>
        <w:r w:rsidR="00594001">
          <w:rPr>
            <w:noProof/>
            <w:webHidden/>
          </w:rPr>
          <w:fldChar w:fldCharType="begin"/>
        </w:r>
        <w:r w:rsidR="00594001">
          <w:rPr>
            <w:noProof/>
            <w:webHidden/>
          </w:rPr>
          <w:instrText xml:space="preserve"> PAGEREF _Toc37689985 \h </w:instrText>
        </w:r>
        <w:r w:rsidR="00594001">
          <w:rPr>
            <w:noProof/>
            <w:webHidden/>
          </w:rPr>
        </w:r>
        <w:r w:rsidR="00594001">
          <w:rPr>
            <w:noProof/>
            <w:webHidden/>
          </w:rPr>
          <w:fldChar w:fldCharType="separate"/>
        </w:r>
        <w:r w:rsidR="00594001">
          <w:rPr>
            <w:noProof/>
            <w:webHidden/>
          </w:rPr>
          <w:t>75</w:t>
        </w:r>
        <w:r w:rsidR="00594001">
          <w:rPr>
            <w:noProof/>
            <w:webHidden/>
          </w:rPr>
          <w:fldChar w:fldCharType="end"/>
        </w:r>
      </w:hyperlink>
    </w:p>
    <w:p w14:paraId="64A4C62A" w14:textId="506E8576"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6" w:history="1">
        <w:r w:rsidR="00594001" w:rsidRPr="00F5120F">
          <w:rPr>
            <w:rStyle w:val="Hyperlink"/>
            <w:noProof/>
          </w:rPr>
          <w:t>5.1 Technical assessment – quality of the paths</w:t>
        </w:r>
        <w:r w:rsidR="00594001">
          <w:rPr>
            <w:noProof/>
            <w:webHidden/>
          </w:rPr>
          <w:tab/>
        </w:r>
        <w:r w:rsidR="00594001">
          <w:rPr>
            <w:noProof/>
            <w:webHidden/>
          </w:rPr>
          <w:fldChar w:fldCharType="begin"/>
        </w:r>
        <w:r w:rsidR="00594001">
          <w:rPr>
            <w:noProof/>
            <w:webHidden/>
          </w:rPr>
          <w:instrText xml:space="preserve"> PAGEREF _Toc37689986 \h </w:instrText>
        </w:r>
        <w:r w:rsidR="00594001">
          <w:rPr>
            <w:noProof/>
            <w:webHidden/>
          </w:rPr>
        </w:r>
        <w:r w:rsidR="00594001">
          <w:rPr>
            <w:noProof/>
            <w:webHidden/>
          </w:rPr>
          <w:fldChar w:fldCharType="separate"/>
        </w:r>
        <w:r w:rsidR="00594001">
          <w:rPr>
            <w:noProof/>
            <w:webHidden/>
          </w:rPr>
          <w:t>75</w:t>
        </w:r>
        <w:r w:rsidR="00594001">
          <w:rPr>
            <w:noProof/>
            <w:webHidden/>
          </w:rPr>
          <w:fldChar w:fldCharType="end"/>
        </w:r>
      </w:hyperlink>
    </w:p>
    <w:p w14:paraId="205328E7" w14:textId="54BEC746"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7" w:history="1">
        <w:r w:rsidR="00594001" w:rsidRPr="00F5120F">
          <w:rPr>
            <w:rStyle w:val="Hyperlink"/>
            <w:noProof/>
          </w:rPr>
          <w:t>5.2 Indirect assessment of pedestrians’ dynamic exposures to traffic noise can reveal unequal distribution of exposures to high noise levels</w:t>
        </w:r>
        <w:r w:rsidR="00594001">
          <w:rPr>
            <w:noProof/>
            <w:webHidden/>
          </w:rPr>
          <w:tab/>
        </w:r>
        <w:r w:rsidR="00594001">
          <w:rPr>
            <w:noProof/>
            <w:webHidden/>
          </w:rPr>
          <w:fldChar w:fldCharType="begin"/>
        </w:r>
        <w:r w:rsidR="00594001">
          <w:rPr>
            <w:noProof/>
            <w:webHidden/>
          </w:rPr>
          <w:instrText xml:space="preserve"> PAGEREF _Toc37689987 \h </w:instrText>
        </w:r>
        <w:r w:rsidR="00594001">
          <w:rPr>
            <w:noProof/>
            <w:webHidden/>
          </w:rPr>
        </w:r>
        <w:r w:rsidR="00594001">
          <w:rPr>
            <w:noProof/>
            <w:webHidden/>
          </w:rPr>
          <w:fldChar w:fldCharType="separate"/>
        </w:r>
        <w:r w:rsidR="00594001">
          <w:rPr>
            <w:noProof/>
            <w:webHidden/>
          </w:rPr>
          <w:t>77</w:t>
        </w:r>
        <w:r w:rsidR="00594001">
          <w:rPr>
            <w:noProof/>
            <w:webHidden/>
          </w:rPr>
          <w:fldChar w:fldCharType="end"/>
        </w:r>
      </w:hyperlink>
    </w:p>
    <w:p w14:paraId="3154F21F" w14:textId="10741E1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8" w:history="1">
        <w:r w:rsidR="00594001" w:rsidRPr="00F5120F">
          <w:rPr>
            <w:rStyle w:val="Hyperlink"/>
            <w:noProof/>
          </w:rPr>
          <w:t>5.3 Significant but varying reductions in traffic noise exposure can be achieved by quiet path routing</w:t>
        </w:r>
        <w:r w:rsidR="00594001">
          <w:rPr>
            <w:noProof/>
            <w:webHidden/>
          </w:rPr>
          <w:tab/>
        </w:r>
        <w:r w:rsidR="00594001">
          <w:rPr>
            <w:noProof/>
            <w:webHidden/>
          </w:rPr>
          <w:fldChar w:fldCharType="begin"/>
        </w:r>
        <w:r w:rsidR="00594001">
          <w:rPr>
            <w:noProof/>
            <w:webHidden/>
          </w:rPr>
          <w:instrText xml:space="preserve"> PAGEREF _Toc37689988 \h </w:instrText>
        </w:r>
        <w:r w:rsidR="00594001">
          <w:rPr>
            <w:noProof/>
            <w:webHidden/>
          </w:rPr>
        </w:r>
        <w:r w:rsidR="00594001">
          <w:rPr>
            <w:noProof/>
            <w:webHidden/>
          </w:rPr>
          <w:fldChar w:fldCharType="separate"/>
        </w:r>
        <w:r w:rsidR="00594001">
          <w:rPr>
            <w:noProof/>
            <w:webHidden/>
          </w:rPr>
          <w:t>78</w:t>
        </w:r>
        <w:r w:rsidR="00594001">
          <w:rPr>
            <w:noProof/>
            <w:webHidden/>
          </w:rPr>
          <w:fldChar w:fldCharType="end"/>
        </w:r>
      </w:hyperlink>
    </w:p>
    <w:p w14:paraId="22D95EB0" w14:textId="45D92670"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89" w:history="1">
        <w:r w:rsidR="00594001" w:rsidRPr="00F5120F">
          <w:rPr>
            <w:rStyle w:val="Hyperlink"/>
            <w:noProof/>
          </w:rPr>
          <w:t>5.4 The presence of alternative paths limits the accuracy of the indirect dynamic exposure assessment</w:t>
        </w:r>
        <w:r w:rsidR="00594001">
          <w:rPr>
            <w:noProof/>
            <w:webHidden/>
          </w:rPr>
          <w:tab/>
        </w:r>
        <w:r w:rsidR="00594001">
          <w:rPr>
            <w:noProof/>
            <w:webHidden/>
          </w:rPr>
          <w:fldChar w:fldCharType="begin"/>
        </w:r>
        <w:r w:rsidR="00594001">
          <w:rPr>
            <w:noProof/>
            <w:webHidden/>
          </w:rPr>
          <w:instrText xml:space="preserve"> PAGEREF _Toc37689989 \h </w:instrText>
        </w:r>
        <w:r w:rsidR="00594001">
          <w:rPr>
            <w:noProof/>
            <w:webHidden/>
          </w:rPr>
        </w:r>
        <w:r w:rsidR="00594001">
          <w:rPr>
            <w:noProof/>
            <w:webHidden/>
          </w:rPr>
          <w:fldChar w:fldCharType="separate"/>
        </w:r>
        <w:r w:rsidR="00594001">
          <w:rPr>
            <w:noProof/>
            <w:webHidden/>
          </w:rPr>
          <w:t>79</w:t>
        </w:r>
        <w:r w:rsidR="00594001">
          <w:rPr>
            <w:noProof/>
            <w:webHidden/>
          </w:rPr>
          <w:fldChar w:fldCharType="end"/>
        </w:r>
      </w:hyperlink>
    </w:p>
    <w:p w14:paraId="08124E19" w14:textId="1A7FAA0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90" w:history="1">
        <w:r w:rsidR="00594001" w:rsidRPr="00F5120F">
          <w:rPr>
            <w:rStyle w:val="Hyperlink"/>
            <w:noProof/>
          </w:rPr>
          <w:t>5.5 Alternative quiet paths need to be calculated to suit different situations and people with varying preferences</w:t>
        </w:r>
        <w:r w:rsidR="00594001">
          <w:rPr>
            <w:noProof/>
            <w:webHidden/>
          </w:rPr>
          <w:tab/>
        </w:r>
        <w:r w:rsidR="00594001">
          <w:rPr>
            <w:noProof/>
            <w:webHidden/>
          </w:rPr>
          <w:fldChar w:fldCharType="begin"/>
        </w:r>
        <w:r w:rsidR="00594001">
          <w:rPr>
            <w:noProof/>
            <w:webHidden/>
          </w:rPr>
          <w:instrText xml:space="preserve"> PAGEREF _Toc37689990 \h </w:instrText>
        </w:r>
        <w:r w:rsidR="00594001">
          <w:rPr>
            <w:noProof/>
            <w:webHidden/>
          </w:rPr>
        </w:r>
        <w:r w:rsidR="00594001">
          <w:rPr>
            <w:noProof/>
            <w:webHidden/>
          </w:rPr>
          <w:fldChar w:fldCharType="separate"/>
        </w:r>
        <w:r w:rsidR="00594001">
          <w:rPr>
            <w:noProof/>
            <w:webHidden/>
          </w:rPr>
          <w:t>81</w:t>
        </w:r>
        <w:r w:rsidR="00594001">
          <w:rPr>
            <w:noProof/>
            <w:webHidden/>
          </w:rPr>
          <w:fldChar w:fldCharType="end"/>
        </w:r>
      </w:hyperlink>
    </w:p>
    <w:p w14:paraId="414AC57C" w14:textId="55F190ED"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91" w:history="1">
        <w:r w:rsidR="00594001" w:rsidRPr="00F5120F">
          <w:rPr>
            <w:rStyle w:val="Hyperlink"/>
            <w:noProof/>
          </w:rPr>
          <w:t>5.6 Uncertainties in exposure-response relationships challenge the environmental impedance function</w:t>
        </w:r>
        <w:r w:rsidR="00594001">
          <w:rPr>
            <w:noProof/>
            <w:webHidden/>
          </w:rPr>
          <w:tab/>
        </w:r>
        <w:r w:rsidR="00594001">
          <w:rPr>
            <w:noProof/>
            <w:webHidden/>
          </w:rPr>
          <w:fldChar w:fldCharType="begin"/>
        </w:r>
        <w:r w:rsidR="00594001">
          <w:rPr>
            <w:noProof/>
            <w:webHidden/>
          </w:rPr>
          <w:instrText xml:space="preserve"> PAGEREF _Toc37689991 \h </w:instrText>
        </w:r>
        <w:r w:rsidR="00594001">
          <w:rPr>
            <w:noProof/>
            <w:webHidden/>
          </w:rPr>
        </w:r>
        <w:r w:rsidR="00594001">
          <w:rPr>
            <w:noProof/>
            <w:webHidden/>
          </w:rPr>
          <w:fldChar w:fldCharType="separate"/>
        </w:r>
        <w:r w:rsidR="00594001">
          <w:rPr>
            <w:noProof/>
            <w:webHidden/>
          </w:rPr>
          <w:t>81</w:t>
        </w:r>
        <w:r w:rsidR="00594001">
          <w:rPr>
            <w:noProof/>
            <w:webHidden/>
          </w:rPr>
          <w:fldChar w:fldCharType="end"/>
        </w:r>
      </w:hyperlink>
    </w:p>
    <w:p w14:paraId="6C870CEC" w14:textId="4FFD40DA"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92" w:history="1">
        <w:r w:rsidR="00594001" w:rsidRPr="00F5120F">
          <w:rPr>
            <w:rStyle w:val="Hyperlink"/>
            <w:noProof/>
          </w:rPr>
          <w:t>5.7 Exposure-based routing should be developed as a concept to consider multiple pollutants</w:t>
        </w:r>
        <w:r w:rsidR="00594001">
          <w:rPr>
            <w:noProof/>
            <w:webHidden/>
          </w:rPr>
          <w:tab/>
        </w:r>
        <w:r w:rsidR="00594001">
          <w:rPr>
            <w:noProof/>
            <w:webHidden/>
          </w:rPr>
          <w:fldChar w:fldCharType="begin"/>
        </w:r>
        <w:r w:rsidR="00594001">
          <w:rPr>
            <w:noProof/>
            <w:webHidden/>
          </w:rPr>
          <w:instrText xml:space="preserve"> PAGEREF _Toc37689992 \h </w:instrText>
        </w:r>
        <w:r w:rsidR="00594001">
          <w:rPr>
            <w:noProof/>
            <w:webHidden/>
          </w:rPr>
        </w:r>
        <w:r w:rsidR="00594001">
          <w:rPr>
            <w:noProof/>
            <w:webHidden/>
          </w:rPr>
          <w:fldChar w:fldCharType="separate"/>
        </w:r>
        <w:r w:rsidR="00594001">
          <w:rPr>
            <w:noProof/>
            <w:webHidden/>
          </w:rPr>
          <w:t>83</w:t>
        </w:r>
        <w:r w:rsidR="00594001">
          <w:rPr>
            <w:noProof/>
            <w:webHidden/>
          </w:rPr>
          <w:fldChar w:fldCharType="end"/>
        </w:r>
      </w:hyperlink>
    </w:p>
    <w:p w14:paraId="1407A2A3" w14:textId="389E75DB" w:rsidR="00594001" w:rsidRDefault="007374C7">
      <w:pPr>
        <w:pStyle w:val="TOC2"/>
        <w:tabs>
          <w:tab w:val="right" w:leader="dot" w:pos="9622"/>
        </w:tabs>
        <w:rPr>
          <w:rFonts w:asciiTheme="minorHAnsi" w:eastAsiaTheme="minorEastAsia" w:hAnsiTheme="minorHAnsi" w:cstheme="minorBidi"/>
          <w:noProof/>
          <w:lang w:val="en-FI" w:eastAsia="en-GB"/>
        </w:rPr>
      </w:pPr>
      <w:hyperlink w:anchor="_Toc37689993" w:history="1">
        <w:r w:rsidR="00594001" w:rsidRPr="00F5120F">
          <w:rPr>
            <w:rStyle w:val="Hyperlink"/>
            <w:noProof/>
          </w:rPr>
          <w:t>5.8 Publishing a green path routing application online can facilitate citizens to choose healthier paths</w:t>
        </w:r>
        <w:r w:rsidR="00594001">
          <w:rPr>
            <w:noProof/>
            <w:webHidden/>
          </w:rPr>
          <w:tab/>
        </w:r>
        <w:r w:rsidR="00594001">
          <w:rPr>
            <w:noProof/>
            <w:webHidden/>
          </w:rPr>
          <w:fldChar w:fldCharType="begin"/>
        </w:r>
        <w:r w:rsidR="00594001">
          <w:rPr>
            <w:noProof/>
            <w:webHidden/>
          </w:rPr>
          <w:instrText xml:space="preserve"> PAGEREF _Toc37689993 \h </w:instrText>
        </w:r>
        <w:r w:rsidR="00594001">
          <w:rPr>
            <w:noProof/>
            <w:webHidden/>
          </w:rPr>
        </w:r>
        <w:r w:rsidR="00594001">
          <w:rPr>
            <w:noProof/>
            <w:webHidden/>
          </w:rPr>
          <w:fldChar w:fldCharType="separate"/>
        </w:r>
        <w:r w:rsidR="00594001">
          <w:rPr>
            <w:noProof/>
            <w:webHidden/>
          </w:rPr>
          <w:t>85</w:t>
        </w:r>
        <w:r w:rsidR="00594001">
          <w:rPr>
            <w:noProof/>
            <w:webHidden/>
          </w:rPr>
          <w:fldChar w:fldCharType="end"/>
        </w:r>
      </w:hyperlink>
    </w:p>
    <w:p w14:paraId="03F70615" w14:textId="31E8F282" w:rsidR="00594001" w:rsidRDefault="007374C7">
      <w:pPr>
        <w:pStyle w:val="TOC1"/>
        <w:tabs>
          <w:tab w:val="left" w:pos="720"/>
          <w:tab w:val="right" w:leader="dot" w:pos="9622"/>
        </w:tabs>
        <w:rPr>
          <w:rFonts w:asciiTheme="minorHAnsi" w:eastAsiaTheme="minorEastAsia" w:hAnsiTheme="minorHAnsi" w:cstheme="minorBidi"/>
          <w:noProof/>
          <w:lang w:val="en-FI" w:eastAsia="en-GB"/>
        </w:rPr>
      </w:pPr>
      <w:hyperlink w:anchor="_Toc37689994" w:history="1">
        <w:r w:rsidR="00594001" w:rsidRPr="00F5120F">
          <w:rPr>
            <w:rStyle w:val="Hyperlink"/>
            <w:noProof/>
          </w:rPr>
          <w:t>VI.</w:t>
        </w:r>
        <w:r w:rsidR="00594001">
          <w:rPr>
            <w:rFonts w:asciiTheme="minorHAnsi" w:eastAsiaTheme="minorEastAsia" w:hAnsiTheme="minorHAnsi" w:cstheme="minorBidi"/>
            <w:noProof/>
            <w:lang w:val="en-FI" w:eastAsia="en-GB"/>
          </w:rPr>
          <w:tab/>
        </w:r>
        <w:r w:rsidR="00594001" w:rsidRPr="00F5120F">
          <w:rPr>
            <w:rStyle w:val="Hyperlink"/>
            <w:noProof/>
          </w:rPr>
          <w:t>REFERENCES</w:t>
        </w:r>
        <w:r w:rsidR="00594001">
          <w:rPr>
            <w:noProof/>
            <w:webHidden/>
          </w:rPr>
          <w:tab/>
        </w:r>
        <w:r w:rsidR="00594001">
          <w:rPr>
            <w:noProof/>
            <w:webHidden/>
          </w:rPr>
          <w:fldChar w:fldCharType="begin"/>
        </w:r>
        <w:r w:rsidR="00594001">
          <w:rPr>
            <w:noProof/>
            <w:webHidden/>
          </w:rPr>
          <w:instrText xml:space="preserve"> PAGEREF _Toc37689994 \h </w:instrText>
        </w:r>
        <w:r w:rsidR="00594001">
          <w:rPr>
            <w:noProof/>
            <w:webHidden/>
          </w:rPr>
        </w:r>
        <w:r w:rsidR="00594001">
          <w:rPr>
            <w:noProof/>
            <w:webHidden/>
          </w:rPr>
          <w:fldChar w:fldCharType="separate"/>
        </w:r>
        <w:r w:rsidR="00594001">
          <w:rPr>
            <w:noProof/>
            <w:webHidden/>
          </w:rPr>
          <w:t>88</w:t>
        </w:r>
        <w:r w:rsidR="00594001">
          <w:rPr>
            <w:noProof/>
            <w:webHidden/>
          </w:rPr>
          <w:fldChar w:fldCharType="end"/>
        </w:r>
      </w:hyperlink>
    </w:p>
    <w:p w14:paraId="36B11651" w14:textId="64D51B83" w:rsidR="00594001" w:rsidRDefault="007374C7">
      <w:pPr>
        <w:pStyle w:val="TOC1"/>
        <w:tabs>
          <w:tab w:val="right" w:leader="dot" w:pos="9622"/>
        </w:tabs>
        <w:rPr>
          <w:rFonts w:asciiTheme="minorHAnsi" w:eastAsiaTheme="minorEastAsia" w:hAnsiTheme="minorHAnsi" w:cstheme="minorBidi"/>
          <w:noProof/>
          <w:lang w:val="en-FI" w:eastAsia="en-GB"/>
        </w:rPr>
      </w:pPr>
      <w:hyperlink w:anchor="_Toc37689995" w:history="1">
        <w:r w:rsidR="00594001" w:rsidRPr="00F5120F">
          <w:rPr>
            <w:rStyle w:val="Hyperlink"/>
            <w:noProof/>
          </w:rPr>
          <w:t>ACKNOWLEDGEMENTS</w:t>
        </w:r>
        <w:r w:rsidR="00594001">
          <w:rPr>
            <w:noProof/>
            <w:webHidden/>
          </w:rPr>
          <w:tab/>
        </w:r>
        <w:r w:rsidR="00594001">
          <w:rPr>
            <w:noProof/>
            <w:webHidden/>
          </w:rPr>
          <w:fldChar w:fldCharType="begin"/>
        </w:r>
        <w:r w:rsidR="00594001">
          <w:rPr>
            <w:noProof/>
            <w:webHidden/>
          </w:rPr>
          <w:instrText xml:space="preserve"> PAGEREF _Toc37689995 \h </w:instrText>
        </w:r>
        <w:r w:rsidR="00594001">
          <w:rPr>
            <w:noProof/>
            <w:webHidden/>
          </w:rPr>
        </w:r>
        <w:r w:rsidR="00594001">
          <w:rPr>
            <w:noProof/>
            <w:webHidden/>
          </w:rPr>
          <w:fldChar w:fldCharType="separate"/>
        </w:r>
        <w:r w:rsidR="00594001">
          <w:rPr>
            <w:noProof/>
            <w:webHidden/>
          </w:rPr>
          <w:t>94</w:t>
        </w:r>
        <w:r w:rsidR="00594001">
          <w:rPr>
            <w:noProof/>
            <w:webHidden/>
          </w:rPr>
          <w:fldChar w:fldCharType="end"/>
        </w:r>
      </w:hyperlink>
    </w:p>
    <w:p w14:paraId="42B1EE3A" w14:textId="6EE31475" w:rsidR="00594001" w:rsidRDefault="007374C7">
      <w:pPr>
        <w:pStyle w:val="TOC1"/>
        <w:tabs>
          <w:tab w:val="right" w:leader="dot" w:pos="9622"/>
        </w:tabs>
        <w:rPr>
          <w:rFonts w:asciiTheme="minorHAnsi" w:eastAsiaTheme="minorEastAsia" w:hAnsiTheme="minorHAnsi" w:cstheme="minorBidi"/>
          <w:noProof/>
          <w:lang w:val="en-FI" w:eastAsia="en-GB"/>
        </w:rPr>
      </w:pPr>
      <w:hyperlink w:anchor="_Toc37689996" w:history="1">
        <w:r w:rsidR="00594001" w:rsidRPr="00F5120F">
          <w:rPr>
            <w:rStyle w:val="Hyperlink"/>
            <w:noProof/>
          </w:rPr>
          <w:t>APPENDICES</w:t>
        </w:r>
        <w:r w:rsidR="00594001">
          <w:rPr>
            <w:noProof/>
            <w:webHidden/>
          </w:rPr>
          <w:tab/>
        </w:r>
        <w:r w:rsidR="00594001">
          <w:rPr>
            <w:noProof/>
            <w:webHidden/>
          </w:rPr>
          <w:fldChar w:fldCharType="begin"/>
        </w:r>
        <w:r w:rsidR="00594001">
          <w:rPr>
            <w:noProof/>
            <w:webHidden/>
          </w:rPr>
          <w:instrText xml:space="preserve"> PAGEREF _Toc37689996 \h </w:instrText>
        </w:r>
        <w:r w:rsidR="00594001">
          <w:rPr>
            <w:noProof/>
            <w:webHidden/>
          </w:rPr>
        </w:r>
        <w:r w:rsidR="00594001">
          <w:rPr>
            <w:noProof/>
            <w:webHidden/>
          </w:rPr>
          <w:fldChar w:fldCharType="separate"/>
        </w:r>
        <w:r w:rsidR="00594001">
          <w:rPr>
            <w:noProof/>
            <w:webHidden/>
          </w:rPr>
          <w:t>95</w:t>
        </w:r>
        <w:r w:rsidR="00594001">
          <w:rPr>
            <w:noProof/>
            <w:webHidden/>
          </w:rPr>
          <w:fldChar w:fldCharType="end"/>
        </w:r>
      </w:hyperlink>
    </w:p>
    <w:p w14:paraId="62604D48" w14:textId="3F0D07E1" w:rsidR="00761C06" w:rsidRPr="00761C06" w:rsidRDefault="00B43CC4" w:rsidP="00761C06">
      <w:pPr>
        <w:jc w:val="left"/>
      </w:pPr>
      <w:r w:rsidRPr="00CC2F87">
        <w:fldChar w:fldCharType="end"/>
      </w:r>
      <w:r w:rsidR="00761C06">
        <w:rPr>
          <w:b/>
          <w:bCs/>
        </w:rPr>
        <w:br w:type="page"/>
      </w:r>
    </w:p>
    <w:p w14:paraId="30C9A2E9" w14:textId="7634CB18" w:rsidR="00D908C2" w:rsidRPr="002D51B6" w:rsidRDefault="00D908C2" w:rsidP="00D908C2">
      <w:pPr>
        <w:jc w:val="left"/>
        <w:rPr>
          <w:b/>
          <w:bCs/>
          <w:sz w:val="30"/>
          <w:szCs w:val="30"/>
        </w:rPr>
      </w:pPr>
      <w:r w:rsidRPr="002D51B6">
        <w:rPr>
          <w:b/>
          <w:bCs/>
          <w:sz w:val="30"/>
          <w:szCs w:val="30"/>
        </w:rPr>
        <w:lastRenderedPageBreak/>
        <w:t>LIST OF FIGURES</w:t>
      </w:r>
    </w:p>
    <w:p w14:paraId="737CBCF8" w14:textId="043C70D9"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fldChar w:fldCharType="begin"/>
      </w:r>
      <w:r w:rsidRPr="00CC2F87">
        <w:instrText xml:space="preserve"> TOC \h \z \c "Figure" </w:instrText>
      </w:r>
      <w:r w:rsidRPr="00CC2F87">
        <w:fldChar w:fldCharType="separate"/>
      </w:r>
      <w:hyperlink w:anchor="_Toc37689997" w:history="1">
        <w:r w:rsidR="00594001" w:rsidRPr="00717BC5">
          <w:rPr>
            <w:rStyle w:val="Hyperlink"/>
            <w:noProof/>
          </w:rPr>
          <w:t xml:space="preserve">Figure 1. Equal loudness contours as in ISO 226 </w:t>
        </w:r>
        <w:r w:rsidR="00594001" w:rsidRPr="00717BC5">
          <w:rPr>
            <w:rStyle w:val="Hyperlink"/>
            <w:noProof/>
            <w:lang w:val="en-GB"/>
          </w:rPr>
          <w:t>(</w:t>
        </w:r>
        <w:r w:rsidR="00594001" w:rsidRPr="00717BC5">
          <w:rPr>
            <w:rStyle w:val="Hyperlink"/>
            <w:i/>
            <w:noProof/>
            <w:lang w:val="en-GB"/>
          </w:rPr>
          <w:t>Acoustics – normal equal-loudness contours. International Standard ISO 226</w:t>
        </w:r>
        <w:r w:rsidR="00594001" w:rsidRPr="00717BC5">
          <w:rPr>
            <w:rStyle w:val="Hyperlink"/>
            <w:noProof/>
            <w:lang w:val="en-GB"/>
          </w:rPr>
          <w:t>)</w:t>
        </w:r>
        <w:r w:rsidR="00594001" w:rsidRPr="00717BC5">
          <w:rPr>
            <w:rStyle w:val="Hyperlink"/>
            <w:noProof/>
          </w:rPr>
          <w:t>.</w:t>
        </w:r>
        <w:r w:rsidR="00594001">
          <w:rPr>
            <w:noProof/>
            <w:webHidden/>
          </w:rPr>
          <w:tab/>
        </w:r>
        <w:r w:rsidR="00594001">
          <w:rPr>
            <w:noProof/>
            <w:webHidden/>
          </w:rPr>
          <w:fldChar w:fldCharType="begin"/>
        </w:r>
        <w:r w:rsidR="00594001">
          <w:rPr>
            <w:noProof/>
            <w:webHidden/>
          </w:rPr>
          <w:instrText xml:space="preserve"> PAGEREF _Toc37689997 \h </w:instrText>
        </w:r>
        <w:r w:rsidR="00594001">
          <w:rPr>
            <w:noProof/>
            <w:webHidden/>
          </w:rPr>
        </w:r>
        <w:r w:rsidR="00594001">
          <w:rPr>
            <w:noProof/>
            <w:webHidden/>
          </w:rPr>
          <w:fldChar w:fldCharType="separate"/>
        </w:r>
        <w:r w:rsidR="00594001">
          <w:rPr>
            <w:noProof/>
            <w:webHidden/>
          </w:rPr>
          <w:t>5</w:t>
        </w:r>
        <w:r w:rsidR="00594001">
          <w:rPr>
            <w:noProof/>
            <w:webHidden/>
          </w:rPr>
          <w:fldChar w:fldCharType="end"/>
        </w:r>
      </w:hyperlink>
    </w:p>
    <w:p w14:paraId="136A7B05" w14:textId="4C100044"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89998" w:history="1">
        <w:r w:rsidR="00594001" w:rsidRPr="00717BC5">
          <w:rPr>
            <w:rStyle w:val="Hyperlink"/>
            <w:noProof/>
          </w:rPr>
          <w:t>Figure 2. Composed scatterplot between L</w:t>
        </w:r>
        <w:r w:rsidR="00594001" w:rsidRPr="00717BC5">
          <w:rPr>
            <w:rStyle w:val="Hyperlink"/>
            <w:noProof/>
            <w:vertAlign w:val="subscript"/>
          </w:rPr>
          <w:t>den</w:t>
        </w:r>
        <w:r w:rsidR="00594001" w:rsidRPr="00717BC5">
          <w:rPr>
            <w:rStyle w:val="Hyperlink"/>
            <w:noProof/>
          </w:rPr>
          <w:t xml:space="preserve"> and percentage of highly annoyed (HA%) for several studies on road traffic noise and annoyance by Guski et al. (2017).</w:t>
        </w:r>
        <w:r w:rsidR="00594001">
          <w:rPr>
            <w:noProof/>
            <w:webHidden/>
          </w:rPr>
          <w:tab/>
        </w:r>
        <w:r w:rsidR="00594001">
          <w:rPr>
            <w:noProof/>
            <w:webHidden/>
          </w:rPr>
          <w:fldChar w:fldCharType="begin"/>
        </w:r>
        <w:r w:rsidR="00594001">
          <w:rPr>
            <w:noProof/>
            <w:webHidden/>
          </w:rPr>
          <w:instrText xml:space="preserve"> PAGEREF _Toc37689998 \h </w:instrText>
        </w:r>
        <w:r w:rsidR="00594001">
          <w:rPr>
            <w:noProof/>
            <w:webHidden/>
          </w:rPr>
        </w:r>
        <w:r w:rsidR="00594001">
          <w:rPr>
            <w:noProof/>
            <w:webHidden/>
          </w:rPr>
          <w:fldChar w:fldCharType="separate"/>
        </w:r>
        <w:r w:rsidR="00594001">
          <w:rPr>
            <w:noProof/>
            <w:webHidden/>
          </w:rPr>
          <w:t>7</w:t>
        </w:r>
        <w:r w:rsidR="00594001">
          <w:rPr>
            <w:noProof/>
            <w:webHidden/>
          </w:rPr>
          <w:fldChar w:fldCharType="end"/>
        </w:r>
      </w:hyperlink>
    </w:p>
    <w:p w14:paraId="76FE36AB" w14:textId="70B6DB69"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89999" w:history="1">
        <w:r w:rsidR="00594001" w:rsidRPr="00717BC5">
          <w:rPr>
            <w:rStyle w:val="Hyperlink"/>
            <w:noProof/>
          </w:rPr>
          <w:t>Figure 3. Dynamic exposure to traffic noise level on a path as distances (left) and durations (right) of different traffic noise levels.</w:t>
        </w:r>
        <w:r w:rsidR="00594001">
          <w:rPr>
            <w:noProof/>
            <w:webHidden/>
          </w:rPr>
          <w:tab/>
        </w:r>
        <w:r w:rsidR="00594001">
          <w:rPr>
            <w:noProof/>
            <w:webHidden/>
          </w:rPr>
          <w:fldChar w:fldCharType="begin"/>
        </w:r>
        <w:r w:rsidR="00594001">
          <w:rPr>
            <w:noProof/>
            <w:webHidden/>
          </w:rPr>
          <w:instrText xml:space="preserve"> PAGEREF _Toc37689999 \h </w:instrText>
        </w:r>
        <w:r w:rsidR="00594001">
          <w:rPr>
            <w:noProof/>
            <w:webHidden/>
          </w:rPr>
        </w:r>
        <w:r w:rsidR="00594001">
          <w:rPr>
            <w:noProof/>
            <w:webHidden/>
          </w:rPr>
          <w:fldChar w:fldCharType="separate"/>
        </w:r>
        <w:r w:rsidR="00594001">
          <w:rPr>
            <w:noProof/>
            <w:webHidden/>
          </w:rPr>
          <w:t>9</w:t>
        </w:r>
        <w:r w:rsidR="00594001">
          <w:rPr>
            <w:noProof/>
            <w:webHidden/>
          </w:rPr>
          <w:fldChar w:fldCharType="end"/>
        </w:r>
      </w:hyperlink>
    </w:p>
    <w:p w14:paraId="118445BF" w14:textId="78C9C7F1"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0" w:history="1">
        <w:r w:rsidR="00594001" w:rsidRPr="00717BC5">
          <w:rPr>
            <w:rStyle w:val="Hyperlink"/>
            <w:noProof/>
          </w:rPr>
          <w:t>Figure 4. An illustration of the sequence of steps in finding least cost paths with Dijkstra's algorithm by Jasika et al. (2012).</w:t>
        </w:r>
        <w:r w:rsidR="00594001">
          <w:rPr>
            <w:noProof/>
            <w:webHidden/>
          </w:rPr>
          <w:tab/>
        </w:r>
        <w:r w:rsidR="00594001">
          <w:rPr>
            <w:noProof/>
            <w:webHidden/>
          </w:rPr>
          <w:fldChar w:fldCharType="begin"/>
        </w:r>
        <w:r w:rsidR="00594001">
          <w:rPr>
            <w:noProof/>
            <w:webHidden/>
          </w:rPr>
          <w:instrText xml:space="preserve"> PAGEREF _Toc37690000 \h </w:instrText>
        </w:r>
        <w:r w:rsidR="00594001">
          <w:rPr>
            <w:noProof/>
            <w:webHidden/>
          </w:rPr>
        </w:r>
        <w:r w:rsidR="00594001">
          <w:rPr>
            <w:noProof/>
            <w:webHidden/>
          </w:rPr>
          <w:fldChar w:fldCharType="separate"/>
        </w:r>
        <w:r w:rsidR="00594001">
          <w:rPr>
            <w:noProof/>
            <w:webHidden/>
          </w:rPr>
          <w:t>11</w:t>
        </w:r>
        <w:r w:rsidR="00594001">
          <w:rPr>
            <w:noProof/>
            <w:webHidden/>
          </w:rPr>
          <w:fldChar w:fldCharType="end"/>
        </w:r>
      </w:hyperlink>
    </w:p>
    <w:p w14:paraId="1A745B2C" w14:textId="4E68D4F4"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1" w:history="1">
        <w:r w:rsidR="00594001" w:rsidRPr="00717BC5">
          <w:rPr>
            <w:rStyle w:val="Hyperlink"/>
            <w:noProof/>
          </w:rPr>
          <w:t>Figure 5.  A figure by Veenendaal et al. (2017): “Interacting web services feeding into apps within application workflows.”</w:t>
        </w:r>
        <w:r w:rsidR="00594001">
          <w:rPr>
            <w:noProof/>
            <w:webHidden/>
          </w:rPr>
          <w:tab/>
        </w:r>
        <w:r w:rsidR="00594001">
          <w:rPr>
            <w:noProof/>
            <w:webHidden/>
          </w:rPr>
          <w:fldChar w:fldCharType="begin"/>
        </w:r>
        <w:r w:rsidR="00594001">
          <w:rPr>
            <w:noProof/>
            <w:webHidden/>
          </w:rPr>
          <w:instrText xml:space="preserve"> PAGEREF _Toc37690001 \h </w:instrText>
        </w:r>
        <w:r w:rsidR="00594001">
          <w:rPr>
            <w:noProof/>
            <w:webHidden/>
          </w:rPr>
        </w:r>
        <w:r w:rsidR="00594001">
          <w:rPr>
            <w:noProof/>
            <w:webHidden/>
          </w:rPr>
          <w:fldChar w:fldCharType="separate"/>
        </w:r>
        <w:r w:rsidR="00594001">
          <w:rPr>
            <w:noProof/>
            <w:webHidden/>
          </w:rPr>
          <w:t>15</w:t>
        </w:r>
        <w:r w:rsidR="00594001">
          <w:rPr>
            <w:noProof/>
            <w:webHidden/>
          </w:rPr>
          <w:fldChar w:fldCharType="end"/>
        </w:r>
      </w:hyperlink>
    </w:p>
    <w:p w14:paraId="7CDA75F5" w14:textId="07B5E1C3"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2" w:history="1">
        <w:r w:rsidR="00594001" w:rsidRPr="00717BC5">
          <w:rPr>
            <w:rStyle w:val="Hyperlink"/>
            <w:noProof/>
          </w:rPr>
          <w:t>Figure 6. Illustration by Veenendaal et al. (2017): "Focus and trends in increasing web mapping functionality".</w:t>
        </w:r>
        <w:r w:rsidR="00594001">
          <w:rPr>
            <w:noProof/>
            <w:webHidden/>
          </w:rPr>
          <w:tab/>
        </w:r>
        <w:r w:rsidR="00594001">
          <w:rPr>
            <w:noProof/>
            <w:webHidden/>
          </w:rPr>
          <w:fldChar w:fldCharType="begin"/>
        </w:r>
        <w:r w:rsidR="00594001">
          <w:rPr>
            <w:noProof/>
            <w:webHidden/>
          </w:rPr>
          <w:instrText xml:space="preserve"> PAGEREF _Toc37690002 \h </w:instrText>
        </w:r>
        <w:r w:rsidR="00594001">
          <w:rPr>
            <w:noProof/>
            <w:webHidden/>
          </w:rPr>
        </w:r>
        <w:r w:rsidR="00594001">
          <w:rPr>
            <w:noProof/>
            <w:webHidden/>
          </w:rPr>
          <w:fldChar w:fldCharType="separate"/>
        </w:r>
        <w:r w:rsidR="00594001">
          <w:rPr>
            <w:noProof/>
            <w:webHidden/>
          </w:rPr>
          <w:t>17</w:t>
        </w:r>
        <w:r w:rsidR="00594001">
          <w:rPr>
            <w:noProof/>
            <w:webHidden/>
          </w:rPr>
          <w:fldChar w:fldCharType="end"/>
        </w:r>
      </w:hyperlink>
    </w:p>
    <w:p w14:paraId="63EC2313" w14:textId="38D5E87D"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3" w:history="1">
        <w:r w:rsidR="00594001" w:rsidRPr="00717BC5">
          <w:rPr>
            <w:rStyle w:val="Hyperlink"/>
            <w:noProof/>
          </w:rPr>
          <w:t>Figure 7. Illustration of the internal dependencies of the methods and outcomes of the study.</w:t>
        </w:r>
        <w:r w:rsidR="00594001">
          <w:rPr>
            <w:noProof/>
            <w:webHidden/>
          </w:rPr>
          <w:tab/>
        </w:r>
        <w:r w:rsidR="00594001">
          <w:rPr>
            <w:noProof/>
            <w:webHidden/>
          </w:rPr>
          <w:fldChar w:fldCharType="begin"/>
        </w:r>
        <w:r w:rsidR="00594001">
          <w:rPr>
            <w:noProof/>
            <w:webHidden/>
          </w:rPr>
          <w:instrText xml:space="preserve"> PAGEREF _Toc37690003 \h </w:instrText>
        </w:r>
        <w:r w:rsidR="00594001">
          <w:rPr>
            <w:noProof/>
            <w:webHidden/>
          </w:rPr>
        </w:r>
        <w:r w:rsidR="00594001">
          <w:rPr>
            <w:noProof/>
            <w:webHidden/>
          </w:rPr>
          <w:fldChar w:fldCharType="separate"/>
        </w:r>
        <w:r w:rsidR="00594001">
          <w:rPr>
            <w:noProof/>
            <w:webHidden/>
          </w:rPr>
          <w:t>18</w:t>
        </w:r>
        <w:r w:rsidR="00594001">
          <w:rPr>
            <w:noProof/>
            <w:webHidden/>
          </w:rPr>
          <w:fldChar w:fldCharType="end"/>
        </w:r>
      </w:hyperlink>
    </w:p>
    <w:p w14:paraId="750A7F78" w14:textId="3A1BFE5B"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4" w:history="1">
        <w:r w:rsidR="00594001" w:rsidRPr="00717BC5">
          <w:rPr>
            <w:rStyle w:val="Hyperlink"/>
            <w:noProof/>
          </w:rPr>
          <w:t>Figure 8. The study area and its key transportation networks.</w:t>
        </w:r>
        <w:r w:rsidR="00594001">
          <w:rPr>
            <w:noProof/>
            <w:webHidden/>
          </w:rPr>
          <w:tab/>
        </w:r>
        <w:r w:rsidR="00594001">
          <w:rPr>
            <w:noProof/>
            <w:webHidden/>
          </w:rPr>
          <w:fldChar w:fldCharType="begin"/>
        </w:r>
        <w:r w:rsidR="00594001">
          <w:rPr>
            <w:noProof/>
            <w:webHidden/>
          </w:rPr>
          <w:instrText xml:space="preserve"> PAGEREF _Toc37690004 \h </w:instrText>
        </w:r>
        <w:r w:rsidR="00594001">
          <w:rPr>
            <w:noProof/>
            <w:webHidden/>
          </w:rPr>
        </w:r>
        <w:r w:rsidR="00594001">
          <w:rPr>
            <w:noProof/>
            <w:webHidden/>
          </w:rPr>
          <w:fldChar w:fldCharType="separate"/>
        </w:r>
        <w:r w:rsidR="00594001">
          <w:rPr>
            <w:noProof/>
            <w:webHidden/>
          </w:rPr>
          <w:t>19</w:t>
        </w:r>
        <w:r w:rsidR="00594001">
          <w:rPr>
            <w:noProof/>
            <w:webHidden/>
          </w:rPr>
          <w:fldChar w:fldCharType="end"/>
        </w:r>
      </w:hyperlink>
    </w:p>
    <w:p w14:paraId="2EC90A31" w14:textId="4E8D09EC"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5" w:history="1">
        <w:r w:rsidR="00594001" w:rsidRPr="00717BC5">
          <w:rPr>
            <w:rStyle w:val="Hyperlink"/>
            <w:noProof/>
          </w:rPr>
          <w:t>Figure 9. Modelled daytime traffic noise levels (dB(A)) in Helsinki.</w:t>
        </w:r>
        <w:r w:rsidR="00594001">
          <w:rPr>
            <w:noProof/>
            <w:webHidden/>
          </w:rPr>
          <w:tab/>
        </w:r>
        <w:r w:rsidR="00594001">
          <w:rPr>
            <w:noProof/>
            <w:webHidden/>
          </w:rPr>
          <w:fldChar w:fldCharType="begin"/>
        </w:r>
        <w:r w:rsidR="00594001">
          <w:rPr>
            <w:noProof/>
            <w:webHidden/>
          </w:rPr>
          <w:instrText xml:space="preserve"> PAGEREF _Toc37690005 \h </w:instrText>
        </w:r>
        <w:r w:rsidR="00594001">
          <w:rPr>
            <w:noProof/>
            <w:webHidden/>
          </w:rPr>
        </w:r>
        <w:r w:rsidR="00594001">
          <w:rPr>
            <w:noProof/>
            <w:webHidden/>
          </w:rPr>
          <w:fldChar w:fldCharType="separate"/>
        </w:r>
        <w:r w:rsidR="00594001">
          <w:rPr>
            <w:noProof/>
            <w:webHidden/>
          </w:rPr>
          <w:t>23</w:t>
        </w:r>
        <w:r w:rsidR="00594001">
          <w:rPr>
            <w:noProof/>
            <w:webHidden/>
          </w:rPr>
          <w:fldChar w:fldCharType="end"/>
        </w:r>
      </w:hyperlink>
    </w:p>
    <w:p w14:paraId="7198CD58" w14:textId="1D8E4160"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6" w:history="1">
        <w:r w:rsidR="00594001" w:rsidRPr="00717BC5">
          <w:rPr>
            <w:rStyle w:val="Hyperlink"/>
            <w:noProof/>
          </w:rPr>
          <w:t>Figure 10. Modelled daytime traffic noise levels (dB(A)) in Viikki.</w:t>
        </w:r>
        <w:r w:rsidR="00594001">
          <w:rPr>
            <w:noProof/>
            <w:webHidden/>
          </w:rPr>
          <w:tab/>
        </w:r>
        <w:r w:rsidR="00594001">
          <w:rPr>
            <w:noProof/>
            <w:webHidden/>
          </w:rPr>
          <w:fldChar w:fldCharType="begin"/>
        </w:r>
        <w:r w:rsidR="00594001">
          <w:rPr>
            <w:noProof/>
            <w:webHidden/>
          </w:rPr>
          <w:instrText xml:space="preserve"> PAGEREF _Toc37690006 \h </w:instrText>
        </w:r>
        <w:r w:rsidR="00594001">
          <w:rPr>
            <w:noProof/>
            <w:webHidden/>
          </w:rPr>
        </w:r>
        <w:r w:rsidR="00594001">
          <w:rPr>
            <w:noProof/>
            <w:webHidden/>
          </w:rPr>
          <w:fldChar w:fldCharType="separate"/>
        </w:r>
        <w:r w:rsidR="00594001">
          <w:rPr>
            <w:noProof/>
            <w:webHidden/>
          </w:rPr>
          <w:t>24</w:t>
        </w:r>
        <w:r w:rsidR="00594001">
          <w:rPr>
            <w:noProof/>
            <w:webHidden/>
          </w:rPr>
          <w:fldChar w:fldCharType="end"/>
        </w:r>
      </w:hyperlink>
    </w:p>
    <w:p w14:paraId="0E0A971E" w14:textId="092E226F"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7" w:history="1">
        <w:r w:rsidR="00594001" w:rsidRPr="00717BC5">
          <w:rPr>
            <w:rStyle w:val="Hyperlink"/>
            <w:noProof/>
          </w:rPr>
          <w:t>Figure 11. Modelled daytime traffic noise levels (dB(A)) in Kallio and Vallila (in Helsinki).</w:t>
        </w:r>
        <w:r w:rsidR="00594001">
          <w:rPr>
            <w:noProof/>
            <w:webHidden/>
          </w:rPr>
          <w:tab/>
        </w:r>
        <w:r w:rsidR="00594001">
          <w:rPr>
            <w:noProof/>
            <w:webHidden/>
          </w:rPr>
          <w:fldChar w:fldCharType="begin"/>
        </w:r>
        <w:r w:rsidR="00594001">
          <w:rPr>
            <w:noProof/>
            <w:webHidden/>
          </w:rPr>
          <w:instrText xml:space="preserve"> PAGEREF _Toc37690007 \h </w:instrText>
        </w:r>
        <w:r w:rsidR="00594001">
          <w:rPr>
            <w:noProof/>
            <w:webHidden/>
          </w:rPr>
        </w:r>
        <w:r w:rsidR="00594001">
          <w:rPr>
            <w:noProof/>
            <w:webHidden/>
          </w:rPr>
          <w:fldChar w:fldCharType="separate"/>
        </w:r>
        <w:r w:rsidR="00594001">
          <w:rPr>
            <w:noProof/>
            <w:webHidden/>
          </w:rPr>
          <w:t>25</w:t>
        </w:r>
        <w:r w:rsidR="00594001">
          <w:rPr>
            <w:noProof/>
            <w:webHidden/>
          </w:rPr>
          <w:fldChar w:fldCharType="end"/>
        </w:r>
      </w:hyperlink>
    </w:p>
    <w:p w14:paraId="47540DF9" w14:textId="279BA330"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8" w:history="1">
        <w:r w:rsidR="00594001" w:rsidRPr="00717BC5">
          <w:rPr>
            <w:rStyle w:val="Hyperlink"/>
            <w:noProof/>
          </w:rPr>
          <w:t>Figure 12. Technical framework of the study: internal (blue) and external (grey) technical dependencies (* = Python library). The several external dependencies of the used Python libraries are not included in the graph.</w:t>
        </w:r>
        <w:r w:rsidR="00594001">
          <w:rPr>
            <w:noProof/>
            <w:webHidden/>
          </w:rPr>
          <w:tab/>
        </w:r>
        <w:r w:rsidR="00594001">
          <w:rPr>
            <w:noProof/>
            <w:webHidden/>
          </w:rPr>
          <w:fldChar w:fldCharType="begin"/>
        </w:r>
        <w:r w:rsidR="00594001">
          <w:rPr>
            <w:noProof/>
            <w:webHidden/>
          </w:rPr>
          <w:instrText xml:space="preserve"> PAGEREF _Toc37690008 \h </w:instrText>
        </w:r>
        <w:r w:rsidR="00594001">
          <w:rPr>
            <w:noProof/>
            <w:webHidden/>
          </w:rPr>
        </w:r>
        <w:r w:rsidR="00594001">
          <w:rPr>
            <w:noProof/>
            <w:webHidden/>
          </w:rPr>
          <w:fldChar w:fldCharType="separate"/>
        </w:r>
        <w:r w:rsidR="00594001">
          <w:rPr>
            <w:noProof/>
            <w:webHidden/>
          </w:rPr>
          <w:t>28</w:t>
        </w:r>
        <w:r w:rsidR="00594001">
          <w:rPr>
            <w:noProof/>
            <w:webHidden/>
          </w:rPr>
          <w:fldChar w:fldCharType="end"/>
        </w:r>
      </w:hyperlink>
    </w:p>
    <w:p w14:paraId="7EA8EC82" w14:textId="10CB1F26"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09" w:history="1">
        <w:r w:rsidR="00594001" w:rsidRPr="00717BC5">
          <w:rPr>
            <w:rStyle w:val="Hyperlink"/>
            <w:noProof/>
          </w:rPr>
          <w:t>Figure 13. Workflow of street network graph acquisition and construction.</w:t>
        </w:r>
        <w:r w:rsidR="00594001">
          <w:rPr>
            <w:noProof/>
            <w:webHidden/>
          </w:rPr>
          <w:tab/>
        </w:r>
        <w:r w:rsidR="00594001">
          <w:rPr>
            <w:noProof/>
            <w:webHidden/>
          </w:rPr>
          <w:fldChar w:fldCharType="begin"/>
        </w:r>
        <w:r w:rsidR="00594001">
          <w:rPr>
            <w:noProof/>
            <w:webHidden/>
          </w:rPr>
          <w:instrText xml:space="preserve"> PAGEREF _Toc37690009 \h </w:instrText>
        </w:r>
        <w:r w:rsidR="00594001">
          <w:rPr>
            <w:noProof/>
            <w:webHidden/>
          </w:rPr>
        </w:r>
        <w:r w:rsidR="00594001">
          <w:rPr>
            <w:noProof/>
            <w:webHidden/>
          </w:rPr>
          <w:fldChar w:fldCharType="separate"/>
        </w:r>
        <w:r w:rsidR="00594001">
          <w:rPr>
            <w:noProof/>
            <w:webHidden/>
          </w:rPr>
          <w:t>30</w:t>
        </w:r>
        <w:r w:rsidR="00594001">
          <w:rPr>
            <w:noProof/>
            <w:webHidden/>
          </w:rPr>
          <w:fldChar w:fldCharType="end"/>
        </w:r>
      </w:hyperlink>
    </w:p>
    <w:p w14:paraId="31863C60" w14:textId="7EDBE30D"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0" w:history="1">
        <w:r w:rsidR="00594001" w:rsidRPr="00717BC5">
          <w:rPr>
            <w:rStyle w:val="Hyperlink"/>
            <w:noProof/>
          </w:rPr>
          <w:t>Figure 14. Workflow of extracting exposures to traffic noise (contaminated distances) to the edges of the graph.</w:t>
        </w:r>
        <w:r w:rsidR="00594001">
          <w:rPr>
            <w:noProof/>
            <w:webHidden/>
          </w:rPr>
          <w:tab/>
        </w:r>
        <w:r w:rsidR="00594001">
          <w:rPr>
            <w:noProof/>
            <w:webHidden/>
          </w:rPr>
          <w:fldChar w:fldCharType="begin"/>
        </w:r>
        <w:r w:rsidR="00594001">
          <w:rPr>
            <w:noProof/>
            <w:webHidden/>
          </w:rPr>
          <w:instrText xml:space="preserve"> PAGEREF _Toc37690010 \h </w:instrText>
        </w:r>
        <w:r w:rsidR="00594001">
          <w:rPr>
            <w:noProof/>
            <w:webHidden/>
          </w:rPr>
        </w:r>
        <w:r w:rsidR="00594001">
          <w:rPr>
            <w:noProof/>
            <w:webHidden/>
          </w:rPr>
          <w:fldChar w:fldCharType="separate"/>
        </w:r>
        <w:r w:rsidR="00594001">
          <w:rPr>
            <w:noProof/>
            <w:webHidden/>
          </w:rPr>
          <w:t>30</w:t>
        </w:r>
        <w:r w:rsidR="00594001">
          <w:rPr>
            <w:noProof/>
            <w:webHidden/>
          </w:rPr>
          <w:fldChar w:fldCharType="end"/>
        </w:r>
      </w:hyperlink>
    </w:p>
    <w:p w14:paraId="05C7002D" w14:textId="4A9E574E"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1" w:history="1">
        <w:r w:rsidR="00594001" w:rsidRPr="00717BC5">
          <w:rPr>
            <w:rStyle w:val="Hyperlink"/>
            <w:noProof/>
          </w:rPr>
          <w:t>Figure 15. Noise cost coefficients for dB range 45–75 dB calculated with both equations presented in this chapter (Table 3).</w:t>
        </w:r>
        <w:r w:rsidR="00594001">
          <w:rPr>
            <w:noProof/>
            <w:webHidden/>
          </w:rPr>
          <w:tab/>
        </w:r>
        <w:r w:rsidR="00594001">
          <w:rPr>
            <w:noProof/>
            <w:webHidden/>
          </w:rPr>
          <w:fldChar w:fldCharType="begin"/>
        </w:r>
        <w:r w:rsidR="00594001">
          <w:rPr>
            <w:noProof/>
            <w:webHidden/>
          </w:rPr>
          <w:instrText xml:space="preserve"> PAGEREF _Toc37690011 \h </w:instrText>
        </w:r>
        <w:r w:rsidR="00594001">
          <w:rPr>
            <w:noProof/>
            <w:webHidden/>
          </w:rPr>
        </w:r>
        <w:r w:rsidR="00594001">
          <w:rPr>
            <w:noProof/>
            <w:webHidden/>
          </w:rPr>
          <w:fldChar w:fldCharType="separate"/>
        </w:r>
        <w:r w:rsidR="00594001">
          <w:rPr>
            <w:noProof/>
            <w:webHidden/>
          </w:rPr>
          <w:t>34</w:t>
        </w:r>
        <w:r w:rsidR="00594001">
          <w:rPr>
            <w:noProof/>
            <w:webHidden/>
          </w:rPr>
          <w:fldChar w:fldCharType="end"/>
        </w:r>
      </w:hyperlink>
    </w:p>
    <w:p w14:paraId="3E5E74E5" w14:textId="16BF8FA8"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2" w:history="1">
        <w:r w:rsidR="00594001" w:rsidRPr="00717BC5">
          <w:rPr>
            <w:rStyle w:val="Hyperlink"/>
            <w:noProof/>
          </w:rPr>
          <w:t>Figure 16. Workflow of calculating and adding noise sensitivity specific edge costs as new edge attributes.</w:t>
        </w:r>
        <w:r w:rsidR="00594001">
          <w:rPr>
            <w:noProof/>
            <w:webHidden/>
          </w:rPr>
          <w:tab/>
        </w:r>
        <w:r w:rsidR="00594001">
          <w:rPr>
            <w:noProof/>
            <w:webHidden/>
          </w:rPr>
          <w:fldChar w:fldCharType="begin"/>
        </w:r>
        <w:r w:rsidR="00594001">
          <w:rPr>
            <w:noProof/>
            <w:webHidden/>
          </w:rPr>
          <w:instrText xml:space="preserve"> PAGEREF _Toc37690012 \h </w:instrText>
        </w:r>
        <w:r w:rsidR="00594001">
          <w:rPr>
            <w:noProof/>
            <w:webHidden/>
          </w:rPr>
        </w:r>
        <w:r w:rsidR="00594001">
          <w:rPr>
            <w:noProof/>
            <w:webHidden/>
          </w:rPr>
          <w:fldChar w:fldCharType="separate"/>
        </w:r>
        <w:r w:rsidR="00594001">
          <w:rPr>
            <w:noProof/>
            <w:webHidden/>
          </w:rPr>
          <w:t>35</w:t>
        </w:r>
        <w:r w:rsidR="00594001">
          <w:rPr>
            <w:noProof/>
            <w:webHidden/>
          </w:rPr>
          <w:fldChar w:fldCharType="end"/>
        </w:r>
      </w:hyperlink>
    </w:p>
    <w:p w14:paraId="48B75806" w14:textId="02D2BFFC"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3" w:history="1">
        <w:r w:rsidR="00594001" w:rsidRPr="00717BC5">
          <w:rPr>
            <w:rStyle w:val="Hyperlink"/>
            <w:noProof/>
          </w:rPr>
          <w:t>Figure 17. The sequence of high-level actions included in solving a regular pathfinding problem with quiet path routing application.</w:t>
        </w:r>
        <w:r w:rsidR="00594001">
          <w:rPr>
            <w:noProof/>
            <w:webHidden/>
          </w:rPr>
          <w:tab/>
        </w:r>
        <w:r w:rsidR="00594001">
          <w:rPr>
            <w:noProof/>
            <w:webHidden/>
          </w:rPr>
          <w:fldChar w:fldCharType="begin"/>
        </w:r>
        <w:r w:rsidR="00594001">
          <w:rPr>
            <w:noProof/>
            <w:webHidden/>
          </w:rPr>
          <w:instrText xml:space="preserve"> PAGEREF _Toc37690013 \h </w:instrText>
        </w:r>
        <w:r w:rsidR="00594001">
          <w:rPr>
            <w:noProof/>
            <w:webHidden/>
          </w:rPr>
        </w:r>
        <w:r w:rsidR="00594001">
          <w:rPr>
            <w:noProof/>
            <w:webHidden/>
          </w:rPr>
          <w:fldChar w:fldCharType="separate"/>
        </w:r>
        <w:r w:rsidR="00594001">
          <w:rPr>
            <w:noProof/>
            <w:webHidden/>
          </w:rPr>
          <w:t>37</w:t>
        </w:r>
        <w:r w:rsidR="00594001">
          <w:rPr>
            <w:noProof/>
            <w:webHidden/>
          </w:rPr>
          <w:fldChar w:fldCharType="end"/>
        </w:r>
      </w:hyperlink>
    </w:p>
    <w:p w14:paraId="3CB8A80F" w14:textId="4693E125"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4" w:history="1">
        <w:r w:rsidR="00594001" w:rsidRPr="00717BC5">
          <w:rPr>
            <w:rStyle w:val="Hyperlink"/>
            <w:noProof/>
          </w:rPr>
          <w:t>Figure 18. Technical architecture of the quiet path route planner web application.</w:t>
        </w:r>
        <w:r w:rsidR="00594001">
          <w:rPr>
            <w:noProof/>
            <w:webHidden/>
          </w:rPr>
          <w:tab/>
        </w:r>
        <w:r w:rsidR="00594001">
          <w:rPr>
            <w:noProof/>
            <w:webHidden/>
          </w:rPr>
          <w:fldChar w:fldCharType="begin"/>
        </w:r>
        <w:r w:rsidR="00594001">
          <w:rPr>
            <w:noProof/>
            <w:webHidden/>
          </w:rPr>
          <w:instrText xml:space="preserve"> PAGEREF _Toc37690014 \h </w:instrText>
        </w:r>
        <w:r w:rsidR="00594001">
          <w:rPr>
            <w:noProof/>
            <w:webHidden/>
          </w:rPr>
        </w:r>
        <w:r w:rsidR="00594001">
          <w:rPr>
            <w:noProof/>
            <w:webHidden/>
          </w:rPr>
          <w:fldChar w:fldCharType="separate"/>
        </w:r>
        <w:r w:rsidR="00594001">
          <w:rPr>
            <w:noProof/>
            <w:webHidden/>
          </w:rPr>
          <w:t>40</w:t>
        </w:r>
        <w:r w:rsidR="00594001">
          <w:rPr>
            <w:noProof/>
            <w:webHidden/>
          </w:rPr>
          <w:fldChar w:fldCharType="end"/>
        </w:r>
      </w:hyperlink>
    </w:p>
    <w:p w14:paraId="1314250A" w14:textId="1CBC6365"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5" w:history="1">
        <w:r w:rsidR="00594001" w:rsidRPr="00717BC5">
          <w:rPr>
            <w:rStyle w:val="Hyperlink"/>
            <w:noProof/>
          </w:rPr>
          <w:t>Figure 19. Workflow of the analysis for identifying origin – PT stop (or commuting destination) walks and estimating of their utilization rates based on commuter flows.</w:t>
        </w:r>
        <w:r w:rsidR="00594001">
          <w:rPr>
            <w:noProof/>
            <w:webHidden/>
          </w:rPr>
          <w:tab/>
        </w:r>
        <w:r w:rsidR="00594001">
          <w:rPr>
            <w:noProof/>
            <w:webHidden/>
          </w:rPr>
          <w:fldChar w:fldCharType="begin"/>
        </w:r>
        <w:r w:rsidR="00594001">
          <w:rPr>
            <w:noProof/>
            <w:webHidden/>
          </w:rPr>
          <w:instrText xml:space="preserve"> PAGEREF _Toc37690015 \h </w:instrText>
        </w:r>
        <w:r w:rsidR="00594001">
          <w:rPr>
            <w:noProof/>
            <w:webHidden/>
          </w:rPr>
        </w:r>
        <w:r w:rsidR="00594001">
          <w:rPr>
            <w:noProof/>
            <w:webHidden/>
          </w:rPr>
          <w:fldChar w:fldCharType="separate"/>
        </w:r>
        <w:r w:rsidR="00594001">
          <w:rPr>
            <w:noProof/>
            <w:webHidden/>
          </w:rPr>
          <w:t>42</w:t>
        </w:r>
        <w:r w:rsidR="00594001">
          <w:rPr>
            <w:noProof/>
            <w:webHidden/>
          </w:rPr>
          <w:fldChar w:fldCharType="end"/>
        </w:r>
      </w:hyperlink>
    </w:p>
    <w:p w14:paraId="06DD9F18" w14:textId="4C7FE1DE"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6" w:history="1">
        <w:r w:rsidR="00594001" w:rsidRPr="00717BC5">
          <w:rPr>
            <w:rStyle w:val="Hyperlink"/>
            <w:noProof/>
          </w:rPr>
          <w:t>Figure 20. Workflow of the analysis for 1) calculating short and quiet paths by ODs of the local walks, 2) assessing exposures to traffic noise on the paths and 3) assessing achievable reductions in traffic noise exposure by taking quiet paths (see 3.8).</w:t>
        </w:r>
        <w:r w:rsidR="00594001">
          <w:rPr>
            <w:noProof/>
            <w:webHidden/>
          </w:rPr>
          <w:tab/>
        </w:r>
        <w:r w:rsidR="00594001">
          <w:rPr>
            <w:noProof/>
            <w:webHidden/>
          </w:rPr>
          <w:fldChar w:fldCharType="begin"/>
        </w:r>
        <w:r w:rsidR="00594001">
          <w:rPr>
            <w:noProof/>
            <w:webHidden/>
          </w:rPr>
          <w:instrText xml:space="preserve"> PAGEREF _Toc37690016 \h </w:instrText>
        </w:r>
        <w:r w:rsidR="00594001">
          <w:rPr>
            <w:noProof/>
            <w:webHidden/>
          </w:rPr>
        </w:r>
        <w:r w:rsidR="00594001">
          <w:rPr>
            <w:noProof/>
            <w:webHidden/>
          </w:rPr>
          <w:fldChar w:fldCharType="separate"/>
        </w:r>
        <w:r w:rsidR="00594001">
          <w:rPr>
            <w:noProof/>
            <w:webHidden/>
          </w:rPr>
          <w:t>43</w:t>
        </w:r>
        <w:r w:rsidR="00594001">
          <w:rPr>
            <w:noProof/>
            <w:webHidden/>
          </w:rPr>
          <w:fldChar w:fldCharType="end"/>
        </w:r>
      </w:hyperlink>
    </w:p>
    <w:p w14:paraId="7F2D0081" w14:textId="5DDFB226"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7" w:history="1">
        <w:r w:rsidR="00594001" w:rsidRPr="00717BC5">
          <w:rPr>
            <w:rStyle w:val="Hyperlink"/>
            <w:noProof/>
          </w:rPr>
          <w:t>Figure 21. Extent of the itinerary planning analysis by commuting flow data. The point symbols represent “central workplace locations” within each city district.</w:t>
        </w:r>
        <w:r w:rsidR="00594001">
          <w:rPr>
            <w:noProof/>
            <w:webHidden/>
          </w:rPr>
          <w:tab/>
        </w:r>
        <w:r w:rsidR="00594001">
          <w:rPr>
            <w:noProof/>
            <w:webHidden/>
          </w:rPr>
          <w:fldChar w:fldCharType="begin"/>
        </w:r>
        <w:r w:rsidR="00594001">
          <w:rPr>
            <w:noProof/>
            <w:webHidden/>
          </w:rPr>
          <w:instrText xml:space="preserve"> PAGEREF _Toc37690017 \h </w:instrText>
        </w:r>
        <w:r w:rsidR="00594001">
          <w:rPr>
            <w:noProof/>
            <w:webHidden/>
          </w:rPr>
        </w:r>
        <w:r w:rsidR="00594001">
          <w:rPr>
            <w:noProof/>
            <w:webHidden/>
          </w:rPr>
          <w:fldChar w:fldCharType="separate"/>
        </w:r>
        <w:r w:rsidR="00594001">
          <w:rPr>
            <w:noProof/>
            <w:webHidden/>
          </w:rPr>
          <w:t>44</w:t>
        </w:r>
        <w:r w:rsidR="00594001">
          <w:rPr>
            <w:noProof/>
            <w:webHidden/>
          </w:rPr>
          <w:fldChar w:fldCharType="end"/>
        </w:r>
      </w:hyperlink>
    </w:p>
    <w:p w14:paraId="7C795C2E" w14:textId="0084EB56"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8" w:history="1">
        <w:r w:rsidR="00594001" w:rsidRPr="00717BC5">
          <w:rPr>
            <w:rStyle w:val="Hyperlink"/>
            <w:noProof/>
          </w:rPr>
          <w:t>Figure 22. An example of local walks and their utilization rates from one origin as a result of the itinerary planning analysis. Most of the destinations of the walks are public transport stops.</w:t>
        </w:r>
        <w:r w:rsidR="00594001">
          <w:rPr>
            <w:noProof/>
            <w:webHidden/>
          </w:rPr>
          <w:tab/>
        </w:r>
        <w:r w:rsidR="00594001">
          <w:rPr>
            <w:noProof/>
            <w:webHidden/>
          </w:rPr>
          <w:fldChar w:fldCharType="begin"/>
        </w:r>
        <w:r w:rsidR="00594001">
          <w:rPr>
            <w:noProof/>
            <w:webHidden/>
          </w:rPr>
          <w:instrText xml:space="preserve"> PAGEREF _Toc37690018 \h </w:instrText>
        </w:r>
        <w:r w:rsidR="00594001">
          <w:rPr>
            <w:noProof/>
            <w:webHidden/>
          </w:rPr>
        </w:r>
        <w:r w:rsidR="00594001">
          <w:rPr>
            <w:noProof/>
            <w:webHidden/>
          </w:rPr>
          <w:fldChar w:fldCharType="separate"/>
        </w:r>
        <w:r w:rsidR="00594001">
          <w:rPr>
            <w:noProof/>
            <w:webHidden/>
          </w:rPr>
          <w:t>46</w:t>
        </w:r>
        <w:r w:rsidR="00594001">
          <w:rPr>
            <w:noProof/>
            <w:webHidden/>
          </w:rPr>
          <w:fldChar w:fldCharType="end"/>
        </w:r>
      </w:hyperlink>
    </w:p>
    <w:p w14:paraId="56D252B6" w14:textId="11542D8A"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19" w:history="1">
        <w:r w:rsidR="00594001" w:rsidRPr="00717BC5">
          <w:rPr>
            <w:rStyle w:val="Hyperlink"/>
            <w:noProof/>
          </w:rPr>
          <w:t>Figure 23. Inclusion (%) of commutes per origin in the itinerary planning analysis for finding local walks to PT stops and commuting destinations.</w:t>
        </w:r>
        <w:r w:rsidR="00594001">
          <w:rPr>
            <w:noProof/>
            <w:webHidden/>
          </w:rPr>
          <w:tab/>
        </w:r>
        <w:r w:rsidR="00594001">
          <w:rPr>
            <w:noProof/>
            <w:webHidden/>
          </w:rPr>
          <w:fldChar w:fldCharType="begin"/>
        </w:r>
        <w:r w:rsidR="00594001">
          <w:rPr>
            <w:noProof/>
            <w:webHidden/>
          </w:rPr>
          <w:instrText xml:space="preserve"> PAGEREF _Toc37690019 \h </w:instrText>
        </w:r>
        <w:r w:rsidR="00594001">
          <w:rPr>
            <w:noProof/>
            <w:webHidden/>
          </w:rPr>
        </w:r>
        <w:r w:rsidR="00594001">
          <w:rPr>
            <w:noProof/>
            <w:webHidden/>
          </w:rPr>
          <w:fldChar w:fldCharType="separate"/>
        </w:r>
        <w:r w:rsidR="00594001">
          <w:rPr>
            <w:noProof/>
            <w:webHidden/>
          </w:rPr>
          <w:t>47</w:t>
        </w:r>
        <w:r w:rsidR="00594001">
          <w:rPr>
            <w:noProof/>
            <w:webHidden/>
          </w:rPr>
          <w:fldChar w:fldCharType="end"/>
        </w:r>
      </w:hyperlink>
    </w:p>
    <w:p w14:paraId="5DBBEFA6" w14:textId="26074E89"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0" w:history="1">
        <w:r w:rsidR="00594001" w:rsidRPr="00717BC5">
          <w:rPr>
            <w:rStyle w:val="Hyperlink"/>
            <w:noProof/>
          </w:rPr>
          <w:t>Figure 24. Number of commutes vs. commutes included in the routing analysis (%) per origin.</w:t>
        </w:r>
        <w:r w:rsidR="00594001">
          <w:rPr>
            <w:noProof/>
            <w:webHidden/>
          </w:rPr>
          <w:tab/>
        </w:r>
        <w:r w:rsidR="00594001">
          <w:rPr>
            <w:noProof/>
            <w:webHidden/>
          </w:rPr>
          <w:fldChar w:fldCharType="begin"/>
        </w:r>
        <w:r w:rsidR="00594001">
          <w:rPr>
            <w:noProof/>
            <w:webHidden/>
          </w:rPr>
          <w:instrText xml:space="preserve"> PAGEREF _Toc37690020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0DE5A3DA" w14:textId="47D3FCA0"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1" w:history="1">
        <w:r w:rsidR="00594001" w:rsidRPr="00717BC5">
          <w:rPr>
            <w:rStyle w:val="Hyperlink"/>
            <w:noProof/>
          </w:rPr>
          <w:t>Figure 25. All shortest paths visualized with feature blending method: overlapping paths show darker on the map.</w:t>
        </w:r>
        <w:r w:rsidR="00594001">
          <w:rPr>
            <w:noProof/>
            <w:webHidden/>
          </w:rPr>
          <w:tab/>
        </w:r>
        <w:r w:rsidR="00594001">
          <w:rPr>
            <w:noProof/>
            <w:webHidden/>
          </w:rPr>
          <w:fldChar w:fldCharType="begin"/>
        </w:r>
        <w:r w:rsidR="00594001">
          <w:rPr>
            <w:noProof/>
            <w:webHidden/>
          </w:rPr>
          <w:instrText xml:space="preserve"> PAGEREF _Toc37690021 \h </w:instrText>
        </w:r>
        <w:r w:rsidR="00594001">
          <w:rPr>
            <w:noProof/>
            <w:webHidden/>
          </w:rPr>
        </w:r>
        <w:r w:rsidR="00594001">
          <w:rPr>
            <w:noProof/>
            <w:webHidden/>
          </w:rPr>
          <w:fldChar w:fldCharType="separate"/>
        </w:r>
        <w:r w:rsidR="00594001">
          <w:rPr>
            <w:noProof/>
            <w:webHidden/>
          </w:rPr>
          <w:t>49</w:t>
        </w:r>
        <w:r w:rsidR="00594001">
          <w:rPr>
            <w:noProof/>
            <w:webHidden/>
          </w:rPr>
          <w:fldChar w:fldCharType="end"/>
        </w:r>
      </w:hyperlink>
    </w:p>
    <w:p w14:paraId="3DCB8EEE" w14:textId="60F2591E"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2" w:history="1">
        <w:r w:rsidR="00594001" w:rsidRPr="00717BC5">
          <w:rPr>
            <w:rStyle w:val="Hyperlink"/>
            <w:noProof/>
          </w:rPr>
          <w:t>Figure 26. Mean walking distance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2 \h </w:instrText>
        </w:r>
        <w:r w:rsidR="00594001">
          <w:rPr>
            <w:noProof/>
            <w:webHidden/>
          </w:rPr>
        </w:r>
        <w:r w:rsidR="00594001">
          <w:rPr>
            <w:noProof/>
            <w:webHidden/>
          </w:rPr>
          <w:fldChar w:fldCharType="separate"/>
        </w:r>
        <w:r w:rsidR="00594001">
          <w:rPr>
            <w:noProof/>
            <w:webHidden/>
          </w:rPr>
          <w:t>55</w:t>
        </w:r>
        <w:r w:rsidR="00594001">
          <w:rPr>
            <w:noProof/>
            <w:webHidden/>
          </w:rPr>
          <w:fldChar w:fldCharType="end"/>
        </w:r>
      </w:hyperlink>
    </w:p>
    <w:p w14:paraId="453704CC" w14:textId="41119B6E"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3" w:history="1">
        <w:r w:rsidR="00594001" w:rsidRPr="00717BC5">
          <w:rPr>
            <w:rStyle w:val="Hyperlink"/>
            <w:noProof/>
          </w:rPr>
          <w:t>Figure 27. Mean traffic noise level (dB(A)) on walks from homes to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3 \h </w:instrText>
        </w:r>
        <w:r w:rsidR="00594001">
          <w:rPr>
            <w:noProof/>
            <w:webHidden/>
          </w:rPr>
        </w:r>
        <w:r w:rsidR="00594001">
          <w:rPr>
            <w:noProof/>
            <w:webHidden/>
          </w:rPr>
          <w:fldChar w:fldCharType="separate"/>
        </w:r>
        <w:r w:rsidR="00594001">
          <w:rPr>
            <w:noProof/>
            <w:webHidden/>
          </w:rPr>
          <w:t>56</w:t>
        </w:r>
        <w:r w:rsidR="00594001">
          <w:rPr>
            <w:noProof/>
            <w:webHidden/>
          </w:rPr>
          <w:fldChar w:fldCharType="end"/>
        </w:r>
      </w:hyperlink>
    </w:p>
    <w:p w14:paraId="6ABFD2C2" w14:textId="2AE35492"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4" w:history="1">
        <w:r w:rsidR="00594001" w:rsidRPr="00717BC5">
          <w:rPr>
            <w:rStyle w:val="Hyperlink"/>
            <w:noProof/>
          </w:rPr>
          <w:t>Figure 28. Mean exposures to +65 dB(A) traffic noise levels (m)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4 \h </w:instrText>
        </w:r>
        <w:r w:rsidR="00594001">
          <w:rPr>
            <w:noProof/>
            <w:webHidden/>
          </w:rPr>
        </w:r>
        <w:r w:rsidR="00594001">
          <w:rPr>
            <w:noProof/>
            <w:webHidden/>
          </w:rPr>
          <w:fldChar w:fldCharType="separate"/>
        </w:r>
        <w:r w:rsidR="00594001">
          <w:rPr>
            <w:noProof/>
            <w:webHidden/>
          </w:rPr>
          <w:t>57</w:t>
        </w:r>
        <w:r w:rsidR="00594001">
          <w:rPr>
            <w:noProof/>
            <w:webHidden/>
          </w:rPr>
          <w:fldChar w:fldCharType="end"/>
        </w:r>
      </w:hyperlink>
    </w:p>
    <w:p w14:paraId="5C0555B6" w14:textId="3B634AC3"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5" w:history="1">
        <w:r w:rsidR="00594001" w:rsidRPr="00717BC5">
          <w:rPr>
            <w:rStyle w:val="Hyperlink"/>
            <w:noProof/>
          </w:rPr>
          <w:t>Figure 29. Mean exposures to +70 dB traffic noise levels (m)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5 \h </w:instrText>
        </w:r>
        <w:r w:rsidR="00594001">
          <w:rPr>
            <w:noProof/>
            <w:webHidden/>
          </w:rPr>
        </w:r>
        <w:r w:rsidR="00594001">
          <w:rPr>
            <w:noProof/>
            <w:webHidden/>
          </w:rPr>
          <w:fldChar w:fldCharType="separate"/>
        </w:r>
        <w:r w:rsidR="00594001">
          <w:rPr>
            <w:noProof/>
            <w:webHidden/>
          </w:rPr>
          <w:t>58</w:t>
        </w:r>
        <w:r w:rsidR="00594001">
          <w:rPr>
            <w:noProof/>
            <w:webHidden/>
          </w:rPr>
          <w:fldChar w:fldCharType="end"/>
        </w:r>
      </w:hyperlink>
    </w:p>
    <w:p w14:paraId="53B5FCE9" w14:textId="25665C7C"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6" w:history="1">
        <w:r w:rsidR="00594001" w:rsidRPr="00717BC5">
          <w:rPr>
            <w:rStyle w:val="Hyperlink"/>
            <w:noProof/>
          </w:rPr>
          <w:t>Figure 30. Mean exposure to +65 dB(A) traffic noise levels (%)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6 \h </w:instrText>
        </w:r>
        <w:r w:rsidR="00594001">
          <w:rPr>
            <w:noProof/>
            <w:webHidden/>
          </w:rPr>
        </w:r>
        <w:r w:rsidR="00594001">
          <w:rPr>
            <w:noProof/>
            <w:webHidden/>
          </w:rPr>
          <w:fldChar w:fldCharType="separate"/>
        </w:r>
        <w:r w:rsidR="00594001">
          <w:rPr>
            <w:noProof/>
            <w:webHidden/>
          </w:rPr>
          <w:t>59</w:t>
        </w:r>
        <w:r w:rsidR="00594001">
          <w:rPr>
            <w:noProof/>
            <w:webHidden/>
          </w:rPr>
          <w:fldChar w:fldCharType="end"/>
        </w:r>
      </w:hyperlink>
    </w:p>
    <w:p w14:paraId="07B44FAA" w14:textId="482BE0F2"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7" w:history="1">
        <w:r w:rsidR="00594001" w:rsidRPr="00717BC5">
          <w:rPr>
            <w:rStyle w:val="Hyperlink"/>
            <w:noProof/>
          </w:rPr>
          <w:t>Figure 31. Mean exposure to +70 dB(A) traffic noise levels (%) on walks from homes to public transport (PT) stops. The averages are weighted with the estimated utilization rates of the walks based on the total flow of commutes using each origin – PT stop pair.</w:t>
        </w:r>
        <w:r w:rsidR="00594001">
          <w:rPr>
            <w:noProof/>
            <w:webHidden/>
          </w:rPr>
          <w:tab/>
        </w:r>
        <w:r w:rsidR="00594001">
          <w:rPr>
            <w:noProof/>
            <w:webHidden/>
          </w:rPr>
          <w:fldChar w:fldCharType="begin"/>
        </w:r>
        <w:r w:rsidR="00594001">
          <w:rPr>
            <w:noProof/>
            <w:webHidden/>
          </w:rPr>
          <w:instrText xml:space="preserve"> PAGEREF _Toc37690027 \h </w:instrText>
        </w:r>
        <w:r w:rsidR="00594001">
          <w:rPr>
            <w:noProof/>
            <w:webHidden/>
          </w:rPr>
        </w:r>
        <w:r w:rsidR="00594001">
          <w:rPr>
            <w:noProof/>
            <w:webHidden/>
          </w:rPr>
          <w:fldChar w:fldCharType="separate"/>
        </w:r>
        <w:r w:rsidR="00594001">
          <w:rPr>
            <w:noProof/>
            <w:webHidden/>
          </w:rPr>
          <w:t>60</w:t>
        </w:r>
        <w:r w:rsidR="00594001">
          <w:rPr>
            <w:noProof/>
            <w:webHidden/>
          </w:rPr>
          <w:fldChar w:fldCharType="end"/>
        </w:r>
      </w:hyperlink>
    </w:p>
    <w:p w14:paraId="2B60D825" w14:textId="6736E69B"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8" w:history="1">
        <w:r w:rsidR="00594001" w:rsidRPr="00717BC5">
          <w:rPr>
            <w:rStyle w:val="Hyperlink"/>
            <w:noProof/>
          </w:rPr>
          <w:t>Figure 32. A typical sequence of actions included in solving one pathfinding problem from the perspective of the route planner application (green) and user (blue).</w:t>
        </w:r>
        <w:r w:rsidR="00594001">
          <w:rPr>
            <w:noProof/>
            <w:webHidden/>
          </w:rPr>
          <w:tab/>
        </w:r>
        <w:r w:rsidR="00594001">
          <w:rPr>
            <w:noProof/>
            <w:webHidden/>
          </w:rPr>
          <w:fldChar w:fldCharType="begin"/>
        </w:r>
        <w:r w:rsidR="00594001">
          <w:rPr>
            <w:noProof/>
            <w:webHidden/>
          </w:rPr>
          <w:instrText xml:space="preserve"> PAGEREF _Toc37690028 \h </w:instrText>
        </w:r>
        <w:r w:rsidR="00594001">
          <w:rPr>
            <w:noProof/>
            <w:webHidden/>
          </w:rPr>
        </w:r>
        <w:r w:rsidR="00594001">
          <w:rPr>
            <w:noProof/>
            <w:webHidden/>
          </w:rPr>
          <w:fldChar w:fldCharType="separate"/>
        </w:r>
        <w:r w:rsidR="00594001">
          <w:rPr>
            <w:noProof/>
            <w:webHidden/>
          </w:rPr>
          <w:t>66</w:t>
        </w:r>
        <w:r w:rsidR="00594001">
          <w:rPr>
            <w:noProof/>
            <w:webHidden/>
          </w:rPr>
          <w:fldChar w:fldCharType="end"/>
        </w:r>
      </w:hyperlink>
    </w:p>
    <w:p w14:paraId="3D50BD70" w14:textId="775CBD6B"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29" w:history="1">
        <w:r w:rsidR="00594001" w:rsidRPr="00717BC5">
          <w:rPr>
            <w:rStyle w:val="Hyperlink"/>
            <w:noProof/>
          </w:rPr>
          <w:t>Figure 33. The user interface of the quiet path route planner when showing two alternative paths (one shortest path and one quiet path).</w:t>
        </w:r>
        <w:r w:rsidR="00594001">
          <w:rPr>
            <w:noProof/>
            <w:webHidden/>
          </w:rPr>
          <w:tab/>
        </w:r>
        <w:r w:rsidR="00594001">
          <w:rPr>
            <w:noProof/>
            <w:webHidden/>
          </w:rPr>
          <w:fldChar w:fldCharType="begin"/>
        </w:r>
        <w:r w:rsidR="00594001">
          <w:rPr>
            <w:noProof/>
            <w:webHidden/>
          </w:rPr>
          <w:instrText xml:space="preserve"> PAGEREF _Toc37690029 \h </w:instrText>
        </w:r>
        <w:r w:rsidR="00594001">
          <w:rPr>
            <w:noProof/>
            <w:webHidden/>
          </w:rPr>
        </w:r>
        <w:r w:rsidR="00594001">
          <w:rPr>
            <w:noProof/>
            <w:webHidden/>
          </w:rPr>
          <w:fldChar w:fldCharType="separate"/>
        </w:r>
        <w:r w:rsidR="00594001">
          <w:rPr>
            <w:noProof/>
            <w:webHidden/>
          </w:rPr>
          <w:t>67</w:t>
        </w:r>
        <w:r w:rsidR="00594001">
          <w:rPr>
            <w:noProof/>
            <w:webHidden/>
          </w:rPr>
          <w:fldChar w:fldCharType="end"/>
        </w:r>
      </w:hyperlink>
    </w:p>
    <w:p w14:paraId="5D803BCA" w14:textId="266D796C"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0" w:history="1">
        <w:r w:rsidR="00594001" w:rsidRPr="00717BC5">
          <w:rPr>
            <w:rStyle w:val="Hyperlink"/>
            <w:noProof/>
          </w:rPr>
          <w:t>Figure 34. The user interface of the quiet path route planner when showing several alternative paths (one shortest path and six quiet paths). In the third picture, longest paths are being filtered by a user-defined length threshold.</w:t>
        </w:r>
        <w:r w:rsidR="00594001">
          <w:rPr>
            <w:noProof/>
            <w:webHidden/>
          </w:rPr>
          <w:tab/>
        </w:r>
        <w:r w:rsidR="00594001">
          <w:rPr>
            <w:noProof/>
            <w:webHidden/>
          </w:rPr>
          <w:fldChar w:fldCharType="begin"/>
        </w:r>
        <w:r w:rsidR="00594001">
          <w:rPr>
            <w:noProof/>
            <w:webHidden/>
          </w:rPr>
          <w:instrText xml:space="preserve"> PAGEREF _Toc37690030 \h </w:instrText>
        </w:r>
        <w:r w:rsidR="00594001">
          <w:rPr>
            <w:noProof/>
            <w:webHidden/>
          </w:rPr>
        </w:r>
        <w:r w:rsidR="00594001">
          <w:rPr>
            <w:noProof/>
            <w:webHidden/>
          </w:rPr>
          <w:fldChar w:fldCharType="separate"/>
        </w:r>
        <w:r w:rsidR="00594001">
          <w:rPr>
            <w:noProof/>
            <w:webHidden/>
          </w:rPr>
          <w:t>67</w:t>
        </w:r>
        <w:r w:rsidR="00594001">
          <w:rPr>
            <w:noProof/>
            <w:webHidden/>
          </w:rPr>
          <w:fldChar w:fldCharType="end"/>
        </w:r>
      </w:hyperlink>
    </w:p>
    <w:p w14:paraId="1B82A6E0" w14:textId="25A3A9C1"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1" w:history="1">
        <w:r w:rsidR="00594001" w:rsidRPr="00717BC5">
          <w:rPr>
            <w:rStyle w:val="Hyperlink"/>
            <w:noProof/>
          </w:rPr>
          <w:t>Figure 35. “Add to home screen” -functionality of the web application; the quiet path route planner can be "installed" on user's phone to work similarly as installed apps (without web browser and address bar).</w:t>
        </w:r>
        <w:r w:rsidR="00594001">
          <w:rPr>
            <w:noProof/>
            <w:webHidden/>
          </w:rPr>
          <w:tab/>
        </w:r>
        <w:r w:rsidR="00594001">
          <w:rPr>
            <w:noProof/>
            <w:webHidden/>
          </w:rPr>
          <w:fldChar w:fldCharType="begin"/>
        </w:r>
        <w:r w:rsidR="00594001">
          <w:rPr>
            <w:noProof/>
            <w:webHidden/>
          </w:rPr>
          <w:instrText xml:space="preserve"> PAGEREF _Toc37690031 \h </w:instrText>
        </w:r>
        <w:r w:rsidR="00594001">
          <w:rPr>
            <w:noProof/>
            <w:webHidden/>
          </w:rPr>
        </w:r>
        <w:r w:rsidR="00594001">
          <w:rPr>
            <w:noProof/>
            <w:webHidden/>
          </w:rPr>
          <w:fldChar w:fldCharType="separate"/>
        </w:r>
        <w:r w:rsidR="00594001">
          <w:rPr>
            <w:noProof/>
            <w:webHidden/>
          </w:rPr>
          <w:t>68</w:t>
        </w:r>
        <w:r w:rsidR="00594001">
          <w:rPr>
            <w:noProof/>
            <w:webHidden/>
          </w:rPr>
          <w:fldChar w:fldCharType="end"/>
        </w:r>
      </w:hyperlink>
    </w:p>
    <w:p w14:paraId="7E48A7D4" w14:textId="396625F4"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2" w:history="1">
        <w:r w:rsidR="00594001" w:rsidRPr="00717BC5">
          <w:rPr>
            <w:rStyle w:val="Hyperlink"/>
            <w:noProof/>
          </w:rPr>
          <w:t>Figure 36. Regression analysis between the reductions in traffic noise exposures on quiet paths and the initial traffic noise indexes. The analysis covers shortest paths in the length range of 300 to 600 m and the respective quiet paths. The red lines represent the regression lines of the regression analysis and the green lines show the theoretical maximum reductions in the noise exposure indexes (-100 %).</w:t>
        </w:r>
        <w:r w:rsidR="00594001">
          <w:rPr>
            <w:noProof/>
            <w:webHidden/>
          </w:rPr>
          <w:tab/>
        </w:r>
        <w:r w:rsidR="00594001">
          <w:rPr>
            <w:noProof/>
            <w:webHidden/>
          </w:rPr>
          <w:fldChar w:fldCharType="begin"/>
        </w:r>
        <w:r w:rsidR="00594001">
          <w:rPr>
            <w:noProof/>
            <w:webHidden/>
          </w:rPr>
          <w:instrText xml:space="preserve"> PAGEREF _Toc37690032 \h </w:instrText>
        </w:r>
        <w:r w:rsidR="00594001">
          <w:rPr>
            <w:noProof/>
            <w:webHidden/>
          </w:rPr>
        </w:r>
        <w:r w:rsidR="00594001">
          <w:rPr>
            <w:noProof/>
            <w:webHidden/>
          </w:rPr>
          <w:fldChar w:fldCharType="separate"/>
        </w:r>
        <w:r w:rsidR="00594001">
          <w:rPr>
            <w:noProof/>
            <w:webHidden/>
          </w:rPr>
          <w:t>70</w:t>
        </w:r>
        <w:r w:rsidR="00594001">
          <w:rPr>
            <w:noProof/>
            <w:webHidden/>
          </w:rPr>
          <w:fldChar w:fldCharType="end"/>
        </w:r>
      </w:hyperlink>
    </w:p>
    <w:p w14:paraId="445B62A8" w14:textId="4A16B214"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3" w:history="1">
        <w:r w:rsidR="00594001" w:rsidRPr="00717BC5">
          <w:rPr>
            <w:rStyle w:val="Hyperlink"/>
            <w:noProof/>
          </w:rPr>
          <w:t>Figure 37. 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 indexes (-100 %).</w:t>
        </w:r>
        <w:r w:rsidR="00594001">
          <w:rPr>
            <w:noProof/>
            <w:webHidden/>
          </w:rPr>
          <w:tab/>
        </w:r>
        <w:r w:rsidR="00594001">
          <w:rPr>
            <w:noProof/>
            <w:webHidden/>
          </w:rPr>
          <w:fldChar w:fldCharType="begin"/>
        </w:r>
        <w:r w:rsidR="00594001">
          <w:rPr>
            <w:noProof/>
            <w:webHidden/>
          </w:rPr>
          <w:instrText xml:space="preserve"> PAGEREF _Toc37690033 \h </w:instrText>
        </w:r>
        <w:r w:rsidR="00594001">
          <w:rPr>
            <w:noProof/>
            <w:webHidden/>
          </w:rPr>
        </w:r>
        <w:r w:rsidR="00594001">
          <w:rPr>
            <w:noProof/>
            <w:webHidden/>
          </w:rPr>
          <w:fldChar w:fldCharType="separate"/>
        </w:r>
        <w:r w:rsidR="00594001">
          <w:rPr>
            <w:noProof/>
            <w:webHidden/>
          </w:rPr>
          <w:t>71</w:t>
        </w:r>
        <w:r w:rsidR="00594001">
          <w:rPr>
            <w:noProof/>
            <w:webHidden/>
          </w:rPr>
          <w:fldChar w:fldCharType="end"/>
        </w:r>
      </w:hyperlink>
    </w:p>
    <w:p w14:paraId="24BB8C4D" w14:textId="00E49D94" w:rsidR="00D908C2" w:rsidRPr="00CC2F87" w:rsidRDefault="00D908C2" w:rsidP="00D908C2">
      <w:pPr>
        <w:jc w:val="left"/>
      </w:pPr>
      <w:r w:rsidRPr="00CC2F87">
        <w:fldChar w:fldCharType="end"/>
      </w:r>
    </w:p>
    <w:p w14:paraId="301D7CD0" w14:textId="64A05B00" w:rsidR="00D908C2" w:rsidRPr="002D51B6" w:rsidRDefault="00D908C2" w:rsidP="00D908C2">
      <w:pPr>
        <w:jc w:val="left"/>
        <w:rPr>
          <w:b/>
          <w:bCs/>
          <w:sz w:val="30"/>
          <w:szCs w:val="30"/>
        </w:rPr>
      </w:pPr>
      <w:r w:rsidRPr="002D51B6">
        <w:rPr>
          <w:b/>
          <w:bCs/>
          <w:sz w:val="30"/>
          <w:szCs w:val="30"/>
        </w:rPr>
        <w:t>LIST OF TABLES</w:t>
      </w:r>
    </w:p>
    <w:p w14:paraId="647CC766" w14:textId="2D394757" w:rsidR="00594001" w:rsidRDefault="00D908C2">
      <w:pPr>
        <w:pStyle w:val="TableofFigures"/>
        <w:tabs>
          <w:tab w:val="right" w:leader="dot" w:pos="9622"/>
        </w:tabs>
        <w:rPr>
          <w:rFonts w:asciiTheme="minorHAnsi" w:eastAsiaTheme="minorEastAsia" w:hAnsiTheme="minorHAnsi" w:cstheme="minorBidi"/>
          <w:noProof/>
          <w:sz w:val="24"/>
          <w:lang w:val="en-FI" w:eastAsia="en-GB"/>
        </w:rPr>
      </w:pPr>
      <w:r w:rsidRPr="00CC2F87">
        <w:lastRenderedPageBreak/>
        <w:fldChar w:fldCharType="begin"/>
      </w:r>
      <w:r w:rsidRPr="00CC2F87">
        <w:instrText xml:space="preserve"> TOC \h \z \c "Table" </w:instrText>
      </w:r>
      <w:r w:rsidRPr="00CC2F87">
        <w:fldChar w:fldCharType="separate"/>
      </w:r>
      <w:hyperlink w:anchor="_Toc37690034" w:history="1">
        <w:r w:rsidR="00594001" w:rsidRPr="00023FF5">
          <w:rPr>
            <w:rStyle w:val="Hyperlink"/>
            <w:noProof/>
          </w:rPr>
          <w:t>Table 1. Data that were used in the study.</w:t>
        </w:r>
        <w:r w:rsidR="00594001">
          <w:rPr>
            <w:noProof/>
            <w:webHidden/>
          </w:rPr>
          <w:tab/>
        </w:r>
        <w:r w:rsidR="00594001">
          <w:rPr>
            <w:noProof/>
            <w:webHidden/>
          </w:rPr>
          <w:fldChar w:fldCharType="begin"/>
        </w:r>
        <w:r w:rsidR="00594001">
          <w:rPr>
            <w:noProof/>
            <w:webHidden/>
          </w:rPr>
          <w:instrText xml:space="preserve"> PAGEREF _Toc37690034 \h </w:instrText>
        </w:r>
        <w:r w:rsidR="00594001">
          <w:rPr>
            <w:noProof/>
            <w:webHidden/>
          </w:rPr>
        </w:r>
        <w:r w:rsidR="00594001">
          <w:rPr>
            <w:noProof/>
            <w:webHidden/>
          </w:rPr>
          <w:fldChar w:fldCharType="separate"/>
        </w:r>
        <w:r w:rsidR="00594001">
          <w:rPr>
            <w:noProof/>
            <w:webHidden/>
          </w:rPr>
          <w:t>20</w:t>
        </w:r>
        <w:r w:rsidR="00594001">
          <w:rPr>
            <w:noProof/>
            <w:webHidden/>
          </w:rPr>
          <w:fldChar w:fldCharType="end"/>
        </w:r>
      </w:hyperlink>
    </w:p>
    <w:p w14:paraId="21FA8BF1" w14:textId="5FC4EF87"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5" w:history="1">
        <w:r w:rsidR="00594001" w:rsidRPr="00023FF5">
          <w:rPr>
            <w:rStyle w:val="Hyperlink"/>
            <w:noProof/>
          </w:rPr>
          <w:t>Table 2. Query strings for street network data downloads to be used with Overpass API and OSMnx python library.</w:t>
        </w:r>
        <w:r w:rsidR="00594001">
          <w:rPr>
            <w:noProof/>
            <w:webHidden/>
          </w:rPr>
          <w:tab/>
        </w:r>
        <w:r w:rsidR="00594001">
          <w:rPr>
            <w:noProof/>
            <w:webHidden/>
          </w:rPr>
          <w:fldChar w:fldCharType="begin"/>
        </w:r>
        <w:r w:rsidR="00594001">
          <w:rPr>
            <w:noProof/>
            <w:webHidden/>
          </w:rPr>
          <w:instrText xml:space="preserve"> PAGEREF _Toc37690035 \h </w:instrText>
        </w:r>
        <w:r w:rsidR="00594001">
          <w:rPr>
            <w:noProof/>
            <w:webHidden/>
          </w:rPr>
        </w:r>
        <w:r w:rsidR="00594001">
          <w:rPr>
            <w:noProof/>
            <w:webHidden/>
          </w:rPr>
          <w:fldChar w:fldCharType="separate"/>
        </w:r>
        <w:r w:rsidR="00594001">
          <w:rPr>
            <w:noProof/>
            <w:webHidden/>
          </w:rPr>
          <w:t>26</w:t>
        </w:r>
        <w:r w:rsidR="00594001">
          <w:rPr>
            <w:noProof/>
            <w:webHidden/>
          </w:rPr>
          <w:fldChar w:fldCharType="end"/>
        </w:r>
      </w:hyperlink>
    </w:p>
    <w:p w14:paraId="23D76801" w14:textId="0C3353B2"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6" w:history="1">
        <w:r w:rsidR="00594001" w:rsidRPr="00023FF5">
          <w:rPr>
            <w:rStyle w:val="Hyperlink"/>
            <w:noProof/>
          </w:rPr>
          <w:t>Table 3. Noise cost coefficients for dB range from 45 dB to 75 dB calculated with both equations presented in this chapter (3 &amp; 4).</w:t>
        </w:r>
        <w:r w:rsidR="00594001">
          <w:rPr>
            <w:noProof/>
            <w:webHidden/>
          </w:rPr>
          <w:tab/>
        </w:r>
        <w:r w:rsidR="00594001">
          <w:rPr>
            <w:noProof/>
            <w:webHidden/>
          </w:rPr>
          <w:fldChar w:fldCharType="begin"/>
        </w:r>
        <w:r w:rsidR="00594001">
          <w:rPr>
            <w:noProof/>
            <w:webHidden/>
          </w:rPr>
          <w:instrText xml:space="preserve"> PAGEREF _Toc37690036 \h </w:instrText>
        </w:r>
        <w:r w:rsidR="00594001">
          <w:rPr>
            <w:noProof/>
            <w:webHidden/>
          </w:rPr>
        </w:r>
        <w:r w:rsidR="00594001">
          <w:rPr>
            <w:noProof/>
            <w:webHidden/>
          </w:rPr>
          <w:fldChar w:fldCharType="separate"/>
        </w:r>
        <w:r w:rsidR="00594001">
          <w:rPr>
            <w:noProof/>
            <w:webHidden/>
          </w:rPr>
          <w:t>33</w:t>
        </w:r>
        <w:r w:rsidR="00594001">
          <w:rPr>
            <w:noProof/>
            <w:webHidden/>
          </w:rPr>
          <w:fldChar w:fldCharType="end"/>
        </w:r>
      </w:hyperlink>
    </w:p>
    <w:p w14:paraId="19BDC4D5" w14:textId="2307819E"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7" w:history="1">
        <w:r w:rsidR="00594001" w:rsidRPr="00023FF5">
          <w:rPr>
            <w:rStyle w:val="Hyperlink"/>
            <w:noProof/>
          </w:rPr>
          <w:t>Table 4. The noise exposure indexes that were defined for measuring dynamic traffic noise exposure and reduction in noise exposure on quiet paths.</w:t>
        </w:r>
        <w:r w:rsidR="00594001">
          <w:rPr>
            <w:noProof/>
            <w:webHidden/>
          </w:rPr>
          <w:tab/>
        </w:r>
        <w:r w:rsidR="00594001">
          <w:rPr>
            <w:noProof/>
            <w:webHidden/>
          </w:rPr>
          <w:fldChar w:fldCharType="begin"/>
        </w:r>
        <w:r w:rsidR="00594001">
          <w:rPr>
            <w:noProof/>
            <w:webHidden/>
          </w:rPr>
          <w:instrText xml:space="preserve"> PAGEREF _Toc37690037 \h </w:instrText>
        </w:r>
        <w:r w:rsidR="00594001">
          <w:rPr>
            <w:noProof/>
            <w:webHidden/>
          </w:rPr>
        </w:r>
        <w:r w:rsidR="00594001">
          <w:rPr>
            <w:noProof/>
            <w:webHidden/>
          </w:rPr>
          <w:fldChar w:fldCharType="separate"/>
        </w:r>
        <w:r w:rsidR="00594001">
          <w:rPr>
            <w:noProof/>
            <w:webHidden/>
          </w:rPr>
          <w:t>39</w:t>
        </w:r>
        <w:r w:rsidR="00594001">
          <w:rPr>
            <w:noProof/>
            <w:webHidden/>
          </w:rPr>
          <w:fldChar w:fldCharType="end"/>
        </w:r>
      </w:hyperlink>
    </w:p>
    <w:p w14:paraId="2034EA62" w14:textId="7BF8AAB8"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8" w:history="1">
        <w:r w:rsidR="00594001" w:rsidRPr="00023FF5">
          <w:rPr>
            <w:rStyle w:val="Hyperlink"/>
            <w:noProof/>
          </w:rPr>
          <w:t>Table 5. Parameters used in routing with Digitransit routing API.</w:t>
        </w:r>
        <w:r w:rsidR="00594001">
          <w:rPr>
            <w:noProof/>
            <w:webHidden/>
          </w:rPr>
          <w:tab/>
        </w:r>
        <w:r w:rsidR="00594001">
          <w:rPr>
            <w:noProof/>
            <w:webHidden/>
          </w:rPr>
          <w:fldChar w:fldCharType="begin"/>
        </w:r>
        <w:r w:rsidR="00594001">
          <w:rPr>
            <w:noProof/>
            <w:webHidden/>
          </w:rPr>
          <w:instrText xml:space="preserve"> PAGEREF _Toc37690038 \h </w:instrText>
        </w:r>
        <w:r w:rsidR="00594001">
          <w:rPr>
            <w:noProof/>
            <w:webHidden/>
          </w:rPr>
        </w:r>
        <w:r w:rsidR="00594001">
          <w:rPr>
            <w:noProof/>
            <w:webHidden/>
          </w:rPr>
          <w:fldChar w:fldCharType="separate"/>
        </w:r>
        <w:r w:rsidR="00594001">
          <w:rPr>
            <w:noProof/>
            <w:webHidden/>
          </w:rPr>
          <w:t>45</w:t>
        </w:r>
        <w:r w:rsidR="00594001">
          <w:rPr>
            <w:noProof/>
            <w:webHidden/>
          </w:rPr>
          <w:fldChar w:fldCharType="end"/>
        </w:r>
      </w:hyperlink>
    </w:p>
    <w:p w14:paraId="291084A0" w14:textId="489313EF"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39" w:history="1">
        <w:r w:rsidR="00594001" w:rsidRPr="00023FF5">
          <w:rPr>
            <w:rStyle w:val="Hyperlink"/>
            <w:noProof/>
          </w:rPr>
          <w:t>Table 6. Descriptive statistics of the length of the shortest paths to PT stops and commuting destinations (n=31291).</w:t>
        </w:r>
        <w:r w:rsidR="00594001">
          <w:rPr>
            <w:noProof/>
            <w:webHidden/>
          </w:rPr>
          <w:tab/>
        </w:r>
        <w:r w:rsidR="00594001">
          <w:rPr>
            <w:noProof/>
            <w:webHidden/>
          </w:rPr>
          <w:fldChar w:fldCharType="begin"/>
        </w:r>
        <w:r w:rsidR="00594001">
          <w:rPr>
            <w:noProof/>
            <w:webHidden/>
          </w:rPr>
          <w:instrText xml:space="preserve"> PAGEREF _Toc37690039 \h </w:instrText>
        </w:r>
        <w:r w:rsidR="00594001">
          <w:rPr>
            <w:noProof/>
            <w:webHidden/>
          </w:rPr>
        </w:r>
        <w:r w:rsidR="00594001">
          <w:rPr>
            <w:noProof/>
            <w:webHidden/>
          </w:rPr>
          <w:fldChar w:fldCharType="separate"/>
        </w:r>
        <w:r w:rsidR="00594001">
          <w:rPr>
            <w:noProof/>
            <w:webHidden/>
          </w:rPr>
          <w:t>48</w:t>
        </w:r>
        <w:r w:rsidR="00594001">
          <w:rPr>
            <w:noProof/>
            <w:webHidden/>
          </w:rPr>
          <w:fldChar w:fldCharType="end"/>
        </w:r>
      </w:hyperlink>
    </w:p>
    <w:p w14:paraId="79BCAB7D" w14:textId="5821DA17"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0" w:history="1">
        <w:r w:rsidR="00594001" w:rsidRPr="00023FF5">
          <w:rPr>
            <w:rStyle w:val="Hyperlink"/>
            <w:noProof/>
          </w:rPr>
          <w:t>Table 7. Descriptive statistics of exposure to traffic noise on the first walks of public transport itineraries to workplaces and on direct walks to nearby workplaces (n=30160).</w:t>
        </w:r>
        <w:r w:rsidR="00594001">
          <w:rPr>
            <w:noProof/>
            <w:webHidden/>
          </w:rPr>
          <w:tab/>
        </w:r>
        <w:r w:rsidR="00594001">
          <w:rPr>
            <w:noProof/>
            <w:webHidden/>
          </w:rPr>
          <w:fldChar w:fldCharType="begin"/>
        </w:r>
        <w:r w:rsidR="00594001">
          <w:rPr>
            <w:noProof/>
            <w:webHidden/>
          </w:rPr>
          <w:instrText xml:space="preserve"> PAGEREF _Toc37690040 \h </w:instrText>
        </w:r>
        <w:r w:rsidR="00594001">
          <w:rPr>
            <w:noProof/>
            <w:webHidden/>
          </w:rPr>
        </w:r>
        <w:r w:rsidR="00594001">
          <w:rPr>
            <w:noProof/>
            <w:webHidden/>
          </w:rPr>
          <w:fldChar w:fldCharType="separate"/>
        </w:r>
        <w:r w:rsidR="00594001">
          <w:rPr>
            <w:noProof/>
            <w:webHidden/>
          </w:rPr>
          <w:t>52</w:t>
        </w:r>
        <w:r w:rsidR="00594001">
          <w:rPr>
            <w:noProof/>
            <w:webHidden/>
          </w:rPr>
          <w:fldChar w:fldCharType="end"/>
        </w:r>
      </w:hyperlink>
    </w:p>
    <w:p w14:paraId="560BD18C" w14:textId="448D8476"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1" w:history="1">
        <w:r w:rsidR="00594001" w:rsidRPr="00023FF5">
          <w:rPr>
            <w:rStyle w:val="Hyperlink"/>
            <w:noProof/>
          </w:rPr>
          <w:t>Table 8. Descriptive statistics of exposure to traffic noise on the first walks of public transport itineraries to workplaces (direct walks to nearby workplaces are filtered out, n=17891).</w:t>
        </w:r>
        <w:r w:rsidR="00594001">
          <w:rPr>
            <w:noProof/>
            <w:webHidden/>
          </w:rPr>
          <w:tab/>
        </w:r>
        <w:r w:rsidR="00594001">
          <w:rPr>
            <w:noProof/>
            <w:webHidden/>
          </w:rPr>
          <w:fldChar w:fldCharType="begin"/>
        </w:r>
        <w:r w:rsidR="00594001">
          <w:rPr>
            <w:noProof/>
            <w:webHidden/>
          </w:rPr>
          <w:instrText xml:space="preserve"> PAGEREF _Toc37690041 \h </w:instrText>
        </w:r>
        <w:r w:rsidR="00594001">
          <w:rPr>
            <w:noProof/>
            <w:webHidden/>
          </w:rPr>
        </w:r>
        <w:r w:rsidR="00594001">
          <w:rPr>
            <w:noProof/>
            <w:webHidden/>
          </w:rPr>
          <w:fldChar w:fldCharType="separate"/>
        </w:r>
        <w:r w:rsidR="00594001">
          <w:rPr>
            <w:noProof/>
            <w:webHidden/>
          </w:rPr>
          <w:t>53</w:t>
        </w:r>
        <w:r w:rsidR="00594001">
          <w:rPr>
            <w:noProof/>
            <w:webHidden/>
          </w:rPr>
          <w:fldChar w:fldCharType="end"/>
        </w:r>
      </w:hyperlink>
    </w:p>
    <w:p w14:paraId="1E72BA82" w14:textId="7EE436C2"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2" w:history="1">
        <w:r w:rsidR="00594001" w:rsidRPr="00023FF5">
          <w:rPr>
            <w:rStyle w:val="Hyperlink"/>
            <w:noProof/>
          </w:rPr>
          <w:t>Table 9. Descriptions of the path properties returned by the quiet path routing API.</w:t>
        </w:r>
        <w:r w:rsidR="00594001">
          <w:rPr>
            <w:noProof/>
            <w:webHidden/>
          </w:rPr>
          <w:tab/>
        </w:r>
        <w:r w:rsidR="00594001">
          <w:rPr>
            <w:noProof/>
            <w:webHidden/>
          </w:rPr>
          <w:fldChar w:fldCharType="begin"/>
        </w:r>
        <w:r w:rsidR="00594001">
          <w:rPr>
            <w:noProof/>
            <w:webHidden/>
          </w:rPr>
          <w:instrText xml:space="preserve"> PAGEREF _Toc37690042 \h </w:instrText>
        </w:r>
        <w:r w:rsidR="00594001">
          <w:rPr>
            <w:noProof/>
            <w:webHidden/>
          </w:rPr>
        </w:r>
        <w:r w:rsidR="00594001">
          <w:rPr>
            <w:noProof/>
            <w:webHidden/>
          </w:rPr>
          <w:fldChar w:fldCharType="separate"/>
        </w:r>
        <w:r w:rsidR="00594001">
          <w:rPr>
            <w:noProof/>
            <w:webHidden/>
          </w:rPr>
          <w:t>61</w:t>
        </w:r>
        <w:r w:rsidR="00594001">
          <w:rPr>
            <w:noProof/>
            <w:webHidden/>
          </w:rPr>
          <w:fldChar w:fldCharType="end"/>
        </w:r>
      </w:hyperlink>
    </w:p>
    <w:p w14:paraId="3269CE1E" w14:textId="58D79E24"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3" w:history="1">
        <w:r w:rsidR="00594001" w:rsidRPr="00023FF5">
          <w:rPr>
            <w:rStyle w:val="Hyperlink"/>
            <w:noProof/>
          </w:rPr>
          <w:t>Table 10. A FeatureCollection of two paths returned from the quiet path routing API.</w:t>
        </w:r>
        <w:r w:rsidR="00594001">
          <w:rPr>
            <w:noProof/>
            <w:webHidden/>
          </w:rPr>
          <w:tab/>
        </w:r>
        <w:r w:rsidR="00594001">
          <w:rPr>
            <w:noProof/>
            <w:webHidden/>
          </w:rPr>
          <w:fldChar w:fldCharType="begin"/>
        </w:r>
        <w:r w:rsidR="00594001">
          <w:rPr>
            <w:noProof/>
            <w:webHidden/>
          </w:rPr>
          <w:instrText xml:space="preserve"> PAGEREF _Toc37690043 \h </w:instrText>
        </w:r>
        <w:r w:rsidR="00594001">
          <w:rPr>
            <w:noProof/>
            <w:webHidden/>
          </w:rPr>
        </w:r>
        <w:r w:rsidR="00594001">
          <w:rPr>
            <w:noProof/>
            <w:webHidden/>
          </w:rPr>
          <w:fldChar w:fldCharType="separate"/>
        </w:r>
        <w:r w:rsidR="00594001">
          <w:rPr>
            <w:noProof/>
            <w:webHidden/>
          </w:rPr>
          <w:t>63</w:t>
        </w:r>
        <w:r w:rsidR="00594001">
          <w:rPr>
            <w:noProof/>
            <w:webHidden/>
          </w:rPr>
          <w:fldChar w:fldCharType="end"/>
        </w:r>
      </w:hyperlink>
    </w:p>
    <w:p w14:paraId="201513EA" w14:textId="169C3808"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4" w:history="1">
        <w:r w:rsidR="00594001" w:rsidRPr="00023FF5">
          <w:rPr>
            <w:rStyle w:val="Hyperlink"/>
            <w:noProof/>
          </w:rPr>
          <w:t>Table 11. Minor features and functionalities of the route planner UI that aim to improve the overall user experience of the application.</w:t>
        </w:r>
        <w:r w:rsidR="00594001">
          <w:rPr>
            <w:noProof/>
            <w:webHidden/>
          </w:rPr>
          <w:tab/>
        </w:r>
        <w:r w:rsidR="00594001">
          <w:rPr>
            <w:noProof/>
            <w:webHidden/>
          </w:rPr>
          <w:fldChar w:fldCharType="begin"/>
        </w:r>
        <w:r w:rsidR="00594001">
          <w:rPr>
            <w:noProof/>
            <w:webHidden/>
          </w:rPr>
          <w:instrText xml:space="preserve"> PAGEREF _Toc37690044 \h </w:instrText>
        </w:r>
        <w:r w:rsidR="00594001">
          <w:rPr>
            <w:noProof/>
            <w:webHidden/>
          </w:rPr>
        </w:r>
        <w:r w:rsidR="00594001">
          <w:rPr>
            <w:noProof/>
            <w:webHidden/>
          </w:rPr>
          <w:fldChar w:fldCharType="separate"/>
        </w:r>
        <w:r w:rsidR="00594001">
          <w:rPr>
            <w:noProof/>
            <w:webHidden/>
          </w:rPr>
          <w:t>64</w:t>
        </w:r>
        <w:r w:rsidR="00594001">
          <w:rPr>
            <w:noProof/>
            <w:webHidden/>
          </w:rPr>
          <w:fldChar w:fldCharType="end"/>
        </w:r>
      </w:hyperlink>
    </w:p>
    <w:p w14:paraId="63A9C8A1" w14:textId="1FFD021B"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5" w:history="1">
        <w:r w:rsidR="00594001" w:rsidRPr="00023FF5">
          <w:rPr>
            <w:rStyle w:val="Hyperlink"/>
            <w:noProof/>
          </w:rPr>
          <w:t>Table 12.  Descriptive statistics of the achievable reductions in noise exposure index ER</w:t>
        </w:r>
        <w:r w:rsidR="00594001" w:rsidRPr="00023FF5">
          <w:rPr>
            <w:rStyle w:val="Hyperlink"/>
            <w:noProof/>
            <w:vertAlign w:val="subscript"/>
          </w:rPr>
          <w:t xml:space="preserve">+65dB </w:t>
        </w:r>
        <w:r w:rsidR="00594001" w:rsidRPr="00023FF5">
          <w:rPr>
            <w:rStyle w:val="Hyperlink"/>
            <w:noProof/>
          </w:rPr>
          <w:t>on different subsets of the paths. The subsets were defined by 1) the length of the shortest path, 2) the length difference of the quiet path and 3) the initial ER</w:t>
        </w:r>
        <w:r w:rsidR="00594001" w:rsidRPr="00023FF5">
          <w:rPr>
            <w:rStyle w:val="Hyperlink"/>
            <w:noProof/>
            <w:vertAlign w:val="subscript"/>
          </w:rPr>
          <w:t xml:space="preserve">+65dB </w:t>
        </w:r>
        <w:r w:rsidR="00594001" w:rsidRPr="00023FF5">
          <w:rPr>
            <w:rStyle w:val="Hyperlink"/>
            <w:noProof/>
          </w:rPr>
          <w:t>(n</w:t>
        </w:r>
        <w:r w:rsidR="00594001" w:rsidRPr="00023FF5">
          <w:rPr>
            <w:rStyle w:val="Hyperlink"/>
            <w:noProof/>
            <w:vertAlign w:val="subscript"/>
          </w:rPr>
          <w:t xml:space="preserve">300-600m </w:t>
        </w:r>
        <w:r w:rsidR="00594001" w:rsidRPr="00023FF5">
          <w:rPr>
            <w:rStyle w:val="Hyperlink"/>
            <w:noProof/>
          </w:rPr>
          <w:t>= 4338, n</w:t>
        </w:r>
        <w:r w:rsidR="00594001" w:rsidRPr="00023FF5">
          <w:rPr>
            <w:rStyle w:val="Hyperlink"/>
            <w:noProof/>
            <w:vertAlign w:val="subscript"/>
          </w:rPr>
          <w:t xml:space="preserve">700-1300m </w:t>
        </w:r>
        <w:r w:rsidR="00594001" w:rsidRPr="00023FF5">
          <w:rPr>
            <w:rStyle w:val="Hyperlink"/>
            <w:noProof/>
          </w:rPr>
          <w:t>= 7842).</w:t>
        </w:r>
        <w:r w:rsidR="00594001">
          <w:rPr>
            <w:noProof/>
            <w:webHidden/>
          </w:rPr>
          <w:tab/>
        </w:r>
        <w:r w:rsidR="00594001">
          <w:rPr>
            <w:noProof/>
            <w:webHidden/>
          </w:rPr>
          <w:fldChar w:fldCharType="begin"/>
        </w:r>
        <w:r w:rsidR="00594001">
          <w:rPr>
            <w:noProof/>
            <w:webHidden/>
          </w:rPr>
          <w:instrText xml:space="preserve"> PAGEREF _Toc37690045 \h </w:instrText>
        </w:r>
        <w:r w:rsidR="00594001">
          <w:rPr>
            <w:noProof/>
            <w:webHidden/>
          </w:rPr>
        </w:r>
        <w:r w:rsidR="00594001">
          <w:rPr>
            <w:noProof/>
            <w:webHidden/>
          </w:rPr>
          <w:fldChar w:fldCharType="separate"/>
        </w:r>
        <w:r w:rsidR="00594001">
          <w:rPr>
            <w:noProof/>
            <w:webHidden/>
          </w:rPr>
          <w:t>72</w:t>
        </w:r>
        <w:r w:rsidR="00594001">
          <w:rPr>
            <w:noProof/>
            <w:webHidden/>
          </w:rPr>
          <w:fldChar w:fldCharType="end"/>
        </w:r>
      </w:hyperlink>
    </w:p>
    <w:p w14:paraId="0382B36A" w14:textId="0DA98A68"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6" w:history="1">
        <w:r w:rsidR="00594001" w:rsidRPr="00023FF5">
          <w:rPr>
            <w:rStyle w:val="Hyperlink"/>
            <w:noProof/>
          </w:rPr>
          <w:t>Table 13. Descriptive statistics of the achievable reductions in noise exposure index dB</w:t>
        </w:r>
        <w:r w:rsidR="00594001" w:rsidRPr="00023FF5">
          <w:rPr>
            <w:rStyle w:val="Hyperlink"/>
            <w:noProof/>
            <w:vertAlign w:val="subscript"/>
          </w:rPr>
          <w:t xml:space="preserve">mean </w:t>
        </w:r>
        <w:r w:rsidR="00594001" w:rsidRPr="00023FF5">
          <w:rPr>
            <w:rStyle w:val="Hyperlink"/>
            <w:noProof/>
          </w:rPr>
          <w:t>on different subsets of the paths. The subsets were defined by 1) the length of the shortest path, 2) the length difference of the quiet path and 3) the initial dB</w:t>
        </w:r>
        <w:r w:rsidR="00594001" w:rsidRPr="00023FF5">
          <w:rPr>
            <w:rStyle w:val="Hyperlink"/>
            <w:noProof/>
            <w:vertAlign w:val="subscript"/>
          </w:rPr>
          <w:t xml:space="preserve">mean </w:t>
        </w:r>
        <w:r w:rsidR="00594001" w:rsidRPr="00023FF5">
          <w:rPr>
            <w:rStyle w:val="Hyperlink"/>
            <w:noProof/>
          </w:rPr>
          <w:t>(n</w:t>
        </w:r>
        <w:r w:rsidR="00594001" w:rsidRPr="00023FF5">
          <w:rPr>
            <w:rStyle w:val="Hyperlink"/>
            <w:noProof/>
            <w:vertAlign w:val="subscript"/>
          </w:rPr>
          <w:t xml:space="preserve">300-600m </w:t>
        </w:r>
        <w:r w:rsidR="00594001" w:rsidRPr="00023FF5">
          <w:rPr>
            <w:rStyle w:val="Hyperlink"/>
            <w:noProof/>
          </w:rPr>
          <w:t>= 4103, n</w:t>
        </w:r>
        <w:r w:rsidR="00594001" w:rsidRPr="00023FF5">
          <w:rPr>
            <w:rStyle w:val="Hyperlink"/>
            <w:noProof/>
            <w:vertAlign w:val="subscript"/>
          </w:rPr>
          <w:t xml:space="preserve">700-1300m </w:t>
        </w:r>
        <w:r w:rsidR="00594001" w:rsidRPr="00023FF5">
          <w:rPr>
            <w:rStyle w:val="Hyperlink"/>
            <w:noProof/>
          </w:rPr>
          <w:t>= 6925).</w:t>
        </w:r>
        <w:r w:rsidR="00594001">
          <w:rPr>
            <w:noProof/>
            <w:webHidden/>
          </w:rPr>
          <w:tab/>
        </w:r>
        <w:r w:rsidR="00594001">
          <w:rPr>
            <w:noProof/>
            <w:webHidden/>
          </w:rPr>
          <w:fldChar w:fldCharType="begin"/>
        </w:r>
        <w:r w:rsidR="00594001">
          <w:rPr>
            <w:noProof/>
            <w:webHidden/>
          </w:rPr>
          <w:instrText xml:space="preserve"> PAGEREF _Toc37690046 \h </w:instrText>
        </w:r>
        <w:r w:rsidR="00594001">
          <w:rPr>
            <w:noProof/>
            <w:webHidden/>
          </w:rPr>
        </w:r>
        <w:r w:rsidR="00594001">
          <w:rPr>
            <w:noProof/>
            <w:webHidden/>
          </w:rPr>
          <w:fldChar w:fldCharType="separate"/>
        </w:r>
        <w:r w:rsidR="00594001">
          <w:rPr>
            <w:noProof/>
            <w:webHidden/>
          </w:rPr>
          <w:t>73</w:t>
        </w:r>
        <w:r w:rsidR="00594001">
          <w:rPr>
            <w:noProof/>
            <w:webHidden/>
          </w:rPr>
          <w:fldChar w:fldCharType="end"/>
        </w:r>
      </w:hyperlink>
    </w:p>
    <w:p w14:paraId="4829A4B3" w14:textId="5B8FA7A6"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7" w:history="1">
        <w:r w:rsidR="00594001" w:rsidRPr="00023FF5">
          <w:rPr>
            <w:rStyle w:val="Hyperlink"/>
            <w:noProof/>
          </w:rPr>
          <w:t>Table 14. Differences in path lengths between the calculated shortest paths and the reference paths (n=31228).</w:t>
        </w:r>
        <w:r w:rsidR="00594001">
          <w:rPr>
            <w:noProof/>
            <w:webHidden/>
          </w:rPr>
          <w:tab/>
        </w:r>
        <w:r w:rsidR="00594001">
          <w:rPr>
            <w:noProof/>
            <w:webHidden/>
          </w:rPr>
          <w:fldChar w:fldCharType="begin"/>
        </w:r>
        <w:r w:rsidR="00594001">
          <w:rPr>
            <w:noProof/>
            <w:webHidden/>
          </w:rPr>
          <w:instrText xml:space="preserve"> PAGEREF _Toc37690047 \h </w:instrText>
        </w:r>
        <w:r w:rsidR="00594001">
          <w:rPr>
            <w:noProof/>
            <w:webHidden/>
          </w:rPr>
        </w:r>
        <w:r w:rsidR="00594001">
          <w:rPr>
            <w:noProof/>
            <w:webHidden/>
          </w:rPr>
          <w:fldChar w:fldCharType="separate"/>
        </w:r>
        <w:r w:rsidR="00594001">
          <w:rPr>
            <w:noProof/>
            <w:webHidden/>
          </w:rPr>
          <w:t>76</w:t>
        </w:r>
        <w:r w:rsidR="00594001">
          <w:rPr>
            <w:noProof/>
            <w:webHidden/>
          </w:rPr>
          <w:fldChar w:fldCharType="end"/>
        </w:r>
      </w:hyperlink>
    </w:p>
    <w:p w14:paraId="00A053E7" w14:textId="21BA4F01" w:rsidR="00594001" w:rsidRDefault="007374C7">
      <w:pPr>
        <w:pStyle w:val="TableofFigures"/>
        <w:tabs>
          <w:tab w:val="right" w:leader="dot" w:pos="9622"/>
        </w:tabs>
        <w:rPr>
          <w:rFonts w:asciiTheme="minorHAnsi" w:eastAsiaTheme="minorEastAsia" w:hAnsiTheme="minorHAnsi" w:cstheme="minorBidi"/>
          <w:noProof/>
          <w:sz w:val="24"/>
          <w:lang w:val="en-FI" w:eastAsia="en-GB"/>
        </w:rPr>
      </w:pPr>
      <w:hyperlink w:anchor="_Toc37690048" w:history="1">
        <w:r w:rsidR="00594001" w:rsidRPr="00023FF5">
          <w:rPr>
            <w:rStyle w:val="Hyperlink"/>
            <w:noProof/>
          </w:rPr>
          <w:t>Table 15. Statistics of offsets (distances) between the origin and destination points of the paths and the origin and destination points of the reference paths.</w:t>
        </w:r>
        <w:r w:rsidR="00594001">
          <w:rPr>
            <w:noProof/>
            <w:webHidden/>
          </w:rPr>
          <w:tab/>
        </w:r>
        <w:r w:rsidR="00594001">
          <w:rPr>
            <w:noProof/>
            <w:webHidden/>
          </w:rPr>
          <w:fldChar w:fldCharType="begin"/>
        </w:r>
        <w:r w:rsidR="00594001">
          <w:rPr>
            <w:noProof/>
            <w:webHidden/>
          </w:rPr>
          <w:instrText xml:space="preserve"> PAGEREF _Toc37690048 \h </w:instrText>
        </w:r>
        <w:r w:rsidR="00594001">
          <w:rPr>
            <w:noProof/>
            <w:webHidden/>
          </w:rPr>
        </w:r>
        <w:r w:rsidR="00594001">
          <w:rPr>
            <w:noProof/>
            <w:webHidden/>
          </w:rPr>
          <w:fldChar w:fldCharType="separate"/>
        </w:r>
        <w:r w:rsidR="00594001">
          <w:rPr>
            <w:noProof/>
            <w:webHidden/>
          </w:rPr>
          <w:t>77</w:t>
        </w:r>
        <w:r w:rsidR="00594001">
          <w:rPr>
            <w:noProof/>
            <w:webHidden/>
          </w:rPr>
          <w:fldChar w:fldCharType="end"/>
        </w:r>
      </w:hyperlink>
    </w:p>
    <w:p w14:paraId="0C2C265C" w14:textId="21BF7579" w:rsidR="00D908C2" w:rsidRPr="00CC2F87" w:rsidRDefault="00D908C2" w:rsidP="00D908C2">
      <w:pPr>
        <w:jc w:val="left"/>
        <w:sectPr w:rsidR="00D908C2" w:rsidRPr="00CC2F87" w:rsidSect="005D0014">
          <w:footerReference w:type="even" r:id="rId10"/>
          <w:pgSz w:w="11900" w:h="16840"/>
          <w:pgMar w:top="1417" w:right="1134" w:bottom="1417" w:left="1134" w:header="708" w:footer="708" w:gutter="0"/>
          <w:cols w:space="708"/>
          <w:docGrid w:linePitch="360"/>
        </w:sectPr>
      </w:pPr>
      <w:r w:rsidRPr="00CC2F87">
        <w:fldChar w:fldCharType="end"/>
      </w:r>
    </w:p>
    <w:p w14:paraId="1F7684C5" w14:textId="77777777" w:rsidR="009431D4" w:rsidRDefault="009431D4">
      <w:pPr>
        <w:spacing w:after="0" w:line="240" w:lineRule="auto"/>
        <w:jc w:val="left"/>
        <w:rPr>
          <w:b/>
          <w:bCs/>
          <w:sz w:val="30"/>
          <w:szCs w:val="30"/>
        </w:rPr>
      </w:pPr>
      <w:r>
        <w:rPr>
          <w:b/>
          <w:bCs/>
          <w:sz w:val="30"/>
          <w:szCs w:val="30"/>
        </w:rPr>
        <w:lastRenderedPageBreak/>
        <w:t>ABBREVIATIONS</w:t>
      </w:r>
    </w:p>
    <w:p w14:paraId="29456EA5" w14:textId="77777777" w:rsidR="009C6E4D" w:rsidRDefault="009C6E4D">
      <w:pPr>
        <w:spacing w:after="0" w:line="240" w:lineRule="auto"/>
        <w:jc w:val="left"/>
        <w:rPr>
          <w:b/>
          <w:bCs/>
          <w:sz w:val="30"/>
          <w:szCs w:val="30"/>
        </w:rPr>
      </w:pP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663"/>
      </w:tblGrid>
      <w:tr w:rsidR="009C6E4D" w:rsidRPr="00CC2F87" w14:paraId="4583EF51"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332CF9BE" w14:textId="37CBB729" w:rsidR="009C6E4D" w:rsidRDefault="009C6E4D" w:rsidP="009C6E4D">
            <w:pPr>
              <w:pStyle w:val="TableText"/>
              <w:spacing w:before="0" w:after="240" w:line="240" w:lineRule="auto"/>
            </w:pPr>
            <w:r>
              <w:t>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F75CE9B" w14:textId="4D0EFC59" w:rsidR="009C6E4D" w:rsidRDefault="009C6E4D" w:rsidP="009C6E4D">
            <w:pPr>
              <w:pStyle w:val="TableText"/>
              <w:spacing w:before="0" w:after="240" w:line="240" w:lineRule="auto"/>
            </w:pPr>
            <w:r>
              <w:t>Application Programming Interface</w:t>
            </w:r>
          </w:p>
        </w:tc>
      </w:tr>
      <w:tr w:rsidR="009C6E4D" w:rsidRPr="00CC2F87" w14:paraId="2875E50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A2A95" w14:textId="3B416C88" w:rsidR="009C6E4D" w:rsidRDefault="009C6E4D" w:rsidP="009C6E4D">
            <w:pPr>
              <w:pStyle w:val="TableText"/>
              <w:spacing w:before="0" w:after="240" w:line="240" w:lineRule="auto"/>
            </w:pPr>
            <w:r>
              <w:t>A-weighting</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FD06314" w14:textId="15A50A43" w:rsidR="009C6E4D" w:rsidRDefault="009C6E4D" w:rsidP="009C6E4D">
            <w:pPr>
              <w:pStyle w:val="TableText"/>
              <w:spacing w:before="0" w:after="240" w:line="240" w:lineRule="auto"/>
            </w:pPr>
            <w:r>
              <w:t>A method for modelling perceived loudness of sounds of different frequencies</w:t>
            </w:r>
          </w:p>
        </w:tc>
      </w:tr>
      <w:tr w:rsidR="00A1796D" w:rsidRPr="00CC2F87" w14:paraId="15C9EB2A"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4123E200" w14:textId="05501BAD" w:rsidR="00A1796D" w:rsidRDefault="00A1796D" w:rsidP="009C6E4D">
            <w:pPr>
              <w:pStyle w:val="TableText"/>
              <w:spacing w:before="0" w:after="240" w:line="240" w:lineRule="auto"/>
            </w:pPr>
            <w:r w:rsidRPr="00A1796D">
              <w:t>CNOSSOS-EU</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8A1E48E" w14:textId="0FCC7DE7" w:rsidR="00A1796D" w:rsidRDefault="00A1796D" w:rsidP="009C6E4D">
            <w:pPr>
              <w:pStyle w:val="TableText"/>
              <w:spacing w:before="0" w:after="240" w:line="240" w:lineRule="auto"/>
            </w:pPr>
            <w:r w:rsidRPr="00A1796D">
              <w:t>Common Noise Assessment Methods in Europe</w:t>
            </w:r>
            <w:r w:rsidR="00703CAE">
              <w:t xml:space="preserve"> (framework)</w:t>
            </w:r>
          </w:p>
        </w:tc>
      </w:tr>
      <w:tr w:rsidR="00F630D7" w:rsidRPr="00CC2F87" w14:paraId="25F33960"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2E3F4F67" w14:textId="0E285494" w:rsidR="00F630D7" w:rsidRPr="00A1796D" w:rsidRDefault="00F630D7" w:rsidP="009C6E4D">
            <w:pPr>
              <w:pStyle w:val="TableText"/>
              <w:spacing w:before="0" w:after="240" w:line="240" w:lineRule="auto"/>
            </w:pPr>
            <w:r>
              <w:t>dB(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DD6010D" w14:textId="39134419" w:rsidR="00F630D7" w:rsidRPr="00A1796D" w:rsidRDefault="00F630D7" w:rsidP="009C6E4D">
            <w:pPr>
              <w:pStyle w:val="TableText"/>
              <w:spacing w:before="0" w:after="240" w:line="240" w:lineRule="auto"/>
            </w:pPr>
            <w:r>
              <w:t>A-weighted sound pressure level in decibels</w:t>
            </w:r>
          </w:p>
        </w:tc>
      </w:tr>
      <w:tr w:rsidR="00653C53" w:rsidRPr="00CC2F87" w14:paraId="671029F3"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6A3C33B9" w14:textId="17D4F0EA" w:rsidR="00653C53" w:rsidRDefault="00653C53" w:rsidP="009C6E4D">
            <w:pPr>
              <w:pStyle w:val="TableText"/>
              <w:spacing w:before="0" w:after="240" w:line="240" w:lineRule="auto"/>
            </w:pPr>
            <w:r>
              <w:t>EIF</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2991D92" w14:textId="261C775C" w:rsidR="00653C53" w:rsidRDefault="00653C53" w:rsidP="009C6E4D">
            <w:pPr>
              <w:pStyle w:val="TableText"/>
              <w:spacing w:before="0" w:after="240" w:line="240" w:lineRule="auto"/>
            </w:pPr>
            <w:r>
              <w:t>Environmental Impedance Function</w:t>
            </w:r>
          </w:p>
        </w:tc>
      </w:tr>
      <w:tr w:rsidR="009C6E4D" w:rsidRPr="00CC2F87" w14:paraId="693B3965" w14:textId="77777777" w:rsidTr="00594001">
        <w:trPr>
          <w:trHeight w:val="466"/>
        </w:trPr>
        <w:tc>
          <w:tcPr>
            <w:tcW w:w="2268" w:type="dxa"/>
            <w:tcBorders>
              <w:top w:val="single" w:sz="4" w:space="0" w:color="FFFFFF"/>
              <w:left w:val="single" w:sz="4" w:space="0" w:color="FFFFFF"/>
              <w:bottom w:val="single" w:sz="4" w:space="0" w:color="FFFFFF" w:themeColor="background1"/>
              <w:right w:val="single" w:sz="4" w:space="0" w:color="FFFFFF"/>
            </w:tcBorders>
          </w:tcPr>
          <w:p w14:paraId="1DC00585" w14:textId="63EA146B" w:rsidR="009C6E4D" w:rsidRPr="00CC2F87" w:rsidRDefault="009C6E4D" w:rsidP="009C6E4D">
            <w:pPr>
              <w:pStyle w:val="TableText"/>
              <w:spacing w:before="0" w:after="240" w:line="240" w:lineRule="auto"/>
            </w:pPr>
            <w:r>
              <w:t>ERR</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0F7D00" w14:textId="40409925" w:rsidR="009C6E4D" w:rsidRPr="00CC2F87" w:rsidRDefault="009C6E4D" w:rsidP="009C6E4D">
            <w:pPr>
              <w:pStyle w:val="TableText"/>
              <w:spacing w:before="0" w:after="240" w:line="240" w:lineRule="auto"/>
            </w:pPr>
            <w:r>
              <w:t>Exposure-response Relationship</w:t>
            </w:r>
          </w:p>
        </w:tc>
      </w:tr>
      <w:tr w:rsidR="00B74CB2" w:rsidRPr="00CC2F87" w14:paraId="3911957D"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414A11BE" w14:textId="1B06CEB8" w:rsidR="00B74CB2" w:rsidRDefault="00B74CB2" w:rsidP="009C6E4D">
            <w:pPr>
              <w:pStyle w:val="TableText"/>
              <w:spacing w:before="0" w:after="240" w:line="240" w:lineRule="auto"/>
            </w:pPr>
            <w:r>
              <w:t>Geo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1976BDB" w14:textId="5C9AB0F5" w:rsidR="00B74CB2" w:rsidRDefault="00B74CB2" w:rsidP="009C6E4D">
            <w:pPr>
              <w:pStyle w:val="TableText"/>
              <w:spacing w:before="0" w:after="240" w:line="240" w:lineRule="auto"/>
            </w:pPr>
            <w:r>
              <w:t>A geospatial adaptation of</w:t>
            </w:r>
            <w:r w:rsidR="00B36DDB">
              <w:t xml:space="preserve"> the</w:t>
            </w:r>
            <w:r>
              <w:t xml:space="preserve"> JSON format</w:t>
            </w:r>
          </w:p>
        </w:tc>
      </w:tr>
      <w:tr w:rsidR="009C6E4D" w:rsidRPr="00CC2F87" w14:paraId="0CD060B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15D413" w14:textId="5BC1D031" w:rsidR="009C6E4D" w:rsidRPr="00CC2F87" w:rsidRDefault="009C6E4D" w:rsidP="009C6E4D">
            <w:pPr>
              <w:pStyle w:val="TableText"/>
              <w:spacing w:before="0" w:after="240" w:line="240" w:lineRule="auto"/>
            </w:pPr>
            <w:r>
              <w:t>GI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C330840" w14:textId="7EF1FDC6" w:rsidR="009C6E4D" w:rsidRPr="00CC2F87" w:rsidRDefault="009C6E4D" w:rsidP="009C6E4D">
            <w:pPr>
              <w:pStyle w:val="TableText"/>
              <w:spacing w:before="0" w:after="240" w:line="240" w:lineRule="auto"/>
            </w:pPr>
            <w:r>
              <w:t>Geographic Information System</w:t>
            </w:r>
          </w:p>
        </w:tc>
      </w:tr>
      <w:tr w:rsidR="00C251E3" w:rsidRPr="00CC2F87" w14:paraId="05BEE4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0F0C1766" w14:textId="46A90412" w:rsidR="00C251E3" w:rsidRDefault="00C251E3" w:rsidP="009C6E4D">
            <w:pPr>
              <w:pStyle w:val="TableText"/>
              <w:spacing w:before="0" w:after="240" w:line="240" w:lineRule="auto"/>
            </w:pPr>
            <w:r>
              <w:t>GP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DEA6F5B" w14:textId="59FE9918" w:rsidR="00C251E3" w:rsidRDefault="00C251E3" w:rsidP="009C6E4D">
            <w:pPr>
              <w:pStyle w:val="TableText"/>
              <w:spacing w:before="0" w:after="240" w:line="240" w:lineRule="auto"/>
            </w:pPr>
            <w:r>
              <w:t>Global Positioning System</w:t>
            </w:r>
          </w:p>
        </w:tc>
      </w:tr>
      <w:tr w:rsidR="00BE68FF" w:rsidRPr="00CC2F87" w14:paraId="0FAE8DC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EF00262" w14:textId="34AE21BA" w:rsidR="00BE68FF" w:rsidRDefault="00BE68FF" w:rsidP="009C6E4D">
            <w:pPr>
              <w:pStyle w:val="TableText"/>
              <w:spacing w:before="0" w:after="240" w:line="240" w:lineRule="auto"/>
            </w:pPr>
            <w:r>
              <w:t>HOPE</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898241F" w14:textId="05712F88" w:rsidR="00BE68FF" w:rsidRDefault="00BE68FF" w:rsidP="009C6E4D">
            <w:pPr>
              <w:pStyle w:val="TableText"/>
              <w:spacing w:before="0" w:after="240" w:line="240" w:lineRule="auto"/>
            </w:pPr>
            <w:r>
              <w:t>Healthy Outdoor Premises for Everyone (EU project)</w:t>
            </w:r>
          </w:p>
        </w:tc>
      </w:tr>
      <w:tr w:rsidR="005F13FC" w:rsidRPr="00CC2F87" w14:paraId="17557BAC"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186A7A3" w14:textId="3649C3B7" w:rsidR="005F13FC" w:rsidRDefault="005F13FC" w:rsidP="009C6E4D">
            <w:pPr>
              <w:pStyle w:val="TableText"/>
              <w:spacing w:before="0" w:after="240" w:line="240" w:lineRule="auto"/>
            </w:pPr>
            <w:r>
              <w:t>HR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5DA0098" w14:textId="45FA6738" w:rsidR="005F13FC" w:rsidRDefault="005F13FC" w:rsidP="009C6E4D">
            <w:pPr>
              <w:pStyle w:val="TableText"/>
              <w:spacing w:before="0" w:after="240" w:line="240" w:lineRule="auto"/>
            </w:pPr>
            <w:r>
              <w:t>Helsinki Region Transport (HSL)</w:t>
            </w:r>
          </w:p>
        </w:tc>
      </w:tr>
      <w:tr w:rsidR="002057C1" w:rsidRPr="00CC2F87" w14:paraId="3CC0378A"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DFA489" w14:textId="67F3174F" w:rsidR="002057C1" w:rsidRDefault="002057C1" w:rsidP="009C6E4D">
            <w:pPr>
              <w:pStyle w:val="TableText"/>
              <w:spacing w:before="0" w:after="240" w:line="240" w:lineRule="auto"/>
            </w:pPr>
            <w:r>
              <w:t>HTM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6B805B7" w14:textId="5CB3AF4E" w:rsidR="002057C1" w:rsidRDefault="002057C1" w:rsidP="009C6E4D">
            <w:pPr>
              <w:pStyle w:val="TableText"/>
              <w:spacing w:before="0" w:after="240" w:line="240" w:lineRule="auto"/>
            </w:pPr>
            <w:r>
              <w:t>Hypertext Markup Language</w:t>
            </w:r>
          </w:p>
        </w:tc>
      </w:tr>
      <w:tr w:rsidR="007D31F4" w:rsidRPr="00CC2F87" w14:paraId="75014D3B"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FD3926D" w14:textId="75BA7C18" w:rsidR="007D31F4" w:rsidRDefault="007D31F4" w:rsidP="009C6E4D">
            <w:pPr>
              <w:pStyle w:val="TableText"/>
              <w:spacing w:before="0" w:after="240" w:line="240" w:lineRule="auto"/>
            </w:pPr>
            <w:r>
              <w:t>JS</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2A52820" w14:textId="5E2998C7" w:rsidR="007D31F4" w:rsidRPr="00037912" w:rsidRDefault="007D31F4" w:rsidP="009C6E4D">
            <w:pPr>
              <w:pStyle w:val="TableText"/>
              <w:spacing w:before="0" w:after="240" w:line="240" w:lineRule="auto"/>
            </w:pPr>
            <w:r>
              <w:t>JavaScript (programming language)</w:t>
            </w:r>
          </w:p>
        </w:tc>
      </w:tr>
      <w:tr w:rsidR="00037912" w:rsidRPr="00CC2F87" w14:paraId="65225F8E"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8F28369" w14:textId="54C30660" w:rsidR="00037912" w:rsidRDefault="00037912" w:rsidP="009C6E4D">
            <w:pPr>
              <w:pStyle w:val="TableText"/>
              <w:spacing w:before="0" w:after="240" w:line="240" w:lineRule="auto"/>
            </w:pPr>
            <w:r>
              <w:t>JSO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3AA849C2" w14:textId="53E71D76" w:rsidR="00037912" w:rsidRDefault="00037912" w:rsidP="009C6E4D">
            <w:pPr>
              <w:pStyle w:val="TableText"/>
              <w:spacing w:before="0" w:after="240" w:line="240" w:lineRule="auto"/>
            </w:pPr>
            <w:r w:rsidRPr="00037912">
              <w:t>JavaScript Object Notation</w:t>
            </w:r>
            <w:r w:rsidR="00B74CB2">
              <w:t xml:space="preserve"> format</w:t>
            </w:r>
          </w:p>
        </w:tc>
      </w:tr>
      <w:tr w:rsidR="00A1796D" w:rsidRPr="00CC2F87" w14:paraId="711621F3"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8837138" w14:textId="4AF56AF3" w:rsidR="00A1796D" w:rsidRPr="00A1796D" w:rsidRDefault="00A1796D" w:rsidP="009C6E4D">
            <w:pPr>
              <w:pStyle w:val="TableText"/>
              <w:spacing w:before="0" w:after="240" w:line="240" w:lineRule="auto"/>
              <w:rPr>
                <w:vertAlign w:val="subscript"/>
              </w:rPr>
            </w:pPr>
            <w:r w:rsidRPr="00A1796D">
              <w:t>L</w:t>
            </w:r>
            <w:r>
              <w:rPr>
                <w:vertAlign w:val="subscript"/>
              </w:rPr>
              <w:t>Aeq</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459B4796" w14:textId="32A899CB" w:rsidR="00A1796D" w:rsidRDefault="00A1796D" w:rsidP="009C6E4D">
            <w:pPr>
              <w:pStyle w:val="TableText"/>
              <w:spacing w:before="0" w:after="240" w:line="240" w:lineRule="auto"/>
            </w:pPr>
            <w:r>
              <w:t xml:space="preserve">A-weighted </w:t>
            </w:r>
            <w:r w:rsidRPr="00A1796D">
              <w:t>Equivalent Continuous Sound Pressure Level</w:t>
            </w:r>
          </w:p>
        </w:tc>
      </w:tr>
      <w:tr w:rsidR="00220D7C" w:rsidRPr="00CC2F87" w14:paraId="0BD74E0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5EA39DF" w14:textId="3BA786B6" w:rsidR="00220D7C" w:rsidRDefault="00220D7C" w:rsidP="009C6E4D">
            <w:pPr>
              <w:pStyle w:val="TableText"/>
              <w:spacing w:before="0" w:after="240" w:line="240" w:lineRule="auto"/>
            </w:pPr>
            <w:r>
              <w:t>LCP</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5BAD703" w14:textId="6CF38EF0" w:rsidR="00220D7C" w:rsidRPr="00037912" w:rsidRDefault="00220D7C" w:rsidP="009C6E4D">
            <w:pPr>
              <w:pStyle w:val="TableText"/>
              <w:spacing w:before="0" w:after="240" w:line="240" w:lineRule="auto"/>
            </w:pPr>
            <w:r>
              <w:t>Least Cost Path</w:t>
            </w:r>
          </w:p>
        </w:tc>
      </w:tr>
      <w:tr w:rsidR="00125F1A" w:rsidRPr="00CC2F87" w14:paraId="4043B837"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6AA4147" w14:textId="5C4E4B0D" w:rsidR="00125F1A" w:rsidRPr="00125F1A" w:rsidRDefault="00125F1A" w:rsidP="009C6E4D">
            <w:pPr>
              <w:pStyle w:val="TableText"/>
              <w:spacing w:before="0" w:after="240" w:line="240" w:lineRule="auto"/>
              <w:rPr>
                <w:vertAlign w:val="subscript"/>
              </w:rPr>
            </w:pPr>
            <w:r>
              <w:t>L</w:t>
            </w:r>
            <w:r>
              <w:rPr>
                <w:vertAlign w:val="subscript"/>
              </w:rPr>
              <w:t>den</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2C9737C8" w14:textId="79D1C185" w:rsidR="00125F1A" w:rsidRDefault="00125F1A" w:rsidP="009C6E4D">
            <w:pPr>
              <w:pStyle w:val="TableText"/>
              <w:spacing w:before="0" w:after="240" w:line="240" w:lineRule="auto"/>
            </w:pPr>
            <w:r w:rsidRPr="00125F1A">
              <w:t>Day Evening Night Sound Level</w:t>
            </w:r>
          </w:p>
        </w:tc>
      </w:tr>
      <w:tr w:rsidR="009C6E4D" w:rsidRPr="00CC2F87" w14:paraId="5D570A2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11BD74D" w14:textId="4E46E41B" w:rsidR="009C6E4D" w:rsidRPr="00CC2F87" w:rsidRDefault="009C6E4D" w:rsidP="009C6E4D">
            <w:pPr>
              <w:pStyle w:val="TableText"/>
              <w:spacing w:before="0" w:after="240" w:line="240" w:lineRule="auto"/>
            </w:pPr>
            <w:r>
              <w:t>OD</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64B2F02" w14:textId="55EB2F14" w:rsidR="009C6E4D" w:rsidRPr="00CC2F87" w:rsidRDefault="009C6E4D" w:rsidP="009C6E4D">
            <w:pPr>
              <w:pStyle w:val="TableText"/>
              <w:spacing w:before="0" w:after="240" w:line="240" w:lineRule="auto"/>
            </w:pPr>
            <w:r>
              <w:t>Origin-Destination</w:t>
            </w:r>
          </w:p>
        </w:tc>
      </w:tr>
      <w:tr w:rsidR="00653C53" w:rsidRPr="00CC2F87" w14:paraId="3F0BBC8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54B5EC5" w14:textId="75D258A7" w:rsidR="00653C53" w:rsidRDefault="00653C53" w:rsidP="009C6E4D">
            <w:pPr>
              <w:pStyle w:val="TableText"/>
              <w:spacing w:before="0" w:after="240" w:line="240" w:lineRule="auto"/>
            </w:pPr>
            <w:r>
              <w:t>OSM</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77F7081" w14:textId="436B9CA7" w:rsidR="00653C53" w:rsidRDefault="00653C53" w:rsidP="009C6E4D">
            <w:pPr>
              <w:pStyle w:val="TableText"/>
              <w:spacing w:before="0" w:after="240" w:line="240" w:lineRule="auto"/>
            </w:pPr>
            <w:r>
              <w:t>OpenStreetMap</w:t>
            </w:r>
          </w:p>
        </w:tc>
      </w:tr>
      <w:tr w:rsidR="005F13FC" w:rsidRPr="00CC2F87" w14:paraId="5DF54FD1"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79D980B" w14:textId="5AA85552" w:rsidR="005F13FC" w:rsidRDefault="005F13FC" w:rsidP="009C6E4D">
            <w:pPr>
              <w:pStyle w:val="TableText"/>
              <w:spacing w:before="0" w:after="240" w:line="240" w:lineRule="auto"/>
            </w:pPr>
            <w:r>
              <w:t>P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13DE9B37" w14:textId="20F0790A" w:rsidR="005F13FC" w:rsidRDefault="005F13FC" w:rsidP="009C6E4D">
            <w:pPr>
              <w:pStyle w:val="TableText"/>
              <w:spacing w:before="0" w:after="240" w:line="240" w:lineRule="auto"/>
            </w:pPr>
            <w:r>
              <w:t>Public Transport</w:t>
            </w:r>
          </w:p>
        </w:tc>
      </w:tr>
      <w:tr w:rsidR="008E7B36" w:rsidRPr="00CC2F87" w14:paraId="39A94642"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F3B1830" w14:textId="3A7F0DA7" w:rsidR="008E7B36" w:rsidRDefault="008E7B36" w:rsidP="009C6E4D">
            <w:pPr>
              <w:pStyle w:val="TableText"/>
              <w:spacing w:before="0" w:after="240" w:line="240" w:lineRule="auto"/>
            </w:pPr>
            <w:r>
              <w:t>REST</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91BC6DF" w14:textId="64691259" w:rsidR="008E7B36" w:rsidRDefault="008E7B36" w:rsidP="009C6E4D">
            <w:pPr>
              <w:pStyle w:val="TableText"/>
              <w:spacing w:before="0" w:after="240" w:line="240" w:lineRule="auto"/>
            </w:pPr>
            <w:r>
              <w:t>R</w:t>
            </w:r>
            <w:r w:rsidRPr="008E7B36">
              <w:t xml:space="preserve">epresentational </w:t>
            </w:r>
            <w:r>
              <w:t>S</w:t>
            </w:r>
            <w:r w:rsidRPr="008E7B36">
              <w:t xml:space="preserve">tate </w:t>
            </w:r>
            <w:r>
              <w:t>T</w:t>
            </w:r>
            <w:r w:rsidRPr="008E7B36">
              <w:t>ransfer</w:t>
            </w:r>
          </w:p>
        </w:tc>
      </w:tr>
      <w:tr w:rsidR="00FB5648" w:rsidRPr="00CC2F87" w14:paraId="6B7A0950"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CA2F02C" w14:textId="30D8A6DD" w:rsidR="00FB5648" w:rsidRDefault="00FB5648" w:rsidP="009C6E4D">
            <w:pPr>
              <w:pStyle w:val="TableText"/>
              <w:spacing w:before="0" w:after="240" w:line="240" w:lineRule="auto"/>
            </w:pPr>
            <w:r>
              <w:t>RESTful AP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1E4A425" w14:textId="215B5463" w:rsidR="00FB5648" w:rsidRDefault="00FB5648" w:rsidP="009C6E4D">
            <w:pPr>
              <w:pStyle w:val="TableText"/>
              <w:spacing w:before="0" w:after="240" w:line="240" w:lineRule="auto"/>
            </w:pPr>
            <w:r>
              <w:t>See REST &amp; API</w:t>
            </w:r>
          </w:p>
        </w:tc>
      </w:tr>
      <w:tr w:rsidR="00C372A6" w:rsidRPr="00CC2F87" w14:paraId="7D720CB9"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37F2BF00" w14:textId="61D43EEC" w:rsidR="00C372A6" w:rsidRDefault="00C372A6" w:rsidP="009C6E4D">
            <w:pPr>
              <w:pStyle w:val="TableText"/>
              <w:spacing w:before="0" w:after="240" w:line="240" w:lineRule="auto"/>
            </w:pPr>
            <w:r>
              <w:t>SPA</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76964215" w14:textId="0EB99DB9" w:rsidR="00C372A6" w:rsidRDefault="00C372A6" w:rsidP="009C6E4D">
            <w:pPr>
              <w:pStyle w:val="TableText"/>
              <w:spacing w:before="0" w:after="240" w:line="240" w:lineRule="auto"/>
            </w:pPr>
            <w:r>
              <w:t>Single</w:t>
            </w:r>
            <w:r w:rsidR="006E1E52">
              <w:t>-p</w:t>
            </w:r>
            <w:r>
              <w:t>age (web) Application</w:t>
            </w:r>
          </w:p>
        </w:tc>
      </w:tr>
      <w:tr w:rsidR="00A1796D" w:rsidRPr="00CC2F87" w14:paraId="4BC00FF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2F432DC" w14:textId="5CC9B92C" w:rsidR="00A1796D" w:rsidRDefault="00A1796D" w:rsidP="009C6E4D">
            <w:pPr>
              <w:pStyle w:val="TableText"/>
              <w:spacing w:before="0" w:after="240" w:line="240" w:lineRule="auto"/>
            </w:pPr>
            <w:r>
              <w:t>SPL</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0D4FDC38" w14:textId="081C91E3" w:rsidR="00A1796D" w:rsidRDefault="00A1796D" w:rsidP="009C6E4D">
            <w:pPr>
              <w:pStyle w:val="TableText"/>
              <w:spacing w:before="0" w:after="240" w:line="240" w:lineRule="auto"/>
            </w:pPr>
            <w:r>
              <w:t>Sound Pressure Level</w:t>
            </w:r>
          </w:p>
        </w:tc>
      </w:tr>
      <w:tr w:rsidR="00037912" w:rsidRPr="00CC2F87" w14:paraId="10E9C1A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693CFDBF" w14:textId="5F50A365" w:rsidR="00037912" w:rsidRDefault="00037912" w:rsidP="009C6E4D">
            <w:pPr>
              <w:pStyle w:val="TableText"/>
              <w:spacing w:before="0" w:after="240" w:line="240" w:lineRule="auto"/>
            </w:pPr>
            <w:r>
              <w:t>UI</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63DF8477" w14:textId="6F6B85B0" w:rsidR="00037912" w:rsidRDefault="00037912" w:rsidP="009C6E4D">
            <w:pPr>
              <w:pStyle w:val="TableText"/>
              <w:spacing w:before="0" w:after="240" w:line="240" w:lineRule="auto"/>
            </w:pPr>
            <w:r>
              <w:t>User Interface</w:t>
            </w:r>
          </w:p>
        </w:tc>
      </w:tr>
      <w:tr w:rsidR="00CA2F25" w:rsidRPr="00CC2F87" w14:paraId="5B621FB5" w14:textId="77777777" w:rsidTr="00594001">
        <w:trPr>
          <w:trHeight w:val="399"/>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DF691DF" w14:textId="6725FED8" w:rsidR="00CA2F25" w:rsidRDefault="00CA2F25" w:rsidP="009C6E4D">
            <w:pPr>
              <w:pStyle w:val="TableText"/>
              <w:spacing w:before="0" w:after="240" w:line="240" w:lineRule="auto"/>
            </w:pPr>
            <w:r w:rsidRPr="00CA2F25">
              <w:t>WGS84</w:t>
            </w:r>
          </w:p>
        </w:tc>
        <w:tc>
          <w:tcPr>
            <w:tcW w:w="6663" w:type="dxa"/>
            <w:tcBorders>
              <w:top w:val="single" w:sz="4" w:space="0" w:color="FFFFFF" w:themeColor="background1"/>
              <w:left w:val="single" w:sz="4" w:space="0" w:color="FFFFFF"/>
              <w:bottom w:val="single" w:sz="4" w:space="0" w:color="FFFFFF" w:themeColor="background1"/>
              <w:right w:val="single" w:sz="4" w:space="0" w:color="FFFFFF"/>
            </w:tcBorders>
          </w:tcPr>
          <w:p w14:paraId="57470A47" w14:textId="76E618FC" w:rsidR="00CA2F25" w:rsidRDefault="00CA2F25" w:rsidP="009C6E4D">
            <w:pPr>
              <w:pStyle w:val="TableText"/>
              <w:spacing w:before="0" w:after="240" w:line="240" w:lineRule="auto"/>
            </w:pPr>
            <w:r>
              <w:t>World Geodetic System</w:t>
            </w:r>
          </w:p>
        </w:tc>
      </w:tr>
    </w:tbl>
    <w:p w14:paraId="4CB4D846" w14:textId="7CF2112B" w:rsidR="009431D4" w:rsidRDefault="00141A60" w:rsidP="00141A60">
      <w:pPr>
        <w:spacing w:after="0" w:line="240" w:lineRule="auto"/>
        <w:jc w:val="left"/>
        <w:rPr>
          <w:rFonts w:eastAsiaTheme="majorEastAsia" w:cs="Times New Roman (Headings CS)"/>
          <w:color w:val="000000" w:themeColor="text1"/>
          <w:spacing w:val="10"/>
          <w:sz w:val="30"/>
          <w:szCs w:val="32"/>
        </w:rPr>
      </w:pPr>
      <w:r>
        <w:rPr>
          <w:rFonts w:eastAsiaTheme="majorEastAsia" w:cs="Times New Roman (Headings CS)"/>
          <w:color w:val="000000" w:themeColor="text1"/>
          <w:spacing w:val="10"/>
          <w:sz w:val="30"/>
          <w:szCs w:val="32"/>
        </w:rPr>
        <w:br w:type="page"/>
      </w:r>
    </w:p>
    <w:p w14:paraId="5B60F8B4" w14:textId="0E99E677" w:rsidR="00031198" w:rsidRPr="00CC2F87" w:rsidRDefault="004C51E8" w:rsidP="00031198">
      <w:pPr>
        <w:pStyle w:val="Heading1"/>
      </w:pPr>
      <w:bookmarkStart w:id="0" w:name="_Toc37689948"/>
      <w:r>
        <w:lastRenderedPageBreak/>
        <w:t>INTRODUCTION</w:t>
      </w:r>
      <w:bookmarkEnd w:id="0"/>
    </w:p>
    <w:p w14:paraId="1CAC0CF4" w14:textId="26568A9D" w:rsidR="00C70089" w:rsidRPr="00CC2F87" w:rsidRDefault="00EA31EB" w:rsidP="00C70089">
      <w:r>
        <w:t>A</w:t>
      </w:r>
      <w:r w:rsidR="00C70089" w:rsidRPr="00CC2F87">
        <w:t xml:space="preserve">ctive transport modes are getting increasing attention among policy makers and urban planners. The term active transport </w:t>
      </w:r>
      <w:r w:rsidR="00B97E3B">
        <w:t xml:space="preserve">usually refers </w:t>
      </w:r>
      <w:r w:rsidR="00C70089" w:rsidRPr="00CC2F87">
        <w:t>to walking and cycling</w:t>
      </w:r>
      <w:r w:rsidR="00A245FE">
        <w:t xml:space="preserve"> </w:t>
      </w:r>
      <w:r w:rsidR="00C70089" w:rsidRPr="00CC2F87">
        <w:t xml:space="preserve">but also </w:t>
      </w:r>
      <w:r w:rsidR="004D6C1D">
        <w:t xml:space="preserve">to </w:t>
      </w:r>
      <w:r w:rsidR="00C70089" w:rsidRPr="00CC2F87">
        <w:t xml:space="preserve">other active transport modes such as E-scooters and even city rowboats </w:t>
      </w:r>
      <w:r w:rsidR="00260ACA">
        <w:t xml:space="preserve">that </w:t>
      </w:r>
      <w:r w:rsidR="00C70089" w:rsidRPr="00CC2F87">
        <w:t>are emerging in urban context. Undoubtedly, walking remains the most popular mode of active transport since it doesn’t require any accessories and</w:t>
      </w:r>
      <w:r w:rsidR="008011B5">
        <w:t xml:space="preserve"> it</w:t>
      </w:r>
      <w:r w:rsidR="00C70089" w:rsidRPr="00CC2F87">
        <w:t xml:space="preserve"> is essential part of all itineraries made by public transport. </w:t>
      </w:r>
    </w:p>
    <w:p w14:paraId="0F799F38" w14:textId="790B6B90" w:rsidR="00C70089" w:rsidRPr="00CC2F87" w:rsidRDefault="00E043D1" w:rsidP="00C70089">
      <w:r>
        <w:t>S</w:t>
      </w:r>
      <w:r w:rsidR="006D7E3D">
        <w:t xml:space="preserve">ignificant health and environmental benefits have been </w:t>
      </w:r>
      <w:r>
        <w:t xml:space="preserve">anticipated and </w:t>
      </w:r>
      <w:r w:rsidR="006D7E3D">
        <w:t xml:space="preserve">identified from shifting to active </w:t>
      </w:r>
      <w:r w:rsidR="00C70089" w:rsidRPr="00CC2F87">
        <w:t xml:space="preserve">transport modes </w:t>
      </w:r>
      <w:r w:rsidR="006D7E3D">
        <w:t xml:space="preserve">from use of cars </w:t>
      </w:r>
      <w:r w:rsidR="006D7E3D" w:rsidRPr="00CC2F87">
        <w:fldChar w:fldCharType="begin"/>
      </w:r>
      <w:r w:rsidR="006D7E3D">
        <w:instrText xml:space="preserve"> ADDIN ZOTERO_ITEM CSL_CITATION {"citationID":"sf0bYyc6","properties":{"formattedCitation":"(Pucher &amp; Buehler, 2010; Rabl &amp; de Nazelle, 2012)","plainCitation":"(Pucher &amp; Buehler, 2010; Rabl &amp; de Nazelle, 2012)","noteIndex":0},"citationItems":[{"id":485,"uris":["http://zotero.org/users/5467145/items/DYEATHCJ"],"uri":["http://zotero.org/users/5467145/items/DYEATHCJ"],"itemData":{"id":485,"type":"article-journal","container-title":"Built Environment","issue":"4","page":"391–414","source":"Google Scholar","title":"Walking and cycling for healthy cities","volume":"36","author":[{"family":"Pucher","given":"John"},{"family":"Buehler","given":"Ralph"}],"issued":{"date-parts":[["2010"]]}}},{"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schema":"https://github.com/citation-style-language/schema/raw/master/csl-citation.json"} </w:instrText>
      </w:r>
      <w:r w:rsidR="006D7E3D" w:rsidRPr="00CC2F87">
        <w:fldChar w:fldCharType="separate"/>
      </w:r>
      <w:r w:rsidR="006D7E3D">
        <w:t>(Pucher &amp; Buehler, 2010; Rabl &amp; de Nazelle, 2012)</w:t>
      </w:r>
      <w:r w:rsidR="006D7E3D" w:rsidRPr="00CC2F87">
        <w:fldChar w:fldCharType="end"/>
      </w:r>
      <w:r w:rsidR="00C76689">
        <w:t>;</w:t>
      </w:r>
      <w:r>
        <w:t xml:space="preserve"> increasing popularity of active transport modes can reduce traffic related pollution and </w:t>
      </w:r>
      <w:r w:rsidR="00833DEA">
        <w:t>support</w:t>
      </w:r>
      <w:r>
        <w:t xml:space="preserve"> better health</w:t>
      </w:r>
      <w:r w:rsidR="00833DEA">
        <w:t xml:space="preserve"> for individuals</w:t>
      </w:r>
      <w:r>
        <w:t xml:space="preserve"> due to the physical activity</w:t>
      </w:r>
      <w:r w:rsidR="00C70089" w:rsidRPr="00CC2F87">
        <w:t xml:space="preserve">. Hence, cities often have a strong willingness to facilitate </w:t>
      </w:r>
      <w:r w:rsidR="00FC4CD8">
        <w:t xml:space="preserve">and promote </w:t>
      </w:r>
      <w:r w:rsidR="00C70089" w:rsidRPr="00CC2F87">
        <w:t xml:space="preserve">active transport modes for urban mobility. In encouraging people to </w:t>
      </w:r>
      <w:r w:rsidR="00010BCC">
        <w:t>choose active transport modes</w:t>
      </w:r>
      <w:r w:rsidR="00C70089" w:rsidRPr="00CC2F87">
        <w:t xml:space="preserve">, it is essential for the cities to provide sufficient infrastructure and </w:t>
      </w:r>
      <w:r w:rsidR="007B27BD">
        <w:t>suitable</w:t>
      </w:r>
      <w:r w:rsidR="00C70089" w:rsidRPr="00CC2F87">
        <w:t xml:space="preserve"> environments to make </w:t>
      </w:r>
      <w:r w:rsidR="00010BCC">
        <w:t>using them practical and pleasant</w:t>
      </w:r>
      <w:r w:rsidR="00C70089" w:rsidRPr="00CC2F87">
        <w:t xml:space="preserve">. </w:t>
      </w:r>
    </w:p>
    <w:p w14:paraId="47DDF21F" w14:textId="4E15176D" w:rsidR="00C70089" w:rsidRPr="00CC2F87" w:rsidRDefault="00C70089" w:rsidP="00C70089">
      <w:r w:rsidRPr="00CC2F87">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network</w:t>
      </w:r>
      <w:r w:rsidR="00887DD4">
        <w:t>s</w:t>
      </w:r>
      <w:r w:rsidRPr="00CC2F87">
        <w:t xml:space="preserve"> define </w:t>
      </w:r>
      <w:r w:rsidR="00887DD4">
        <w:t xml:space="preserve">their </w:t>
      </w:r>
      <w:r w:rsidRPr="00CC2F87">
        <w:t xml:space="preserve">applicability and desirability </w:t>
      </w:r>
      <w:r w:rsidR="00887DD4">
        <w:t xml:space="preserve">for active transport modes </w:t>
      </w:r>
      <w:r w:rsidRPr="00CC2F87">
        <w:t>(</w:t>
      </w:r>
      <w:r w:rsidR="00887DD4">
        <w:t xml:space="preserve">i.e. </w:t>
      </w:r>
      <w:r w:rsidRPr="00CC2F87">
        <w:t>walkability</w:t>
      </w:r>
      <w:r w:rsidR="00A316DD">
        <w:t xml:space="preserve"> or bikeability</w:t>
      </w:r>
      <w:r w:rsidRPr="00CC2F87">
        <w:t xml:space="preserve">), but also multiple </w:t>
      </w:r>
      <w:r w:rsidR="00EE619D">
        <w:t xml:space="preserve">more </w:t>
      </w:r>
      <w:r w:rsidR="003D72F1">
        <w:t>ambiguous</w:t>
      </w:r>
      <w:r w:rsidR="00EE619D">
        <w:t xml:space="preserve"> </w:t>
      </w:r>
      <w:r w:rsidRPr="00CC2F87">
        <w:t>factors need to be considered</w:t>
      </w:r>
      <w:r w:rsidR="007B49C8" w:rsidRPr="00CC2F87">
        <w:t xml:space="preserve"> </w:t>
      </w:r>
      <w:r w:rsidR="007B49C8" w:rsidRPr="00CC2F87">
        <w:fldChar w:fldCharType="begin"/>
      </w:r>
      <w:r w:rsidR="00F9754F">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container-title":"Journal of the Urban &amp; Regional Information Systems Association","issue":"2","source":"Google Scholar","title":"Walkability: A Review of Existing Pedestrian Indices.","title-short":"Walkability","volume":"23","author":[{"family":"Maghelal","given":"Praveen K."},{"family":"Capp","given":"Cara Jean"}],"issued":{"date-parts":[["2011"]]}}}],"schema":"https://github.com/citation-style-language/schema/raw/master/csl-citation.json"} </w:instrText>
      </w:r>
      <w:r w:rsidR="007B49C8" w:rsidRPr="00CC2F87">
        <w:fldChar w:fldCharType="separate"/>
      </w:r>
      <w:r w:rsidR="006A505B" w:rsidRPr="00CC2F87">
        <w:t>(Maghelal &amp; Capp, 2011)</w:t>
      </w:r>
      <w:r w:rsidR="007B49C8" w:rsidRPr="00CC2F87">
        <w:fldChar w:fldCharType="end"/>
      </w:r>
      <w:r w:rsidRPr="00CC2F87">
        <w:t xml:space="preserve">. These include variables such as safety, </w:t>
      </w:r>
      <w:r w:rsidR="00887DD4">
        <w:t xml:space="preserve">presence and types </w:t>
      </w:r>
      <w:r w:rsidRPr="00CC2F87">
        <w:t>building</w:t>
      </w:r>
      <w:r w:rsidR="00887DD4">
        <w:t>s</w:t>
      </w:r>
      <w:r w:rsidRPr="00CC2F87">
        <w:t xml:space="preserve">, openness of spaces, proximity to opportunities, </w:t>
      </w:r>
      <w:r w:rsidR="00EB7D6C">
        <w:t xml:space="preserve">quietness, </w:t>
      </w:r>
      <w:r w:rsidRPr="00CC2F87">
        <w:t xml:space="preserve">air quality and green </w:t>
      </w:r>
      <w:r w:rsidR="00EB7D6C">
        <w:t>spaces</w:t>
      </w:r>
      <w:r w:rsidR="00B816AB">
        <w:t xml:space="preserve"> – all perceived differently by different individuals</w:t>
      </w:r>
      <w:r w:rsidRPr="00CC2F87">
        <w:t xml:space="preserve">. </w:t>
      </w:r>
    </w:p>
    <w:p w14:paraId="289E73BE" w14:textId="3ED23FEF" w:rsidR="00C70089" w:rsidRPr="00CC2F87" w:rsidRDefault="00C70089" w:rsidP="00C70089">
      <w:r w:rsidRPr="00CC2F87">
        <w:t xml:space="preserve">Many of the factors limiting walkability and other active transport modes are caused by (or at least related to) other, “non-human”, users of the urban space. Evidently, one of the most significant of these is vehicular traffic and the </w:t>
      </w:r>
      <w:r w:rsidR="000760F8">
        <w:t xml:space="preserve">related </w:t>
      </w:r>
      <w:r w:rsidRPr="00CC2F87">
        <w:t xml:space="preserve">infrastructures. Vehicular traffic affects walkability and bikeability by </w:t>
      </w:r>
      <w:r w:rsidR="003A727E">
        <w:t>establishing</w:t>
      </w:r>
      <w:r w:rsidRPr="00CC2F87">
        <w:t xml:space="preserve"> large and typically unpleasant </w:t>
      </w:r>
      <w:r w:rsidR="000E0BC1">
        <w:t xml:space="preserve">built </w:t>
      </w:r>
      <w:r w:rsidRPr="00CC2F87">
        <w:t xml:space="preserve">structures to urban spaces. </w:t>
      </w:r>
      <w:r w:rsidR="008507C4">
        <w:t>T</w:t>
      </w:r>
      <w:r w:rsidRPr="00CC2F87">
        <w:t xml:space="preserve">hese structures </w:t>
      </w:r>
      <w:r w:rsidR="00E34654">
        <w:t xml:space="preserve">often </w:t>
      </w:r>
      <w:r w:rsidRPr="00CC2F87">
        <w:t xml:space="preserve">act as barriers fragmenting the </w:t>
      </w:r>
      <w:r w:rsidR="008507C4">
        <w:t>networks that support active</w:t>
      </w:r>
      <w:r w:rsidRPr="00CC2F87">
        <w:t xml:space="preserve"> </w:t>
      </w:r>
      <w:r w:rsidR="008507C4">
        <w:t xml:space="preserve">transport modes </w:t>
      </w:r>
      <w:r w:rsidRPr="00CC2F87">
        <w:t xml:space="preserve">and thus reduce the opportunities for </w:t>
      </w:r>
      <w:r w:rsidR="003A727E">
        <w:t xml:space="preserve">e.g. </w:t>
      </w:r>
      <w:r w:rsidRPr="00CC2F87">
        <w:t>walking and cycling.</w:t>
      </w:r>
      <w:r w:rsidR="00AB7907" w:rsidRPr="00CC2F87">
        <w:t xml:space="preserve"> </w:t>
      </w:r>
    </w:p>
    <w:p w14:paraId="61CB09C0" w14:textId="07B04732" w:rsidR="00C70089" w:rsidRPr="00CC2F87" w:rsidRDefault="00470A21" w:rsidP="00C70089">
      <w:r>
        <w:t>Moreover</w:t>
      </w:r>
      <w:r w:rsidR="00C70089" w:rsidRPr="00CC2F87">
        <w:t xml:space="preserve">, vehicular traffic consumes the opportunities for active transport with at least two “invisible” ways. Firstly, since most of </w:t>
      </w:r>
      <w:r w:rsidR="00B21AC6">
        <w:t xml:space="preserve">it </w:t>
      </w:r>
      <w:r w:rsidR="00C70089" w:rsidRPr="00CC2F87">
        <w:t xml:space="preserve">is powered by gasoline engines, it has </w:t>
      </w:r>
      <w:r w:rsidR="006D75EF">
        <w:t xml:space="preserve">a </w:t>
      </w:r>
      <w:r w:rsidR="00C70089" w:rsidRPr="00CC2F87">
        <w:t xml:space="preserve">negative impact on air quality due to the exhaust gases. According to </w:t>
      </w:r>
      <w:r w:rsidR="004110F5">
        <w:t>many</w:t>
      </w:r>
      <w:r w:rsidR="00C70089" w:rsidRPr="00CC2F87">
        <w:t xml:space="preserve"> studies, </w:t>
      </w:r>
      <w:r w:rsidR="002C09EA">
        <w:t>individual</w:t>
      </w:r>
      <w:r w:rsidR="00B21AC6">
        <w:t>s’</w:t>
      </w:r>
      <w:r w:rsidR="002C09EA">
        <w:t xml:space="preserve"> exposure to </w:t>
      </w:r>
      <w:r w:rsidR="00AC7C50">
        <w:t xml:space="preserve">the </w:t>
      </w:r>
      <w:r w:rsidR="00C70089" w:rsidRPr="00CC2F87">
        <w:t xml:space="preserve">urban </w:t>
      </w:r>
      <w:r w:rsidR="00C70089" w:rsidRPr="00CC2F87">
        <w:lastRenderedPageBreak/>
        <w:t xml:space="preserve">air pollutions </w:t>
      </w:r>
      <w:r w:rsidR="004110F5">
        <w:t xml:space="preserve">caused by vehicular traffic </w:t>
      </w:r>
      <w:r w:rsidR="00C70089" w:rsidRPr="00CC2F87">
        <w:t>can cause or worsen many lung diseases such as asthma or even cance</w:t>
      </w:r>
      <w:r w:rsidR="002C09EA">
        <w:t>r</w:t>
      </w:r>
      <w:r w:rsidR="00C70089" w:rsidRPr="00CC2F87">
        <w:t xml:space="preserve">. Secondly, </w:t>
      </w:r>
      <w:r w:rsidR="00CA6D22">
        <w:t xml:space="preserve">varying levels of noise are caused by </w:t>
      </w:r>
      <w:r w:rsidR="00C70089" w:rsidRPr="00CC2F87">
        <w:t xml:space="preserve">both the engines and the wheels of the vehicles. According to several studies, </w:t>
      </w:r>
      <w:r w:rsidR="00B315F4">
        <w:t>individuals</w:t>
      </w:r>
      <w:r w:rsidR="00C70089" w:rsidRPr="00CC2F87">
        <w:t xml:space="preserve">’ exposure to traffic noise </w:t>
      </w:r>
      <w:r w:rsidR="00D80327">
        <w:t>is likely to cause negative health effects</w:t>
      </w:r>
      <w:r w:rsidR="00FA2CDB">
        <w:t xml:space="preserve"> such as increased </w:t>
      </w:r>
      <w:r w:rsidR="00C70089" w:rsidRPr="00CC2F87">
        <w:t xml:space="preserve">stress levels and problems related to blood circulation </w:t>
      </w:r>
      <w:r w:rsidR="00410F75" w:rsidRPr="00CC2F87">
        <w:fldChar w:fldCharType="begin"/>
      </w:r>
      <w:r w:rsidR="005F1FC3">
        <w:instrText xml:space="preserve"> ADDIN ZOTERO_ITEM CSL_CITATION {"citationID":"Zg78dqdD","properties":{"formattedCitation":"(Babisch et al., 2005; Ising et al., 1980; Passchier-Vermeer W &amp; Passchier W F, 2000)","plainCitation":"(Babisch et al., 2005; Ising et al., 1980; Passchier-Vermeer W &amp; Passchier W F, 2000)","noteIndex":0},"citationItems":[{"id":493,"uris":["http://zotero.org/users/5467145/items/LEF3YDBK"],"uri":["http://zotero.org/users/5467145/items/LEF3YDBK"],"itemData":{"id":493,"type":"article-journal","container-title":"Epidemiology","page":"33–40","source":"Google Scholar","title":"Traffic noise and risk of myocardial infarction","author":[{"family":"Babisch","given":"Wolfgang"},{"family":"Beule","given":"Bernd"},{"family":"Schust","given":"Marianne"},{"family":"Kersten","given":"Norbert"},{"family":"Ising","given":"Hartmut"}],"issued":{"date-parts":[["2005"]]}}},{"id":492,"uris":["http://zotero.org/users/5467145/items/EN6D2PVE"],"uri":["http://zotero.org/users/5467145/items/EN6D2PVE"],"itemData":{"id":492,"type":"article-journal","container-title":"International Archives of Occupational and Environmental Health","issue":"2","page":"179–190","source":"Google Scholar","title":"Health effects of traffic noise","volume":"47","author":[{"family":"Ising","given":"H."},{"family":"Dienel","given":"D."},{"family":"Günther","given":"T."},{"family":"Markert","given":"B."}],"issued":{"date-parts":[["1980"]]}}},{"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410F75" w:rsidRPr="00CC2F87">
        <w:fldChar w:fldCharType="separate"/>
      </w:r>
      <w:r w:rsidR="005F1FC3">
        <w:t>(Babisch et al., 2005; Ising et al., 1980; Passchier-Vermeer W &amp; Passchier W F, 2000)</w:t>
      </w:r>
      <w:r w:rsidR="00410F75" w:rsidRPr="00CC2F87">
        <w:fldChar w:fldCharType="end"/>
      </w:r>
      <w:r w:rsidR="00410F75" w:rsidRPr="00CC2F87">
        <w:t>.</w:t>
      </w:r>
      <w:r w:rsidR="00B5372B" w:rsidRPr="00CC2F87">
        <w:t xml:space="preserve"> </w:t>
      </w:r>
      <w:r w:rsidR="000154B6">
        <w:t xml:space="preserve">The list of potential negative health effects </w:t>
      </w:r>
      <w:r w:rsidR="00BA6285">
        <w:t xml:space="preserve">of traffic noise </w:t>
      </w:r>
      <w:r w:rsidR="000154B6">
        <w:t>i</w:t>
      </w:r>
      <w:r w:rsidR="00704FDE">
        <w:t>s</w:t>
      </w:r>
      <w:r w:rsidR="000154B6">
        <w:t xml:space="preserve"> longer but </w:t>
      </w:r>
      <w:r w:rsidR="00704FDE">
        <w:t xml:space="preserve">lacking </w:t>
      </w:r>
      <w:r w:rsidR="000154B6">
        <w:t xml:space="preserve">strong enough scientific evidence. </w:t>
      </w:r>
      <w:r w:rsidR="00374910">
        <w:t>M</w:t>
      </w:r>
      <w:r w:rsidR="00812DAE">
        <w:t xml:space="preserve">any of the potential health effects are not </w:t>
      </w:r>
      <w:r w:rsidR="003A3C18">
        <w:t>immediate</w:t>
      </w:r>
      <w:r w:rsidR="00812DAE">
        <w:t xml:space="preserve"> but </w:t>
      </w:r>
      <w:r w:rsidR="00347EAD">
        <w:t xml:space="preserve">can </w:t>
      </w:r>
      <w:r w:rsidR="00812DAE">
        <w:t>accumulat</w:t>
      </w:r>
      <w:r w:rsidR="00347EAD">
        <w:t>e</w:t>
      </w:r>
      <w:r w:rsidR="00812DAE">
        <w:t xml:space="preserve"> over </w:t>
      </w:r>
      <w:r w:rsidR="00347EAD">
        <w:t>time</w:t>
      </w:r>
      <w:r w:rsidR="00374910">
        <w:t xml:space="preserve">. Therefore, </w:t>
      </w:r>
      <w:r w:rsidR="00812DAE">
        <w:t xml:space="preserve">assessing children’s health effects from exposure to noise is particularly important. </w:t>
      </w:r>
      <w:r w:rsidR="00BD5A99">
        <w:t xml:space="preserve">Due to </w:t>
      </w:r>
      <w:r w:rsidR="00CE1E7C">
        <w:t xml:space="preserve">simultaneously </w:t>
      </w:r>
      <w:r w:rsidR="00BD5A99">
        <w:t xml:space="preserve">increasing traffic flows and numbers of </w:t>
      </w:r>
      <w:r w:rsidR="00EB2AE6">
        <w:t xml:space="preserve">daily </w:t>
      </w:r>
      <w:r w:rsidR="00BD5A99">
        <w:t>commuters, the negative</w:t>
      </w:r>
      <w:r w:rsidR="00EB2AE6">
        <w:t xml:space="preserve"> </w:t>
      </w:r>
      <w:r w:rsidR="00BD5A99">
        <w:t xml:space="preserve">effects of traffic noise </w:t>
      </w:r>
      <w:r w:rsidR="00A33E1A">
        <w:t xml:space="preserve">on public health </w:t>
      </w:r>
      <w:r w:rsidR="00BD5A99">
        <w:t>are likely to get amplified in the fast urbanizing world</w:t>
      </w:r>
      <w:r w:rsidR="00EB2AE6">
        <w:t xml:space="preserve"> </w:t>
      </w:r>
      <w:r w:rsidR="00EB2AE6">
        <w:fldChar w:fldCharType="begin"/>
      </w:r>
      <w:r w:rsidR="00EB2AE6">
        <w:instrText xml:space="preserve"> ADDIN ZOTERO_ITEM CSL_CITATION {"citationID":"sZMNhadj","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EB2AE6">
        <w:fldChar w:fldCharType="separate"/>
      </w:r>
      <w:r w:rsidR="00EB2AE6">
        <w:rPr>
          <w:noProof/>
        </w:rPr>
        <w:t>(Passchier-Vermeer W &amp; Passchier W F, 2000)</w:t>
      </w:r>
      <w:r w:rsidR="00EB2AE6">
        <w:fldChar w:fldCharType="end"/>
      </w:r>
      <w:r w:rsidR="00BD5A99">
        <w:t xml:space="preserve">. </w:t>
      </w:r>
    </w:p>
    <w:p w14:paraId="45A3F5E4" w14:textId="14A1E74F" w:rsidR="00883B70" w:rsidRDefault="008F0DD0" w:rsidP="00C70089">
      <w:r w:rsidRPr="00CC2F87">
        <w:t xml:space="preserve">In </w:t>
      </w:r>
      <w:r w:rsidR="00AF49B6">
        <w:t>this</w:t>
      </w:r>
      <w:r w:rsidR="00E25166">
        <w:t xml:space="preserve"> </w:t>
      </w:r>
      <w:r w:rsidRPr="00CC2F87">
        <w:t xml:space="preserve">study, the </w:t>
      </w:r>
      <w:r w:rsidR="00AB015F">
        <w:t>broad</w:t>
      </w:r>
      <w:r w:rsidRPr="00CC2F87">
        <w:t xml:space="preserve"> definition of walkability</w:t>
      </w:r>
      <w:r w:rsidR="00835A78">
        <w:t xml:space="preserve">, nor bikeability, </w:t>
      </w:r>
      <w:r w:rsidR="00E314FA" w:rsidRPr="00CC2F87">
        <w:t>is</w:t>
      </w:r>
      <w:r w:rsidRPr="00CC2F87">
        <w:t xml:space="preserve"> not a</w:t>
      </w:r>
      <w:r w:rsidR="00830C90">
        <w:t>d</w:t>
      </w:r>
      <w:r w:rsidRPr="00CC2F87">
        <w:t xml:space="preserve">dressed per se. Instead, from the perspective of walkability, this study can be seen as an attempt to capture </w:t>
      </w:r>
      <w:r w:rsidR="00C8603A">
        <w:t>a</w:t>
      </w:r>
      <w:r w:rsidR="005F1FC3">
        <w:t xml:space="preserve"> </w:t>
      </w:r>
      <w:r w:rsidRPr="00CC2F87">
        <w:t xml:space="preserve">narrow but important component of </w:t>
      </w:r>
      <w:r w:rsidR="00D51CA4">
        <w:t>it</w:t>
      </w:r>
      <w:r w:rsidR="00AF61E4">
        <w:t>;</w:t>
      </w:r>
      <w:r w:rsidR="00C55F97">
        <w:t xml:space="preserve"> </w:t>
      </w:r>
      <w:r w:rsidR="00AF61E4">
        <w:t>a</w:t>
      </w:r>
      <w:r w:rsidR="00C55F97">
        <w:t xml:space="preserve">ssessing </w:t>
      </w:r>
      <w:r w:rsidR="00A14CC7">
        <w:t xml:space="preserve">dynamic </w:t>
      </w:r>
      <w:r w:rsidRPr="00CC2F87">
        <w:t xml:space="preserve">exposure to </w:t>
      </w:r>
      <w:r w:rsidR="00C55F97">
        <w:t xml:space="preserve">environmental pollutants </w:t>
      </w:r>
      <w:r w:rsidR="00714BD5">
        <w:t>has</w:t>
      </w:r>
      <w:r w:rsidRPr="00CC2F87">
        <w:t xml:space="preserve"> the potential to offer relevant spatial information of routes and areas of </w:t>
      </w:r>
      <w:r w:rsidR="00830C90">
        <w:t xml:space="preserve">low </w:t>
      </w:r>
      <w:r w:rsidR="00C55F97">
        <w:t>utility</w:t>
      </w:r>
      <w:r w:rsidR="00830C90">
        <w:t xml:space="preserve"> for active transport modes</w:t>
      </w:r>
      <w:r w:rsidR="00C55F97">
        <w:t>.</w:t>
      </w:r>
      <w:r w:rsidR="004335E4">
        <w:t xml:space="preserve"> </w:t>
      </w:r>
      <w:r w:rsidR="00E41736">
        <w:t>T</w:t>
      </w:r>
      <w:r w:rsidR="00C040B7">
        <w:t>his approach</w:t>
      </w:r>
      <w:r w:rsidR="004335E4">
        <w:t xml:space="preserve"> </w:t>
      </w:r>
      <w:r w:rsidR="00225A03">
        <w:t xml:space="preserve">can </w:t>
      </w:r>
      <w:r w:rsidR="00E41736">
        <w:t xml:space="preserve">also </w:t>
      </w:r>
      <w:r w:rsidR="00225A03">
        <w:t xml:space="preserve">be applied </w:t>
      </w:r>
      <w:r w:rsidR="004335E4">
        <w:t>in</w:t>
      </w:r>
      <w:r w:rsidR="005810B6">
        <w:t xml:space="preserve"> </w:t>
      </w:r>
      <w:r w:rsidR="00615D08">
        <w:t xml:space="preserve">studying </w:t>
      </w:r>
      <w:r w:rsidR="005810B6">
        <w:t>potential</w:t>
      </w:r>
      <w:r w:rsidR="004335E4">
        <w:t xml:space="preserve"> </w:t>
      </w:r>
      <w:r w:rsidR="00FB223A">
        <w:t xml:space="preserve">spatial (in)equalities in health risks </w:t>
      </w:r>
      <w:r w:rsidR="00C55F97">
        <w:t>associated with active transport modes</w:t>
      </w:r>
      <w:r w:rsidRPr="00CC2F87">
        <w:t>.</w:t>
      </w:r>
      <w:r w:rsidR="00C55F97">
        <w:t xml:space="preserve"> </w:t>
      </w:r>
      <w:r w:rsidR="00511149">
        <w:t>I</w:t>
      </w:r>
      <w:r w:rsidR="00AF49B6" w:rsidRPr="00CC2F87">
        <w:t xml:space="preserve">t is </w:t>
      </w:r>
      <w:r w:rsidR="00AF49B6" w:rsidRPr="00F37BC6">
        <w:t>hypothesize</w:t>
      </w:r>
      <w:r w:rsidR="00AF49B6">
        <w:t>d</w:t>
      </w:r>
      <w:r w:rsidR="00AF49B6" w:rsidRPr="00CC2F87">
        <w:t xml:space="preserve">, yet not </w:t>
      </w:r>
      <w:r w:rsidR="00AF49B6">
        <w:t xml:space="preserve">verified </w:t>
      </w:r>
      <w:r w:rsidR="00AF49B6" w:rsidRPr="00CC2F87">
        <w:t xml:space="preserve">in </w:t>
      </w:r>
      <w:r w:rsidR="00AF49B6">
        <w:t xml:space="preserve">this </w:t>
      </w:r>
      <w:r w:rsidR="00AF49B6" w:rsidRPr="00CC2F87">
        <w:t>study</w:t>
      </w:r>
      <w:r w:rsidR="00AF49B6">
        <w:t xml:space="preserve">, </w:t>
      </w:r>
      <w:r w:rsidR="00AF49B6" w:rsidRPr="00CC2F87">
        <w:t xml:space="preserve">that traffic noise levels </w:t>
      </w:r>
      <w:r w:rsidR="00AF49B6">
        <w:t xml:space="preserve">may spatially covary </w:t>
      </w:r>
      <w:r w:rsidR="00AF49B6" w:rsidRPr="00CC2F87">
        <w:t>with also other negative impacts of traffic such as air pollution and presence of large unwalkable and unpleasant infrastructures.</w:t>
      </w:r>
      <w:r w:rsidR="00181CFC">
        <w:t xml:space="preserve"> </w:t>
      </w:r>
    </w:p>
    <w:p w14:paraId="1BC48106" w14:textId="3923B7B3" w:rsidR="007D54A1" w:rsidRPr="00CC2F87" w:rsidRDefault="00C55F97" w:rsidP="00C70089">
      <w:r>
        <w:t xml:space="preserve">Methodologically, this study aims to develop a conceptual and technical framework for assessing dynamic (i.e. journey-time) exposure to environmental pollutants using traffic noise as an example. </w:t>
      </w:r>
      <w:r w:rsidR="001E60B7">
        <w:t>Moreover</w:t>
      </w:r>
      <w:r w:rsidR="00272C92">
        <w:t xml:space="preserve">, </w:t>
      </w:r>
      <w:r w:rsidR="00F339A0">
        <w:t xml:space="preserve">technical </w:t>
      </w:r>
      <w:r w:rsidR="00B42674">
        <w:t>o</w:t>
      </w:r>
      <w:r w:rsidR="00D576CB">
        <w:t xml:space="preserve">pportunities that modern Web GIS </w:t>
      </w:r>
      <w:r w:rsidR="00ED23AE">
        <w:t>enable</w:t>
      </w:r>
      <w:r w:rsidR="00D576CB">
        <w:t xml:space="preserve"> are explored and heavily utilized to </w:t>
      </w:r>
      <w:r w:rsidR="006F5BB2">
        <w:t xml:space="preserve">demonstrate how </w:t>
      </w:r>
      <w:r w:rsidR="00D576CB">
        <w:t>dynamic exposure</w:t>
      </w:r>
      <w:r w:rsidR="00B42674">
        <w:t xml:space="preserve"> to pollutants can be reduced with routing analysis. </w:t>
      </w:r>
      <w:r w:rsidR="005773FF">
        <w:t>Despite that</w:t>
      </w:r>
      <w:r w:rsidR="00547100">
        <w:t xml:space="preserve"> </w:t>
      </w:r>
      <w:r w:rsidR="00AA0430">
        <w:t xml:space="preserve">the </w:t>
      </w:r>
      <w:r w:rsidR="00547100">
        <w:t xml:space="preserve">methods focus on traffic noise, they should be </w:t>
      </w:r>
      <w:r w:rsidR="00883B70">
        <w:t>applicable</w:t>
      </w:r>
      <w:r w:rsidR="00B21AEE">
        <w:t>, with appropriate adjustments,</w:t>
      </w:r>
      <w:r w:rsidR="00547100">
        <w:t xml:space="preserve"> in assessing</w:t>
      </w:r>
      <w:r w:rsidR="004D7723">
        <w:t xml:space="preserve"> (and reducing)</w:t>
      </w:r>
      <w:r w:rsidR="00547100">
        <w:t xml:space="preserve"> </w:t>
      </w:r>
      <w:r w:rsidR="00AA0430">
        <w:t xml:space="preserve">also </w:t>
      </w:r>
      <w:bookmarkStart w:id="1" w:name="_GoBack"/>
      <w:bookmarkEnd w:id="1"/>
      <w:r w:rsidR="00547100">
        <w:t xml:space="preserve">other environmental exposures. </w:t>
      </w:r>
      <w:r w:rsidR="00AA0430">
        <w:t>Opportunities for applying the developed methods in general environmental exposure analysis and exposure-based routing are discussed</w:t>
      </w:r>
      <w:r w:rsidR="00562F58">
        <w:t xml:space="preserve"> further</w:t>
      </w:r>
      <w:r w:rsidR="00AA0430">
        <w:t xml:space="preserve"> in chapter (</w:t>
      </w:r>
      <w:r w:rsidR="009109AE">
        <w:t>5</w:t>
      </w:r>
      <w:r w:rsidR="00AA0430">
        <w:t>.</w:t>
      </w:r>
      <w:r w:rsidR="009109AE">
        <w:t>7</w:t>
      </w:r>
      <w:r w:rsidR="00AA0430">
        <w:t xml:space="preserve">). </w:t>
      </w:r>
    </w:p>
    <w:p w14:paraId="579731E7" w14:textId="6CFD65D3" w:rsidR="00C70089" w:rsidRPr="00CC2F87" w:rsidRDefault="00EC4F37" w:rsidP="00C70089">
      <w:r>
        <w:t>In the light of</w:t>
      </w:r>
      <w:r w:rsidR="00C70089" w:rsidRPr="00CC2F87">
        <w:t xml:space="preserve"> this context, the </w:t>
      </w:r>
      <w:r w:rsidR="00717265">
        <w:t xml:space="preserve">aims </w:t>
      </w:r>
      <w:r w:rsidR="00C70089" w:rsidRPr="00CC2F87">
        <w:t>o</w:t>
      </w:r>
      <w:r w:rsidR="00717265">
        <w:t>f</w:t>
      </w:r>
      <w:r w:rsidR="00C70089" w:rsidRPr="00CC2F87">
        <w:t xml:space="preserve"> the study</w:t>
      </w:r>
      <w:r w:rsidR="0072216F" w:rsidRPr="00CC2F87">
        <w:t xml:space="preserve"> </w:t>
      </w:r>
      <w:r w:rsidR="009C407D">
        <w:t>are</w:t>
      </w:r>
      <w:r w:rsidR="00C70089" w:rsidRPr="00CC2F87">
        <w:t xml:space="preserve"> defined as follows:</w:t>
      </w:r>
    </w:p>
    <w:p w14:paraId="4A616056" w14:textId="1521F4FA" w:rsidR="00503289" w:rsidRDefault="00503289" w:rsidP="00503289">
      <w:pPr>
        <w:pStyle w:val="ListParagraph"/>
        <w:numPr>
          <w:ilvl w:val="0"/>
          <w:numId w:val="2"/>
        </w:numPr>
      </w:pPr>
      <w:r w:rsidRPr="00CC2F87">
        <w:t>Develop a</w:t>
      </w:r>
      <w:r>
        <w:t xml:space="preserve"> </w:t>
      </w:r>
      <w:r w:rsidRPr="00CC2F87">
        <w:t xml:space="preserve">routing </w:t>
      </w:r>
      <w:r>
        <w:t>method</w:t>
      </w:r>
      <w:r w:rsidRPr="00CC2F87">
        <w:t xml:space="preserve"> that </w:t>
      </w:r>
      <w:r>
        <w:t xml:space="preserve">can </w:t>
      </w:r>
      <w:r w:rsidR="006440BC">
        <w:t xml:space="preserve">both assess dynamic </w:t>
      </w:r>
      <w:r w:rsidR="00C234C5">
        <w:t xml:space="preserve">(i.e. journey-time) </w:t>
      </w:r>
      <w:r w:rsidR="00E67DEF">
        <w:t xml:space="preserve">exposure to </w:t>
      </w:r>
      <w:r w:rsidR="006440BC">
        <w:t xml:space="preserve">traffic noise </w:t>
      </w:r>
      <w:r w:rsidR="00E67DEF">
        <w:t xml:space="preserve">and </w:t>
      </w:r>
      <w:r w:rsidR="006440BC">
        <w:t>optimize quieter paths</w:t>
      </w:r>
    </w:p>
    <w:p w14:paraId="2373602E" w14:textId="60D98DCE" w:rsidR="00E5404E" w:rsidRPr="00CC2F87" w:rsidRDefault="00BD7C7E" w:rsidP="002F44AF">
      <w:pPr>
        <w:pStyle w:val="ListParagraph"/>
        <w:numPr>
          <w:ilvl w:val="0"/>
          <w:numId w:val="2"/>
        </w:numPr>
      </w:pPr>
      <w:r w:rsidRPr="00CC2F87">
        <w:t>Discover</w:t>
      </w:r>
      <w:r w:rsidR="003A2E09">
        <w:t xml:space="preserve"> </w:t>
      </w:r>
      <w:r w:rsidR="00C70089" w:rsidRPr="00CC2F87">
        <w:t>spatial patterns</w:t>
      </w:r>
      <w:r w:rsidR="00E02852">
        <w:t xml:space="preserve"> and</w:t>
      </w:r>
      <w:r w:rsidR="00EF0576">
        <w:t xml:space="preserve"> possible</w:t>
      </w:r>
      <w:r w:rsidR="00E02852">
        <w:t xml:space="preserve"> </w:t>
      </w:r>
      <w:r w:rsidR="00BE2ACA">
        <w:t>(</w:t>
      </w:r>
      <w:r w:rsidR="00E02852">
        <w:t>in</w:t>
      </w:r>
      <w:r w:rsidR="00BE2ACA">
        <w:t>)</w:t>
      </w:r>
      <w:r w:rsidR="00E02852">
        <w:t>equalities</w:t>
      </w:r>
      <w:r w:rsidR="00C70089" w:rsidRPr="00CC2F87">
        <w:t xml:space="preserve"> in pedestrians’ </w:t>
      </w:r>
      <w:r w:rsidR="00BE2ACA">
        <w:t xml:space="preserve">dynamic </w:t>
      </w:r>
      <w:r w:rsidR="00C70089" w:rsidRPr="00CC2F87">
        <w:t>exposure</w:t>
      </w:r>
      <w:r w:rsidR="0002293A">
        <w:t xml:space="preserve"> </w:t>
      </w:r>
      <w:r w:rsidR="00C70089" w:rsidRPr="00CC2F87">
        <w:t>to traffic</w:t>
      </w:r>
      <w:r w:rsidR="009E2E22" w:rsidRPr="00CC2F87">
        <w:t xml:space="preserve"> noise</w:t>
      </w:r>
      <w:r w:rsidR="00BE2ACA">
        <w:t xml:space="preserve"> in Helsinki</w:t>
      </w:r>
    </w:p>
    <w:p w14:paraId="0934CA34" w14:textId="496C7537" w:rsidR="003A2E09" w:rsidRPr="00CC2F87" w:rsidRDefault="00503289" w:rsidP="002F44AF">
      <w:pPr>
        <w:pStyle w:val="ListParagraph"/>
        <w:numPr>
          <w:ilvl w:val="0"/>
          <w:numId w:val="2"/>
        </w:numPr>
      </w:pPr>
      <w:r>
        <w:lastRenderedPageBreak/>
        <w:t>Assess</w:t>
      </w:r>
      <w:r w:rsidR="003A2E09">
        <w:t xml:space="preserve"> </w:t>
      </w:r>
      <w:r w:rsidR="00A86576">
        <w:t xml:space="preserve">achievable reductions in </w:t>
      </w:r>
      <w:r w:rsidR="00903529">
        <w:t xml:space="preserve">dynamic </w:t>
      </w:r>
      <w:r w:rsidR="00A86576">
        <w:t>exposure to traffic noise by using the “quiet path routing” method</w:t>
      </w:r>
      <w:r w:rsidR="00F71F28">
        <w:t xml:space="preserve"> in Helsinki</w:t>
      </w:r>
    </w:p>
    <w:p w14:paraId="350BE9F4" w14:textId="29EF70D1" w:rsidR="00486DE6" w:rsidRPr="00CC2F87" w:rsidRDefault="00F40F54" w:rsidP="002F44AF">
      <w:pPr>
        <w:pStyle w:val="ListParagraph"/>
        <w:numPr>
          <w:ilvl w:val="0"/>
          <w:numId w:val="2"/>
        </w:numPr>
      </w:pPr>
      <w:r>
        <w:t>Develop</w:t>
      </w:r>
      <w:r w:rsidR="00503289">
        <w:t xml:space="preserve"> a mobile-friendly web-based route planner application on the quiet path routing method</w:t>
      </w:r>
    </w:p>
    <w:p w14:paraId="1824F142" w14:textId="6C7383DC" w:rsidR="00BC2DD7" w:rsidRPr="00CC2F87" w:rsidRDefault="001624BD" w:rsidP="00C70089">
      <w:r>
        <w:t>By these aims</w:t>
      </w:r>
      <w:r w:rsidR="00AF468B" w:rsidRPr="00CC2F87">
        <w:t>,</w:t>
      </w:r>
      <w:r w:rsidR="00486DE6" w:rsidRPr="00CC2F87">
        <w:t xml:space="preserve"> </w:t>
      </w:r>
      <w:r w:rsidR="009271A6" w:rsidRPr="00CC2F87">
        <w:t>the</w:t>
      </w:r>
      <w:r w:rsidR="00202602" w:rsidRPr="00CC2F87">
        <w:t xml:space="preserve"> study </w:t>
      </w:r>
      <w:r w:rsidR="00903A49">
        <w:t>intends</w:t>
      </w:r>
      <w:r w:rsidR="00486DE6" w:rsidRPr="00CC2F87">
        <w:t xml:space="preserve"> to facilitate both 1) citizens to choose healthier (quieter) walking routes for their daily </w:t>
      </w:r>
      <w:r w:rsidR="00CD7B50">
        <w:t xml:space="preserve">walks </w:t>
      </w:r>
      <w:r w:rsidR="00C21F1F">
        <w:t xml:space="preserve">and 2) </w:t>
      </w:r>
      <w:r w:rsidR="00C21F1F" w:rsidRPr="00CC2F87">
        <w:t>city planners to discover areas of problematic walking conditions with respect to traffic noise</w:t>
      </w:r>
      <w:r w:rsidR="00486DE6" w:rsidRPr="00CC2F87">
        <w:t>.</w:t>
      </w:r>
      <w:r w:rsidR="00AF468B" w:rsidRPr="00CC2F87">
        <w:t xml:space="preserve"> </w:t>
      </w:r>
      <w:r w:rsidR="008D4D3F">
        <w:t xml:space="preserve">The first can </w:t>
      </w:r>
      <w:r w:rsidR="00647B98" w:rsidRPr="00CC2F87">
        <w:t xml:space="preserve">be seen as a </w:t>
      </w:r>
      <w:r w:rsidR="00C21F1F">
        <w:t xml:space="preserve">short-term and </w:t>
      </w:r>
      <w:proofErr w:type="spellStart"/>
      <w:r w:rsidR="008D4D3F">
        <w:t>latter</w:t>
      </w:r>
      <w:proofErr w:type="spellEnd"/>
      <w:r w:rsidR="008D4D3F">
        <w:t xml:space="preserve"> </w:t>
      </w:r>
      <w:r w:rsidR="00AC7737" w:rsidRPr="00CC2F87">
        <w:t xml:space="preserve">as </w:t>
      </w:r>
      <w:r w:rsidR="00557937">
        <w:t xml:space="preserve">a </w:t>
      </w:r>
      <w:r w:rsidR="00C21F1F">
        <w:t>long</w:t>
      </w:r>
      <w:r w:rsidR="00AC7737" w:rsidRPr="00CC2F87">
        <w:t xml:space="preserve">-term </w:t>
      </w:r>
      <w:r w:rsidR="00647B98" w:rsidRPr="00CC2F87">
        <w:t xml:space="preserve">solution </w:t>
      </w:r>
      <w:r w:rsidR="0028526B">
        <w:t xml:space="preserve">in </w:t>
      </w:r>
      <w:r w:rsidR="00235C9D" w:rsidRPr="00235C9D">
        <w:t>mitigat</w:t>
      </w:r>
      <w:r w:rsidR="00235C9D">
        <w:t>in</w:t>
      </w:r>
      <w:r w:rsidR="004A61C0">
        <w:t>g</w:t>
      </w:r>
      <w:r w:rsidR="00235C9D">
        <w:t xml:space="preserve"> </w:t>
      </w:r>
      <w:r w:rsidR="008E23EA">
        <w:t xml:space="preserve">the </w:t>
      </w:r>
      <w:r w:rsidR="008D3AB5">
        <w:t>negative effects of</w:t>
      </w:r>
      <w:r w:rsidR="003F7EFA">
        <w:t xml:space="preserve"> dynamic</w:t>
      </w:r>
      <w:r w:rsidR="008D3AB5">
        <w:t xml:space="preserve"> noise </w:t>
      </w:r>
      <w:r w:rsidR="004E2641">
        <w:t xml:space="preserve">exposure </w:t>
      </w:r>
      <w:r w:rsidR="008D3AB5">
        <w:t xml:space="preserve">on </w:t>
      </w:r>
      <w:r w:rsidR="00B90492">
        <w:t>individuals</w:t>
      </w:r>
      <w:r w:rsidR="00ED563D">
        <w:t xml:space="preserve">’ </w:t>
      </w:r>
      <w:r w:rsidR="00285806">
        <w:t>health</w:t>
      </w:r>
      <w:r w:rsidR="00AC7737" w:rsidRPr="00CC2F87">
        <w:t xml:space="preserve">. </w:t>
      </w:r>
      <w:r w:rsidR="00BC2DD7" w:rsidRPr="00CC2F87">
        <w:br w:type="page"/>
      </w:r>
    </w:p>
    <w:p w14:paraId="3FAA193A" w14:textId="59CF217C" w:rsidR="00DF5975" w:rsidRPr="00CC2F87" w:rsidRDefault="004C51E8" w:rsidP="009D01DC">
      <w:pPr>
        <w:pStyle w:val="Heading1"/>
      </w:pPr>
      <w:bookmarkStart w:id="2" w:name="_Toc37689949"/>
      <w:r w:rsidRPr="009D01DC">
        <w:lastRenderedPageBreak/>
        <w:t>BACKGROUND</w:t>
      </w:r>
      <w:bookmarkEnd w:id="2"/>
    </w:p>
    <w:p w14:paraId="6EBB17F7" w14:textId="35054ACE" w:rsidR="00DF5975" w:rsidRPr="00CC2F87" w:rsidRDefault="006144D9" w:rsidP="00B31DAC">
      <w:pPr>
        <w:pStyle w:val="Heading2"/>
      </w:pPr>
      <w:bookmarkStart w:id="3" w:name="_Toc37689950"/>
      <w:r>
        <w:t>N</w:t>
      </w:r>
      <w:r w:rsidR="008B5E54" w:rsidRPr="00CC2F87">
        <w:t>oise</w:t>
      </w:r>
      <w:r w:rsidR="00461FCB">
        <w:t xml:space="preserve"> definition and measurement</w:t>
      </w:r>
      <w:bookmarkEnd w:id="3"/>
    </w:p>
    <w:p w14:paraId="61374956" w14:textId="6916C820" w:rsidR="001E7667" w:rsidRDefault="003D0BAC" w:rsidP="003D0BAC">
      <w:r w:rsidRPr="00CC2F87">
        <w:t>Noise</w:t>
      </w:r>
      <w:r w:rsidR="007B6C71">
        <w:t xml:space="preserve"> </w:t>
      </w:r>
      <w:r w:rsidR="00A261D4" w:rsidRPr="00CC2F87">
        <w:t>can be</w:t>
      </w:r>
      <w:r w:rsidRPr="00CC2F87">
        <w:t xml:space="preserve"> defined </w:t>
      </w:r>
      <w:r w:rsidR="00187351" w:rsidRPr="00CC2F87">
        <w:t xml:space="preserve">simply </w:t>
      </w:r>
      <w:r w:rsidRPr="00CC2F87">
        <w:t xml:space="preserve">as </w:t>
      </w:r>
      <w:r w:rsidR="00395231">
        <w:t>unpleasant</w:t>
      </w:r>
      <w:r w:rsidRPr="00CC2F87">
        <w:t xml:space="preserve"> soun</w:t>
      </w:r>
      <w:r w:rsidR="00A261D4" w:rsidRPr="00CC2F87">
        <w:t>d</w:t>
      </w:r>
      <w:r w:rsidR="00683C1E" w:rsidRPr="00CC2F87">
        <w:t xml:space="preserve">. </w:t>
      </w:r>
      <w:r w:rsidR="00F363B6" w:rsidRPr="00CC2F87">
        <w:t>Other d</w:t>
      </w:r>
      <w:r w:rsidR="001830FC" w:rsidRPr="00CC2F87">
        <w:t xml:space="preserve">efining </w:t>
      </w:r>
      <w:r w:rsidR="007B6C71">
        <w:t>expressions</w:t>
      </w:r>
      <w:r w:rsidR="00A261D4" w:rsidRPr="00CC2F87">
        <w:t xml:space="preserve"> </w:t>
      </w:r>
      <w:r w:rsidR="007B6C71">
        <w:t xml:space="preserve">such as </w:t>
      </w:r>
      <w:r w:rsidR="00A261D4" w:rsidRPr="00CC2F87">
        <w:t>unwanted, loud</w:t>
      </w:r>
      <w:r w:rsidR="00500C51">
        <w:t xml:space="preserve"> and </w:t>
      </w:r>
      <w:r w:rsidR="00A261D4" w:rsidRPr="00CC2F87">
        <w:t xml:space="preserve">disruptive </w:t>
      </w:r>
      <w:r w:rsidR="00500C51">
        <w:t xml:space="preserve">reflect </w:t>
      </w:r>
      <w:r w:rsidR="00683C1E" w:rsidRPr="00CC2F87">
        <w:t xml:space="preserve">the subjective nature of </w:t>
      </w:r>
      <w:r w:rsidR="00500C51">
        <w:t xml:space="preserve">the </w:t>
      </w:r>
      <w:r w:rsidR="007B6C71">
        <w:t>concept of noise</w:t>
      </w:r>
      <w:r w:rsidR="00683C1E" w:rsidRPr="00CC2F87">
        <w:t>.</w:t>
      </w:r>
      <w:r w:rsidR="004C0C3D" w:rsidRPr="00CC2F87">
        <w:t xml:space="preserve"> </w:t>
      </w:r>
      <w:r w:rsidR="00D850B8" w:rsidRPr="00CC2F87">
        <w:t xml:space="preserve">The lack of explicit definition derives from </w:t>
      </w:r>
      <w:r w:rsidR="00D850B8" w:rsidRPr="00672F1F">
        <w:rPr>
          <w:i/>
          <w:iCs/>
        </w:rPr>
        <w:t>noise</w:t>
      </w:r>
      <w:r w:rsidR="00D850B8" w:rsidRPr="00CC2F87">
        <w:t xml:space="preserve"> being indistinguishable from </w:t>
      </w:r>
      <w:r w:rsidR="00D850B8" w:rsidRPr="00672F1F">
        <w:rPr>
          <w:i/>
          <w:iCs/>
        </w:rPr>
        <w:t>sound</w:t>
      </w:r>
      <w:r w:rsidR="00D850B8" w:rsidRPr="00CC2F87">
        <w:t xml:space="preserve"> </w:t>
      </w:r>
      <w:r w:rsidR="003C1DAF">
        <w:t>by its physical properties</w:t>
      </w:r>
      <w:r w:rsidR="000D31B9" w:rsidRPr="00CC2F87">
        <w:t>;</w:t>
      </w:r>
      <w:r w:rsidR="00D850B8" w:rsidRPr="00CC2F87">
        <w:t xml:space="preserve"> both are </w:t>
      </w:r>
      <w:r w:rsidR="00EA6350" w:rsidRPr="00CC2F87">
        <w:t xml:space="preserve">fundamentally </w:t>
      </w:r>
      <w:r w:rsidR="00D850B8" w:rsidRPr="00CC2F87">
        <w:t xml:space="preserve">just vibrations </w:t>
      </w:r>
      <w:r w:rsidR="004D62C8">
        <w:t>in the</w:t>
      </w:r>
      <w:r w:rsidR="00D850B8" w:rsidRPr="00CC2F87">
        <w:t xml:space="preserve"> air (or other </w:t>
      </w:r>
      <w:r w:rsidR="00EB7A45" w:rsidRPr="00CC2F87">
        <w:t xml:space="preserve">transmission </w:t>
      </w:r>
      <w:r w:rsidR="00D850B8" w:rsidRPr="00CC2F87">
        <w:t>medium).</w:t>
      </w:r>
      <w:r w:rsidR="00175044" w:rsidRPr="00CC2F87">
        <w:t xml:space="preserve"> </w:t>
      </w:r>
      <w:r w:rsidR="002672FC">
        <w:t>Regardless</w:t>
      </w:r>
      <w:r w:rsidR="008B50F4">
        <w:t xml:space="preserve">, the concept of noise is </w:t>
      </w:r>
      <w:r w:rsidR="00870074">
        <w:t>critical</w:t>
      </w:r>
      <w:r w:rsidR="008B50F4">
        <w:t xml:space="preserve"> in assessing health effects </w:t>
      </w:r>
      <w:r w:rsidR="003C58BA">
        <w:t>from</w:t>
      </w:r>
      <w:r w:rsidR="008B50F4">
        <w:t xml:space="preserve"> exposure to </w:t>
      </w:r>
      <w:r w:rsidR="003C58BA">
        <w:t xml:space="preserve">high or </w:t>
      </w:r>
      <w:r w:rsidR="008B50F4">
        <w:t>unpleasant sounds.</w:t>
      </w:r>
      <w:r w:rsidR="007D45C8" w:rsidRPr="00CC2F87">
        <w:t xml:space="preserve"> </w:t>
      </w:r>
    </w:p>
    <w:p w14:paraId="0ADDD831" w14:textId="7D5256D5" w:rsidR="0098228E" w:rsidRDefault="001E7667" w:rsidP="003D0BAC">
      <w:r>
        <w:t xml:space="preserve">A </w:t>
      </w:r>
      <w:r w:rsidR="00DA5EEB">
        <w:t>common measure of noise has been sound pressure level</w:t>
      </w:r>
      <w:r w:rsidR="00395231">
        <w:t xml:space="preserve"> </w:t>
      </w:r>
      <w:r w:rsidR="00B03603">
        <w:t xml:space="preserve">(SPL) </w:t>
      </w:r>
      <w:r w:rsidR="00757C94">
        <w:t xml:space="preserve">which is </w:t>
      </w:r>
      <w:r w:rsidR="00395231">
        <w:t>measure</w:t>
      </w:r>
      <w:r>
        <w:t>d</w:t>
      </w:r>
      <w:r w:rsidR="00395231">
        <w:t xml:space="preserve"> in decibels</w:t>
      </w:r>
      <w:r w:rsidR="00DA5EEB">
        <w:t xml:space="preserve">. </w:t>
      </w:r>
      <w:r w:rsidR="009B6549">
        <w:t xml:space="preserve">The decibel (dB) is a logarithmic unit </w:t>
      </w:r>
      <w:r w:rsidR="00437A6B">
        <w:t xml:space="preserve">and </w:t>
      </w:r>
      <w:r w:rsidR="005F797E">
        <w:t xml:space="preserve">works well </w:t>
      </w:r>
      <w:r w:rsidR="00437A6B">
        <w:t xml:space="preserve">in </w:t>
      </w:r>
      <w:r w:rsidR="005F797E">
        <w:t xml:space="preserve">measuring </w:t>
      </w:r>
      <w:r w:rsidR="00437A6B">
        <w:t xml:space="preserve">audible </w:t>
      </w:r>
      <w:r w:rsidR="009B6549">
        <w:t>difference</w:t>
      </w:r>
      <w:r w:rsidR="00437A6B">
        <w:t>s</w:t>
      </w:r>
      <w:r w:rsidR="009B6549">
        <w:t xml:space="preserve"> in sound level</w:t>
      </w:r>
      <w:r w:rsidR="00437A6B">
        <w:t>s</w:t>
      </w:r>
      <w:r w:rsidR="005F797E">
        <w:t xml:space="preserve">. </w:t>
      </w:r>
      <w:r w:rsidR="005A60CE">
        <w:t>However, s</w:t>
      </w:r>
      <w:r w:rsidR="00B03603">
        <w:t xml:space="preserve">ince human ear is unequally sensitive to </w:t>
      </w:r>
      <w:r w:rsidR="00437A6B">
        <w:t xml:space="preserve">sounds of </w:t>
      </w:r>
      <w:r w:rsidR="00B03603">
        <w:t xml:space="preserve">different frequencies, SPL does not reflect </w:t>
      </w:r>
      <w:r w:rsidR="0031094E">
        <w:t xml:space="preserve">the </w:t>
      </w:r>
      <w:r w:rsidR="00B03603">
        <w:t xml:space="preserve">perceived loudness </w:t>
      </w:r>
      <w:r w:rsidR="00337C2D">
        <w:t xml:space="preserve">well </w:t>
      </w:r>
      <w:r w:rsidR="00B03603">
        <w:t xml:space="preserve">as such. </w:t>
      </w:r>
      <w:r w:rsidR="00385AB5">
        <w:t xml:space="preserve">Thus, </w:t>
      </w:r>
      <w:r w:rsidR="003A3D2E">
        <w:t xml:space="preserve">so-called </w:t>
      </w:r>
      <w:r w:rsidR="00385AB5">
        <w:t>A-weighting is often used to balance out these unequal (perceived) responses to different frequencies</w:t>
      </w:r>
      <w:r w:rsidR="0026391E">
        <w:t>.</w:t>
      </w:r>
      <w:r w:rsidR="00A37F90">
        <w:t xml:space="preserve"> </w:t>
      </w:r>
      <w:r w:rsidR="00360121">
        <w:t>A-weighting method utilizes standardized equal loudness contours, where loudness-SP</w:t>
      </w:r>
      <w:r w:rsidR="0001764D">
        <w:t>L</w:t>
      </w:r>
      <w:r w:rsidR="00360121">
        <w:t xml:space="preserve"> (</w:t>
      </w:r>
      <w:proofErr w:type="spellStart"/>
      <w:r w:rsidR="00360121">
        <w:t>phon</w:t>
      </w:r>
      <w:proofErr w:type="spellEnd"/>
      <w:r w:rsidR="00360121">
        <w:t xml:space="preserve">-dB) relationships are modelled for a range of frequencies starting </w:t>
      </w:r>
      <w:r w:rsidR="00037792">
        <w:t>at</w:t>
      </w:r>
      <w:r w:rsidR="00360121">
        <w:t xml:space="preserve"> different SP</w:t>
      </w:r>
      <w:r w:rsidR="0001764D">
        <w:t>L</w:t>
      </w:r>
      <w:r w:rsidR="00360121">
        <w:t>s</w:t>
      </w:r>
      <w:r w:rsidR="00BC0879">
        <w:t xml:space="preserve"> (</w:t>
      </w:r>
      <w:r w:rsidR="00BC0879">
        <w:fldChar w:fldCharType="begin"/>
      </w:r>
      <w:r w:rsidR="00BC0879">
        <w:instrText xml:space="preserve"> REF _Ref32583277 \h </w:instrText>
      </w:r>
      <w:r w:rsidR="00BC0879">
        <w:fldChar w:fldCharType="separate"/>
      </w:r>
      <w:r w:rsidR="00205E1B">
        <w:t xml:space="preserve">Figure </w:t>
      </w:r>
      <w:r w:rsidR="00205E1B">
        <w:rPr>
          <w:noProof/>
        </w:rPr>
        <w:t>1</w:t>
      </w:r>
      <w:r w:rsidR="00BC0879">
        <w:fldChar w:fldCharType="end"/>
      </w:r>
      <w:r w:rsidR="00BC0879">
        <w:t>)</w:t>
      </w:r>
      <w:r w:rsidR="00360121">
        <w:t xml:space="preserve">. </w:t>
      </w:r>
    </w:p>
    <w:p w14:paraId="07512ECD" w14:textId="77777777" w:rsidR="0098228E" w:rsidRDefault="0098228E" w:rsidP="00D04D26">
      <w:pPr>
        <w:keepNext/>
        <w:spacing w:after="120"/>
      </w:pPr>
      <w:r w:rsidRPr="0098228E">
        <w:rPr>
          <w:noProof/>
        </w:rPr>
        <w:drawing>
          <wp:inline distT="0" distB="0" distL="0" distR="0" wp14:anchorId="71FC244B" wp14:editId="3D3D7CDE">
            <wp:extent cx="3155183" cy="3599372"/>
            <wp:effectExtent l="0" t="0" r="0" b="0"/>
            <wp:docPr id="34" name="Picture 3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8430" cy="3603076"/>
                    </a:xfrm>
                    <a:prstGeom prst="rect">
                      <a:avLst/>
                    </a:prstGeom>
                  </pic:spPr>
                </pic:pic>
              </a:graphicData>
            </a:graphic>
          </wp:inline>
        </w:drawing>
      </w:r>
    </w:p>
    <w:p w14:paraId="5F4DBBE4" w14:textId="372F49AE" w:rsidR="00DA5EEB" w:rsidRDefault="0098228E" w:rsidP="0098228E">
      <w:pPr>
        <w:pStyle w:val="Caption"/>
        <w:jc w:val="both"/>
      </w:pPr>
      <w:bookmarkStart w:id="4" w:name="_Ref32583277"/>
      <w:bookmarkStart w:id="5" w:name="_Toc37689997"/>
      <w:r>
        <w:t xml:space="preserve">Figure </w:t>
      </w:r>
      <w:r>
        <w:fldChar w:fldCharType="begin"/>
      </w:r>
      <w:r>
        <w:instrText xml:space="preserve"> SEQ Figure \* ARABIC </w:instrText>
      </w:r>
      <w:r>
        <w:fldChar w:fldCharType="separate"/>
      </w:r>
      <w:r w:rsidR="0052232F">
        <w:rPr>
          <w:noProof/>
        </w:rPr>
        <w:t>1</w:t>
      </w:r>
      <w:r>
        <w:fldChar w:fldCharType="end"/>
      </w:r>
      <w:bookmarkEnd w:id="4"/>
      <w:r>
        <w:t xml:space="preserve">. </w:t>
      </w:r>
      <w:r w:rsidRPr="00BA6630">
        <w:t xml:space="preserve">Equal loudness contours </w:t>
      </w:r>
      <w:r w:rsidR="00FF756E">
        <w:t>as</w:t>
      </w:r>
      <w:r w:rsidR="00816504">
        <w:t xml:space="preserve"> in</w:t>
      </w:r>
      <w:r w:rsidR="00FF756E">
        <w:t xml:space="preserve"> </w:t>
      </w:r>
      <w:r w:rsidRPr="00BA6630">
        <w:t>ISO 226</w:t>
      </w:r>
      <w:r w:rsidR="00FE3FBC">
        <w:t xml:space="preserve"> </w:t>
      </w:r>
      <w:r w:rsidR="00FE3FBC">
        <w:fldChar w:fldCharType="begin"/>
      </w:r>
      <w:r w:rsidR="007B675C">
        <w:instrText xml:space="preserve"> ADDIN ZOTERO_ITEM CSL_CITATION {"citationID":"p6kgp1CA","properties":{"formattedCitation":"({\\i{}Acoustics \\uc0\\u8211{} normal equal-loudness contours. International Standard ISO 226}, n.d.)","plainCitation":"(Acoustics – normal equal-loudness contours. International Standard ISO 226, n.d.)","dontUpdate":true,"noteIndex":0},"citationItems":[{"id":730,"uris":["http://zotero.org/users/5467145/items/UUBIJHY2"],"uri":["http://zotero.org/users/5467145/items/UUBIJHY2"],"itemData":{"id":730,"type":"article","publisher":"International Organization for Standardization, Geneva, Switzerland","source":"Google Scholar","title":"International Standard ISO 226: 1987","title-short":"Acoustics – normal equal-loudness contours. International Standard ISO 226"}}],"schema":"https://github.com/citation-style-language/schema/raw/master/csl-citation.json"} </w:instrText>
      </w:r>
      <w:r w:rsidR="00FE3FBC">
        <w:fldChar w:fldCharType="separate"/>
      </w:r>
      <w:r w:rsidR="00FE3FBC" w:rsidRPr="00FE3FBC">
        <w:rPr>
          <w:color w:val="000000"/>
          <w:lang w:val="en-GB"/>
        </w:rPr>
        <w:t>(</w:t>
      </w:r>
      <w:r w:rsidR="00FE3FBC" w:rsidRPr="00FE3FBC">
        <w:rPr>
          <w:i/>
          <w:iCs w:val="0"/>
          <w:color w:val="000000"/>
          <w:lang w:val="en-GB"/>
        </w:rPr>
        <w:t>Acoustics – normal equal-loudness contours. International Standard ISO 226</w:t>
      </w:r>
      <w:r w:rsidR="00FE3FBC" w:rsidRPr="00FE3FBC">
        <w:rPr>
          <w:color w:val="000000"/>
          <w:lang w:val="en-GB"/>
        </w:rPr>
        <w:t>)</w:t>
      </w:r>
      <w:r w:rsidR="00FE3FBC">
        <w:fldChar w:fldCharType="end"/>
      </w:r>
      <w:r>
        <w:rPr>
          <w:noProof/>
        </w:rPr>
        <w:t>.</w:t>
      </w:r>
      <w:bookmarkEnd w:id="5"/>
    </w:p>
    <w:p w14:paraId="0CE4CC75" w14:textId="2002D0D8" w:rsidR="0077247F" w:rsidRDefault="00461FCB" w:rsidP="0077247F">
      <w:pPr>
        <w:pStyle w:val="Heading2"/>
      </w:pPr>
      <w:bookmarkStart w:id="6" w:name="_Toc37689951"/>
      <w:r>
        <w:lastRenderedPageBreak/>
        <w:t>T</w:t>
      </w:r>
      <w:r w:rsidR="0077247F" w:rsidRPr="00CC2F87">
        <w:t>raffic noise</w:t>
      </w:r>
      <w:r>
        <w:t xml:space="preserve"> and health</w:t>
      </w:r>
      <w:bookmarkEnd w:id="6"/>
    </w:p>
    <w:p w14:paraId="5591B70D" w14:textId="6A1DD216" w:rsidR="0036511B" w:rsidRDefault="00DA5EEB" w:rsidP="00DA5EEB">
      <w:r>
        <w:t xml:space="preserve">In urban areas, </w:t>
      </w:r>
      <w:r w:rsidR="00A829E4">
        <w:t xml:space="preserve">vehicular </w:t>
      </w:r>
      <w:r>
        <w:t xml:space="preserve">traffic is </w:t>
      </w:r>
      <w:r w:rsidR="00395231">
        <w:t xml:space="preserve">usually </w:t>
      </w:r>
      <w:r w:rsidR="00CD4A5F">
        <w:t xml:space="preserve">one of </w:t>
      </w:r>
      <w:r>
        <w:t xml:space="preserve">the </w:t>
      </w:r>
      <w:r w:rsidR="00CD4A5F">
        <w:t xml:space="preserve">major </w:t>
      </w:r>
      <w:r w:rsidR="00395231">
        <w:t>source</w:t>
      </w:r>
      <w:r w:rsidR="00CD4A5F">
        <w:t xml:space="preserve">s </w:t>
      </w:r>
      <w:r w:rsidR="00395231">
        <w:t xml:space="preserve">of </w:t>
      </w:r>
      <w:r w:rsidR="00EB1F47">
        <w:t xml:space="preserve">community </w:t>
      </w:r>
      <w:r w:rsidR="00395231">
        <w:t xml:space="preserve">noise. </w:t>
      </w:r>
      <w:r w:rsidR="00CA02EC">
        <w:t>Level</w:t>
      </w:r>
      <w:r w:rsidR="00CA02EC" w:rsidRPr="00CC2F87">
        <w:t xml:space="preserve"> of noise is </w:t>
      </w:r>
      <w:r w:rsidR="004E0EAE">
        <w:t>affected by</w:t>
      </w:r>
      <w:r w:rsidR="00E104BA">
        <w:t xml:space="preserve"> at least</w:t>
      </w:r>
      <w:r w:rsidR="00CA02EC" w:rsidRPr="00CC2F87">
        <w:t xml:space="preserve"> the flow and speed of the traffic and the type of the </w:t>
      </w:r>
      <w:r w:rsidR="00EB1F47">
        <w:t xml:space="preserve">vehicles and </w:t>
      </w:r>
      <w:r w:rsidR="00CA02EC" w:rsidRPr="00CC2F87">
        <w:t>road surface. Increased but varying traffic noise levels are typical to highways and other major roads</w:t>
      </w:r>
      <w:r w:rsidR="005F7F36">
        <w:t xml:space="preserve">. </w:t>
      </w:r>
    </w:p>
    <w:p w14:paraId="4286EA49" w14:textId="47178DBA" w:rsidR="00DA5EEB" w:rsidRPr="00461F3A" w:rsidRDefault="00DA5EEB" w:rsidP="00DA5EEB">
      <w:pPr>
        <w:rPr>
          <w:rFonts w:eastAsiaTheme="minorEastAsia"/>
          <w:iCs/>
        </w:rPr>
      </w:pPr>
      <w:r>
        <w:t xml:space="preserve">A variety of metrics have been developed to measure level of traffic noise. </w:t>
      </w:r>
      <w:r w:rsidR="0089030A">
        <w:t xml:space="preserve">The metrics </w:t>
      </w:r>
      <w:r>
        <w:t xml:space="preserve">aim to </w:t>
      </w:r>
      <w:r w:rsidR="0089030A">
        <w:t xml:space="preserve">reflect </w:t>
      </w:r>
      <w:r>
        <w:t xml:space="preserve">the perceived loudness </w:t>
      </w:r>
      <w:r w:rsidR="00EA2858">
        <w:t>but</w:t>
      </w:r>
      <w:r w:rsidR="003B523D">
        <w:t xml:space="preserve"> g</w:t>
      </w:r>
      <w:r w:rsidR="000547DE">
        <w:t xml:space="preserve">iven the time-varying </w:t>
      </w:r>
      <w:r w:rsidR="009956D5">
        <w:t>nature</w:t>
      </w:r>
      <w:r w:rsidR="000547DE">
        <w:t xml:space="preserve"> of traffic noise, this </w:t>
      </w:r>
      <w:r w:rsidR="00A419AC">
        <w:t xml:space="preserve">gets </w:t>
      </w:r>
      <w:r w:rsidR="000547DE">
        <w:t>rather challenging</w:t>
      </w:r>
      <w:r>
        <w:t xml:space="preserve">. </w:t>
      </w:r>
      <w:r w:rsidR="003B523D">
        <w:t>D</w:t>
      </w:r>
      <w:r>
        <w:t xml:space="preserve">ifferent vehicles and road surfaces cause noise of different frequencies </w:t>
      </w:r>
      <w:r w:rsidR="003C28FB">
        <w:t xml:space="preserve">and tones, resulting differences in perceived loudness </w:t>
      </w:r>
      <w:r>
        <w:t xml:space="preserve">due to </w:t>
      </w:r>
      <w:r w:rsidR="005507FF">
        <w:t xml:space="preserve">human </w:t>
      </w:r>
      <w:r>
        <w:t>ears varying sensitivity to different frequencies.</w:t>
      </w:r>
      <w:r w:rsidR="0013594E">
        <w:t xml:space="preserve"> A widely used </w:t>
      </w:r>
      <w:r w:rsidR="00DD4559">
        <w:t>approach</w:t>
      </w:r>
      <w:r w:rsidR="0013594E">
        <w:t xml:space="preserve"> to measure and </w:t>
      </w:r>
      <w:proofErr w:type="gramStart"/>
      <w:r w:rsidR="0013594E">
        <w:t>compare</w:t>
      </w:r>
      <w:proofErr w:type="gramEnd"/>
      <w:r w:rsidR="0013594E">
        <w:t xml:space="preserve"> traffic noise levels is to use </w:t>
      </w:r>
      <w:r w:rsidR="00797F1C">
        <w:t xml:space="preserve">the </w:t>
      </w:r>
      <w:r w:rsidR="0013594E">
        <w:t xml:space="preserve">A-weighted sound pressure level averaged </w:t>
      </w:r>
      <w:r w:rsidR="003E06D9">
        <w:t xml:space="preserve">at </w:t>
      </w:r>
      <w:r w:rsidR="0013594E">
        <w:t xml:space="preserve">certain </w:t>
      </w:r>
      <w:r w:rsidR="00D76382">
        <w:t xml:space="preserve">time frames </w:t>
      </w:r>
      <w:r w:rsidR="004F65DE">
        <w:t xml:space="preserve">of </w:t>
      </w:r>
      <w:r w:rsidR="00D76382">
        <w:t xml:space="preserve">the </w:t>
      </w:r>
      <w:r w:rsidR="004F65DE">
        <w:t>day</w:t>
      </w:r>
      <w:r w:rsidR="0013594E">
        <w:t xml:space="preserve">. </w:t>
      </w:r>
      <w:r w:rsidR="008C3470">
        <w:rPr>
          <w:rFonts w:eastAsiaTheme="minorEastAsia"/>
          <w:iCs/>
        </w:rPr>
        <w:t xml:space="preserve">According to </w:t>
      </w:r>
      <w:r w:rsidR="008C3470">
        <w:rPr>
          <w:rFonts w:eastAsiaTheme="minorEastAsia"/>
          <w:iCs/>
        </w:rPr>
        <w:fldChar w:fldCharType="begin"/>
      </w:r>
      <w:r w:rsidR="008C3470">
        <w:rPr>
          <w:rFonts w:eastAsiaTheme="minorEastAsia"/>
          <w:iCs/>
        </w:rPr>
        <w:instrText xml:space="preserve"> ADDIN ZOTERO_ITEM CSL_CITATION {"citationID":"5ZGxczuL","properties":{"formattedCitation":"(Torija &amp; Flindell, 2015)","plainCitation":"(Torija &amp; Flindell, 2015)","dontUpdate":true,"noteIndex":0},"citationItems":[{"id":689,"uris":["http://zotero.org/users/5467145/items/7ZP9Z9XI"],"uri":["http://zotero.org/users/5467145/items/7ZP9Z9XI"],"itemData":{"id":689,"type":"article-journal","abstract":"Based on subjective listening trials, Torija and Flindell [J. Acoust. Soc. Am. 135, 1–4 (2014)] observed that low frequency content in typical urban main road traffic noise appeared to make a smaller contribution to reported annoyance than might be inferred from its objective or physical dominance. This paper reports a more detailed study which was aimed at (i) identifying the difference in sound levels at which low frequency content becomes subjectively dominant over mid and high frequency content and (ii) investigating the relationship between loudness and annoyance under conditions where low frequency content is relatively more dominant, such as indoors where mid and high frequency content is reduced. The results suggested that differences of at least +30 dB between the low frequency and the mid/high frequency content are needed for changes in low frequency content to have as much subjective effect as equivalent changes in mid and high frequency content. This suggests that common criticisms of the A-frequency weighting based on a hypothesized excessive downweighting of the low frequency content may be relatively unfounded in this application area.","container-title":"The Journal of the Acoustical Society of America","DOI":"10.1121/1.4904542","ISSN":"0001-4966","issue":"1","journalAbbreviation":"The Journal of the Acoustical Society of America","page":"189-198","source":"asa.scitation.org (Atypon)","title":"The subjective effect of low frequency content in road traffic noise","volume":"137","author":[{"family":"Torija","given":"Antonio J."},{"family":"Flindell","given":"Ian H."}],"issued":{"date-parts":[["2015",1,1]]}}}],"schema":"https://github.com/citation-style-language/schema/raw/master/csl-citation.json"} </w:instrText>
      </w:r>
      <w:r w:rsidR="008C3470">
        <w:rPr>
          <w:rFonts w:eastAsiaTheme="minorEastAsia"/>
          <w:iCs/>
        </w:rPr>
        <w:fldChar w:fldCharType="separate"/>
      </w:r>
      <w:r w:rsidR="008C3470">
        <w:rPr>
          <w:rFonts w:eastAsiaTheme="minorEastAsia"/>
          <w:iCs/>
          <w:noProof/>
        </w:rPr>
        <w:t>Torija &amp; Flindell (2015)</w:t>
      </w:r>
      <w:r w:rsidR="008C3470">
        <w:rPr>
          <w:rFonts w:eastAsiaTheme="minorEastAsia"/>
          <w:iCs/>
        </w:rPr>
        <w:fldChar w:fldCharType="end"/>
      </w:r>
      <w:r w:rsidR="008C3470">
        <w:rPr>
          <w:rFonts w:eastAsiaTheme="minorEastAsia"/>
          <w:iCs/>
        </w:rPr>
        <w:t xml:space="preserve">, A-weighting may be particularly suitable for modeling the loudness of traffic noise </w:t>
      </w:r>
      <w:r w:rsidR="001717A6">
        <w:rPr>
          <w:rFonts w:eastAsiaTheme="minorEastAsia"/>
          <w:iCs/>
        </w:rPr>
        <w:t xml:space="preserve">due to the appropriate weighting of the </w:t>
      </w:r>
      <w:r w:rsidR="008C3470">
        <w:rPr>
          <w:rFonts w:eastAsiaTheme="minorEastAsia"/>
          <w:iCs/>
        </w:rPr>
        <w:t xml:space="preserve">low-frequency </w:t>
      </w:r>
      <w:r w:rsidR="001717A6">
        <w:rPr>
          <w:rFonts w:eastAsiaTheme="minorEastAsia"/>
          <w:iCs/>
        </w:rPr>
        <w:t>sounds</w:t>
      </w:r>
      <w:r w:rsidR="008C3470">
        <w:rPr>
          <w:rFonts w:eastAsiaTheme="minorEastAsia"/>
          <w:iCs/>
        </w:rPr>
        <w:t xml:space="preserve">. </w:t>
      </w:r>
      <w:r w:rsidR="00E61179">
        <w:t xml:space="preserve">The environmental noise guidelines by </w:t>
      </w:r>
      <w:r w:rsidR="00E61179">
        <w:fldChar w:fldCharType="begin"/>
      </w:r>
      <w:r w:rsidR="007B675C">
        <w:instrText xml:space="preserve"> ADDIN ZOTERO_ITEM CSL_CITATION {"citationID":"s8cFfV5j","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E61179">
        <w:fldChar w:fldCharType="separate"/>
      </w:r>
      <w:r w:rsidR="00E61179">
        <w:rPr>
          <w:noProof/>
        </w:rPr>
        <w:t xml:space="preserve">WHO Europe </w:t>
      </w:r>
      <w:r w:rsidR="00D1090E">
        <w:rPr>
          <w:noProof/>
        </w:rPr>
        <w:t>(</w:t>
      </w:r>
      <w:r w:rsidR="00E61179">
        <w:rPr>
          <w:noProof/>
        </w:rPr>
        <w:t>2018)</w:t>
      </w:r>
      <w:r w:rsidR="00E61179">
        <w:fldChar w:fldCharType="end"/>
      </w:r>
      <w:r w:rsidR="00E61179">
        <w:t xml:space="preserve"> </w:t>
      </w:r>
      <w:r w:rsidR="004F65DE">
        <w:t xml:space="preserve">as well as </w:t>
      </w:r>
      <w:r w:rsidR="00461F3A">
        <w:t xml:space="preserve">scientific </w:t>
      </w:r>
      <w:r w:rsidR="008C059E">
        <w:t xml:space="preserve">traffic noise </w:t>
      </w:r>
      <w:r w:rsidR="00461F3A">
        <w:t xml:space="preserve">research </w:t>
      </w:r>
      <w:r w:rsidR="00A36A2A">
        <w:t>commonly</w:t>
      </w:r>
      <w:r w:rsidR="004F65DE">
        <w:t xml:space="preserve"> </w:t>
      </w:r>
      <w:r w:rsidR="00E61179">
        <w:t xml:space="preserve">utilize metrics </w:t>
      </w:r>
      <w:r w:rsidR="00461F3A">
        <w:t xml:space="preserve">that are </w:t>
      </w:r>
      <w:r w:rsidR="00E61179">
        <w:t xml:space="preserve">based on </w:t>
      </w:r>
      <w:r w:rsidR="00461F3A">
        <w:t xml:space="preserve">averaged </w:t>
      </w:r>
      <w:r w:rsidR="00E61179">
        <w:t>“e</w:t>
      </w:r>
      <w:r w:rsidR="00E61179" w:rsidRPr="00E61179">
        <w:t>quivalent continuous sound pressure level</w:t>
      </w:r>
      <w:r w:rsidR="00324901">
        <w:t>s</w:t>
      </w:r>
      <w:r w:rsidR="00E61179">
        <w:t>”</w:t>
      </w:r>
      <w:r w:rsidR="00D379AF">
        <w:t xml:space="preserve"> </w:t>
      </w:r>
      <w:r w:rsidR="00461F3A">
        <w:t xml:space="preserve">for </w:t>
      </w:r>
      <w:r w:rsidR="004F65DE">
        <w:t>different times of the day (</w:t>
      </w:r>
      <w:r w:rsidR="00ED5348">
        <w:t xml:space="preserve">e.g. </w:t>
      </w:r>
      <w:r w:rsidR="0007663C">
        <w:t>L</w:t>
      </w:r>
      <w:r w:rsidR="0007663C">
        <w:rPr>
          <w:vertAlign w:val="subscript"/>
        </w:rPr>
        <w:t>day</w:t>
      </w:r>
      <w:r w:rsidR="002B3071">
        <w:t xml:space="preserve">, </w:t>
      </w:r>
      <w:r w:rsidR="0007663C">
        <w:t>L</w:t>
      </w:r>
      <w:r w:rsidR="0007663C">
        <w:rPr>
          <w:vertAlign w:val="subscript"/>
        </w:rPr>
        <w:t>evening</w:t>
      </w:r>
      <w:r w:rsidR="0007663C">
        <w:t xml:space="preserve"> and L</w:t>
      </w:r>
      <w:r w:rsidR="0007663C">
        <w:rPr>
          <w:vertAlign w:val="subscript"/>
        </w:rPr>
        <w:t>nigh</w:t>
      </w:r>
      <w:r w:rsidR="007C0C39">
        <w:rPr>
          <w:vertAlign w:val="subscript"/>
        </w:rPr>
        <w:t>t</w:t>
      </w:r>
      <w:r w:rsidR="004F65DE">
        <w:t>)</w:t>
      </w:r>
      <w:r w:rsidR="0007663C">
        <w:t>.</w:t>
      </w:r>
      <w:r w:rsidR="00833518">
        <w:t xml:space="preserve"> </w:t>
      </w:r>
      <w:r w:rsidR="00CC7C6C">
        <w:t xml:space="preserve">One of the standard metrics </w:t>
      </w:r>
      <w:r w:rsidR="00A701FD">
        <w:t xml:space="preserve">for </w:t>
      </w:r>
      <w:r w:rsidR="00670A6D">
        <w:t>community noise</w:t>
      </w:r>
      <w:r w:rsidR="00084462">
        <w:t xml:space="preserve"> </w:t>
      </w:r>
      <w:r w:rsidR="00BA2A6A">
        <w:t xml:space="preserve">levels </w:t>
      </w:r>
      <w:r w:rsidR="00CC7C6C">
        <w:t xml:space="preserve">considers day, </w:t>
      </w:r>
      <w:r w:rsidR="00833518">
        <w:t>evening and night</w:t>
      </w:r>
      <w:r w:rsidR="00CC7C6C">
        <w:t>-time noise</w:t>
      </w:r>
      <w:r w:rsidR="00084462">
        <w:t xml:space="preserve"> levels</w:t>
      </w:r>
      <w:r w:rsidR="00CC7C6C">
        <w:t xml:space="preserve"> together</w:t>
      </w:r>
      <w:r w:rsidR="000A055B">
        <w:t xml:space="preserve"> (L</w:t>
      </w:r>
      <w:r w:rsidR="000A055B">
        <w:rPr>
          <w:vertAlign w:val="subscript"/>
        </w:rPr>
        <w:t>den</w:t>
      </w:r>
      <w:r w:rsidR="000A055B">
        <w:t xml:space="preserve">) and features </w:t>
      </w:r>
      <w:r w:rsidR="00833518">
        <w:t xml:space="preserve">additional </w:t>
      </w:r>
      <w:r w:rsidR="00771478">
        <w:t xml:space="preserve">weightings </w:t>
      </w:r>
      <w:r w:rsidR="00833518">
        <w:t xml:space="preserve">for evening and night-time </w:t>
      </w:r>
      <w:r w:rsidR="00CC7C6C">
        <w:t>noise levels</w:t>
      </w:r>
      <w:r w:rsidR="000A055B">
        <w:t xml:space="preserve"> </w:t>
      </w:r>
      <w:r w:rsidR="000A055B">
        <w:fldChar w:fldCharType="begin"/>
      </w:r>
      <w:r w:rsidR="000A055B">
        <w:instrText xml:space="preserve"> ADDIN ZOTERO_ITEM CSL_CITATION {"citationID":"MhSMtoIi","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0A055B">
        <w:fldChar w:fldCharType="separate"/>
      </w:r>
      <w:r w:rsidR="000A055B">
        <w:rPr>
          <w:noProof/>
        </w:rPr>
        <w:t>(WHO Europe, 2018)</w:t>
      </w:r>
      <w:r w:rsidR="000A055B">
        <w:fldChar w:fldCharType="end"/>
      </w:r>
      <w:r w:rsidR="00833518">
        <w:t xml:space="preserve">. </w:t>
      </w:r>
      <w:r w:rsidR="00A36A2A">
        <w:t>These metrics are heavily compressed, and thus lose information about</w:t>
      </w:r>
      <w:r w:rsidR="000565CF">
        <w:t xml:space="preserve"> the</w:t>
      </w:r>
      <w:r w:rsidR="00A36A2A">
        <w:t xml:space="preserve"> fluctuations </w:t>
      </w:r>
      <w:r w:rsidR="00E65CA5">
        <w:t>of</w:t>
      </w:r>
      <w:r w:rsidR="00A36A2A">
        <w:t xml:space="preserve"> SP</w:t>
      </w:r>
      <w:r w:rsidR="00EB0426">
        <w:t>L</w:t>
      </w:r>
      <w:r w:rsidR="00A36A2A">
        <w:t xml:space="preserve"> in time.</w:t>
      </w:r>
      <w:r w:rsidR="00AD429C">
        <w:t xml:space="preserve"> Nevertheless, </w:t>
      </w:r>
      <w:r w:rsidR="006C7F9B">
        <w:t>uniform</w:t>
      </w:r>
      <w:r w:rsidR="00AD429C">
        <w:t xml:space="preserve"> metrics are needed in order to </w:t>
      </w:r>
      <w:r w:rsidR="005F4C03">
        <w:t xml:space="preserve">efficiently </w:t>
      </w:r>
      <w:r w:rsidR="00AD429C">
        <w:t>compare</w:t>
      </w:r>
      <w:r w:rsidR="00971E6C">
        <w:t xml:space="preserve"> different</w:t>
      </w:r>
      <w:r w:rsidR="00AD429C">
        <w:t xml:space="preserve"> noise environments in space and time. </w:t>
      </w:r>
    </w:p>
    <w:p w14:paraId="2E2764D8" w14:textId="1C3E0A4C" w:rsidR="00CC7C6C" w:rsidRPr="00F54E8F" w:rsidRDefault="00CC7C6C" w:rsidP="00DA5EEB">
      <w:pPr>
        <w:rPr>
          <w:rFonts w:eastAsiaTheme="minorEastAsia"/>
          <w:iCs/>
        </w:rPr>
      </w:pPr>
      <w:r>
        <w:t xml:space="preserve">Several studies have aimed to evaluate the relationship between noise level and annoyance by statistical means. A </w:t>
      </w:r>
      <w:r w:rsidR="008002B0">
        <w:t xml:space="preserve">common approach </w:t>
      </w:r>
      <w:r>
        <w:t xml:space="preserve">has been </w:t>
      </w:r>
      <w:r w:rsidR="00E03B28">
        <w:t xml:space="preserve">assessing and comparing </w:t>
      </w:r>
      <w:r>
        <w:t xml:space="preserve">the percentages of highly annoyed people </w:t>
      </w:r>
      <w:r w:rsidR="00F96439">
        <w:t xml:space="preserve">(HA%) </w:t>
      </w:r>
      <w:r w:rsidR="00E03B28">
        <w:t xml:space="preserve">to average noise level (e.g. </w:t>
      </w:r>
      <w:r>
        <w:t>L</w:t>
      </w:r>
      <w:r>
        <w:rPr>
          <w:vertAlign w:val="subscript"/>
        </w:rPr>
        <w:t xml:space="preserve">den </w:t>
      </w:r>
      <w:r>
        <w:t>or L</w:t>
      </w:r>
      <w:r>
        <w:rPr>
          <w:vertAlign w:val="subscript"/>
        </w:rPr>
        <w:t>Aeq</w:t>
      </w:r>
      <w:r w:rsidR="00E03B28">
        <w:t>)</w:t>
      </w:r>
      <w:r>
        <w:t>.</w:t>
      </w:r>
      <w:r w:rsidR="00960315">
        <w:t xml:space="preserve"> </w:t>
      </w:r>
      <w:r w:rsidR="00F31F99">
        <w:t xml:space="preserve">An important </w:t>
      </w:r>
      <w:r w:rsidR="00E03B28">
        <w:t>feature of</w:t>
      </w:r>
      <w:r w:rsidR="00F31F99">
        <w:t xml:space="preserve"> these assessments is that they </w:t>
      </w:r>
      <w:r w:rsidR="009F0AE6">
        <w:t>consider</w:t>
      </w:r>
      <w:r w:rsidR="00F31F99">
        <w:t xml:space="preserve"> </w:t>
      </w:r>
      <w:r w:rsidR="00960315">
        <w:t>exposure</w:t>
      </w:r>
      <w:r w:rsidR="00F31F99">
        <w:t>s</w:t>
      </w:r>
      <w:r w:rsidR="00960315">
        <w:t xml:space="preserve"> to noise </w:t>
      </w:r>
      <w:r w:rsidR="00F31F99">
        <w:t xml:space="preserve">only </w:t>
      </w:r>
      <w:r w:rsidR="009F0AE6">
        <w:t xml:space="preserve">with respect to </w:t>
      </w:r>
      <w:r w:rsidR="00960315">
        <w:t>home locations.</w:t>
      </w:r>
      <w:r>
        <w:t xml:space="preserve"> </w:t>
      </w:r>
      <w:r>
        <w:fldChar w:fldCharType="begin"/>
      </w:r>
      <w:r w:rsidR="007B675C">
        <w:instrText xml:space="preserve"> ADDIN ZOTERO_ITEM CSL_CITATION {"citationID":"Ji7f2PCW","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 xml:space="preserve">Guski et al. </w:t>
      </w:r>
      <w:r w:rsidR="009F0AE6">
        <w:rPr>
          <w:noProof/>
        </w:rPr>
        <w:t>(</w:t>
      </w:r>
      <w:r>
        <w:rPr>
          <w:noProof/>
        </w:rPr>
        <w:t>2017)</w:t>
      </w:r>
      <w:r>
        <w:fldChar w:fldCharType="end"/>
      </w:r>
      <w:r>
        <w:t xml:space="preserve"> reviewed </w:t>
      </w:r>
      <w:r w:rsidR="00F31F99">
        <w:t xml:space="preserve">many of the </w:t>
      </w:r>
      <w:r w:rsidR="00960315">
        <w:t xml:space="preserve">studies and plotted the </w:t>
      </w:r>
      <w:r w:rsidR="009F0AE6">
        <w:t>found</w:t>
      </w:r>
      <w:r w:rsidR="00960315">
        <w:t xml:space="preserve"> HA% values against </w:t>
      </w:r>
      <w:r w:rsidR="009F0AE6">
        <w:t>SPL (</w:t>
      </w:r>
      <w:r w:rsidR="00960315">
        <w:t>L</w:t>
      </w:r>
      <w:r w:rsidR="00960315">
        <w:rPr>
          <w:vertAlign w:val="subscript"/>
        </w:rPr>
        <w:t>den</w:t>
      </w:r>
      <w:r w:rsidR="009F0AE6">
        <w:t xml:space="preserve">) </w:t>
      </w:r>
      <w:r w:rsidR="00960315">
        <w:rPr>
          <w:rFonts w:eastAsiaTheme="minorEastAsia"/>
          <w:iCs/>
        </w:rPr>
        <w:t>(</w:t>
      </w:r>
      <w:r w:rsidR="00960315">
        <w:rPr>
          <w:rFonts w:eastAsiaTheme="minorEastAsia"/>
          <w:iCs/>
        </w:rPr>
        <w:fldChar w:fldCharType="begin"/>
      </w:r>
      <w:r w:rsidR="00960315">
        <w:rPr>
          <w:rFonts w:eastAsiaTheme="minorEastAsia"/>
          <w:iCs/>
        </w:rPr>
        <w:instrText xml:space="preserve"> REF _Ref33718460 \h </w:instrText>
      </w:r>
      <w:r w:rsidR="00960315">
        <w:rPr>
          <w:rFonts w:eastAsiaTheme="minorEastAsia"/>
          <w:iCs/>
        </w:rPr>
      </w:r>
      <w:r w:rsidR="00960315">
        <w:rPr>
          <w:rFonts w:eastAsiaTheme="minorEastAsia"/>
          <w:iCs/>
        </w:rPr>
        <w:fldChar w:fldCharType="separate"/>
      </w:r>
      <w:r w:rsidR="00205E1B">
        <w:t xml:space="preserve">Figure </w:t>
      </w:r>
      <w:r w:rsidR="00205E1B">
        <w:rPr>
          <w:noProof/>
        </w:rPr>
        <w:t>2</w:t>
      </w:r>
      <w:r w:rsidR="00960315">
        <w:rPr>
          <w:rFonts w:eastAsiaTheme="minorEastAsia"/>
          <w:iCs/>
        </w:rPr>
        <w:fldChar w:fldCharType="end"/>
      </w:r>
      <w:r w:rsidR="00960315">
        <w:rPr>
          <w:rFonts w:eastAsiaTheme="minorEastAsia"/>
          <w:iCs/>
        </w:rPr>
        <w:t xml:space="preserve">). Both </w:t>
      </w:r>
      <w:r w:rsidR="00091A5E">
        <w:rPr>
          <w:rFonts w:eastAsiaTheme="minorEastAsia"/>
          <w:iCs/>
        </w:rPr>
        <w:t xml:space="preserve">somewhat </w:t>
      </w:r>
      <w:r w:rsidR="00960315">
        <w:rPr>
          <w:rFonts w:eastAsiaTheme="minorEastAsia"/>
          <w:iCs/>
        </w:rPr>
        <w:t xml:space="preserve">linear and non-linear relationships can be </w:t>
      </w:r>
      <w:r w:rsidR="00091A5E">
        <w:rPr>
          <w:rFonts w:eastAsiaTheme="minorEastAsia"/>
          <w:iCs/>
        </w:rPr>
        <w:t>seen in the</w:t>
      </w:r>
      <w:r w:rsidR="00960315">
        <w:rPr>
          <w:rFonts w:eastAsiaTheme="minorEastAsia"/>
          <w:iCs/>
        </w:rPr>
        <w:t xml:space="preserve"> </w:t>
      </w:r>
      <w:r w:rsidR="00091A5E">
        <w:rPr>
          <w:rFonts w:eastAsiaTheme="minorEastAsia"/>
          <w:iCs/>
        </w:rPr>
        <w:t>scatterplot</w:t>
      </w:r>
      <w:r w:rsidR="00960315">
        <w:rPr>
          <w:rFonts w:eastAsiaTheme="minorEastAsia"/>
          <w:iCs/>
        </w:rPr>
        <w:t xml:space="preserve">, indicating an </w:t>
      </w:r>
      <w:r w:rsidR="00F9655A">
        <w:rPr>
          <w:rFonts w:eastAsiaTheme="minorEastAsia"/>
          <w:iCs/>
        </w:rPr>
        <w:t xml:space="preserve">unclear </w:t>
      </w:r>
      <w:r w:rsidR="00F31F99">
        <w:rPr>
          <w:rFonts w:eastAsiaTheme="minorEastAsia"/>
          <w:iCs/>
        </w:rPr>
        <w:t xml:space="preserve">and case-specific </w:t>
      </w:r>
      <w:r w:rsidR="00F9655A">
        <w:rPr>
          <w:rFonts w:eastAsiaTheme="minorEastAsia"/>
          <w:iCs/>
        </w:rPr>
        <w:t>statistical relationship</w:t>
      </w:r>
      <w:r w:rsidR="00960315">
        <w:rPr>
          <w:rFonts w:eastAsiaTheme="minorEastAsia"/>
          <w:iCs/>
        </w:rPr>
        <w:t xml:space="preserve"> between </w:t>
      </w:r>
      <w:r w:rsidR="002B3BC2">
        <w:rPr>
          <w:rFonts w:eastAsiaTheme="minorEastAsia"/>
          <w:iCs/>
        </w:rPr>
        <w:t xml:space="preserve">static </w:t>
      </w:r>
      <w:r w:rsidR="00960315">
        <w:rPr>
          <w:rFonts w:eastAsiaTheme="minorEastAsia"/>
          <w:iCs/>
        </w:rPr>
        <w:t>noise exposure</w:t>
      </w:r>
      <w:r w:rsidR="002B3BC2">
        <w:rPr>
          <w:rFonts w:eastAsiaTheme="minorEastAsia"/>
          <w:iCs/>
        </w:rPr>
        <w:t xml:space="preserve"> </w:t>
      </w:r>
      <w:r w:rsidR="00960315">
        <w:rPr>
          <w:rFonts w:eastAsiaTheme="minorEastAsia"/>
          <w:iCs/>
        </w:rPr>
        <w:t xml:space="preserve">and </w:t>
      </w:r>
      <w:r w:rsidR="00091A5E">
        <w:rPr>
          <w:rFonts w:eastAsiaTheme="minorEastAsia"/>
          <w:iCs/>
        </w:rPr>
        <w:t>annoyance</w:t>
      </w:r>
      <w:r w:rsidR="00960315">
        <w:rPr>
          <w:rFonts w:eastAsiaTheme="minorEastAsia"/>
          <w:iCs/>
        </w:rPr>
        <w:t>.</w:t>
      </w:r>
      <w:r w:rsidR="004D081B">
        <w:rPr>
          <w:rFonts w:eastAsiaTheme="minorEastAsia"/>
          <w:iCs/>
        </w:rPr>
        <w:t xml:space="preserve"> </w:t>
      </w:r>
    </w:p>
    <w:p w14:paraId="4A4651E8" w14:textId="3D8963E0" w:rsidR="00CE4B77" w:rsidRDefault="00CC6D7F" w:rsidP="00CC6D7F">
      <w:r>
        <w:t xml:space="preserve">According to </w:t>
      </w:r>
      <w:r w:rsidR="00F17F24">
        <w:t xml:space="preserve">two </w:t>
      </w:r>
      <w:r>
        <w:t xml:space="preserve">literature reviews </w:t>
      </w:r>
      <w:r w:rsidR="00A6690E">
        <w:t xml:space="preserve">on traffic noise and annoyance </w:t>
      </w:r>
      <w:r w:rsidR="002C6B45">
        <w:fldChar w:fldCharType="begin"/>
      </w:r>
      <w:r w:rsidR="00FE3FBC">
        <w:instrText xml:space="preserve"> ADDIN ZOTERO_ITEM CSL_CITATION {"citationID":"X6Cdc9FA","properties":{"formattedCitation":"(Brown &amp; Van Kamp, 2017; Guski et al., 2017)","plainCitation":"(Brown &amp; Van Kamp, 2017; Guski et al., 2017)","dontUpdate":true,"noteIndex":0},"citationItems":[{"id":714,"uris":["http://zotero.org/users/5467145/items/R9JHH6LU"],"uri":["http://zotero.org/users/5467145/items/R9JHH6LU"],"itemData":{"id":714,"type":"article-journal","container-title":"International journal of environmental research and public health","issue":"8","page":"873","source":"Google Scholar","title":"WHO environmental noise guidelines for the European region: a systematic review of transport noise interventions and their impacts on health","title-short":"WHO environmental noise guidelines for the European region","volume":"14","author":[{"family":"Brown","given":"Alan Lex"},{"family":"Van Kamp","given":"Irene"}],"issued":{"date-parts":[["2017"]]}}},{"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2C6B45">
        <w:fldChar w:fldCharType="separate"/>
      </w:r>
      <w:r w:rsidR="00F254DE">
        <w:rPr>
          <w:noProof/>
        </w:rPr>
        <w:t>(</w:t>
      </w:r>
      <w:r w:rsidR="0036511B">
        <w:rPr>
          <w:noProof/>
        </w:rPr>
        <w:t xml:space="preserve">e.g. </w:t>
      </w:r>
      <w:r w:rsidR="00F254DE">
        <w:rPr>
          <w:noProof/>
        </w:rPr>
        <w:t>Brown &amp; Van Kamp, 2017; Guski et al., 2017)</w:t>
      </w:r>
      <w:r w:rsidR="002C6B45">
        <w:fldChar w:fldCharType="end"/>
      </w:r>
      <w:r w:rsidR="002C6B45">
        <w:t xml:space="preserve"> </w:t>
      </w:r>
      <w:r w:rsidR="00A6690E">
        <w:t xml:space="preserve">and a </w:t>
      </w:r>
      <w:r w:rsidR="002C6B45">
        <w:t xml:space="preserve">report on </w:t>
      </w:r>
      <w:r w:rsidR="00A6690E">
        <w:t xml:space="preserve">those reviews by WHO Europe </w:t>
      </w:r>
      <w:r w:rsidR="002C6B45">
        <w:fldChar w:fldCharType="begin"/>
      </w:r>
      <w:r w:rsidR="002C6B45">
        <w:instrText xml:space="preserve"> ADDIN ZOTERO_ITEM CSL_CITATION {"citationID":"8UaWK8M2","properties":{"formattedCitation":"(WHO Europe, 2018)","plainCitation":"(WHO Europe, 2018)","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2C6B45">
        <w:fldChar w:fldCharType="separate"/>
      </w:r>
      <w:r w:rsidR="002C6B45">
        <w:rPr>
          <w:noProof/>
        </w:rPr>
        <w:t>(WHO Europe, 2018)</w:t>
      </w:r>
      <w:r w:rsidR="002C6B45">
        <w:fldChar w:fldCharType="end"/>
      </w:r>
      <w:r>
        <w:t xml:space="preserve">, </w:t>
      </w:r>
      <w:r w:rsidR="000A18D9" w:rsidRPr="000A18D9">
        <w:t xml:space="preserve">prolonged </w:t>
      </w:r>
      <w:r>
        <w:t>exposure to noise levels above 5</w:t>
      </w:r>
      <w:r w:rsidR="00A6690E">
        <w:t>3</w:t>
      </w:r>
      <w:r>
        <w:t xml:space="preserve"> dB</w:t>
      </w:r>
      <w:r w:rsidR="008961B9">
        <w:t xml:space="preserve"> </w:t>
      </w:r>
      <w:r w:rsidR="00F254DE">
        <w:t xml:space="preserve">can </w:t>
      </w:r>
      <w:r w:rsidR="008961B9">
        <w:t>cause</w:t>
      </w:r>
      <w:r>
        <w:t xml:space="preserve"> negative health </w:t>
      </w:r>
      <w:r w:rsidR="002C6B45">
        <w:t>effects</w:t>
      </w:r>
      <w:r w:rsidR="00F254DE">
        <w:t xml:space="preserve"> and should therefore be avoided</w:t>
      </w:r>
      <w:r w:rsidR="002C6B45">
        <w:t xml:space="preserve">. </w:t>
      </w:r>
      <w:r w:rsidR="007C6201">
        <w:t>Accurate assessment of different health effects from traffic noise</w:t>
      </w:r>
      <w:r w:rsidR="0006152F">
        <w:t xml:space="preserve"> exposure</w:t>
      </w:r>
      <w:r w:rsidR="007C6201">
        <w:t xml:space="preserve"> </w:t>
      </w:r>
      <w:r w:rsidR="00174CB2">
        <w:t>has been</w:t>
      </w:r>
      <w:r w:rsidR="007C6201">
        <w:t xml:space="preserve"> challenging due to different temporal realizations of the effects and overlapping exposure-response -relationships of multiple pollutants</w:t>
      </w:r>
      <w:r w:rsidR="00174CB2">
        <w:t xml:space="preserve"> </w:t>
      </w:r>
      <w:r w:rsidR="00174CB2">
        <w:fldChar w:fldCharType="begin"/>
      </w:r>
      <w:r w:rsidR="00174CB2">
        <w:instrText xml:space="preserve"> ADDIN ZOTERO_ITEM CSL_CITATION {"citationID":"tpK2jPns","properties":{"formattedCitation":"(Passchier-Vermeer W &amp; Passchier W F, 2000)","plainCitation":"(Passchier-Vermeer W &amp; Passchier W F, 2000)","noteIndex":0},"citationItems":[{"id":743,"uris":["http://zotero.org/users/5467145/items/VFSZC8UH"],"uri":["http://zotero.org/users/5467145/items/VFSZC8UH"],"itemData":{"id":743,"type":"article-journal","abstract":"Exposure to noise constitutes a health risk. There is sufficient scientific evidence that noise exposure can induce hearing impairment, hypertension and ischemic heart disease, annoyance, sleep disturbance, and decreased school performance. For other effects such as changes in the immune system and birth defects, the evidence is limited. Most public health impacts of noise were already identified in the 1960s and noise abatement is less of a scientific but primarily a policy problem. A subject for further research is the elucidation of the mechanisms underlying noise-induced cardiovascular disorders and the relationship of noise with annoyance and nonacoustical factors modifying health outcomes. A high priority study subject is the effects of noise on children, including cognitive effects and their reversibility. Noise exposure is on the increase, especially in the general living environment, both in industrialized nations and in developing world regions. This implies that in the twenty-first century noise exposure will still be a major public health problem.","container-title":"Environmental Health Perspectives","DOI":"10.1289/ehp.00108s1123","issue":"suppl 1","journalAbbreviation":"Environmental Health Perspectives","page":"123-131","source":"ehp.niehs.nih.gov (Atypon)","title":"Noise exposure and public health.","volume":"108","author":[{"literal":"Passchier-Vermeer W"},{"literal":"Passchier W F"}],"issued":{"date-parts":[["2000",3,1]]}}}],"schema":"https://github.com/citation-style-language/schema/raw/master/csl-citation.json"} </w:instrText>
      </w:r>
      <w:r w:rsidR="00174CB2">
        <w:fldChar w:fldCharType="separate"/>
      </w:r>
      <w:r w:rsidR="00174CB2">
        <w:rPr>
          <w:noProof/>
        </w:rPr>
        <w:t>(Passchier-Vermeer W &amp; Passchier W F, 2000)</w:t>
      </w:r>
      <w:r w:rsidR="00174CB2">
        <w:fldChar w:fldCharType="end"/>
      </w:r>
      <w:r w:rsidR="00535CD8">
        <w:t>;</w:t>
      </w:r>
      <w:r w:rsidR="007C6201">
        <w:t xml:space="preserve"> </w:t>
      </w:r>
      <w:r w:rsidR="00535CD8">
        <w:t xml:space="preserve">it is likely </w:t>
      </w:r>
      <w:r w:rsidR="00493CEC">
        <w:t xml:space="preserve">that </w:t>
      </w:r>
      <w:r w:rsidR="00493CEC">
        <w:lastRenderedPageBreak/>
        <w:t xml:space="preserve">some of the </w:t>
      </w:r>
      <w:r w:rsidR="00EC0E7B">
        <w:t xml:space="preserve">health </w:t>
      </w:r>
      <w:r w:rsidR="00493CEC">
        <w:t xml:space="preserve">effects are developed over years or decades of cumulative exposure while some are perceived </w:t>
      </w:r>
      <w:r w:rsidR="00EA7AAF">
        <w:t xml:space="preserve">and realized </w:t>
      </w:r>
      <w:r w:rsidR="00493CEC">
        <w:t xml:space="preserve">in the present time. Accordingly, the potential longer-term effects from exposure to traffic noise include e.g. </w:t>
      </w:r>
      <w:r w:rsidR="00493CEC" w:rsidRPr="003675EB">
        <w:t>respiratory infections, cardiovascular disease</w:t>
      </w:r>
      <w:r w:rsidR="00493CEC">
        <w:t xml:space="preserve"> and</w:t>
      </w:r>
      <w:r w:rsidR="00493CEC" w:rsidRPr="003675EB">
        <w:t xml:space="preserve"> stress</w:t>
      </w:r>
      <w:r w:rsidR="00493CEC">
        <w:t xml:space="preserve"> </w:t>
      </w:r>
      <w:r w:rsidR="00493CEC">
        <w:fldChar w:fldCharType="begin"/>
      </w:r>
      <w:r w:rsidR="00493CEC">
        <w:instrText xml:space="preserve"> ADDIN ZOTERO_ITEM CSL_CITATION {"citationID":"iD7xjVeJ","properties":{"formattedCitation":"(Recio et al., 2016; Van Kempen et al., 2018)","plainCitation":"(Recio et al., 2016; Van Kempen et al., 2018)","noteIndex":0},"citationItems":[{"id":720,"uris":["http://zotero.org/users/5467145/items/U4BYDKSV"],"uri":["http://zotero.org/users/5467145/items/U4BYDKSV"],"itemData":{"id":720,"type":"article-journal","abstract":"Background\nRoad traffic noise is a major public health issue, given the documented association with several diseases and the growing number of exposed persons all over the world. The effects widely investigated pertain to cardiovascular health, and to a lesser extent to respiratory and metabolic health. The epidemiological design of most studies has made it possible to ascertain long-term associations of urban noise with a number of cardiovascular, respiratory, and metabolic disorders and diseases; additionally, time series studies have reported short-term associations.\nObjectives\nTo review the various biological mechanisms that may account for all long-term as well as short-term associations between road traffic noise and cardiovascular, respiratory, and metabolic health. We also aimed to review the neuroendocrine processes triggered by noise as a stressor and the role of the central nervous system in noise-induced autonomic responses.\nMethods\nReview of the literature on road traffic noise, environmental noise in general, psychosomatics, and diseases of the cardiovascular, respiratory, and metabolic systems. The search was done using PubMed databases.\nDiscussion\nWe present a comprehensive, integrative stress model with all known connections between the body systems, states, and processes at both the physiological and psychological levels, which allows to establish a variety of biological pathways linking environmental noise exposure with health outcomes.\nConclusions\nThe long- and short-term associations between road traffic noise and health outcomes found in latest noise research may be understood in the light of the integrative model proposed here.","container-title":"Environmental Research","DOI":"10.1016/j.envres.2015.12.036","ISSN":"0013-9351","journalAbbreviation":"Environmental Research","language":"en","page":"359-370","source":"ScienceDirect","title":"Road traffic noise effects on cardiovascular, respiratory, and metabolic health: An integrative model of biological mechanisms","title-short":"Road traffic noise effects on cardiovascular, respiratory, and metabolic health","volume":"146","author":[{"family":"Recio","given":"Alberto"},{"family":"Linares","given":"Cristina"},{"family":"Banegas","given":"José Ramón"},{"family":"Díaz","given":"Julio"}],"issued":{"date-parts":[["2016",4,1]]}}},{"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93CEC">
        <w:fldChar w:fldCharType="separate"/>
      </w:r>
      <w:r w:rsidR="00493CEC">
        <w:rPr>
          <w:noProof/>
        </w:rPr>
        <w:t>(Recio et al., 2016; Van Kempen et al., 2018)</w:t>
      </w:r>
      <w:r w:rsidR="00493CEC">
        <w:fldChar w:fldCharType="end"/>
      </w:r>
      <w:r w:rsidR="00493CEC">
        <w:t xml:space="preserve"> whereas the short-term effects can be e.g. annoyance or stress. </w:t>
      </w:r>
      <w:r w:rsidR="00CE4B77">
        <w:t xml:space="preserve">Moreover, </w:t>
      </w:r>
      <w:r w:rsidR="000F3CA2">
        <w:t xml:space="preserve">the </w:t>
      </w:r>
      <w:r w:rsidR="00CE4B77">
        <w:t xml:space="preserve">net health effect </w:t>
      </w:r>
      <w:r w:rsidR="00174CB2">
        <w:t xml:space="preserve">from </w:t>
      </w:r>
      <w:r w:rsidR="00CE4B77">
        <w:t>and perception of noise</w:t>
      </w:r>
      <w:r w:rsidR="000F3CA2">
        <w:t xml:space="preserve"> is affected by various “</w:t>
      </w:r>
      <w:r w:rsidR="000F3CA2" w:rsidRPr="00CE4B77">
        <w:t>nonacoustic</w:t>
      </w:r>
      <w:r w:rsidR="000F3CA2">
        <w:t xml:space="preserve"> factors” such as</w:t>
      </w:r>
      <w:r w:rsidR="00CE4B77">
        <w:t xml:space="preserve"> gender, age, education and subjective noise sensitivity</w:t>
      </w:r>
      <w:r w:rsidR="00AE60F3">
        <w:t xml:space="preserve"> </w:t>
      </w:r>
      <w:r w:rsidR="00AE60F3">
        <w:fldChar w:fldCharType="begin"/>
      </w:r>
      <w:r w:rsidR="00FE3FBC">
        <w:instrText xml:space="preserve"> ADDIN ZOTERO_ITEM CSL_CITATION {"citationID":"JWjJKZ4V","properties":{"formattedCitation":"(WHO Europe, 2018)","plainCitation":"(WHO Europe, 2018)","dontUpdate":true,"noteIndex":0},"citationItems":[{"id":710,"uris":["http://zotero.org/users/5467145/items/CH47YALR"],"uri":["http://zotero.org/users/5467145/items/CH47YALR"],"itemData":{"id":710,"type":"book","ISBN":"978-92-890-5356-3","language":"en","note":"OCLC: 1129816077","source":"Open WorldCat","title":"Environmental noise guidelines for the European Region","URL":"http://www.euro.who.int/__data/assets/pdf_file/0008/383921/noise-guidelines-eng.pdf?ua=1","author":[{"literal":"WHO Europe"}],"accessed":{"date-parts":[["2020",2,10]]},"issued":{"date-parts":[["2018"]]}}}],"schema":"https://github.com/citation-style-language/schema/raw/master/csl-citation.json"} </w:instrText>
      </w:r>
      <w:r w:rsidR="00AE60F3">
        <w:fldChar w:fldCharType="separate"/>
      </w:r>
      <w:r w:rsidR="00AE60F3">
        <w:rPr>
          <w:noProof/>
        </w:rPr>
        <w:t>(WHO Europe, 2018</w:t>
      </w:r>
      <w:r w:rsidR="00210EBD">
        <w:rPr>
          <w:noProof/>
        </w:rPr>
        <w:t>: 14</w:t>
      </w:r>
      <w:r w:rsidR="00AE60F3">
        <w:rPr>
          <w:noProof/>
        </w:rPr>
        <w:t>)</w:t>
      </w:r>
      <w:r w:rsidR="00AE60F3">
        <w:fldChar w:fldCharType="end"/>
      </w:r>
      <w:r w:rsidR="00CE4B77">
        <w:t xml:space="preserve">. </w:t>
      </w:r>
    </w:p>
    <w:p w14:paraId="5BF98FFE" w14:textId="77777777" w:rsidR="008641E7" w:rsidRDefault="008641E7" w:rsidP="00D04D26">
      <w:pPr>
        <w:keepNext/>
        <w:spacing w:after="0"/>
      </w:pPr>
      <w:r>
        <w:rPr>
          <w:noProof/>
        </w:rPr>
        <w:drawing>
          <wp:inline distT="0" distB="0" distL="0" distR="0" wp14:anchorId="0980EBEA" wp14:editId="41DB7B8A">
            <wp:extent cx="5459506" cy="4340625"/>
            <wp:effectExtent l="0" t="0" r="1905" b="317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20-02-27 at 17.17.43.png"/>
                    <pic:cNvPicPr/>
                  </pic:nvPicPr>
                  <pic:blipFill>
                    <a:blip r:embed="rId12">
                      <a:extLst>
                        <a:ext uri="{28A0092B-C50C-407E-A947-70E740481C1C}">
                          <a14:useLocalDpi xmlns:a14="http://schemas.microsoft.com/office/drawing/2010/main" val="0"/>
                        </a:ext>
                      </a:extLst>
                    </a:blip>
                    <a:stretch>
                      <a:fillRect/>
                    </a:stretch>
                  </pic:blipFill>
                  <pic:spPr>
                    <a:xfrm>
                      <a:off x="0" y="0"/>
                      <a:ext cx="5466833" cy="4346451"/>
                    </a:xfrm>
                    <a:prstGeom prst="rect">
                      <a:avLst/>
                    </a:prstGeom>
                  </pic:spPr>
                </pic:pic>
              </a:graphicData>
            </a:graphic>
          </wp:inline>
        </w:drawing>
      </w:r>
    </w:p>
    <w:p w14:paraId="491221D7" w14:textId="0B5C0F55" w:rsidR="008641E7" w:rsidRPr="008641E7" w:rsidRDefault="008641E7" w:rsidP="008641E7">
      <w:pPr>
        <w:pStyle w:val="Caption"/>
        <w:jc w:val="both"/>
      </w:pPr>
      <w:bookmarkStart w:id="7" w:name="_Ref33718460"/>
      <w:bookmarkStart w:id="8" w:name="_Toc37689998"/>
      <w:r>
        <w:t xml:space="preserve">Figure </w:t>
      </w:r>
      <w:r>
        <w:fldChar w:fldCharType="begin"/>
      </w:r>
      <w:r>
        <w:instrText xml:space="preserve"> SEQ Figure \* ARABIC </w:instrText>
      </w:r>
      <w:r>
        <w:fldChar w:fldCharType="separate"/>
      </w:r>
      <w:r w:rsidR="0052232F">
        <w:rPr>
          <w:noProof/>
        </w:rPr>
        <w:t>2</w:t>
      </w:r>
      <w:r>
        <w:fldChar w:fldCharType="end"/>
      </w:r>
      <w:bookmarkEnd w:id="7"/>
      <w:r>
        <w:t>. Composed scatterplot between L</w:t>
      </w:r>
      <w:r>
        <w:rPr>
          <w:vertAlign w:val="subscript"/>
        </w:rPr>
        <w:t>den</w:t>
      </w:r>
      <w:r>
        <w:t xml:space="preserve"> and percentage of highly annoyed (HA%) for several studies on road traffic noise and annoyance by </w:t>
      </w:r>
      <w:r>
        <w:fldChar w:fldCharType="begin"/>
      </w:r>
      <w:r w:rsidR="007B675C">
        <w:instrText xml:space="preserve"> ADDIN ZOTERO_ITEM CSL_CITATION {"citationID":"xmbfZKy4","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w:t>
      </w:r>
      <w:r w:rsidR="00F801A8">
        <w:rPr>
          <w:noProof/>
        </w:rPr>
        <w:t xml:space="preserve"> (</w:t>
      </w:r>
      <w:r>
        <w:rPr>
          <w:noProof/>
        </w:rPr>
        <w:t>2017)</w:t>
      </w:r>
      <w:r>
        <w:fldChar w:fldCharType="end"/>
      </w:r>
      <w:r>
        <w:t>.</w:t>
      </w:r>
      <w:bookmarkEnd w:id="8"/>
      <w:r>
        <w:t xml:space="preserve"> </w:t>
      </w:r>
    </w:p>
    <w:p w14:paraId="28968D3C" w14:textId="3131517F" w:rsidR="00F20A39" w:rsidRPr="00CC2F87" w:rsidRDefault="00F20A39" w:rsidP="00F20A39">
      <w:pPr>
        <w:pStyle w:val="Heading2"/>
      </w:pPr>
      <w:bookmarkStart w:id="9" w:name="_Toc37689952"/>
      <w:r>
        <w:t>Traffic noise modeling</w:t>
      </w:r>
      <w:bookmarkEnd w:id="9"/>
    </w:p>
    <w:p w14:paraId="046D3744" w14:textId="06989390" w:rsidR="00F20A39" w:rsidRDefault="00F20A39" w:rsidP="00F20A39">
      <w:r w:rsidRPr="00CC2F87">
        <w:t xml:space="preserve">While air pollution is often be challenging to quantify, measure and model (and tends to be </w:t>
      </w:r>
      <w:r>
        <w:t xml:space="preserve">rather </w:t>
      </w:r>
      <w:r w:rsidRPr="00CC2F87">
        <w:t xml:space="preserve">dynamic with respect to weather conditions), </w:t>
      </w:r>
      <w:r>
        <w:t xml:space="preserve">then </w:t>
      </w:r>
      <w:r w:rsidRPr="00CC2F87">
        <w:t>traffic noise can be measured and modelled in a more straightforward manner. Vehicular traffic noise levels have been spatially modelled in many cities with fairly high spatial resolution</w:t>
      </w:r>
      <w:r>
        <w:t xml:space="preserve"> - not only due to </w:t>
      </w:r>
      <w:r w:rsidR="006A124D">
        <w:t xml:space="preserve">the </w:t>
      </w:r>
      <w:r w:rsidR="00654A3F">
        <w:t>developing</w:t>
      </w:r>
      <w:r w:rsidR="002B3E55">
        <w:t xml:space="preserve"> </w:t>
      </w:r>
      <w:r>
        <w:t xml:space="preserve">technical possibilities and national legislation, but also as required by the </w:t>
      </w:r>
      <w:r w:rsidR="00EF3FCA">
        <w:t xml:space="preserve">environmental policies of the </w:t>
      </w:r>
      <w:r>
        <w:t xml:space="preserve">EU </w:t>
      </w:r>
      <w:r>
        <w:fldChar w:fldCharType="begin"/>
      </w:r>
      <w:r w:rsidR="007B675C">
        <w:instrText xml:space="preserve"> ADDIN ZOTERO_ITEM CSL_CITATION {"citationID":"CAjsDnqy","properties":{"formattedCitation":"({\\i{}Directive 2002/49/EC}, 2002)","plainCitation":"(Directive 2002/49/EC, 2002)","dontUpdate":true,"noteIndex":0},"citationItems":[{"id":732,"uris":["http://zotero.org/users/5467145/items/5FNXEV3G"],"uri":["http://zotero.org/users/5467145/items/5FNXEV3G"],"itemData":{"id":732,"type":"webpage","language":"en","title":"Directive 2002/49/EC of the European Parliament and of the Council of 25 June 2002 relating to the assessment and management of environmental noise - Declaration by the Commission in the Conciliation Committee on the Directive relating to the assessment and management of environmental noise","title-short":"Directive 2002/49/EC","URL":"http://data.europa.eu/eli/dir/2002/49/oj/eng","accessed":{"date-parts":[["2020",2,14]]},"issued":{"date-parts":[["2002",7,18]]}}}],"schema":"https://github.com/citation-style-language/schema/raw/master/csl-citation.json"} </w:instrText>
      </w:r>
      <w:r>
        <w:fldChar w:fldCharType="separate"/>
      </w:r>
      <w:r w:rsidRPr="00373A9A">
        <w:rPr>
          <w:lang w:val="en-GB"/>
        </w:rPr>
        <w:t>(</w:t>
      </w:r>
      <w:r w:rsidR="00EB3BF1">
        <w:rPr>
          <w:lang w:val="en-GB"/>
        </w:rPr>
        <w:t xml:space="preserve">e.g. </w:t>
      </w:r>
      <w:r w:rsidRPr="00373A9A">
        <w:rPr>
          <w:i/>
          <w:iCs/>
          <w:lang w:val="en-GB"/>
        </w:rPr>
        <w:t>Directive 2002/49/EC</w:t>
      </w:r>
      <w:r w:rsidRPr="00373A9A">
        <w:rPr>
          <w:lang w:val="en-GB"/>
        </w:rPr>
        <w:t>, 2002)</w:t>
      </w:r>
      <w:r>
        <w:fldChar w:fldCharType="end"/>
      </w:r>
      <w:r>
        <w:t>.</w:t>
      </w:r>
      <w:r w:rsidR="006405BA">
        <w:t xml:space="preserve"> </w:t>
      </w:r>
    </w:p>
    <w:p w14:paraId="22EDD775" w14:textId="44913462" w:rsidR="00514C4F" w:rsidRDefault="00F20A39" w:rsidP="00CC6D7F">
      <w:r>
        <w:lastRenderedPageBreak/>
        <w:t xml:space="preserve">Advanced software is nowadays available to perform </w:t>
      </w:r>
      <w:r w:rsidR="00C40CC8">
        <w:t>ever more complex</w:t>
      </w:r>
      <w:r>
        <w:t xml:space="preserve"> </w:t>
      </w:r>
      <w:r w:rsidR="00EF3FCA">
        <w:t xml:space="preserve">noise </w:t>
      </w:r>
      <w:r>
        <w:t>modelling</w:t>
      </w:r>
      <w:r w:rsidR="00514C4F">
        <w:t xml:space="preserve">. </w:t>
      </w:r>
      <w:r w:rsidR="00126524">
        <w:t>N</w:t>
      </w:r>
      <w:r w:rsidR="00C40CC8">
        <w:t xml:space="preserve">oise models are usually </w:t>
      </w:r>
      <w:r w:rsidR="0011546F">
        <w:t xml:space="preserve">established </w:t>
      </w:r>
      <w:r w:rsidR="00514C4F">
        <w:t xml:space="preserve">by either national or international policies. In the Nordics, a commonly used noise model is Nord2000 </w:t>
      </w:r>
      <w:r w:rsidR="00514C4F">
        <w:fldChar w:fldCharType="begin"/>
      </w:r>
      <w:r w:rsidR="00514C4F">
        <w:instrText xml:space="preserve"> ADDIN ZOTERO_ITEM CSL_CITATION {"citationID":"SybSgQTd","properties":{"formattedCitation":"(Jonasson &amp; Storeheier, 2001)","plainCitation":"(Jonasson &amp; Storeheier, 2001)","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schema":"https://github.com/citation-style-language/schema/raw/master/csl-citation.json"} </w:instrText>
      </w:r>
      <w:r w:rsidR="00514C4F">
        <w:fldChar w:fldCharType="separate"/>
      </w:r>
      <w:r w:rsidR="00514C4F">
        <w:rPr>
          <w:noProof/>
        </w:rPr>
        <w:t>(Jonasson &amp; Storeheier, 2001)</w:t>
      </w:r>
      <w:r w:rsidR="00514C4F">
        <w:fldChar w:fldCharType="end"/>
      </w:r>
      <w:r w:rsidR="00514C4F">
        <w:t>. Also</w:t>
      </w:r>
      <w:r w:rsidR="004C3C3A">
        <w:t xml:space="preserve"> </w:t>
      </w:r>
      <w:r w:rsidR="00514C4F">
        <w:t xml:space="preserve">the EU has recently established </w:t>
      </w:r>
      <w:r w:rsidR="00CF12BF">
        <w:t xml:space="preserve">a noise modeling framework </w:t>
      </w:r>
      <w:r w:rsidR="00514C4F">
        <w:t>“</w:t>
      </w:r>
      <w:r w:rsidR="00514C4F" w:rsidRPr="00514C4F">
        <w:t>Common noise assessment methods in Europe</w:t>
      </w:r>
      <w:r w:rsidR="00514C4F">
        <w:t>”</w:t>
      </w:r>
      <w:r w:rsidR="00514C4F" w:rsidRPr="00514C4F">
        <w:t xml:space="preserve"> (CNOSSOS-EU)</w:t>
      </w:r>
      <w:r w:rsidR="00514C4F">
        <w:t xml:space="preserve"> </w:t>
      </w:r>
      <w:r w:rsidR="00514C4F">
        <w:fldChar w:fldCharType="begin"/>
      </w:r>
      <w:r w:rsidR="00514C4F">
        <w:instrText xml:space="preserve"> ADDIN ZOTERO_ITEM CSL_CITATION {"citationID":"7blseNS2","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514C4F">
        <w:fldChar w:fldCharType="separate"/>
      </w:r>
      <w:r w:rsidR="00514C4F">
        <w:rPr>
          <w:noProof/>
        </w:rPr>
        <w:t>(Kephalopoulos et al., 2012)</w:t>
      </w:r>
      <w:r w:rsidR="00514C4F">
        <w:fldChar w:fldCharType="end"/>
      </w:r>
      <w:r w:rsidR="00514C4F">
        <w:t xml:space="preserve"> that is being employe</w:t>
      </w:r>
      <w:r w:rsidR="007E0469">
        <w:t>d</w:t>
      </w:r>
      <w:r w:rsidR="00514C4F">
        <w:t xml:space="preserve"> </w:t>
      </w:r>
      <w:r w:rsidR="00CF12BF">
        <w:t xml:space="preserve">at </w:t>
      </w:r>
      <w:r w:rsidR="00514C4F">
        <w:t>EU</w:t>
      </w:r>
      <w:r w:rsidR="00FE7653">
        <w:t>’s</w:t>
      </w:r>
      <w:r w:rsidR="00514C4F">
        <w:t xml:space="preserve"> </w:t>
      </w:r>
      <w:r w:rsidR="00FE7653">
        <w:t xml:space="preserve">environmental </w:t>
      </w:r>
      <w:r w:rsidR="00514C4F">
        <w:t xml:space="preserve">policies and assessments. </w:t>
      </w:r>
    </w:p>
    <w:p w14:paraId="1CB34A40" w14:textId="41F8641F" w:rsidR="00A65AFF" w:rsidRDefault="00422777" w:rsidP="00CC6D7F">
      <w:r>
        <w:t>M</w:t>
      </w:r>
      <w:r w:rsidR="00F20A39">
        <w:t xml:space="preserve">any environmental features can be </w:t>
      </w:r>
      <w:r w:rsidR="00EB3BF1">
        <w:t>included</w:t>
      </w:r>
      <w:r w:rsidR="00F20A39">
        <w:t xml:space="preserve"> in </w:t>
      </w:r>
      <w:r>
        <w:t xml:space="preserve">the noise models </w:t>
      </w:r>
      <w:r w:rsidR="00EB3BF1">
        <w:t xml:space="preserve">in </w:t>
      </w:r>
      <w:r w:rsidR="00F20A39">
        <w:t xml:space="preserve">calculating </w:t>
      </w:r>
      <w:r w:rsidR="00EB3BF1">
        <w:t xml:space="preserve">modelled </w:t>
      </w:r>
      <w:r w:rsidR="00F20A39">
        <w:t>noise surfaces.</w:t>
      </w:r>
      <w:r w:rsidR="00933582">
        <w:t xml:space="preserve"> </w:t>
      </w:r>
      <w:r w:rsidR="00F20A39">
        <w:t>Typically, two kinds of input</w:t>
      </w:r>
      <w:r w:rsidR="005A2C68">
        <w:t xml:space="preserve"> data</w:t>
      </w:r>
      <w:r w:rsidR="00F20A39">
        <w:t xml:space="preserve"> are needed to run the models: 1) spatial data of the noise sources and 2) spatial data on features that affect the pathways and absorption of noise. Noise sources </w:t>
      </w:r>
      <w:r w:rsidR="00360DC5">
        <w:t xml:space="preserve">usually </w:t>
      </w:r>
      <w:r w:rsidR="00EB3BF1">
        <w:t xml:space="preserve">cover </w:t>
      </w:r>
      <w:r w:rsidR="00F20A39">
        <w:t xml:space="preserve">measured or modelled </w:t>
      </w:r>
      <w:r w:rsidR="00360DC5">
        <w:t xml:space="preserve">data on vehicular traffic </w:t>
      </w:r>
      <w:r w:rsidR="00F20A39">
        <w:t>flow</w:t>
      </w:r>
      <w:r w:rsidR="00360DC5">
        <w:t>, rail traffic and air traffic</w:t>
      </w:r>
      <w:r w:rsidR="00F20A39">
        <w:t xml:space="preserve"> whereas the latter category include</w:t>
      </w:r>
      <w:r w:rsidR="00360DC5">
        <w:t>s features such as</w:t>
      </w:r>
      <w:r w:rsidR="00F20A39">
        <w:t xml:space="preserve"> 3D surface model of the landscape, buildings</w:t>
      </w:r>
      <w:r w:rsidR="00007A07">
        <w:t xml:space="preserve">, </w:t>
      </w:r>
      <w:r w:rsidR="00F20A39">
        <w:t>noise barriers</w:t>
      </w:r>
      <w:r w:rsidR="00007A07">
        <w:t xml:space="preserve"> and weather conditions</w:t>
      </w:r>
      <w:r w:rsidR="00F20A39">
        <w:t>.</w:t>
      </w:r>
      <w:r w:rsidR="005B0F83">
        <w:t xml:space="preserve"> </w:t>
      </w:r>
    </w:p>
    <w:p w14:paraId="45B8B298" w14:textId="03A6BD53" w:rsidR="0098228E" w:rsidRPr="00CC2F87" w:rsidRDefault="00D13DD9" w:rsidP="0098228E">
      <w:pPr>
        <w:pStyle w:val="Heading2"/>
      </w:pPr>
      <w:bookmarkStart w:id="10" w:name="_Toc37689953"/>
      <w:r>
        <w:t>Concepts and a</w:t>
      </w:r>
      <w:r w:rsidR="0098228E" w:rsidRPr="00CC2F87">
        <w:t>pproaches in assessing</w:t>
      </w:r>
      <w:r w:rsidR="0098228E">
        <w:t xml:space="preserve"> dynamic</w:t>
      </w:r>
      <w:r w:rsidR="0098228E" w:rsidRPr="00CC2F87">
        <w:t xml:space="preserve"> exposure</w:t>
      </w:r>
      <w:bookmarkEnd w:id="10"/>
    </w:p>
    <w:p w14:paraId="5B41CD5B" w14:textId="4AFCA8CF" w:rsidR="001B3214" w:rsidRDefault="001B3214" w:rsidP="0098228E">
      <w:r>
        <w:t xml:space="preserve">In this chapter, literature on dynamic exposure </w:t>
      </w:r>
      <w:r w:rsidR="004579AC">
        <w:t>either</w:t>
      </w:r>
      <w:r w:rsidR="00E46ED7">
        <w:t xml:space="preserve"> to</w:t>
      </w:r>
      <w:r w:rsidR="004579AC">
        <w:t xml:space="preserve"> </w:t>
      </w:r>
      <w:r>
        <w:t xml:space="preserve">air pollution </w:t>
      </w:r>
      <w:r w:rsidR="004579AC">
        <w:t xml:space="preserve">or </w:t>
      </w:r>
      <w:r w:rsidR="00C23A2E">
        <w:t xml:space="preserve">traffic </w:t>
      </w:r>
      <w:r>
        <w:t>noise are reviewed</w:t>
      </w:r>
      <w:r w:rsidR="00327CDF">
        <w:t>,</w:t>
      </w:r>
      <w:r>
        <w:t xml:space="preserve"> </w:t>
      </w:r>
      <w:r w:rsidR="000C0253">
        <w:t>since</w:t>
      </w:r>
      <w:r>
        <w:t xml:space="preserve"> only few studies have focused solely on </w:t>
      </w:r>
      <w:r w:rsidR="00C23A2E">
        <w:t>noise exposure</w:t>
      </w:r>
      <w:r w:rsidR="00453E69">
        <w:t xml:space="preserve"> and </w:t>
      </w:r>
      <w:r>
        <w:t>the</w:t>
      </w:r>
      <w:r w:rsidR="00F07092">
        <w:t xml:space="preserve"> concept</w:t>
      </w:r>
      <w:r w:rsidR="00747823">
        <w:t>s</w:t>
      </w:r>
      <w:r w:rsidR="00F07092">
        <w:t xml:space="preserve"> and</w:t>
      </w:r>
      <w:r>
        <w:t xml:space="preserve"> spatial analysis methods for assessing </w:t>
      </w:r>
      <w:r w:rsidR="006C4FD6">
        <w:t xml:space="preserve">dynamic </w:t>
      </w:r>
      <w:r>
        <w:t xml:space="preserve">exposures to different pollutants </w:t>
      </w:r>
      <w:r w:rsidR="00747823">
        <w:t xml:space="preserve">have been </w:t>
      </w:r>
      <w:r>
        <w:t>more or less analogous.</w:t>
      </w:r>
      <w:r w:rsidR="00F07092">
        <w:t xml:space="preserve"> </w:t>
      </w:r>
    </w:p>
    <w:p w14:paraId="26539707" w14:textId="475824D8" w:rsidR="00D407EC" w:rsidRPr="009B4A0A" w:rsidRDefault="00CB1CEE" w:rsidP="0098228E">
      <w:r>
        <w:t>According to</w:t>
      </w:r>
      <w:r w:rsidR="009740C2">
        <w:t xml:space="preserve"> several authors </w:t>
      </w:r>
      <w:r w:rsidR="009740C2">
        <w:fldChar w:fldCharType="begin"/>
      </w:r>
      <w:r w:rsidR="007B675C">
        <w:instrText xml:space="preserve"> ADDIN ZOTERO_ITEM CSL_CITATION {"citationID":"8970KGJe","properties":{"formattedCitation":"(Rabl &amp; de Nazelle, 2012; Reynolds et al., 2010; Tainio et al., 2016)","plainCitation":"(Rabl &amp; de Nazelle, 2012; Reynolds et al., 2010; Tainio et al., 2016)","dontUpdate":true,"noteIndex":0},"citationItems":[{"id":870,"uris":["http://zotero.org/users/5467145/items/LQZW2PQZ"],"uri":["http://zotero.org/users/5467145/items/LQZW2PQZ"],"itemData":{"id":870,"type":"article-journal","abstract":"There is a growing awareness that significant benefits for our health and environment could be achieved by reducing our use of cars and shifting instead to active transport, i.e. walking and bicycling. The present article presents an estimate of the health impacts due to a shift from car to bicycling or walking, by evaluating four effects: the change in exposure to ambient air pollution for the individuals who change their transportation mode, their health benefit, the health benefit for the general population due to reduced pollution and the risk of accidents. We consider only mortality in detail, but at the end of the paper we also cite costs for other impacts, especially noise and congestion. For the dispersion of air pollution from cars we use results of the Transport phase of the ExternE project series and derive general results that can be applied in different regions. We calculate the health benefits of bicycling and walking based on the most recent review by the World Health Organization. For a driver who switches to bicycling for a commute of 5km (one way) 5 days/week 46 weeks/yr the health benefit from the physical activity is worth about 1300€/yr, and in a large city (&gt;500,000) the value of the associated reduction of air pollution is on the order of 30€/yr. For the individual who makes the switch, the change in air pollution exposure and dose implies a loss of about 20€/yr under our standard scenario but that is highly variable with details of the trajectories and could even have the opposite sign. The results for walking are similar. The increased accident risk for bicyclists is extremely dependent on the local context; data for Paris and Amsterdam imply that the loss due to fatal accidents is at least an order of magnitude smaller than the health benefit of the physical activity. An analysis of the uncertainties shows that the general conclusion about the order of magnitude of these effects is robust. The results can be used for cost-benefit analysis of programs or projects to increase active transport, provided one can estimate the number of individuals who make a mode shift.","container-title":"Transport Policy","DOI":"10.1016/j.tranpol.2011.09.008","ISSN":"0967-070X","issue":"1","journalAbbreviation":"Transport Policy","language":"en","page":"121-131","source":"ScienceDirect","title":"Benefits of shift from car to active transport","volume":"19","author":[{"family":"Rabl","given":"Ari"},{"family":"Nazelle","given":"Audrey","non-dropping-particle":"de"}],"issued":{"date-parts":[["2012",1,1]]}}},{"id":477,"uris":["http://zotero.org/users/5467145/items/2TET2FWP"],"uri":["http://zotero.org/users/5467145/items/2TET2FWP"],"itemData":{"id":477,"type":"article-journal","container-title":"National Collaboration Centre for Environmental Health","source":"Google Scholar","title":"Active transportation in urban areas: exploring health benefits and risks","title-short":"Active transportation in urban areas","volume":"2","author":[{"family":"Reynolds","given":"Conor"},{"family":"Winters","given":"Meghan"},{"family":"Ries","given":"F."},{"family":"Gouge","given":"Brian"}],"issued":{"date-parts":[["2010"]]}}},{"id":414,"uris":["http://zotero.org/users/5467145/items/LYWSVD7B"],"uri":["http://zotero.org/users/5467145/items/LYWSVD7B"],"itemData":{"id":414,"type":"article-journal","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container-title":"Preventive Medicine","DOI":"10.1016/j.ypmed.2016.02.002","ISSN":"0091-7435","journalAbbreviation":"Preventive Medicine","page":"233-236","source":"ScienceDirect","title":"Can air pollution negate the health benefits of cycling and walking?","volume":"87","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9740C2">
        <w:fldChar w:fldCharType="separate"/>
      </w:r>
      <w:r w:rsidR="009740C2">
        <w:rPr>
          <w:noProof/>
        </w:rPr>
        <w:t>(e.g. Rabl &amp; de Nazelle, 2012; Reynolds et al., 2010; Tainio et al., 2016)</w:t>
      </w:r>
      <w:r w:rsidR="009740C2">
        <w:fldChar w:fldCharType="end"/>
      </w:r>
      <w:r>
        <w:t xml:space="preserve">, </w:t>
      </w:r>
      <w:r w:rsidRPr="00CC2F87">
        <w:t>negative health impacts of vehicular traffic can compromise the potential health benefits of walking</w:t>
      </w:r>
      <w:r>
        <w:t xml:space="preserve">. Thus, </w:t>
      </w:r>
      <w:r w:rsidRPr="00CC2F87">
        <w:t xml:space="preserve">means for assessing pedestrians’ exposure to the </w:t>
      </w:r>
      <w:r>
        <w:t>pollutants produced by traffic are required in estimating the net health effect</w:t>
      </w:r>
      <w:r w:rsidRPr="00CC2F87">
        <w:t>.</w:t>
      </w:r>
      <w:r w:rsidR="00D26F0A">
        <w:t xml:space="preserve"> </w:t>
      </w:r>
      <w:r w:rsidR="0030478B">
        <w:t>The concept “journey-time exposure” has been used in</w:t>
      </w:r>
      <w:r w:rsidR="00D26F0A">
        <w:t xml:space="preserve"> a few studies</w:t>
      </w:r>
      <w:r w:rsidR="00841961">
        <w:t xml:space="preserve"> </w:t>
      </w:r>
      <w:r w:rsidR="00841961">
        <w:fldChar w:fldCharType="begin"/>
      </w:r>
      <w:r w:rsidR="007B675C">
        <w:instrText xml:space="preserve"> ADDIN ZOTERO_ITEM CSL_CITATION {"citationID":"oEERvqhY","properties":{"formattedCitation":"(Davies &amp; Whyatt, 2009; Gulliver &amp; Briggs, 2005)","plainCitation":"(Davies &amp; Whyatt, 2009; Gulliver &amp; Briggs, 2005)","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rsidR="00841961">
        <w:fldChar w:fldCharType="separate"/>
      </w:r>
      <w:r w:rsidR="00D26F0A">
        <w:rPr>
          <w:noProof/>
        </w:rPr>
        <w:t>(e.g. Davies &amp; Whyatt, 2009; Gulliver &amp; Briggs, 2005)</w:t>
      </w:r>
      <w:r w:rsidR="00841961">
        <w:fldChar w:fldCharType="end"/>
      </w:r>
      <w:r w:rsidR="0030478B">
        <w:t xml:space="preserve">, </w:t>
      </w:r>
      <w:r w:rsidR="00841961">
        <w:t>emphasiz</w:t>
      </w:r>
      <w:r w:rsidR="0030478B">
        <w:t>ing</w:t>
      </w:r>
      <w:r w:rsidR="00841961">
        <w:t xml:space="preserve"> the relative importance of </w:t>
      </w:r>
      <w:r w:rsidR="005E3328">
        <w:t>dynamic exposure</w:t>
      </w:r>
      <w:r w:rsidR="00841961">
        <w:t xml:space="preserve"> as a component in individual’s total</w:t>
      </w:r>
      <w:r w:rsidR="005E3328">
        <w:t xml:space="preserve"> daily</w:t>
      </w:r>
      <w:r w:rsidR="00841961">
        <w:t xml:space="preserve"> exposure. </w:t>
      </w:r>
      <w:r w:rsidR="008F5049">
        <w:t>J</w:t>
      </w:r>
      <w:r w:rsidR="00841961">
        <w:t xml:space="preserve">ourney-time exposure </w:t>
      </w:r>
      <w:r w:rsidR="009B40CC">
        <w:t xml:space="preserve">occurs </w:t>
      </w:r>
      <w:r w:rsidR="00841961">
        <w:t xml:space="preserve">in space and time, where both </w:t>
      </w:r>
      <w:r w:rsidR="006F2955">
        <w:t xml:space="preserve">location of the individual </w:t>
      </w:r>
      <w:r w:rsidR="00841961">
        <w:t xml:space="preserve">and environmental conditions </w:t>
      </w:r>
      <w:r w:rsidR="00310F3E">
        <w:t>are</w:t>
      </w:r>
      <w:r w:rsidR="009B40CC">
        <w:t xml:space="preserve"> </w:t>
      </w:r>
      <w:r w:rsidR="00841961">
        <w:t>dynamic.</w:t>
      </w:r>
      <w:r w:rsidR="00947931">
        <w:t xml:space="preserve"> </w:t>
      </w:r>
      <w:r w:rsidR="0027689B">
        <w:t xml:space="preserve">These considerations </w:t>
      </w:r>
      <w:r w:rsidR="00AB23E4">
        <w:t>introduce</w:t>
      </w:r>
      <w:r w:rsidR="0027689B">
        <w:t xml:space="preserve"> </w:t>
      </w:r>
      <w:r w:rsidR="00947931">
        <w:t xml:space="preserve">a </w:t>
      </w:r>
      <w:r w:rsidR="0016389A">
        <w:t xml:space="preserve">conceptual and </w:t>
      </w:r>
      <w:r w:rsidR="00947931">
        <w:t xml:space="preserve">technical challenge in implementing </w:t>
      </w:r>
      <w:r w:rsidR="007D0270">
        <w:t xml:space="preserve">assessments for </w:t>
      </w:r>
      <w:r w:rsidR="00947931">
        <w:t>journey-time exposure: the used data needs to have both high spatial and temporal resolution.</w:t>
      </w:r>
      <w:r w:rsidR="001E05C2">
        <w:t xml:space="preserve"> </w:t>
      </w:r>
      <w:r w:rsidR="009B4A0A">
        <w:t xml:space="preserve">In the later parts of the thesis, the concept </w:t>
      </w:r>
      <w:r w:rsidR="009B4A0A" w:rsidRPr="009B4A0A">
        <w:rPr>
          <w:i/>
          <w:iCs/>
        </w:rPr>
        <w:t xml:space="preserve">dynamic </w:t>
      </w:r>
      <w:r w:rsidR="009B4A0A">
        <w:rPr>
          <w:i/>
          <w:iCs/>
        </w:rPr>
        <w:t xml:space="preserve">exposure </w:t>
      </w:r>
      <w:r w:rsidR="009B4A0A" w:rsidRPr="009B4A0A">
        <w:t xml:space="preserve">is </w:t>
      </w:r>
      <w:r w:rsidR="009B4A0A">
        <w:t xml:space="preserve">used </w:t>
      </w:r>
      <w:r w:rsidR="009B4A0A" w:rsidRPr="009B4A0A">
        <w:t>interchangeably</w:t>
      </w:r>
      <w:r w:rsidR="009B4A0A">
        <w:t xml:space="preserve"> with</w:t>
      </w:r>
      <w:r w:rsidR="00A63E41">
        <w:t xml:space="preserve"> the concept</w:t>
      </w:r>
      <w:r w:rsidR="009B4A0A">
        <w:t xml:space="preserve"> </w:t>
      </w:r>
      <w:r w:rsidR="009B4A0A" w:rsidRPr="009B4A0A">
        <w:rPr>
          <w:i/>
          <w:iCs/>
        </w:rPr>
        <w:t>journey-time exposure</w:t>
      </w:r>
      <w:r w:rsidR="009B4A0A">
        <w:t>.</w:t>
      </w:r>
      <w:r w:rsidR="00AB7180">
        <w:t xml:space="preserve"> </w:t>
      </w:r>
    </w:p>
    <w:p w14:paraId="03974BEC" w14:textId="44440186" w:rsidR="005D3B39" w:rsidRDefault="005D3B39" w:rsidP="0098228E">
      <w:r>
        <w:t xml:space="preserve">Exposure to </w:t>
      </w:r>
      <w:r w:rsidR="00692E20">
        <w:t xml:space="preserve">a </w:t>
      </w:r>
      <w:r>
        <w:t xml:space="preserve">pollutant is </w:t>
      </w:r>
      <w:r w:rsidR="005B6038">
        <w:t>commonly</w:t>
      </w:r>
      <w:r w:rsidR="00523D44">
        <w:t xml:space="preserve"> </w:t>
      </w:r>
      <w:r w:rsidR="005B6038">
        <w:t xml:space="preserve">measured </w:t>
      </w:r>
      <w:r w:rsidR="00092128">
        <w:t xml:space="preserve">simply </w:t>
      </w:r>
      <w:r>
        <w:t>as either duration or distance of exposure to certain concentrations or levels of the pollut</w:t>
      </w:r>
      <w:r w:rsidR="000E1BA5">
        <w:t>ant</w:t>
      </w:r>
      <w:r w:rsidR="00A6130F">
        <w:t xml:space="preserve"> (e.g. </w:t>
      </w:r>
      <w:r w:rsidR="00A6130F">
        <w:fldChar w:fldCharType="begin"/>
      </w:r>
      <w:r w:rsidR="00A6130F">
        <w:instrText xml:space="preserve"> REF _Ref32769173 \h </w:instrText>
      </w:r>
      <w:r w:rsidR="00A6130F">
        <w:fldChar w:fldCharType="separate"/>
      </w:r>
      <w:r w:rsidR="00205E1B">
        <w:t xml:space="preserve">Figure </w:t>
      </w:r>
      <w:r w:rsidR="00205E1B">
        <w:rPr>
          <w:noProof/>
        </w:rPr>
        <w:t>3</w:t>
      </w:r>
      <w:r w:rsidR="00A6130F">
        <w:fldChar w:fldCharType="end"/>
      </w:r>
      <w:r w:rsidR="00A6130F">
        <w:t>)</w:t>
      </w:r>
      <w:r>
        <w:t>.</w:t>
      </w:r>
      <w:r w:rsidR="0050467B">
        <w:t xml:space="preserve"> </w:t>
      </w:r>
      <w:r w:rsidR="009B7A55">
        <w:t xml:space="preserve">A commonly used </w:t>
      </w:r>
      <w:r w:rsidR="0072374D">
        <w:t xml:space="preserve">index </w:t>
      </w:r>
      <w:r w:rsidR="003B0328">
        <w:t>of</w:t>
      </w:r>
      <w:r w:rsidR="009B7A55">
        <w:t xml:space="preserve"> exposure to a pollutant can </w:t>
      </w:r>
      <w:r w:rsidR="0072374D">
        <w:t>be calculated simply</w:t>
      </w:r>
      <w:r w:rsidR="006D4ABA">
        <w:t xml:space="preserve"> by multiplying </w:t>
      </w:r>
      <w:r w:rsidR="009B7A55">
        <w:t xml:space="preserve">a set of </w:t>
      </w:r>
      <w:r w:rsidR="0072374D">
        <w:t xml:space="preserve">travel times </w:t>
      </w:r>
      <w:r w:rsidR="006D4ABA">
        <w:t xml:space="preserve">by </w:t>
      </w:r>
      <w:r w:rsidR="005D02DF">
        <w:t xml:space="preserve">the </w:t>
      </w:r>
      <w:r w:rsidR="0072374D">
        <w:t xml:space="preserve">respective </w:t>
      </w:r>
      <w:r w:rsidR="006D4ABA">
        <w:t>level</w:t>
      </w:r>
      <w:r w:rsidR="009B7A55">
        <w:t>s</w:t>
      </w:r>
      <w:r w:rsidR="006D4ABA">
        <w:t xml:space="preserve"> </w:t>
      </w:r>
      <w:r w:rsidR="005D02DF">
        <w:t xml:space="preserve">or </w:t>
      </w:r>
      <w:r w:rsidR="006D4ABA">
        <w:t>concentration</w:t>
      </w:r>
      <w:r w:rsidR="009B7A55">
        <w:t>s</w:t>
      </w:r>
      <w:r w:rsidR="006D4ABA">
        <w:t xml:space="preserve"> of </w:t>
      </w:r>
      <w:r w:rsidR="001E633D">
        <w:t>the</w:t>
      </w:r>
      <w:r w:rsidR="006D4ABA">
        <w:t xml:space="preserve"> </w:t>
      </w:r>
      <w:r w:rsidR="00B25CAE">
        <w:t xml:space="preserve">chosen </w:t>
      </w:r>
      <w:r w:rsidR="006D4ABA">
        <w:t xml:space="preserve">pollutant (e.g. </w:t>
      </w:r>
      <w:r w:rsidR="006D4ABA">
        <w:fldChar w:fldCharType="begin"/>
      </w:r>
      <w:r w:rsidR="007B675C">
        <w:instrText xml:space="preserve"> ADDIN ZOTERO_ITEM CSL_CITATION {"citationID":"tLn3i8Kw","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6D4ABA">
        <w:fldChar w:fldCharType="separate"/>
      </w:r>
      <w:r w:rsidR="006D4ABA">
        <w:rPr>
          <w:noProof/>
        </w:rPr>
        <w:t>Hasenfratz et al., 2015)</w:t>
      </w:r>
      <w:r w:rsidR="006D4ABA">
        <w:fldChar w:fldCharType="end"/>
      </w:r>
      <w:r w:rsidR="006D4ABA">
        <w:t>.</w:t>
      </w:r>
      <w:r w:rsidR="008D4379">
        <w:t xml:space="preserve"> </w:t>
      </w:r>
      <w:r w:rsidR="009B7A55">
        <w:t xml:space="preserve">Specific to studies on exposure to air pollution, one of </w:t>
      </w:r>
      <w:r w:rsidR="00D17415">
        <w:t xml:space="preserve">the </w:t>
      </w:r>
      <w:r w:rsidR="00425DE7">
        <w:t xml:space="preserve">metrics </w:t>
      </w:r>
      <w:r w:rsidR="00153F30">
        <w:t xml:space="preserve">have </w:t>
      </w:r>
      <w:r w:rsidR="009B7A55">
        <w:t>been (estimated) total inhaled dose</w:t>
      </w:r>
      <w:r w:rsidR="00A72951">
        <w:t>s</w:t>
      </w:r>
      <w:r w:rsidR="009B7A55">
        <w:t xml:space="preserve"> of </w:t>
      </w:r>
      <w:r w:rsidR="00A72951">
        <w:t xml:space="preserve">different </w:t>
      </w:r>
      <w:r w:rsidR="009B7A55">
        <w:t>pollutant</w:t>
      </w:r>
      <w:r w:rsidR="00A72951">
        <w:t>s</w:t>
      </w:r>
      <w:r w:rsidR="009B7A55">
        <w:t>.</w:t>
      </w:r>
      <w:r w:rsidR="00E21505">
        <w:t xml:space="preserve"> </w:t>
      </w:r>
      <w:r w:rsidR="008D4379">
        <w:lastRenderedPageBreak/>
        <w:t xml:space="preserve">Depending on the study setting, </w:t>
      </w:r>
      <w:r w:rsidR="00985EE5">
        <w:t xml:space="preserve">dynamic </w:t>
      </w:r>
      <w:r w:rsidR="008D4379">
        <w:t xml:space="preserve">exposures </w:t>
      </w:r>
      <w:r w:rsidR="0078235D">
        <w:t>can finally</w:t>
      </w:r>
      <w:r w:rsidR="00691743">
        <w:t xml:space="preserve"> </w:t>
      </w:r>
      <w:r w:rsidR="00DD7505">
        <w:t xml:space="preserve">be </w:t>
      </w:r>
      <w:r w:rsidR="008D4379">
        <w:t xml:space="preserve">aggregated by </w:t>
      </w:r>
      <w:r w:rsidR="00985EE5">
        <w:t xml:space="preserve">predefined </w:t>
      </w:r>
      <w:r w:rsidR="009A473A">
        <w:t xml:space="preserve">thresholds for </w:t>
      </w:r>
      <w:r w:rsidR="008D4379">
        <w:t>concentration</w:t>
      </w:r>
      <w:r w:rsidR="005D02DF">
        <w:t xml:space="preserve"> (or </w:t>
      </w:r>
      <w:r w:rsidR="008D4379">
        <w:t>level</w:t>
      </w:r>
      <w:r w:rsidR="005D02DF">
        <w:t>)</w:t>
      </w:r>
      <w:r w:rsidR="008D4379">
        <w:t xml:space="preserve"> </w:t>
      </w:r>
      <w:r w:rsidR="00985EE5">
        <w:t>or spatially by a set of area, street or trajectory features</w:t>
      </w:r>
      <w:r w:rsidR="008D4379">
        <w:t>.</w:t>
      </w:r>
      <w:r w:rsidR="00A6360B">
        <w:t xml:space="preserve"> </w:t>
      </w:r>
    </w:p>
    <w:p w14:paraId="7FFE87FD" w14:textId="24D79BBD" w:rsidR="002F4570" w:rsidRDefault="002F4570" w:rsidP="0098228E">
      <w:r>
        <w:t>In the studies where pedestrians’ exposure to pollutants</w:t>
      </w:r>
      <w:r w:rsidR="00EC48E7">
        <w:t xml:space="preserve"> </w:t>
      </w:r>
      <w:r w:rsidR="006C4312">
        <w:t>was</w:t>
      </w:r>
      <w:r w:rsidR="00EC48E7">
        <w:t xml:space="preserve"> assessed on modelled trajectories</w:t>
      </w:r>
      <w:r>
        <w:t xml:space="preserve">, distance and duration of exposure were often considered proportional and hence used interchangeably </w:t>
      </w:r>
      <w:r>
        <w:fldChar w:fldCharType="begin"/>
      </w:r>
      <w:r>
        <w:instrText xml:space="preserve"> ADDIN ZOTERO_ITEM CSL_CITATION {"citationID":"bQSxAQ9m","properties":{"formattedCitation":"(Gulliver &amp; Briggs, 2005)","plainCitation":"(Gulliver &amp; Briggs, 2005)","noteIndex":0},"citationItems":[{"id":746,"uris":["http://zotero.org/users/5467145/items/JD3WY7ZV"],"uri":["http://zotero.org/users/5467145/items/JD3WY7ZV"],"itemData":{"id":746,"type":"article-journal","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container-title":"Environmental Research","DOI":"10.1016/j.envres.2004.05.002","ISSN":"0013-9351","issue":"1","journalAbbreviation":"Environmental Research","language":"en","page":"10-25","source":"ScienceDirect","title":"Time–space modeling of journey-time exposure to traffic-related air pollution using GIS","volume":"97","author":[{"family":"Gulliver","given":"John"},{"family":"Briggs","given":"David J."}],"issued":{"date-parts":[["2005",1,1]]}}}],"schema":"https://github.com/citation-style-language/schema/raw/master/csl-citation.json"} </w:instrText>
      </w:r>
      <w:r>
        <w:fldChar w:fldCharType="separate"/>
      </w:r>
      <w:r>
        <w:rPr>
          <w:noProof/>
        </w:rPr>
        <w:t>(Gulliver &amp; Briggs, 2005)</w:t>
      </w:r>
      <w:r>
        <w:fldChar w:fldCharType="end"/>
      </w:r>
      <w:r>
        <w:t xml:space="preserve">. Another type of spatial approximation of dynamic exposures to noise was demonstrated by </w:t>
      </w:r>
      <w:r>
        <w:fldChar w:fldCharType="begin"/>
      </w:r>
      <w:r w:rsidR="007B675C">
        <w:instrText xml:space="preserve"> ADDIN ZOTERO_ITEM CSL_CITATION {"citationID":"JiGN59BN","properties":{"formattedCitation":"(Sheng &amp; Tang, 2011)","plainCitation":"(Sheng &amp; Tang, 2011)","dontUpdate":true,"noteIndex":0},"citationItems":[{"id":539,"uris":["http://zotero.org/users/5467145/items/PRSYD7JV"],"uri":["http://zotero.org/users/5467145/items/PRSYD7JV"],"itemData":{"id":539,"type":"article-journal","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container-title":"International Journal of Environmental Research and Public Health","DOI":"10.3390/ijerph8061977","issue":"6","language":"en","page":"1977-1990","source":"www.mdpi.com","title":"Spatial Analysis of Urban Form and Pedestrian Exposure to Traffic Noise","volume":"8","author":[{"family":"Sheng","given":"Ni"},{"family":"Tang","given":"U. Wa"}],"issued":{"date-parts":[["2011",6]]}}}],"schema":"https://github.com/citation-style-language/schema/raw/master/csl-citation.json"} </w:instrText>
      </w:r>
      <w:r>
        <w:fldChar w:fldCharType="separate"/>
      </w:r>
      <w:r>
        <w:rPr>
          <w:noProof/>
        </w:rPr>
        <w:t>Sheng &amp; Tang (2011)</w:t>
      </w:r>
      <w:r>
        <w:fldChar w:fldCharType="end"/>
      </w:r>
      <w:r>
        <w:t xml:space="preserve">; instead of assessing dynamic exposure by measured or modelled trajectories, they analyzed relative significances and lengths of sidewalks and respective traffic noise levels. </w:t>
      </w:r>
    </w:p>
    <w:p w14:paraId="07D84125" w14:textId="77777777" w:rsidR="00C33DDB" w:rsidRDefault="00C33DDB" w:rsidP="00D04D26">
      <w:pPr>
        <w:keepNext/>
        <w:spacing w:after="0"/>
      </w:pPr>
      <w:r>
        <w:rPr>
          <w:noProof/>
        </w:rPr>
        <w:drawing>
          <wp:inline distT="0" distB="0" distL="0" distR="0" wp14:anchorId="1AA1A84C" wp14:editId="0C1B3936">
            <wp:extent cx="5777345" cy="2883274"/>
            <wp:effectExtent l="0" t="0" r="127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oise_exp_len_tim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9393" cy="2889287"/>
                    </a:xfrm>
                    <a:prstGeom prst="rect">
                      <a:avLst/>
                    </a:prstGeom>
                  </pic:spPr>
                </pic:pic>
              </a:graphicData>
            </a:graphic>
          </wp:inline>
        </w:drawing>
      </w:r>
    </w:p>
    <w:p w14:paraId="18F7CC38" w14:textId="1855C061" w:rsidR="00B1237D" w:rsidRDefault="00C33DDB" w:rsidP="00062F50">
      <w:pPr>
        <w:pStyle w:val="Caption"/>
        <w:jc w:val="both"/>
      </w:pPr>
      <w:bookmarkStart w:id="11" w:name="_Ref32769173"/>
      <w:bookmarkStart w:id="12" w:name="_Toc37689999"/>
      <w:r>
        <w:t xml:space="preserve">Figure </w:t>
      </w:r>
      <w:r>
        <w:fldChar w:fldCharType="begin"/>
      </w:r>
      <w:r>
        <w:instrText xml:space="preserve"> SEQ Figure \* ARABIC </w:instrText>
      </w:r>
      <w:r>
        <w:fldChar w:fldCharType="separate"/>
      </w:r>
      <w:r w:rsidR="0052232F">
        <w:rPr>
          <w:noProof/>
        </w:rPr>
        <w:t>3</w:t>
      </w:r>
      <w:r>
        <w:fldChar w:fldCharType="end"/>
      </w:r>
      <w:bookmarkEnd w:id="11"/>
      <w:r>
        <w:t xml:space="preserve">. </w:t>
      </w:r>
      <w:r w:rsidR="00C07EE0">
        <w:t>Dynamic e</w:t>
      </w:r>
      <w:r>
        <w:t xml:space="preserve">xposure to traffic noise </w:t>
      </w:r>
      <w:r w:rsidR="0089284F">
        <w:t xml:space="preserve">level </w:t>
      </w:r>
      <w:r w:rsidR="000C386C">
        <w:t xml:space="preserve">on a path </w:t>
      </w:r>
      <w:r>
        <w:t>as distances (left) and durations (right) of different traffic noise levels</w:t>
      </w:r>
      <w:r w:rsidR="000C386C">
        <w:t>.</w:t>
      </w:r>
      <w:bookmarkEnd w:id="12"/>
      <w:r w:rsidR="00531729">
        <w:t xml:space="preserve"> </w:t>
      </w:r>
    </w:p>
    <w:p w14:paraId="2585B074" w14:textId="3D42703F" w:rsidR="0098228E" w:rsidRPr="00CC2F87" w:rsidRDefault="000B1464" w:rsidP="0098228E">
      <w:r>
        <w:t xml:space="preserve">Based on </w:t>
      </w:r>
      <w:r w:rsidR="0078235D">
        <w:t xml:space="preserve">the </w:t>
      </w:r>
      <w:r>
        <w:t>literature review</w:t>
      </w:r>
      <w:r w:rsidR="0078235D">
        <w:t xml:space="preserve"> of this study</w:t>
      </w:r>
      <w:r w:rsidR="0098228E" w:rsidRPr="00CC2F87">
        <w:t xml:space="preserve">, </w:t>
      </w:r>
      <w:r w:rsidR="00F60B69">
        <w:t>at least three</w:t>
      </w:r>
      <w:r w:rsidR="00F40F89">
        <w:t xml:space="preserve"> </w:t>
      </w:r>
      <w:r w:rsidR="002970B8">
        <w:t>common</w:t>
      </w:r>
      <w:r w:rsidR="0098228E" w:rsidRPr="00CC2F87">
        <w:t xml:space="preserve"> approaches for </w:t>
      </w:r>
      <w:r w:rsidR="009D485B">
        <w:t>assessing</w:t>
      </w:r>
      <w:r w:rsidR="0098228E" w:rsidRPr="00CC2F87">
        <w:t xml:space="preserve"> </w:t>
      </w:r>
      <w:r w:rsidR="00412269">
        <w:t>pedestrians’ or cyclists’</w:t>
      </w:r>
      <w:r w:rsidR="0098228E" w:rsidRPr="00CC2F87">
        <w:t xml:space="preserve"> </w:t>
      </w:r>
      <w:r w:rsidR="0098228E">
        <w:t xml:space="preserve">dynamic </w:t>
      </w:r>
      <w:r w:rsidR="0098228E" w:rsidRPr="00CC2F87">
        <w:t xml:space="preserve">exposure to </w:t>
      </w:r>
      <w:r w:rsidR="00087EB9">
        <w:t>pollution exist</w:t>
      </w:r>
      <w:r w:rsidR="0098228E" w:rsidRPr="00CC2F87">
        <w:t xml:space="preserve">: </w:t>
      </w:r>
    </w:p>
    <w:p w14:paraId="14CF25FD" w14:textId="4BCC9775" w:rsidR="0098228E" w:rsidRPr="00CC2F87" w:rsidRDefault="0098228E" w:rsidP="0098228E">
      <w:pPr>
        <w:pStyle w:val="ListParagraph"/>
        <w:numPr>
          <w:ilvl w:val="0"/>
          <w:numId w:val="3"/>
        </w:numPr>
      </w:pPr>
      <w:r w:rsidRPr="00CC2F87">
        <w:t>Direct way: using measurement instruments</w:t>
      </w:r>
      <w:r w:rsidR="00F40F89">
        <w:t xml:space="preserve"> (e.g. air quality or volume sensor)</w:t>
      </w:r>
      <w:r w:rsidRPr="00CC2F87">
        <w:t xml:space="preserve"> attached to members of a study group and tracking them temporally and spatially</w:t>
      </w:r>
      <w:r w:rsidR="00F40F89">
        <w:t xml:space="preserve"> with GPS</w:t>
      </w:r>
      <w:r w:rsidRPr="00CC2F87">
        <w:t xml:space="preserve"> </w:t>
      </w:r>
      <w:r w:rsidRPr="00CC2F87">
        <w:fldChar w:fldCharType="begin"/>
      </w:r>
      <w: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container-title":"Journal of Transport Geography","page":"63–69","source":"Google Scholar","title":"Cyclists' exposure to air pollution and road traffic noise in central city neighbourhoods of Montreal","volume":"57","author":[{"family":"Apparicio","given":"Philippe"},{"family":"Carrier","given":"Mathieu"},{"family":"Gelb","given":"Jérémy"},{"family":"Séguin","given":"Anne-Marie"},{"family":"Kingham","given":"Simon"}],"issued":{"date-parts":[["2016"]]}}},{"id":410,"uris":["http://zotero.org/users/5467145/items/ALQSC263"],"uri":["http://zotero.org/users/5467145/items/ALQSC263"],"itemData":{"id":410,"type":"article-journal","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container-title":"Atmospheric Environment","DOI":"10.1016/j.atmosenv.2012.06.041","ISSN":"1352-2310","journalAbbreviation":"Atmospheric Environment","page":"197-203","source":"ScienceDirect","title":"Inhaled particle counts on bicycle commute routes of low and high proximity to motorised traffic","volume":"61","author":[{"family":"Cole-Hunter","given":"Tom"},{"family":"Morawska","given":"Lidia"},{"family":"Stewart","given":"Ian"},{"family":"Jayaratne","given":"Rohan"},{"family":"Solomon","given":"Colin"}],"issued":{"date-parts":[["2012",12,1]]}}}],"schema":"https://github.com/citation-style-language/schema/raw/master/csl-citation.json"} </w:instrText>
      </w:r>
      <w:r w:rsidRPr="00CC2F87">
        <w:fldChar w:fldCharType="separate"/>
      </w:r>
      <w:r w:rsidRPr="00CC2F87">
        <w:t xml:space="preserve">(e.g. Apparicio </w:t>
      </w:r>
      <w:r w:rsidR="00023005">
        <w:t>et al.</w:t>
      </w:r>
      <w:r w:rsidRPr="00CC2F87">
        <w:t>, 2016; Cole-Hunter</w:t>
      </w:r>
      <w:r w:rsidR="00023005">
        <w:t xml:space="preserve"> et al.</w:t>
      </w:r>
      <w:r w:rsidRPr="00CC2F87">
        <w:t>, 2012)</w:t>
      </w:r>
      <w:r w:rsidRPr="00CC2F87">
        <w:fldChar w:fldCharType="end"/>
      </w:r>
      <w:r w:rsidRPr="00CC2F87">
        <w:t xml:space="preserve">. </w:t>
      </w:r>
    </w:p>
    <w:p w14:paraId="7A8793B9" w14:textId="324DC1B3" w:rsidR="00F0532C" w:rsidRDefault="00F0532C" w:rsidP="0098228E">
      <w:pPr>
        <w:pStyle w:val="ListParagraph"/>
        <w:numPr>
          <w:ilvl w:val="0"/>
          <w:numId w:val="3"/>
        </w:numPr>
      </w:pPr>
      <w:r>
        <w:t xml:space="preserve">Indirect way: </w:t>
      </w:r>
      <w:r w:rsidR="00F40F89">
        <w:t xml:space="preserve">using measured and modelled pollutant surfaces and </w:t>
      </w:r>
      <w:r>
        <w:t xml:space="preserve">spatial analysis to assess exposure to pollution on </w:t>
      </w:r>
      <w:r w:rsidR="0034420F">
        <w:t xml:space="preserve">e.g. </w:t>
      </w:r>
      <w:r>
        <w:t>GPS-tracked routes of people</w:t>
      </w:r>
      <w:r w:rsidR="0034420F">
        <w:t xml:space="preserve"> </w:t>
      </w:r>
      <w:r w:rsidR="0034420F">
        <w:fldChar w:fldCharType="begin"/>
      </w:r>
      <w:r w:rsidR="0034420F">
        <w:instrText xml:space="preserve"> ADDIN ZOTERO_ITEM CSL_CITATION {"citationID":"NIUMBK2M","properties":{"formattedCitation":"(Whyatt et al., 2007)","plainCitation":"(Whyatt et al., 2007)","noteIndex":0},"citationItems":[{"id":404,"uris":["http://zotero.org/users/5467145/items/WA7TR3LR"],"uri":["http://zotero.org/users/5467145/items/WA7TR3LR"],"itemData":{"id":404,"type":"paper-conference","container-title":"11th International Conference on Harmonisation within Atmospheric Dispersion Modelling for Regulatory Purposes","page":"2–5","source":"Google Scholar","title":"Estimating personal exposure to air pollution on the journey to and from school using GPS, GIS and mobile phone technology","volume":"1","author":[{"family":"Whyatt","given":"J. Duncan"},{"family":"Pooley","given":"Colin"},{"family":"Coulton","given":"Paul"},{"family":"Moser","given":"Marion"},{"family":"Bamford","given":"Will"},{"family":"Davies","given":"Gemma"}],"issued":{"date-parts":[["2007"]]}}}],"schema":"https://github.com/citation-style-language/schema/raw/master/csl-citation.json"} </w:instrText>
      </w:r>
      <w:r w:rsidR="0034420F">
        <w:fldChar w:fldCharType="separate"/>
      </w:r>
      <w:r w:rsidR="0034420F">
        <w:rPr>
          <w:noProof/>
        </w:rPr>
        <w:t>(Whyatt et al., 2007)</w:t>
      </w:r>
      <w:r w:rsidR="0034420F">
        <w:fldChar w:fldCharType="end"/>
      </w:r>
      <w:r>
        <w:t>.</w:t>
      </w:r>
    </w:p>
    <w:p w14:paraId="79A79BB9" w14:textId="1DCB6D6E" w:rsidR="0098228E" w:rsidRDefault="0098228E" w:rsidP="00CC6D7F">
      <w:pPr>
        <w:pStyle w:val="ListParagraph"/>
        <w:numPr>
          <w:ilvl w:val="0"/>
          <w:numId w:val="3"/>
        </w:numPr>
      </w:pPr>
      <w:r w:rsidRPr="00CC2F87">
        <w:t xml:space="preserve">Indirect way: </w:t>
      </w:r>
      <w:r w:rsidR="006030A6">
        <w:t xml:space="preserve">using measured and modelled pollutant surfaces and </w:t>
      </w:r>
      <w:r w:rsidRPr="00CC2F87">
        <w:t xml:space="preserve">spatial analysis </w:t>
      </w:r>
      <w:r w:rsidR="0034420F">
        <w:t xml:space="preserve">to assess exposure to pollution on modelled routes of </w:t>
      </w:r>
      <w:r w:rsidRPr="00CC2F87">
        <w:t>people</w:t>
      </w:r>
      <w:r w:rsidR="00914DB6">
        <w:t xml:space="preserve"> by e.g. OD data</w:t>
      </w:r>
      <w:r w:rsidR="001666E6">
        <w:t>.</w:t>
      </w:r>
      <w:r w:rsidRPr="00CC2F87">
        <w:t xml:space="preserve"> </w:t>
      </w:r>
    </w:p>
    <w:p w14:paraId="3E63F86F" w14:textId="6B5158CB" w:rsidR="0072374D" w:rsidRDefault="003A5717" w:rsidP="003A5717">
      <w:r w:rsidRPr="009E37D9">
        <w:lastRenderedPageBreak/>
        <w:t>However</w:t>
      </w:r>
      <w:r>
        <w:t>, d</w:t>
      </w:r>
      <w:r w:rsidR="0033522C">
        <w:t xml:space="preserve">ue to </w:t>
      </w:r>
      <w:r w:rsidR="004831E3">
        <w:t xml:space="preserve">varying </w:t>
      </w:r>
      <w:r w:rsidR="0007715A">
        <w:t xml:space="preserve">urban contexts and </w:t>
      </w:r>
      <w:r w:rsidR="004831E3">
        <w:t>availability of technology and data</w:t>
      </w:r>
      <w:r w:rsidR="0033522C">
        <w:t xml:space="preserve"> </w:t>
      </w:r>
      <w:r w:rsidR="009E37D9">
        <w:t>in</w:t>
      </w:r>
      <w:r w:rsidR="00DE231D">
        <w:t xml:space="preserve"> different studies</w:t>
      </w:r>
      <w:r w:rsidR="0033522C">
        <w:t xml:space="preserve">, </w:t>
      </w:r>
      <w:r w:rsidR="00DE231D">
        <w:t xml:space="preserve">the methodologies and study questions have been rather </w:t>
      </w:r>
      <w:r w:rsidR="00E21505">
        <w:t>case specific</w:t>
      </w:r>
      <w:r w:rsidR="0033522C">
        <w:t xml:space="preserve">. </w:t>
      </w:r>
      <w:r w:rsidR="00344B47">
        <w:t>Hence, a</w:t>
      </w:r>
      <w:r w:rsidR="00F15514">
        <w:t xml:space="preserve">long with the three approaches listed above, many alternative </w:t>
      </w:r>
      <w:r w:rsidR="0054709E">
        <w:t xml:space="preserve">or </w:t>
      </w:r>
      <w:r w:rsidR="00F15514">
        <w:t>mixed methodologies have been used</w:t>
      </w:r>
      <w:r w:rsidR="008047A3">
        <w:t xml:space="preserve"> to </w:t>
      </w:r>
      <w:r w:rsidR="00BA72AC">
        <w:t xml:space="preserve">in assessing </w:t>
      </w:r>
      <w:r w:rsidR="008047A3">
        <w:t>dynamic exposur</w:t>
      </w:r>
      <w:r w:rsidR="00395321">
        <w:t>e</w:t>
      </w:r>
      <w:r w:rsidR="008047A3">
        <w:t xml:space="preserve">. </w:t>
      </w:r>
      <w:r>
        <w:t xml:space="preserve">Different approaches are suitable for different spatial and temporal scales. </w:t>
      </w:r>
      <w:r w:rsidR="00697866">
        <w:t>While</w:t>
      </w:r>
      <w:r>
        <w:t xml:space="preserve"> the entirely direct way (</w:t>
      </w:r>
      <w:r w:rsidR="00AC2CC9">
        <w:t>1</w:t>
      </w:r>
      <w:r>
        <w:t xml:space="preserve">) can provide accurate </w:t>
      </w:r>
      <w:r w:rsidR="009172D8">
        <w:t xml:space="preserve">data </w:t>
      </w:r>
      <w:r w:rsidR="00333F83">
        <w:t xml:space="preserve">on </w:t>
      </w:r>
      <w:r w:rsidR="009E37D9">
        <w:t xml:space="preserve">dynamic </w:t>
      </w:r>
      <w:r>
        <w:t>exposure</w:t>
      </w:r>
      <w:r w:rsidR="009E37D9">
        <w:t xml:space="preserve"> </w:t>
      </w:r>
      <w:r w:rsidR="006529C7">
        <w:t>for</w:t>
      </w:r>
      <w:r>
        <w:t xml:space="preserve"> a small subset of the population, </w:t>
      </w:r>
      <w:r w:rsidR="00A8796D">
        <w:t xml:space="preserve">then </w:t>
      </w:r>
      <w:r>
        <w:t xml:space="preserve">spatial </w:t>
      </w:r>
      <w:r w:rsidR="002213BB">
        <w:t xml:space="preserve">exposure </w:t>
      </w:r>
      <w:r>
        <w:t xml:space="preserve">analysis </w:t>
      </w:r>
      <w:r w:rsidR="00856987">
        <w:t xml:space="preserve">by </w:t>
      </w:r>
      <w:r>
        <w:t>modelled routes and pollutant</w:t>
      </w:r>
      <w:r w:rsidR="007C467B">
        <w:t xml:space="preserve"> surfaces </w:t>
      </w:r>
      <w:r w:rsidR="00AC2CC9">
        <w:t xml:space="preserve">(2 &amp; 3) </w:t>
      </w:r>
      <w:r>
        <w:t xml:space="preserve">can reveal broader patterns in </w:t>
      </w:r>
      <w:r w:rsidR="007C467B">
        <w:t>individuals</w:t>
      </w:r>
      <w:r>
        <w:t xml:space="preserve">’ exposures. </w:t>
      </w:r>
      <w:r w:rsidR="0017123E">
        <w:t>T</w:t>
      </w:r>
      <w:r w:rsidRPr="001344DC">
        <w:t>he latter approach</w:t>
      </w:r>
      <w:r>
        <w:t xml:space="preserve"> </w:t>
      </w:r>
      <w:r w:rsidR="001E0740">
        <w:t xml:space="preserve">is more </w:t>
      </w:r>
      <w:r w:rsidR="00740296">
        <w:t>appropriate</w:t>
      </w:r>
      <w:r>
        <w:t xml:space="preserve"> in </w:t>
      </w:r>
      <w:r w:rsidR="001344DC">
        <w:t xml:space="preserve">studying </w:t>
      </w:r>
      <w:r>
        <w:t xml:space="preserve">population or district level health effects </w:t>
      </w:r>
      <w:r w:rsidR="001344DC">
        <w:t xml:space="preserve">from </w:t>
      </w:r>
      <w:r>
        <w:t xml:space="preserve">exposure to </w:t>
      </w:r>
      <w:r w:rsidR="0017123E">
        <w:t xml:space="preserve">pollutants but relies on the </w:t>
      </w:r>
      <w:r w:rsidR="00C54EE9">
        <w:t xml:space="preserve">knowledge </w:t>
      </w:r>
      <w:r w:rsidR="007E6F43">
        <w:t>of</w:t>
      </w:r>
      <w:r w:rsidR="00D1183E">
        <w:t xml:space="preserve"> </w:t>
      </w:r>
      <w:r w:rsidR="00827A4C" w:rsidRPr="00827A4C">
        <w:t>composition</w:t>
      </w:r>
      <w:r w:rsidR="00D1183E">
        <w:t xml:space="preserve"> of </w:t>
      </w:r>
      <w:r w:rsidR="007E6F43">
        <w:t>individual’s</w:t>
      </w:r>
      <w:r w:rsidR="00D1183E">
        <w:t xml:space="preserve"> dynamic exposure </w:t>
      </w:r>
      <w:r w:rsidR="0017123E">
        <w:t>gained via direct measurements</w:t>
      </w:r>
      <w:r>
        <w:t>.</w:t>
      </w:r>
      <w:r w:rsidR="00057FC7">
        <w:t xml:space="preserve"> </w:t>
      </w:r>
    </w:p>
    <w:p w14:paraId="30123739" w14:textId="77777777" w:rsidR="00895EF1" w:rsidRDefault="00547D91" w:rsidP="0098228E">
      <w:r>
        <w:t xml:space="preserve">GIS, as a technical framework, has been widely utilized in processing and analyzing data </w:t>
      </w:r>
      <w:r w:rsidR="00F00C7B">
        <w:t>in</w:t>
      </w:r>
      <w:r>
        <w:t xml:space="preserve"> </w:t>
      </w:r>
      <w:r w:rsidR="00827A4C">
        <w:t xml:space="preserve">indirect </w:t>
      </w:r>
      <w:r>
        <w:t>dynamic exposur</w:t>
      </w:r>
      <w:r w:rsidR="00827A4C">
        <w:t>e</w:t>
      </w:r>
      <w:r w:rsidR="00A42D34">
        <w:t xml:space="preserve"> analysis</w:t>
      </w:r>
      <w:r>
        <w:t>.</w:t>
      </w:r>
      <w:r w:rsidR="00111735">
        <w:t xml:space="preserve"> Its advantage </w:t>
      </w:r>
      <w:r w:rsidR="00580DA4">
        <w:t>is clearly</w:t>
      </w:r>
      <w:r w:rsidR="00111735">
        <w:t xml:space="preserve"> the ability to spatially and temporally compare </w:t>
      </w:r>
      <w:r w:rsidR="002708E2">
        <w:t xml:space="preserve">data on </w:t>
      </w:r>
      <w:r w:rsidR="00111735">
        <w:t xml:space="preserve">both </w:t>
      </w:r>
      <w:r w:rsidR="00144470">
        <w:t>pollutant</w:t>
      </w:r>
      <w:r w:rsidR="002708E2">
        <w:t xml:space="preserve">s </w:t>
      </w:r>
      <w:r w:rsidR="00111735">
        <w:t>and individuals’ movements.</w:t>
      </w:r>
      <w:r>
        <w:t xml:space="preserve"> </w:t>
      </w:r>
      <w:r w:rsidR="007A1DA2">
        <w:t>A</w:t>
      </w:r>
      <w:r w:rsidR="00C774BA">
        <w:t xml:space="preserve"> common step for </w:t>
      </w:r>
      <w:r w:rsidR="007A1DA2">
        <w:t>many</w:t>
      </w:r>
      <w:r w:rsidR="00C774BA">
        <w:t xml:space="preserve"> dynamic exposure assessments </w:t>
      </w:r>
      <w:r w:rsidR="00E912ED">
        <w:t>has been</w:t>
      </w:r>
      <w:r w:rsidR="00C774BA">
        <w:t xml:space="preserve"> the </w:t>
      </w:r>
      <w:r w:rsidR="000E1F6F">
        <w:t>spatial</w:t>
      </w:r>
      <w:r w:rsidR="00C774BA">
        <w:t xml:space="preserve"> join between pollutant surfaces and GPS-trajectories</w:t>
      </w:r>
      <w:r w:rsidR="006321F5">
        <w:t xml:space="preserve"> or model</w:t>
      </w:r>
      <w:r w:rsidR="00CC0DCA">
        <w:t>l</w:t>
      </w:r>
      <w:r w:rsidR="006321F5">
        <w:t>ed routes</w:t>
      </w:r>
      <w:r w:rsidR="00983304">
        <w:t xml:space="preserve"> </w:t>
      </w:r>
      <w:r w:rsidR="007A1DA2">
        <w:t>of people</w:t>
      </w:r>
      <w:r w:rsidR="00C774BA">
        <w:t>.</w:t>
      </w:r>
      <w:r w:rsidR="003F1C6F">
        <w:t xml:space="preserve"> It is a </w:t>
      </w:r>
      <w:r w:rsidR="00DC2DCC">
        <w:t>critical</w:t>
      </w:r>
      <w:r w:rsidR="003F1C6F">
        <w:t xml:space="preserve"> step in determining</w:t>
      </w:r>
      <w:r w:rsidR="00311239">
        <w:t xml:space="preserve"> </w:t>
      </w:r>
      <w:r w:rsidR="003D08E7">
        <w:t xml:space="preserve">the </w:t>
      </w:r>
      <w:r w:rsidR="00311239">
        <w:t>dynamic exposure as</w:t>
      </w:r>
      <w:r w:rsidR="003F1C6F">
        <w:t xml:space="preserve"> durations or distances of different concentrations </w:t>
      </w:r>
      <w:r w:rsidR="00983304">
        <w:t>(</w:t>
      </w:r>
      <w:r w:rsidR="003F1C6F">
        <w:t>or levels</w:t>
      </w:r>
      <w:r w:rsidR="00983304">
        <w:t>)</w:t>
      </w:r>
      <w:r w:rsidR="003F1C6F">
        <w:t xml:space="preserve"> of </w:t>
      </w:r>
      <w:r w:rsidR="002E7DF2">
        <w:t>pollutant</w:t>
      </w:r>
      <w:r w:rsidR="00311239">
        <w:t>s</w:t>
      </w:r>
      <w:r w:rsidR="003F1C6F">
        <w:t>.</w:t>
      </w:r>
      <w:r w:rsidR="000E1F6F">
        <w:t xml:space="preserve"> </w:t>
      </w:r>
      <w:r w:rsidR="00C774BA">
        <w:t>Technicalities of the spatial join</w:t>
      </w:r>
      <w:r w:rsidR="00FE0D4A">
        <w:t xml:space="preserve"> var</w:t>
      </w:r>
      <w:r w:rsidR="005828F3">
        <w:t>y</w:t>
      </w:r>
      <w:r w:rsidR="00FE0D4A">
        <w:t xml:space="preserve"> </w:t>
      </w:r>
      <w:r w:rsidR="00C774BA">
        <w:t xml:space="preserve">depending on the </w:t>
      </w:r>
      <w:r w:rsidR="005828F3">
        <w:t xml:space="preserve">schema and </w:t>
      </w:r>
      <w:r w:rsidR="00C774BA">
        <w:t xml:space="preserve">type </w:t>
      </w:r>
      <w:r w:rsidR="005828F3">
        <w:t xml:space="preserve">(e.g. raster or vector) </w:t>
      </w:r>
      <w:r w:rsidR="00C774BA">
        <w:t>of the pollutant data</w:t>
      </w:r>
      <w:r w:rsidR="003E159A">
        <w:t>,</w:t>
      </w:r>
      <w:r w:rsidR="00C774BA">
        <w:t xml:space="preserve"> </w:t>
      </w:r>
      <w:r w:rsidR="00AE4CFC">
        <w:t xml:space="preserve">route data, </w:t>
      </w:r>
      <w:r w:rsidR="003E159A">
        <w:t xml:space="preserve">used </w:t>
      </w:r>
      <w:r w:rsidR="00C774BA">
        <w:t xml:space="preserve">software and </w:t>
      </w:r>
      <w:r w:rsidR="005828F3">
        <w:t xml:space="preserve">possibly </w:t>
      </w:r>
      <w:r w:rsidR="00C774BA">
        <w:t>programming environment</w:t>
      </w:r>
      <w:r w:rsidR="00975A07">
        <w:t xml:space="preserve">. </w:t>
      </w:r>
    </w:p>
    <w:p w14:paraId="0C777EDC" w14:textId="165FEE26" w:rsidR="0098228E" w:rsidRPr="00CC2F87" w:rsidRDefault="00895EF1" w:rsidP="0098228E">
      <w:r>
        <w:t xml:space="preserve">Furthermore, </w:t>
      </w:r>
      <w:r w:rsidR="00637491">
        <w:t xml:space="preserve">methods for dynamic exposure </w:t>
      </w:r>
      <w:r w:rsidR="00667747">
        <w:t xml:space="preserve">assessments </w:t>
      </w:r>
      <w:r w:rsidR="00376EF9">
        <w:t xml:space="preserve">can </w:t>
      </w:r>
      <w:r w:rsidR="00E971E2">
        <w:t xml:space="preserve">empower </w:t>
      </w:r>
      <w:r w:rsidR="00637491">
        <w:t>e</w:t>
      </w:r>
      <w:r w:rsidR="00D054CB">
        <w:t xml:space="preserve">xposure-based </w:t>
      </w:r>
      <w:r w:rsidR="00A41C09">
        <w:t>routing</w:t>
      </w:r>
      <w:r w:rsidR="00637491">
        <w:t>. I</w:t>
      </w:r>
      <w:r w:rsidR="001975AC">
        <w:t xml:space="preserve">n the following two chapters, </w:t>
      </w:r>
      <w:r w:rsidR="00637491">
        <w:t xml:space="preserve">approaches and methods for </w:t>
      </w:r>
      <w:r w:rsidR="001975AC">
        <w:t xml:space="preserve">minimizing </w:t>
      </w:r>
      <w:r w:rsidR="00E971E2">
        <w:t xml:space="preserve">dynamic </w:t>
      </w:r>
      <w:r w:rsidR="001975AC">
        <w:t>exposures</w:t>
      </w:r>
      <w:r w:rsidR="00E971E2">
        <w:t xml:space="preserve"> </w:t>
      </w:r>
      <w:r w:rsidR="00A51634">
        <w:t xml:space="preserve">through </w:t>
      </w:r>
      <w:r w:rsidR="00E971E2">
        <w:t>routing analysis</w:t>
      </w:r>
      <w:r w:rsidR="001975AC">
        <w:t xml:space="preserve"> </w:t>
      </w:r>
      <w:r w:rsidR="00EE7465">
        <w:t>are</w:t>
      </w:r>
      <w:r w:rsidR="001975AC">
        <w:t xml:space="preserve"> reviewed. </w:t>
      </w:r>
    </w:p>
    <w:p w14:paraId="3132C241" w14:textId="5BD9B983" w:rsidR="00F17FE8" w:rsidRDefault="00F17FE8" w:rsidP="00BF4D94">
      <w:pPr>
        <w:pStyle w:val="Heading2"/>
      </w:pPr>
      <w:bookmarkStart w:id="13" w:name="_Toc37689954"/>
      <w:r w:rsidRPr="00CC2F87">
        <w:t>Graph</w:t>
      </w:r>
      <w:r w:rsidR="00216E50">
        <w:t xml:space="preserve"> theory and</w:t>
      </w:r>
      <w:r w:rsidR="009011A7">
        <w:t xml:space="preserve"> </w:t>
      </w:r>
      <w:r w:rsidR="00176A22">
        <w:t>least cost path analysis</w:t>
      </w:r>
      <w:bookmarkEnd w:id="13"/>
    </w:p>
    <w:p w14:paraId="0C6CE5A5" w14:textId="061D7E05" w:rsidR="00DB207D" w:rsidRDefault="006A6F9B" w:rsidP="001B69FE">
      <w:r>
        <w:t xml:space="preserve">Graph is a data structure that </w:t>
      </w:r>
      <w:r w:rsidR="00682FE4">
        <w:t xml:space="preserve">can model </w:t>
      </w:r>
      <w:r>
        <w:t xml:space="preserve">connected phenomena </w:t>
      </w:r>
      <w:r w:rsidR="009552E8">
        <w:t xml:space="preserve">or set of objects </w:t>
      </w:r>
      <w:r w:rsidR="005A322D">
        <w:t>s</w:t>
      </w:r>
      <w:r w:rsidR="00870740">
        <w:t>uch as social network</w:t>
      </w:r>
      <w:r w:rsidR="005A322D">
        <w:t>,</w:t>
      </w:r>
      <w:r w:rsidR="00870740">
        <w:t xml:space="preserve"> decision tree (abstract phenomena) </w:t>
      </w:r>
      <w:r w:rsidR="009552E8">
        <w:t xml:space="preserve">and </w:t>
      </w:r>
      <w:r w:rsidR="00870740">
        <w:t>transport network</w:t>
      </w:r>
      <w:r w:rsidR="006E0857">
        <w:t xml:space="preserve"> </w:t>
      </w:r>
      <w:r w:rsidR="00870740">
        <w:t>(physical phenomena).</w:t>
      </w:r>
      <w:r w:rsidR="00F568D0">
        <w:t xml:space="preserve"> </w:t>
      </w:r>
      <w:r w:rsidR="00DB207D">
        <w:t>Essentially, graphs consist of nodes and edges</w:t>
      </w:r>
      <w:r w:rsidR="007F78BE">
        <w:t xml:space="preserve"> that represent connections and features </w:t>
      </w:r>
      <w:r w:rsidR="00050C2C">
        <w:t xml:space="preserve">in </w:t>
      </w:r>
      <w:r w:rsidR="007F78BE">
        <w:t>the modelled network</w:t>
      </w:r>
      <w:r w:rsidR="00EE26E8">
        <w:t xml:space="preserve">. Edges are connections between nodes and </w:t>
      </w:r>
      <w:r w:rsidR="00D80BCA">
        <w:t xml:space="preserve">thus </w:t>
      </w:r>
      <w:r w:rsidR="00EE26E8">
        <w:t>allow “travelling” from one point (node) to another</w:t>
      </w:r>
      <w:r w:rsidR="00050C2C">
        <w:t>,</w:t>
      </w:r>
      <w:r w:rsidR="00627D16">
        <w:t xml:space="preserve"> </w:t>
      </w:r>
      <w:r w:rsidR="00CC3697">
        <w:t xml:space="preserve">given that </w:t>
      </w:r>
      <w:r w:rsidR="00050C2C">
        <w:t xml:space="preserve">the required </w:t>
      </w:r>
      <w:r w:rsidR="00CC3697">
        <w:t>connection</w:t>
      </w:r>
      <w:r w:rsidR="00050C2C">
        <w:t>s</w:t>
      </w:r>
      <w:r w:rsidR="00CC3697">
        <w:t xml:space="preserve"> between the </w:t>
      </w:r>
      <w:r w:rsidR="00050C2C">
        <w:t xml:space="preserve">two </w:t>
      </w:r>
      <w:r w:rsidR="00CC3697">
        <w:t>nodes exist</w:t>
      </w:r>
      <w:r w:rsidR="00050C2C">
        <w:t xml:space="preserve"> in the graph</w:t>
      </w:r>
      <w:r w:rsidR="00EE26E8">
        <w:t>.</w:t>
      </w:r>
      <w:r w:rsidR="00DB207D">
        <w:t xml:space="preserve"> </w:t>
      </w:r>
      <w:r w:rsidR="00A8370D">
        <w:t>Depending on the type of the graph, b</w:t>
      </w:r>
      <w:r w:rsidR="006868FB">
        <w:t xml:space="preserve">etween any two nodes, one or more edges can </w:t>
      </w:r>
      <w:r w:rsidR="00824A62">
        <w:t>exist</w:t>
      </w:r>
      <w:r w:rsidR="00E051F6">
        <w:t>,</w:t>
      </w:r>
      <w:r w:rsidR="009B1FC8">
        <w:t xml:space="preserve"> and</w:t>
      </w:r>
      <w:r w:rsidR="00824A62">
        <w:t xml:space="preserve"> </w:t>
      </w:r>
      <w:r w:rsidR="00614398">
        <w:t xml:space="preserve">the </w:t>
      </w:r>
      <w:r w:rsidR="009B1FC8">
        <w:t>e</w:t>
      </w:r>
      <w:r w:rsidR="00DD07BB">
        <w:t xml:space="preserve">dges </w:t>
      </w:r>
      <w:r w:rsidR="006868FB">
        <w:t xml:space="preserve">may </w:t>
      </w:r>
      <w:r w:rsidR="00C90721">
        <w:t xml:space="preserve">or may not </w:t>
      </w:r>
      <w:r w:rsidR="006868FB">
        <w:t>be traversable to both directions</w:t>
      </w:r>
      <w:r w:rsidR="00A8370D">
        <w:t>.</w:t>
      </w:r>
    </w:p>
    <w:p w14:paraId="08D5BB2F" w14:textId="7C7C5DF7" w:rsidR="006A6F9B" w:rsidRDefault="00E051F6" w:rsidP="006A6F9B">
      <w:r>
        <w:t>One of the widely adapted applications of g</w:t>
      </w:r>
      <w:r w:rsidR="00DB207D">
        <w:t xml:space="preserve">raphs </w:t>
      </w:r>
      <w:r>
        <w:t>is</w:t>
      </w:r>
      <w:r w:rsidR="00DB207D">
        <w:t xml:space="preserve"> </w:t>
      </w:r>
      <w:r w:rsidR="00817875">
        <w:t>modeling and analyzing street networ</w:t>
      </w:r>
      <w:r>
        <w:t>ks</w:t>
      </w:r>
      <w:r w:rsidR="00DB207D">
        <w:t xml:space="preserve">. </w:t>
      </w:r>
      <w:r w:rsidR="006D6EA9">
        <w:t>In the typical abstraction</w:t>
      </w:r>
      <w:r w:rsidR="00DB207D">
        <w:t xml:space="preserve">, intersections are modelled </w:t>
      </w:r>
      <w:r w:rsidR="00732639">
        <w:t>as</w:t>
      </w:r>
      <w:r w:rsidR="00DB207D">
        <w:t xml:space="preserve"> nodes and streets as edges. </w:t>
      </w:r>
      <w:r w:rsidR="00EE26E8">
        <w:t xml:space="preserve">Both </w:t>
      </w:r>
      <w:r w:rsidR="005B5E30">
        <w:t xml:space="preserve">features </w:t>
      </w:r>
      <w:r w:rsidR="00EE26E8">
        <w:t>can have arbitrary number of attributes</w:t>
      </w:r>
      <w:r w:rsidR="005B5E30">
        <w:t xml:space="preserve"> describing their physical properties</w:t>
      </w:r>
      <w:r w:rsidR="00EE26E8">
        <w:t xml:space="preserve">. </w:t>
      </w:r>
      <w:r w:rsidR="00691053">
        <w:t>N</w:t>
      </w:r>
      <w:r w:rsidR="00EE26E8">
        <w:t xml:space="preserve">umerical edge attributes enable </w:t>
      </w:r>
      <w:r w:rsidR="00A41C09">
        <w:lastRenderedPageBreak/>
        <w:t xml:space="preserve">routing </w:t>
      </w:r>
      <w:r w:rsidR="00EE26E8">
        <w:t xml:space="preserve">analysis </w:t>
      </w:r>
      <w:r w:rsidR="00863274">
        <w:t>within the modelled street network</w:t>
      </w:r>
      <w:r w:rsidR="00EE26E8">
        <w:t>.</w:t>
      </w:r>
      <w:r w:rsidR="00130E4D">
        <w:t xml:space="preserve"> </w:t>
      </w:r>
      <w:r w:rsidR="00F14D99">
        <w:t>A c</w:t>
      </w:r>
      <w:r w:rsidR="00A62B8D">
        <w:t xml:space="preserve">ommon </w:t>
      </w:r>
      <w:r w:rsidR="00351FF8">
        <w:t>application of graph</w:t>
      </w:r>
      <w:r w:rsidR="00A438B2">
        <w:t xml:space="preserve"> theory</w:t>
      </w:r>
      <w:r w:rsidR="00484318">
        <w:t xml:space="preserve"> </w:t>
      </w:r>
      <w:r w:rsidR="00F14D99">
        <w:t xml:space="preserve">is </w:t>
      </w:r>
      <w:r w:rsidR="00484318">
        <w:t>the</w:t>
      </w:r>
      <w:r w:rsidR="00130E4D">
        <w:t xml:space="preserve"> least cost</w:t>
      </w:r>
      <w:r w:rsidR="0058084F">
        <w:t xml:space="preserve"> </w:t>
      </w:r>
      <w:r w:rsidR="00484318">
        <w:t xml:space="preserve">path </w:t>
      </w:r>
      <w:r w:rsidR="00771734">
        <w:t xml:space="preserve">(LCP) </w:t>
      </w:r>
      <w:r w:rsidR="00F14D99">
        <w:t>analysis</w:t>
      </w:r>
      <w:r w:rsidR="003C5FA4">
        <w:t xml:space="preserve">, which aims to find the path of least total cost by a given edge attribute between any two </w:t>
      </w:r>
      <w:r w:rsidR="00010FC0">
        <w:t>(</w:t>
      </w:r>
      <w:r w:rsidR="003C5FA4">
        <w:t>connected</w:t>
      </w:r>
      <w:r w:rsidR="00010FC0">
        <w:t>)</w:t>
      </w:r>
      <w:r w:rsidR="003C5FA4">
        <w:t xml:space="preserve"> nodes in a graph</w:t>
      </w:r>
      <w:r w:rsidR="0058084F">
        <w:t>.</w:t>
      </w:r>
      <w:r w:rsidR="00E70D61">
        <w:t xml:space="preserve"> </w:t>
      </w:r>
      <w:r w:rsidR="00903E8E">
        <w:t xml:space="preserve">If </w:t>
      </w:r>
      <w:r w:rsidR="007B20D0">
        <w:t xml:space="preserve">the </w:t>
      </w:r>
      <w:r w:rsidR="00903E8E">
        <w:t>length of edge</w:t>
      </w:r>
      <w:r w:rsidR="005746C8">
        <w:t>s</w:t>
      </w:r>
      <w:r w:rsidR="00903E8E">
        <w:t xml:space="preserve"> is used as the cost attribute (</w:t>
      </w:r>
      <w:r w:rsidR="00D10A2C">
        <w:t xml:space="preserve">i.e. </w:t>
      </w:r>
      <w:r w:rsidR="00903E8E">
        <w:t xml:space="preserve">weight), least cost path becomes the same as the shortest path. However, </w:t>
      </w:r>
      <w:r w:rsidR="004505F7">
        <w:t xml:space="preserve">as </w:t>
      </w:r>
      <w:r w:rsidR="00903E8E">
        <w:t>any numerical non-negative edge attribute</w:t>
      </w:r>
      <w:r w:rsidR="002B5C9D">
        <w:t xml:space="preserve"> can be used as the cost</w:t>
      </w:r>
      <w:r w:rsidR="005746C8">
        <w:t xml:space="preserve">, </w:t>
      </w:r>
      <w:r w:rsidR="004505F7">
        <w:t xml:space="preserve">a </w:t>
      </w:r>
      <w:r w:rsidR="005746C8">
        <w:t xml:space="preserve">variety of </w:t>
      </w:r>
      <w:r w:rsidR="00A41C09">
        <w:t>routing</w:t>
      </w:r>
      <w:r w:rsidR="005746C8">
        <w:t xml:space="preserve"> problems </w:t>
      </w:r>
      <w:r w:rsidR="004505F7">
        <w:t xml:space="preserve">can be addressed by </w:t>
      </w:r>
      <w:r w:rsidR="00FF7562">
        <w:t xml:space="preserve">solving </w:t>
      </w:r>
      <w:r w:rsidR="00980A02">
        <w:t xml:space="preserve">adapted </w:t>
      </w:r>
      <w:r w:rsidR="004505F7">
        <w:t>LCP problems</w:t>
      </w:r>
      <w:r w:rsidR="005746C8">
        <w:t>.</w:t>
      </w:r>
      <w:r w:rsidR="00B52C74">
        <w:t xml:space="preserve"> </w:t>
      </w:r>
    </w:p>
    <w:p w14:paraId="01276491" w14:textId="506910EE" w:rsidR="00AC04EC" w:rsidRDefault="005C49E6" w:rsidP="006A6F9B">
      <w:r>
        <w:t xml:space="preserve">Several algorithms exist for least cost path </w:t>
      </w:r>
      <w:r w:rsidR="00A41C09">
        <w:t>routing</w:t>
      </w:r>
      <w:r w:rsidR="00404177">
        <w:t>, o</w:t>
      </w:r>
      <w:r>
        <w:t xml:space="preserve">ne of the most well-known </w:t>
      </w:r>
      <w:r w:rsidR="00404177">
        <w:t>being</w:t>
      </w:r>
      <w:r>
        <w:t xml:space="preserve"> Dijkstra’s algorithm</w:t>
      </w:r>
      <w:r w:rsidR="00D64AD3">
        <w:t xml:space="preserve">. </w:t>
      </w:r>
      <w:r w:rsidR="00AC04EC">
        <w:t xml:space="preserve">According to </w:t>
      </w:r>
      <w:r w:rsidR="00AC04EC">
        <w:fldChar w:fldCharType="begin"/>
      </w:r>
      <w:r w:rsidR="00AC04EC">
        <w:instrText xml:space="preserve"> ADDIN ZOTERO_ITEM CSL_CITATION {"citationID":"dDCs7D1H","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AC04EC">
        <w:fldChar w:fldCharType="separate"/>
      </w:r>
      <w:r w:rsidR="00AC04EC">
        <w:rPr>
          <w:noProof/>
        </w:rPr>
        <w:t>Noto &amp; Sato (2000)</w:t>
      </w:r>
      <w:r w:rsidR="00AC04EC">
        <w:fldChar w:fldCharType="end"/>
      </w:r>
      <w:r w:rsidR="00AC04EC">
        <w:t xml:space="preserve">, </w:t>
      </w:r>
      <w:r w:rsidR="007114FD">
        <w:t xml:space="preserve">the </w:t>
      </w:r>
      <w:r w:rsidR="00AC04EC">
        <w:t xml:space="preserve">other two </w:t>
      </w:r>
      <w:r w:rsidR="00404177">
        <w:t>key</w:t>
      </w:r>
      <w:r w:rsidR="00AC04EC">
        <w:t xml:space="preserve"> methods for</w:t>
      </w:r>
      <w:r w:rsidR="00404177">
        <w:t xml:space="preserve"> solving</w:t>
      </w:r>
      <w:r w:rsidR="00AC04EC">
        <w:t xml:space="preserve"> </w:t>
      </w:r>
      <w:r w:rsidR="00006E9C">
        <w:t>the</w:t>
      </w:r>
      <w:r w:rsidR="00AC04EC">
        <w:t xml:space="preserve"> </w:t>
      </w:r>
      <w:r w:rsidR="007F6511">
        <w:t xml:space="preserve">simple </w:t>
      </w:r>
      <w:r w:rsidR="00AC04EC">
        <w:t xml:space="preserve">least cost path problem are the A* algorithm </w:t>
      </w:r>
      <w:r w:rsidR="007114FD">
        <w:t xml:space="preserve">(1) </w:t>
      </w:r>
      <w:r w:rsidR="00AC04EC">
        <w:t>and genetic algorithms</w:t>
      </w:r>
      <w:r w:rsidR="007114FD">
        <w:t xml:space="preserve"> (2)</w:t>
      </w:r>
      <w:r w:rsidR="00AC04EC">
        <w:t>. Dijkstra’s algorithm</w:t>
      </w:r>
      <w:r w:rsidR="00D64AD3">
        <w:t xml:space="preserve"> </w:t>
      </w:r>
      <w:r>
        <w:t xml:space="preserve">finds the </w:t>
      </w:r>
      <w:r w:rsidR="00DD6DDC">
        <w:t xml:space="preserve">very </w:t>
      </w:r>
      <w:r>
        <w:t>least cost path</w:t>
      </w:r>
      <w:r w:rsidR="00531555">
        <w:t>s</w:t>
      </w:r>
      <w:r>
        <w:t xml:space="preserve"> between </w:t>
      </w:r>
      <w:r w:rsidR="00DD6DDC">
        <w:t xml:space="preserve">two </w:t>
      </w:r>
      <w:r>
        <w:t>nodes in a graph</w:t>
      </w:r>
      <w:r w:rsidR="00531555">
        <w:t xml:space="preserve"> by </w:t>
      </w:r>
      <w:r w:rsidR="001D3467">
        <w:t xml:space="preserve">first </w:t>
      </w:r>
      <w:r w:rsidR="00531555">
        <w:t xml:space="preserve">finding the </w:t>
      </w:r>
      <w:r w:rsidR="009325C9">
        <w:t>least cost</w:t>
      </w:r>
      <w:r w:rsidR="00531555">
        <w:t xml:space="preserve"> path</w:t>
      </w:r>
      <w:r w:rsidR="009325C9">
        <w:t xml:space="preserve">s </w:t>
      </w:r>
      <w:r w:rsidR="00531555">
        <w:t xml:space="preserve">from an origin node to all other nodes </w:t>
      </w:r>
      <w:r w:rsidR="009325C9">
        <w:t xml:space="preserve">of </w:t>
      </w:r>
      <w:r w:rsidR="007F6511">
        <w:t>the</w:t>
      </w:r>
      <w:r w:rsidR="00531555">
        <w:t xml:space="preserve"> graph</w:t>
      </w:r>
      <w:r w:rsidR="007B675C">
        <w:t xml:space="preserve">, as illustrated by </w:t>
      </w:r>
      <w:r w:rsidR="007B675C">
        <w:fldChar w:fldCharType="begin"/>
      </w:r>
      <w:r w:rsidR="00DB6673">
        <w:instrText xml:space="preserve"> ADDIN ZOTERO_ITEM CSL_CITATION {"citationID":"oySrUz5J","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rsidR="007B675C">
        <w:fldChar w:fldCharType="separate"/>
      </w:r>
      <w:r w:rsidR="007B675C">
        <w:rPr>
          <w:noProof/>
        </w:rPr>
        <w:t xml:space="preserve">Jasika et al. </w:t>
      </w:r>
      <w:r w:rsidR="00577FE2">
        <w:rPr>
          <w:noProof/>
        </w:rPr>
        <w:t>(</w:t>
      </w:r>
      <w:r w:rsidR="007B675C">
        <w:rPr>
          <w:noProof/>
        </w:rPr>
        <w:t>2012)</w:t>
      </w:r>
      <w:r w:rsidR="007B675C">
        <w:fldChar w:fldCharType="end"/>
      </w:r>
      <w:r w:rsidR="00C95FAC">
        <w:t xml:space="preserve"> </w:t>
      </w:r>
      <w:r w:rsidR="00577FE2">
        <w:t xml:space="preserve">in </w:t>
      </w:r>
      <w:r w:rsidR="00C95FAC">
        <w:fldChar w:fldCharType="begin"/>
      </w:r>
      <w:r w:rsidR="00C95FAC">
        <w:instrText xml:space="preserve"> REF _Ref33363415 \h </w:instrText>
      </w:r>
      <w:r w:rsidR="00C95FAC">
        <w:fldChar w:fldCharType="separate"/>
      </w:r>
      <w:r w:rsidR="00205E1B">
        <w:t xml:space="preserve">Figure </w:t>
      </w:r>
      <w:r w:rsidR="00205E1B">
        <w:rPr>
          <w:noProof/>
        </w:rPr>
        <w:t>4</w:t>
      </w:r>
      <w:r w:rsidR="00C95FAC">
        <w:fldChar w:fldCharType="end"/>
      </w:r>
      <w:r w:rsidR="00531555">
        <w:t xml:space="preserve">. If </w:t>
      </w:r>
      <w:r w:rsidR="00D64AD3">
        <w:t xml:space="preserve">the shortest path is needed </w:t>
      </w:r>
      <w:r w:rsidR="00BE4EA9">
        <w:t>for only one origin-destination (OD) pair</w:t>
      </w:r>
      <w:r w:rsidR="00D64AD3">
        <w:t xml:space="preserve">, pathfinding is stopped once the </w:t>
      </w:r>
      <w:r w:rsidR="00734717">
        <w:t xml:space="preserve">least cost </w:t>
      </w:r>
      <w:r w:rsidR="00D64AD3">
        <w:t xml:space="preserve">path to the destination node </w:t>
      </w:r>
      <w:r w:rsidR="00734717">
        <w:t>is included in the cumulative set of</w:t>
      </w:r>
      <w:r w:rsidR="00577FE2">
        <w:t xml:space="preserve"> all </w:t>
      </w:r>
      <w:r w:rsidR="00734717">
        <w:t>known least cost paths</w:t>
      </w:r>
      <w:r w:rsidR="00D64AD3">
        <w:t>.</w:t>
      </w:r>
      <w:r>
        <w:t xml:space="preserve"> </w:t>
      </w:r>
    </w:p>
    <w:p w14:paraId="18B368BB" w14:textId="77777777" w:rsidR="00C91030" w:rsidRDefault="00C91030" w:rsidP="00D04D26">
      <w:pPr>
        <w:keepNext/>
        <w:spacing w:after="120"/>
      </w:pPr>
      <w:r>
        <w:rPr>
          <w:noProof/>
        </w:rPr>
        <w:drawing>
          <wp:inline distT="0" distB="0" distL="0" distR="0" wp14:anchorId="088506C0" wp14:editId="525AEE42">
            <wp:extent cx="4679004" cy="3546172"/>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2-23 at 15.12.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3468" cy="3549555"/>
                    </a:xfrm>
                    <a:prstGeom prst="rect">
                      <a:avLst/>
                    </a:prstGeom>
                  </pic:spPr>
                </pic:pic>
              </a:graphicData>
            </a:graphic>
          </wp:inline>
        </w:drawing>
      </w:r>
    </w:p>
    <w:p w14:paraId="5896AF14" w14:textId="5955CD63" w:rsidR="000F28D7" w:rsidRDefault="00C91030" w:rsidP="00C91030">
      <w:pPr>
        <w:pStyle w:val="Caption"/>
        <w:jc w:val="both"/>
      </w:pPr>
      <w:bookmarkStart w:id="14" w:name="_Ref33363415"/>
      <w:bookmarkStart w:id="15" w:name="_Toc37690000"/>
      <w:r>
        <w:t xml:space="preserve">Figure </w:t>
      </w:r>
      <w:r>
        <w:fldChar w:fldCharType="begin"/>
      </w:r>
      <w:r>
        <w:instrText xml:space="preserve"> SEQ Figure \* ARABIC </w:instrText>
      </w:r>
      <w:r>
        <w:fldChar w:fldCharType="separate"/>
      </w:r>
      <w:r w:rsidR="0052232F">
        <w:rPr>
          <w:noProof/>
        </w:rPr>
        <w:t>4</w:t>
      </w:r>
      <w:r>
        <w:fldChar w:fldCharType="end"/>
      </w:r>
      <w:bookmarkEnd w:id="14"/>
      <w:r>
        <w:t xml:space="preserve">. </w:t>
      </w:r>
      <w:r w:rsidR="0003252C">
        <w:t xml:space="preserve">An </w:t>
      </w:r>
      <w:r w:rsidR="00EF11D9">
        <w:t>illustration</w:t>
      </w:r>
      <w:r>
        <w:t xml:space="preserve"> of </w:t>
      </w:r>
      <w:r w:rsidR="00CC73D0">
        <w:t xml:space="preserve">the </w:t>
      </w:r>
      <w:r w:rsidR="0003252C">
        <w:t>sequence of steps</w:t>
      </w:r>
      <w:r>
        <w:t xml:space="preserve"> in </w:t>
      </w:r>
      <w:r w:rsidR="00EF11D9">
        <w:t>finding least cost paths with</w:t>
      </w:r>
      <w:r w:rsidR="0003252C">
        <w:t xml:space="preserve"> </w:t>
      </w:r>
      <w:r>
        <w:t xml:space="preserve">Dijkstra's algorithm by </w:t>
      </w:r>
      <w:r>
        <w:fldChar w:fldCharType="begin"/>
      </w:r>
      <w:r w:rsidR="00DB6673">
        <w:instrText xml:space="preserve"> ADDIN ZOTERO_ITEM CSL_CITATION {"citationID":"vgQzvJh2","properties":{"formattedCitation":"(Jasika et al., 2012)","plainCitation":"(Jasika et al., 2012)","dontUpdate":true,"noteIndex":0},"citationItems":[{"id":846,"uris":["http://zotero.org/users/5467145/items/G7BYQIJF"],"uri":["http://zotero.org/users/5467145/items/G7BYQIJF"],"itemData":{"id":846,"type":"paper-conference","container-title":"2012 proceedings of the 35th international convention MIPRO","page":"1811–1815","publisher":"IEEE","source":"Google Scholar","title":"Dijkstra's shortest path algorithm serial and parallel execution performance analysis","author":[{"family":"Jasika","given":"Nadira"},{"family":"Alispahic","given":"Naida"},{"family":"Elma","given":"Arslanagic"},{"family":"Ilvana","given":"Kurtovic"},{"family":"Elma","given":"Lagumdzija"},{"family":"Nosovic","given":"Novica"}],"issued":{"date-parts":[["2012"]]}}}],"schema":"https://github.com/citation-style-language/schema/raw/master/csl-citation.json"} </w:instrText>
      </w:r>
      <w:r>
        <w:fldChar w:fldCharType="separate"/>
      </w:r>
      <w:r>
        <w:rPr>
          <w:noProof/>
        </w:rPr>
        <w:t>Jasika et al.</w:t>
      </w:r>
      <w:r w:rsidR="00EF11D9">
        <w:rPr>
          <w:noProof/>
        </w:rPr>
        <w:t xml:space="preserve"> (</w:t>
      </w:r>
      <w:r>
        <w:rPr>
          <w:noProof/>
        </w:rPr>
        <w:t>2012)</w:t>
      </w:r>
      <w:r>
        <w:fldChar w:fldCharType="end"/>
      </w:r>
      <w:r>
        <w:t>.</w:t>
      </w:r>
      <w:bookmarkEnd w:id="15"/>
      <w:r>
        <w:t xml:space="preserve"> </w:t>
      </w:r>
    </w:p>
    <w:p w14:paraId="786EC3E5" w14:textId="146ABF0B" w:rsidR="00BA6B29" w:rsidRPr="00BA6B29" w:rsidRDefault="00D44794" w:rsidP="00BA6B29">
      <w:r>
        <w:t xml:space="preserve">When size of the graph grows, the </w:t>
      </w:r>
      <w:r w:rsidR="00952313">
        <w:t>original</w:t>
      </w:r>
      <w:r>
        <w:t xml:space="preserve"> form of Dijkstra’s algorithm becomes computationally </w:t>
      </w:r>
      <w:r w:rsidR="00E174E6">
        <w:t>increasingly</w:t>
      </w:r>
      <w:r>
        <w:t xml:space="preserve"> demanding. </w:t>
      </w:r>
      <w:r w:rsidR="00C803B9">
        <w:t xml:space="preserve">Thus, </w:t>
      </w:r>
      <w:r w:rsidR="0087257E">
        <w:t>many studies have</w:t>
      </w:r>
      <w:r w:rsidR="00C803B9">
        <w:t xml:space="preserve"> focused on optimizing the least cost path analysis itself</w:t>
      </w:r>
      <w:r w:rsidR="006E5A4F">
        <w:t xml:space="preserve"> </w:t>
      </w:r>
      <w:r w:rsidR="002018DE">
        <w:t xml:space="preserve">by </w:t>
      </w:r>
      <w:r w:rsidR="00AF37F1">
        <w:t xml:space="preserve">developing advanced </w:t>
      </w:r>
      <w:r w:rsidR="002018DE">
        <w:t xml:space="preserve">algorithms </w:t>
      </w:r>
      <w:r w:rsidR="00C803B9">
        <w:fldChar w:fldCharType="begin"/>
      </w:r>
      <w:r w:rsidR="00DB6673">
        <w:instrText xml:space="preserve"> ADDIN ZOTERO_ITEM CSL_CITATION {"citationID":"eQvXG2H3","properties":{"formattedCitation":"(Ahuja et al., 1990; Goldberg &amp; Harrelson, 2005; Noto &amp; Sato, 2000)","plainCitation":"(Ahuja et al., 1990; Goldberg &amp; Harrelson, 2005; Noto &amp; Sato, 2000)","dontUpdate":true,"noteIndex":0},"citationItems":[{"id":761,"uris":["http://zotero.org/users/5467145/items/JKSZDBA8"],"uri":["http://zotero.org/users/5467145/items/JKSZDBA8"],"itemData":{"id":761,"type":"article-journal","abstract":"Efficient implementations of Dijkstra's shortest path algorithm are investigated. A new data structure, called the radix heap, is proposed for use in this algorithm. On a network with n vertices, m edges, and nonnegative integer arc costs bounded by C, a one-level form of radix heap gives a time bound for Dijkstra's algorithm of O(m + n log C). A two-level form of radix heap gives a bound of O(m + n log C/log log C). A combination of a radix heap and a previously known data structure called a Fibonacci heap gives a bound of O(m + na @@@@log C). The best previously known bounds are O(m + n log n) using Fibonacci heaps alone and O(m log log C) using the priority queue structure of Van Emde Boas et al. [ 17].","container-title":"Journal of the ACM (JACM)","DOI":"10.1145/77600.77615","ISSN":"0004-5411","issue":"2","journalAbbreviation":"J. ACM","page":"213–223","source":"ACM Digital Library","title":"Faster algorithms for the shortest path problem","volume":"37","author":[{"family":"Ahuja","given":"Ravindra K."},{"family":"Mehlhorn","given":"Kurt"},{"family":"Orlin","given":"James"},{"family":"Tarjan","given":"Robert E."}],"issued":{"date-parts":[["1990",4,1]]}}},{"id":749,"uris":["http://zotero.org/users/5467145/items/SJVIQTDC"],"uri":["http://zotero.org/users/5467145/items/SJVIQTDC"],"itemData":{"id":749,"type":"paper-conference","container-title":"Proceedings of the sixteenth annual ACM-SIAM symposium on Discrete algorithms","page":"156–165","publisher":"Society for Industrial and Applied Mathematics","source":"Google Scholar","title":"Computing the shortest path: A search meets graph theory","title-short":"Computing the shortest path","author":[{"family":"Goldberg","given":"Andrew V."},{"family":"Harrelson","given":"Chris"}],"issued":{"date-parts":[["2005"]]}}},{"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C803B9">
        <w:fldChar w:fldCharType="separate"/>
      </w:r>
      <w:r w:rsidR="00C803B9">
        <w:rPr>
          <w:noProof/>
        </w:rPr>
        <w:t>(</w:t>
      </w:r>
      <w:r w:rsidR="002018DE">
        <w:rPr>
          <w:noProof/>
        </w:rPr>
        <w:t xml:space="preserve">e.g. </w:t>
      </w:r>
      <w:r w:rsidR="00C803B9">
        <w:rPr>
          <w:noProof/>
        </w:rPr>
        <w:t xml:space="preserve">Ahuja et al., 1990; Goldberg &amp; Harrelson, 2005; Noto </w:t>
      </w:r>
      <w:r w:rsidR="00C803B9">
        <w:rPr>
          <w:noProof/>
        </w:rPr>
        <w:lastRenderedPageBreak/>
        <w:t>&amp; Sato, 2000)</w:t>
      </w:r>
      <w:r w:rsidR="00C803B9">
        <w:fldChar w:fldCharType="end"/>
      </w:r>
      <w:r w:rsidR="00C803B9">
        <w:t xml:space="preserve">. </w:t>
      </w:r>
      <w:r w:rsidR="0072600C">
        <w:t xml:space="preserve">A commonly </w:t>
      </w:r>
      <w:r w:rsidR="005C3AF8">
        <w:t>pursued</w:t>
      </w:r>
      <w:r w:rsidR="0072600C">
        <w:t xml:space="preserve"> </w:t>
      </w:r>
      <w:r w:rsidR="005C3AF8">
        <w:t>objective</w:t>
      </w:r>
      <w:r w:rsidR="0072600C">
        <w:t xml:space="preserve"> </w:t>
      </w:r>
      <w:r w:rsidR="009329FF">
        <w:t xml:space="preserve">in enhancing </w:t>
      </w:r>
      <w:r w:rsidR="0072600C">
        <w:t xml:space="preserve">least cost </w:t>
      </w:r>
      <w:r w:rsidR="00531555">
        <w:t xml:space="preserve">path finding </w:t>
      </w:r>
      <w:r w:rsidR="009329FF">
        <w:t xml:space="preserve">has </w:t>
      </w:r>
      <w:r w:rsidR="0072600C">
        <w:t>been</w:t>
      </w:r>
      <w:r w:rsidR="00531555">
        <w:t xml:space="preserve"> </w:t>
      </w:r>
      <w:r w:rsidR="0072600C">
        <w:t xml:space="preserve">reducing </w:t>
      </w:r>
      <w:r w:rsidR="003E085C">
        <w:t xml:space="preserve">the total number of </w:t>
      </w:r>
      <w:r w:rsidR="009329FF">
        <w:t xml:space="preserve">shortest </w:t>
      </w:r>
      <w:r w:rsidR="003E085C">
        <w:t xml:space="preserve">paths that need to be </w:t>
      </w:r>
      <w:r w:rsidR="009329FF">
        <w:t xml:space="preserve">known </w:t>
      </w:r>
      <w:r w:rsidR="003E085C">
        <w:t xml:space="preserve">before </w:t>
      </w:r>
      <w:r w:rsidR="002C44A5">
        <w:t xml:space="preserve">reaching </w:t>
      </w:r>
      <w:r w:rsidR="0072600C">
        <w:t xml:space="preserve">the desired </w:t>
      </w:r>
      <w:r w:rsidR="00262381">
        <w:t>p</w:t>
      </w:r>
      <w:r w:rsidR="0072600C">
        <w:t>ath</w:t>
      </w:r>
      <w:r w:rsidR="002C44A5">
        <w:t xml:space="preserve"> (OD pair)</w:t>
      </w:r>
      <w:r w:rsidR="003E085C">
        <w:t>.</w:t>
      </w:r>
      <w:r w:rsidR="00262381">
        <w:t xml:space="preserve"> </w:t>
      </w:r>
      <w:r w:rsidR="005A6064">
        <w:t xml:space="preserve">Alongside </w:t>
      </w:r>
      <w:r w:rsidR="00AD2E30">
        <w:t xml:space="preserve">other types of </w:t>
      </w:r>
      <w:r w:rsidR="005A6064">
        <w:t xml:space="preserve">advanced </w:t>
      </w:r>
      <w:r w:rsidR="00AD2E30">
        <w:t>pathfinding algorithms, t</w:t>
      </w:r>
      <w:r w:rsidR="00262381">
        <w:t>his has resulted in</w:t>
      </w:r>
      <w:r w:rsidR="00A763F5">
        <w:t xml:space="preserve"> </w:t>
      </w:r>
      <w:r w:rsidR="005A6064">
        <w:t>faster ways of using</w:t>
      </w:r>
      <w:r w:rsidR="00262381">
        <w:t xml:space="preserve"> Dijkstra’s algorithm.</w:t>
      </w:r>
      <w:r w:rsidR="00627F08">
        <w:t xml:space="preserve"> </w:t>
      </w:r>
      <w:r w:rsidR="002F60C5">
        <w:t xml:space="preserve">One of the latter is </w:t>
      </w:r>
      <w:r w:rsidR="007A1BCB">
        <w:t xml:space="preserve">A* algorithm, </w:t>
      </w:r>
      <w:r w:rsidR="002F60C5">
        <w:t xml:space="preserve">that introduces </w:t>
      </w:r>
      <w:proofErr w:type="spellStart"/>
      <w:r w:rsidR="002F60C5">
        <w:t>e</w:t>
      </w:r>
      <w:r w:rsidR="007F15B0">
        <w:t>uclidean</w:t>
      </w:r>
      <w:proofErr w:type="spellEnd"/>
      <w:r w:rsidR="007F15B0">
        <w:t xml:space="preserve"> bounds around the origin and destination nodes </w:t>
      </w:r>
      <w:r w:rsidR="002F60C5">
        <w:t xml:space="preserve">and </w:t>
      </w:r>
      <w:r w:rsidR="007F15B0">
        <w:t>select</w:t>
      </w:r>
      <w:r w:rsidR="002F60C5">
        <w:t>s</w:t>
      </w:r>
      <w:r w:rsidR="007F15B0">
        <w:t xml:space="preserve"> only a subset of </w:t>
      </w:r>
      <w:r w:rsidR="002F60C5">
        <w:t xml:space="preserve">the </w:t>
      </w:r>
      <w:r w:rsidR="007F15B0">
        <w:t>nodes</w:t>
      </w:r>
      <w:r w:rsidR="00C05C6C">
        <w:t xml:space="preserve"> </w:t>
      </w:r>
      <w:r w:rsidR="007F15B0">
        <w:t xml:space="preserve">to be visited. </w:t>
      </w:r>
      <w:r w:rsidR="000A0B00">
        <w:t xml:space="preserve">As </w:t>
      </w:r>
      <w:r w:rsidR="000A0B00">
        <w:fldChar w:fldCharType="begin"/>
      </w:r>
      <w:r w:rsidR="00DB6673">
        <w:instrText xml:space="preserve"> ADDIN ZOTERO_ITEM CSL_CITATION {"citationID":"sRaAHely","properties":{"formattedCitation":"(Noto &amp; Sato, 2000)","plainCitation":"(Noto &amp; Sato, 2000)","dontUpdate":true,"noteIndex":0},"citationItems":[{"id":752,"uris":["http://zotero.org/users/5467145/items/RQ7HBDU4"],"uri":["http://zotero.org/users/5467145/items/RQ7HBDU4"],"itemData":{"id":752,"type":"paper-conference","abstract":"The Dijkstra method is a well-known algorithm for finding the optimum path in shortest-path search problems. With that method, however, the time required to find the optimum path becomes remarkably long when the search scope is broad, so the Djikstra method is not suitable for real-time problems. In this paper, we propose a method for obtaining, in a short time, a path that is as close as possible to the path obtained by the Dijkstra method (the optimum path). The new method extends the conventional Dijkstra method so as to obtain a solution to a problem given within a specified time, such as path search in a car navigation system. The effectiveness of that extended method is described through use of simulations.","container-title":"Smc 2000 conference proceedings. 2000 ieee international conference on systems, man and cybernetics. 'cybernetics evolving to systems, humans, organizations, and their complex interactions' (cat. no.0","DOI":"10.1109/ICSMC.2000.886462","event":"Smc 2000 conference proceedings. 2000 ieee international conference on systems, man and cybernetics. 'cybernetics evolving to systems, humans, organizations, and their complex interactions' (cat. no.0","note":"ISSN: 1062-922X","page":"2316-2320 vol.3","source":"IEEE Xplore","title":"A method for the shortest path search by extended Dijkstra algorithm","volume":"3","author":[{"family":"Noto","given":"M."},{"family":"Sato","given":"H."}],"issued":{"date-parts":[["2000",10]]}}}],"schema":"https://github.com/citation-style-language/schema/raw/master/csl-citation.json"} </w:instrText>
      </w:r>
      <w:r w:rsidR="000A0B00">
        <w:fldChar w:fldCharType="separate"/>
      </w:r>
      <w:r w:rsidR="000A0B00">
        <w:rPr>
          <w:noProof/>
        </w:rPr>
        <w:t xml:space="preserve">Noto </w:t>
      </w:r>
      <w:r w:rsidR="00BF0348">
        <w:rPr>
          <w:noProof/>
        </w:rPr>
        <w:t>and</w:t>
      </w:r>
      <w:r w:rsidR="000A0B00">
        <w:rPr>
          <w:noProof/>
        </w:rPr>
        <w:t xml:space="preserve"> Sato </w:t>
      </w:r>
      <w:r w:rsidR="00BF0348">
        <w:rPr>
          <w:noProof/>
        </w:rPr>
        <w:t>(</w:t>
      </w:r>
      <w:r w:rsidR="000A0B00">
        <w:rPr>
          <w:noProof/>
        </w:rPr>
        <w:t>2000)</w:t>
      </w:r>
      <w:r w:rsidR="000A0B00">
        <w:fldChar w:fldCharType="end"/>
      </w:r>
      <w:r w:rsidR="000A0B00">
        <w:t xml:space="preserve"> put it</w:t>
      </w:r>
      <w:r w:rsidR="00E07AED">
        <w:t>:</w:t>
      </w:r>
      <w:r w:rsidR="000A0B00">
        <w:t xml:space="preserve"> “[A* algorithm] eliminates fruitless</w:t>
      </w:r>
      <w:r w:rsidR="000A0B00" w:rsidRPr="000A0B00">
        <w:t xml:space="preserve"> searches by considering the distance to the destination</w:t>
      </w:r>
      <w:r w:rsidR="000A0B00">
        <w:t xml:space="preserve">”. </w:t>
      </w:r>
    </w:p>
    <w:p w14:paraId="3ACAD7C1" w14:textId="6C26861F" w:rsidR="00C765A8" w:rsidRDefault="00B2009B" w:rsidP="001E41FD">
      <w:pPr>
        <w:pStyle w:val="Heading2"/>
      </w:pPr>
      <w:bookmarkStart w:id="16" w:name="_Toc37689955"/>
      <w:r>
        <w:t>Exposure</w:t>
      </w:r>
      <w:r w:rsidR="00E551FD">
        <w:t>-</w:t>
      </w:r>
      <w:r w:rsidR="008810E9">
        <w:t>based impedance</w:t>
      </w:r>
      <w:r w:rsidR="00544C6C">
        <w:t>s</w:t>
      </w:r>
      <w:r w:rsidR="008810E9">
        <w:t xml:space="preserve"> </w:t>
      </w:r>
      <w:r w:rsidR="00727264">
        <w:t xml:space="preserve">in </w:t>
      </w:r>
      <w:r w:rsidR="00A41C09">
        <w:t>routing</w:t>
      </w:r>
      <w:bookmarkEnd w:id="16"/>
    </w:p>
    <w:p w14:paraId="48DCE9C1" w14:textId="0C38F254" w:rsidR="00E367F9" w:rsidRDefault="00BA6B29" w:rsidP="00BA6B29">
      <w:r w:rsidRPr="00CC2F87">
        <w:t>In accessibility resear</w:t>
      </w:r>
      <w:r>
        <w:t>ch</w:t>
      </w:r>
      <w:r w:rsidRPr="00CC2F87">
        <w:t xml:space="preserve">, travel time is often used as </w:t>
      </w:r>
      <w:r w:rsidR="0024651A">
        <w:t>one of the key metrics</w:t>
      </w:r>
      <w:r w:rsidRPr="00CC2F87">
        <w:t xml:space="preserve"> of accessibility</w:t>
      </w:r>
      <w:r w:rsidR="0024651A">
        <w:t>.</w:t>
      </w:r>
      <w:r>
        <w:t xml:space="preserve"> Likewise, in</w:t>
      </w:r>
      <w:r w:rsidR="004322A5">
        <w:t xml:space="preserve"> also</w:t>
      </w:r>
      <w:r>
        <w:t xml:space="preserve"> </w:t>
      </w:r>
      <w:r w:rsidR="00A41C09">
        <w:t>routing</w:t>
      </w:r>
      <w:r w:rsidR="001642E4">
        <w:t xml:space="preserve"> analysis</w:t>
      </w:r>
      <w:r>
        <w:t xml:space="preserve">, travel time </w:t>
      </w:r>
      <w:r w:rsidR="001642E4">
        <w:t xml:space="preserve">seems to be </w:t>
      </w:r>
      <w:r w:rsidR="00371788">
        <w:t xml:space="preserve">one of </w:t>
      </w:r>
      <w:r w:rsidR="001642E4">
        <w:t>the most often optimized variable</w:t>
      </w:r>
      <w:r w:rsidR="00371788">
        <w:t>s</w:t>
      </w:r>
      <w:r>
        <w:t xml:space="preserve">. However, also other types of costs have been incorporated in </w:t>
      </w:r>
      <w:r w:rsidR="00A41C09">
        <w:t>routing</w:t>
      </w:r>
      <w:r>
        <w:t xml:space="preserve"> </w:t>
      </w:r>
      <w:r w:rsidR="00371788">
        <w:t xml:space="preserve">analysis </w:t>
      </w:r>
      <w:r w:rsidR="00856078">
        <w:t xml:space="preserve">when using </w:t>
      </w:r>
      <w:r w:rsidR="001B3D08">
        <w:t>special</w:t>
      </w:r>
      <w:r w:rsidR="00B3132C">
        <w:t xml:space="preserve"> criteria</w:t>
      </w:r>
      <w:r w:rsidR="00856078">
        <w:t xml:space="preserve"> </w:t>
      </w:r>
      <w:r w:rsidR="00451686">
        <w:t xml:space="preserve">for </w:t>
      </w:r>
      <w:r w:rsidR="00856078">
        <w:t>pathfinding</w:t>
      </w:r>
      <w:r w:rsidR="00B3132C">
        <w:t xml:space="preserve">. </w:t>
      </w:r>
      <w:r w:rsidR="00E367F9">
        <w:t xml:space="preserve">Adjusted LCP analysis can be used to solve a variety of pathfinding problems, including finding least exposure paths. </w:t>
      </w:r>
      <w:r w:rsidR="009868C0">
        <w:t xml:space="preserve">Several vivid names have been introduced to describe and promote different </w:t>
      </w:r>
      <w:r w:rsidR="00E61970">
        <w:t>types</w:t>
      </w:r>
      <w:r w:rsidR="009868C0">
        <w:t xml:space="preserve"> of least-exposure paths. These names include e.g. </w:t>
      </w:r>
      <w:r w:rsidR="009868C0" w:rsidRPr="00CC2F87">
        <w:t xml:space="preserve">green, healthy, </w:t>
      </w:r>
      <w:r w:rsidR="009868C0">
        <w:t xml:space="preserve">happy, </w:t>
      </w:r>
      <w:r w:rsidR="009868C0" w:rsidRPr="00CC2F87">
        <w:t>sustainable, safe and quiet paths</w:t>
      </w:r>
      <w:r w:rsidR="009868C0">
        <w:t xml:space="preserve"> (e.g. </w:t>
      </w:r>
      <w:r w:rsidR="009868C0">
        <w:fldChar w:fldCharType="begin"/>
      </w:r>
      <w:r w:rsidR="00DB6673">
        <w:instrText xml:space="preserve"> ADDIN ZOTERO_ITEM CSL_CITATION {"citationID":"IzUFKnIz","properties":{"formattedCitation":"(Hatzopoulou et al., 2013; Quercia, 2015; Quercia et al., 2014)","plainCitation":"(Hatzopoulou et al., 2013; Quercia, 2015; Quercia et al., 2014)","dontUpdate":true,"noteIndex":0},"citationItems":[{"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id":546,"uris":["http://zotero.org/users/5467145/items/3MB42WT7"],"uri":["http://zotero.org/users/5467145/items/3MB42WT7"],"itemData":{"id":546,"type":"paper-conference","container-title":"Proceedings of the 24th International Conference on World Wide Web","page":"741–741","publisher":"ACM","source":"Google Scholar","title":"Chatty, Happy, and Smelly Maps","author":[{"family":"Quercia","given":"Daniele"}],"issued":{"date-parts":[["2015"]]}}},{"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9868C0">
        <w:fldChar w:fldCharType="separate"/>
      </w:r>
      <w:r w:rsidR="0024154A">
        <w:rPr>
          <w:noProof/>
        </w:rPr>
        <w:t>Hatzopoulou et al., 2013; Quercia, 2015; Quercia et al., 2014)</w:t>
      </w:r>
      <w:r w:rsidR="009868C0">
        <w:fldChar w:fldCharType="end"/>
      </w:r>
      <w:r w:rsidR="009868C0">
        <w:t xml:space="preserve">. </w:t>
      </w:r>
      <w:r w:rsidR="009868C0" w:rsidRPr="00CC2F87">
        <w:t>In the context of this study, the concept quiet path is used to refer to routes of less noise exposure</w:t>
      </w:r>
      <w:r w:rsidR="009868C0">
        <w:t>.</w:t>
      </w:r>
    </w:p>
    <w:p w14:paraId="45961866" w14:textId="2E50AF15" w:rsidR="00DF4B8D" w:rsidRDefault="00553F5D" w:rsidP="00DF4B8D">
      <w:r>
        <w:t xml:space="preserve">In route planners for walking and cycling, </w:t>
      </w:r>
      <w:r w:rsidR="006E22E4">
        <w:t>environmental exposure</w:t>
      </w:r>
      <w:r w:rsidR="00F90B0D">
        <w:t>-</w:t>
      </w:r>
      <w:r w:rsidR="000665E3">
        <w:t xml:space="preserve">based costs have been </w:t>
      </w:r>
      <w:r w:rsidR="00B3132C">
        <w:t xml:space="preserve">introduced </w:t>
      </w:r>
      <w:r w:rsidR="000665E3">
        <w:t>in LCP analysis</w:t>
      </w:r>
      <w:r w:rsidR="006E22E4">
        <w:t xml:space="preserve"> </w:t>
      </w:r>
      <w:r w:rsidR="0009771C">
        <w:t xml:space="preserve">in order to find more pleasant </w:t>
      </w:r>
      <w:r w:rsidR="00545F88">
        <w:t>and</w:t>
      </w:r>
      <w:r w:rsidR="0009771C">
        <w:t xml:space="preserve"> healthier routes for active transport</w:t>
      </w:r>
      <w:r w:rsidR="00451686">
        <w:t>.</w:t>
      </w:r>
      <w:r w:rsidR="0009771C">
        <w:t xml:space="preserve"> </w:t>
      </w:r>
      <w:r w:rsidR="00DF4B8D">
        <w:t xml:space="preserve">Both raster (surface) and graph -based routing methods have been used in exposure-based routing. In urban contexts, many of the studies have utilized graph-based methods since graphs apply well in modeling urban street networks (see chapter 2.5). Many studies have demonstrated </w:t>
      </w:r>
      <w:r w:rsidR="00AB6FAB">
        <w:t xml:space="preserve">how </w:t>
      </w:r>
      <w:r w:rsidR="00DF4B8D">
        <w:t xml:space="preserve">graph-based LCP </w:t>
      </w:r>
      <w:r w:rsidR="00AB6FAB">
        <w:t>analysis</w:t>
      </w:r>
      <w:r w:rsidR="00DF4B8D">
        <w:t xml:space="preserve"> can be used to minimize exposure to pollutants </w:t>
      </w:r>
      <w:r w:rsidR="00DF4B8D">
        <w:fldChar w:fldCharType="begin"/>
      </w:r>
      <w:r w:rsidR="00DB6673">
        <w:instrText xml:space="preserve"> ADDIN ZOTERO_ITEM CSL_CITATION {"citationID":"sGKcR9h9","properties":{"formattedCitation":"(Alam et al., 2018; Hasenfratz et al., 2015; Hertel et al., 2008; Sharker et al., 2012; Su et al., 2010)","plainCitation":"(Alam et al., 2018; Hasenfratz et al., 2015; Hertel et al., 2008; Sharker et al., 2012; Su et al., 2010)","dontUpdate":true,"noteIndex":0},"citationItems":[{"id":648,"uris":["http://zotero.org/users/5467145/items/UZZG37B5"],"uri":["http://zotero.org/users/5467145/items/UZZG37B5"],"itemData":{"id":648,"type":"article-journal","abstract":"The present investigation examines the contrast between traditional travel cost factors and personal exposure to PM10, in optimum route choice selections. A land use regression model was applied to Dublin city to enable prediction of PM10 at route level throughout the city. This exposure data enabled the comparison of optimum route choice for lowest: travel time, distance, running cost, generalised cost, CO2 emission and air pollution dose. The results showed that lowest travel time and distance routes did not offer the lowest dose, and routing decisions based on time, distances and related parameters were most contradictory with the dose based routing exercise. When the lowest dose routes were compared against shortest routes, the lowest dose route only caused a small increase (&lt;2%) in these values costing a small saving from dose (&lt;3.8%). However, when routes were based on lowest CO2, the small decrease in CO2 values led to a large increase in dose (+12.8%). Route choice based on shortest time, distance or CO2 were all based on inter-related factors and similar routes for these three objective functions were found. Route choice based on air pollution dose was related to the length of time taken and the degree of congestion, but also to many other factors which impacted on the dispersion of emissions but not necessarily on the emission rate or quantity themselves. Therefore the optimum route choices for least dose were significantly different to the other cost factors.","container-title":"Transportation Research Part D: Transport and Environment","DOI":"10.1016/j.trd.2018.08.007","ISSN":"1361-9209","journalAbbreviation":"Transportation Research Part D: Transport and Environment","language":"en","page":"82-100","source":"ScienceDirect","title":"A comparison of route-choice navigation across air pollution exposure, CO2 emission and traditional travel cost factors","volume":"65","author":[{"family":"Alam","given":"M. S."},{"family":"Perugu","given":"H."},{"family":"McNabola","given":"A."}],"issued":{"date-parts":[["2018",12,1]]}}},{"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DF4B8D">
        <w:fldChar w:fldCharType="separate"/>
      </w:r>
      <w:r w:rsidR="00DF4B8D">
        <w:rPr>
          <w:noProof/>
        </w:rPr>
        <w:t>(</w:t>
      </w:r>
      <w:r w:rsidR="00AB6FAB">
        <w:rPr>
          <w:noProof/>
        </w:rPr>
        <w:t xml:space="preserve">e.g. </w:t>
      </w:r>
      <w:r w:rsidR="00DF4B8D">
        <w:rPr>
          <w:noProof/>
        </w:rPr>
        <w:t>Alam et al., 2018; Hasenfratz et al., 2015; Hertel et al., 2008; Sharker et al., 2012; Su et al., 2010)</w:t>
      </w:r>
      <w:r w:rsidR="00DF4B8D">
        <w:fldChar w:fldCharType="end"/>
      </w:r>
      <w:r w:rsidR="00DF4B8D">
        <w:t xml:space="preserve">. </w:t>
      </w:r>
    </w:p>
    <w:p w14:paraId="68724C67" w14:textId="0E223664" w:rsidR="00DF4B8D" w:rsidRDefault="00DF4B8D" w:rsidP="00BA6B29">
      <w:r>
        <w:t xml:space="preserve">Based on the discovered literature, raster-based LCP analysis </w:t>
      </w:r>
      <w:r w:rsidR="008E5505">
        <w:t xml:space="preserve">methods </w:t>
      </w:r>
      <w:r w:rsidR="008D580C">
        <w:t xml:space="preserve">(in exposure-based routing) </w:t>
      </w:r>
      <w:r w:rsidR="008E5505">
        <w:t xml:space="preserve">were applied only </w:t>
      </w:r>
      <w:r>
        <w:t xml:space="preserve">in </w:t>
      </w:r>
      <w:r w:rsidR="000144BE">
        <w:t xml:space="preserve">a </w:t>
      </w:r>
      <w:r>
        <w:t xml:space="preserve">few studies. For example, </w:t>
      </w:r>
      <w:r>
        <w:fldChar w:fldCharType="begin"/>
      </w:r>
      <w:r w:rsidR="00DB6673">
        <w:instrText xml:space="preserve"> ADDIN ZOTERO_ITEM CSL_CITATION {"citationID":"g0E1GEaH","properties":{"formattedCitation":"(Davies &amp; Whyatt, 2009)","plainCitation":"(Davies &amp; Whyatt, 2009)","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schema":"https://github.com/citation-style-language/schema/raw/master/csl-citation.json"} </w:instrText>
      </w:r>
      <w:r>
        <w:fldChar w:fldCharType="separate"/>
      </w:r>
      <w:r>
        <w:t>Davies &amp; Whyatt</w:t>
      </w:r>
      <w:r w:rsidR="0003047A">
        <w:t xml:space="preserve"> (</w:t>
      </w:r>
      <w:r>
        <w:t>2009)</w:t>
      </w:r>
      <w:r>
        <w:fldChar w:fldCharType="end"/>
      </w:r>
      <w:r>
        <w:t xml:space="preserve"> </w:t>
      </w:r>
      <w:r w:rsidR="005E16E1">
        <w:t xml:space="preserve">used </w:t>
      </w:r>
      <w:r w:rsidR="00631435">
        <w:t xml:space="preserve">air </w:t>
      </w:r>
      <w:r>
        <w:t>pollution surfaces (PM</w:t>
      </w:r>
      <w:r>
        <w:rPr>
          <w:vertAlign w:val="subscript"/>
        </w:rPr>
        <w:t>10</w:t>
      </w:r>
      <w:r>
        <w:t xml:space="preserve">) and spatial data on traversable and non-traversable features of the study area to </w:t>
      </w:r>
      <w:r w:rsidR="005E16E1">
        <w:t xml:space="preserve">find least-exposure paths with </w:t>
      </w:r>
      <w:r w:rsidR="00872019">
        <w:t xml:space="preserve">common </w:t>
      </w:r>
      <w:r>
        <w:t xml:space="preserve">raster-based LCP functions. The decision to use raster-based method enabled them to incorporate continuous areas (e.g. parks) in the routing analysis. Their method worked well for a relatively small study area but required careful data preparations to mask out all unwalkable features. </w:t>
      </w:r>
    </w:p>
    <w:p w14:paraId="6538EDFF" w14:textId="47A67A9A" w:rsidR="005136C9" w:rsidRDefault="00DF4B8D" w:rsidP="00035712">
      <w:r>
        <w:lastRenderedPageBreak/>
        <w:t xml:space="preserve">Incorporating dynamic exposures in </w:t>
      </w:r>
      <w:r w:rsidR="006101FA">
        <w:t>LCP</w:t>
      </w:r>
      <w:r>
        <w:t xml:space="preserve"> analysis has commonly required defining a custom cost function for calculating adjusted </w:t>
      </w:r>
      <w:r w:rsidR="00035712">
        <w:t xml:space="preserve">costs (i.e. impedances) </w:t>
      </w:r>
      <w:r>
        <w:t xml:space="preserve">by the exposures. </w:t>
      </w:r>
      <w:r w:rsidR="00035712">
        <w:t xml:space="preserve">For example, </w:t>
      </w:r>
      <w:r w:rsidR="00035712">
        <w:fldChar w:fldCharType="begin"/>
      </w:r>
      <w:r w:rsidR="00035712">
        <w:instrText xml:space="preserve"> ADDIN ZOTERO_ITEM CSL_CITATION {"citationID":"8ftTraYb","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035712">
        <w:fldChar w:fldCharType="separate"/>
      </w:r>
      <w:r w:rsidR="00035712">
        <w:rPr>
          <w:noProof/>
        </w:rPr>
        <w:t>(Ribeiro &amp; Mendes, 2013)</w:t>
      </w:r>
      <w:r w:rsidR="00035712">
        <w:fldChar w:fldCharType="end"/>
      </w:r>
      <w:r w:rsidR="00035712">
        <w:t xml:space="preserve"> used the concepts “contamination of distances” and “environmental impedance function” (EIF) to model exposure-based impedance from noise and</w:t>
      </w:r>
      <w:r w:rsidR="008F5300">
        <w:t xml:space="preserve"> air pollution</w:t>
      </w:r>
      <w:r w:rsidR="00035712">
        <w:t xml:space="preserve"> </w:t>
      </w:r>
      <w:r w:rsidR="008F5300">
        <w:t>(</w:t>
      </w:r>
      <w:r w:rsidR="00035712">
        <w:t>PM</w:t>
      </w:r>
      <w:r w:rsidR="00035712">
        <w:rPr>
          <w:vertAlign w:val="subscript"/>
        </w:rPr>
        <w:t>10</w:t>
      </w:r>
      <w:r w:rsidR="008F5300">
        <w:t>)</w:t>
      </w:r>
      <w:r w:rsidR="00035712">
        <w:t>. They assigned noise-based costs to edges of a graph according to contaminated distances</w:t>
      </w:r>
      <w:r w:rsidR="000D5157">
        <w:t xml:space="preserve"> of</w:t>
      </w:r>
      <w:r w:rsidR="00035712">
        <w:t xml:space="preserve"> different noise levels, using predefined thresholds (dB) to decide whether a noise cost should be assigned or not.</w:t>
      </w:r>
      <w:r w:rsidR="00BA3959">
        <w:t xml:space="preserve"> A </w:t>
      </w:r>
      <w:r w:rsidR="00644EB4">
        <w:t>commonly</w:t>
      </w:r>
      <w:r w:rsidR="00BA3959">
        <w:t xml:space="preserve"> used way to balance between exposure-based impedances and travel-time has been to include distance as a base-cost in the EIF. </w:t>
      </w:r>
      <w:r>
        <w:t>In many studies, distance and travel time were considered as proportional,</w:t>
      </w:r>
      <w:r w:rsidR="00BA3959">
        <w:t xml:space="preserve"> </w:t>
      </w:r>
      <w:r w:rsidR="00480996">
        <w:t xml:space="preserve">limiting </w:t>
      </w:r>
      <w:r w:rsidR="00BA3959">
        <w:t>complexity of the EIF</w:t>
      </w:r>
      <w:r>
        <w:t xml:space="preserve">. </w:t>
      </w:r>
      <w:r w:rsidR="00BA3959">
        <w:t xml:space="preserve">If </w:t>
      </w:r>
      <w:r w:rsidR="009468E8">
        <w:t>exposure</w:t>
      </w:r>
      <w:r w:rsidR="00BA3959">
        <w:t>s</w:t>
      </w:r>
      <w:r w:rsidR="009468E8">
        <w:t xml:space="preserve"> to multiple pollutants </w:t>
      </w:r>
      <w:r w:rsidR="00BA3959">
        <w:t xml:space="preserve">need to be integrated in a single EIF, or their relative weights in the cost function need to be adjusted (with respect to distance or </w:t>
      </w:r>
      <w:r w:rsidR="002766F2">
        <w:t xml:space="preserve">to </w:t>
      </w:r>
      <w:r w:rsidR="00BA3959">
        <w:t>one another)</w:t>
      </w:r>
      <w:r w:rsidR="009468E8">
        <w:t xml:space="preserve">, </w:t>
      </w:r>
      <w:r w:rsidR="002766F2">
        <w:t xml:space="preserve">EIF can also </w:t>
      </w:r>
      <w:r w:rsidR="00D27B93">
        <w:t>include</w:t>
      </w:r>
      <w:r w:rsidR="002766F2">
        <w:t xml:space="preserve"> </w:t>
      </w:r>
      <w:r w:rsidR="009468E8">
        <w:t>additional cost coefficient</w:t>
      </w:r>
      <w:r w:rsidR="008649BC">
        <w:t>s</w:t>
      </w:r>
      <w:r w:rsidR="009468E8">
        <w:t>.</w:t>
      </w:r>
      <w:r w:rsidR="00DF6BE5">
        <w:t xml:space="preserve"> </w:t>
      </w:r>
      <w:r w:rsidR="0016453F">
        <w:t>The idea of integrating multiple environmental exposures in a composite EIF is discussed further in chapter 5.7.</w:t>
      </w:r>
    </w:p>
    <w:p w14:paraId="6A4C25D3" w14:textId="3283939A" w:rsidR="00035712" w:rsidRDefault="00816085" w:rsidP="00035712">
      <w:r>
        <w:t xml:space="preserve">Despite the common goal of the </w:t>
      </w:r>
      <w:r w:rsidR="005136C9">
        <w:t>exposure</w:t>
      </w:r>
      <w:r w:rsidR="0003643D">
        <w:t xml:space="preserve"> </w:t>
      </w:r>
      <w:r w:rsidR="005136C9">
        <w:t>based</w:t>
      </w:r>
      <w:r w:rsidR="006C11AD">
        <w:t xml:space="preserve"> </w:t>
      </w:r>
      <w:r>
        <w:t xml:space="preserve">EIFs presented in different studies, </w:t>
      </w:r>
      <w:r w:rsidR="005D23CF">
        <w:t xml:space="preserve">namely </w:t>
      </w:r>
      <w:r w:rsidR="00D03F8E">
        <w:t>reducing</w:t>
      </w:r>
      <w:r w:rsidR="005D23CF">
        <w:t xml:space="preserve"> dynamic exposure to pollutants, </w:t>
      </w:r>
      <w:r w:rsidR="00DF6BE5">
        <w:t xml:space="preserve">the </w:t>
      </w:r>
      <w:r w:rsidR="00097F04">
        <w:t>composition</w:t>
      </w:r>
      <w:r w:rsidR="0028409A">
        <w:t xml:space="preserve"> </w:t>
      </w:r>
      <w:r w:rsidR="00DF6BE5">
        <w:t xml:space="preserve">of the cost functions </w:t>
      </w:r>
      <w:r w:rsidR="0016453F">
        <w:t>has</w:t>
      </w:r>
      <w:r w:rsidR="007C406F">
        <w:t xml:space="preserve"> varied </w:t>
      </w:r>
      <w:r w:rsidR="00614A12">
        <w:t>considerably</w:t>
      </w:r>
      <w:r w:rsidR="00DF6BE5">
        <w:t xml:space="preserve"> between studies.</w:t>
      </w:r>
      <w:r w:rsidR="007B3C84">
        <w:t xml:space="preserve"> </w:t>
      </w:r>
      <w:r w:rsidR="0003643D">
        <w:t xml:space="preserve">This </w:t>
      </w:r>
      <w:r w:rsidR="00EB6789">
        <w:t xml:space="preserve">suggests that minimizing environmental exposures </w:t>
      </w:r>
      <w:r w:rsidR="0076317D">
        <w:t>through</w:t>
      </w:r>
      <w:r w:rsidR="00EB6789">
        <w:t xml:space="preserve"> routing analysis is more emerging than already well-established area of research</w:t>
      </w:r>
      <w:r w:rsidR="005A47BF">
        <w:t xml:space="preserve">. Many of the demonstrated methodologies have been influenced by </w:t>
      </w:r>
      <w:r w:rsidR="00611453">
        <w:t xml:space="preserve">different </w:t>
      </w:r>
      <w:r w:rsidR="005A47BF">
        <w:t xml:space="preserve">constraints on data availability but also </w:t>
      </w:r>
      <w:r w:rsidR="00C020BC">
        <w:t xml:space="preserve">by </w:t>
      </w:r>
      <w:r w:rsidR="00611453">
        <w:t xml:space="preserve">varying </w:t>
      </w:r>
      <w:r w:rsidR="007C4137">
        <w:t xml:space="preserve">and </w:t>
      </w:r>
      <w:r w:rsidR="005A47BF">
        <w:t xml:space="preserve">subjective </w:t>
      </w:r>
      <w:r w:rsidR="00C119CA">
        <w:t>perceptions</w:t>
      </w:r>
      <w:r w:rsidR="007C4137">
        <w:t xml:space="preserve"> </w:t>
      </w:r>
      <w:r w:rsidR="005A47BF">
        <w:t>of impedance</w:t>
      </w:r>
      <w:r w:rsidR="00C119CA">
        <w:t>s</w:t>
      </w:r>
      <w:r w:rsidR="005A47BF">
        <w:t xml:space="preserve"> </w:t>
      </w:r>
      <w:r w:rsidR="00C119CA">
        <w:t xml:space="preserve">of </w:t>
      </w:r>
      <w:r w:rsidR="005A47BF">
        <w:t>different pollutants</w:t>
      </w:r>
      <w:r w:rsidR="00C020BC">
        <w:t>. Given this</w:t>
      </w:r>
      <w:r w:rsidR="00595361">
        <w:t xml:space="preserve"> scientific background</w:t>
      </w:r>
      <w:r w:rsidR="00C020BC">
        <w:t>, a custom EIF for traffic noise was designed</w:t>
      </w:r>
      <w:r w:rsidR="00595361">
        <w:t xml:space="preserve"> also in this study (see 3.5.1) and can be considered as one of the main outcomes. </w:t>
      </w:r>
    </w:p>
    <w:p w14:paraId="2D1AC6AB" w14:textId="0CFABA8B" w:rsidR="00BA6B29" w:rsidRDefault="00035712" w:rsidP="00BA6B29">
      <w:r>
        <w:t>Many of the previously developed exposure-based routing methods (and applications) focus on dynamic exposure to air pollution. Finding least cost paths with respect to exposures to e.g. PM</w:t>
      </w:r>
      <w:r>
        <w:rPr>
          <w:vertAlign w:val="subscript"/>
        </w:rPr>
        <w:t>2.5</w:t>
      </w:r>
      <w:r>
        <w:t xml:space="preserve"> or PM</w:t>
      </w:r>
      <w:r>
        <w:rPr>
          <w:vertAlign w:val="subscript"/>
        </w:rPr>
        <w:t>10</w:t>
      </w:r>
      <w:r>
        <w:t xml:space="preserve"> particles has been demonstrated or at least addressed in several studies </w:t>
      </w:r>
      <w:r>
        <w:fldChar w:fldCharType="begin"/>
      </w:r>
      <w:r w:rsidR="00DB6673">
        <w:instrText xml:space="preserve"> ADDIN ZOTERO_ITEM CSL_CITATION {"citationID":"YNzjzd2s","properties":{"formattedCitation":"(Davies &amp; Whyatt, 2009; Hertel et al., 2008; Ribeiro &amp; Mendes, 2013)","plainCitation":"(Davies &amp; Whyatt, 2009; Hertel et al., 2008; Ribeiro &amp; Mendes, 2013)","dontUpdate":true,"noteIndex":0},"citationItems":[{"id":449,"uris":["http://zotero.org/users/5467145/items/L6WDMH6T"],"uri":["http://zotero.org/users/5467145/items/L6WDMH6T"],"itemData":{"id":449,"type":"article-journal","container-title":"Transactions in GIS","issue":"2","page":"229–246","source":"Google Scholar","title":"A least-cost approach to personal exposure reduction","volume":"13","author":[{"family":"Davies","given":"Gemma"},{"family":"Whyatt","given":"Duncan"}],"issued":{"date-parts":[["2009"]]}}},{"id":763,"uris":["http://zotero.org/users/5467145/items/PHZQQGLP"],"uri":["http://zotero.org/users/5467145/items/PHZQQGLP"],"itemData":{"id":763,"type":"article-journal","abstract":"A proper selection of route through the urban area may significantly reduce the air pollution exposure. This is the main conclusion from the presented study. Air pollution exposure is determined for two selected cohorts along the route going from home to working place, and back from working place to home. Exposure is determined with a street pollution model for three scenarios: bicycling along the shortest possible route, bicycling along the low exposure route along less trafficked streets, and finally taking the shortest trip using public transport. Furthermore, calculations are performed for the cases the trip takes place inside as well as outside the traffic rush hours. The results show that the accumulated air pollution exposure for the low exposure route is between 10% and 30% lower for the primary pollutants (NOx and CO). However, the difference is insignificant and in some cases even negative for the secondary pollutants (NO2 and PM10/PM2.5). Considering only the contribution from traffic in the travelled streets, the accumulated air pollution exposure is between 54% and 67% lower for the low exposure route. The bus is generally following highly trafficked streets, and the accumulated exposure along the bus route is therefore between 79% and 115% higher than the high exposure bicycle route (the short bicycle route). Travelling outside the rush hour time periods reduces the accumulated exposure between 10% and 30% for the primary pollutants, and between 5% and 20% for the secondary pollutants. The study indicates that a web based route planner for selecting the low exposure route through the city might be a good service for the public. In addition the public may be advised to travel outside rush hour time periods.","container-title":"Science of The Total Environment","DOI":"10.1016/j.scitotenv.2007.08.058","ISSN":"0048-9697","issue":"1","journalAbbreviation":"Science of The Total Environment","language":"en","page":"58-70","source":"ScienceDirect","title":"A proper choice of route significantly reduces air pollution exposure — A study on bicycle and bus trips in urban streets","volume":"389","author":[{"family":"Hertel","given":"Ole"},{"family":"Hvidberg","given":"Martin"},{"family":"Ketzel","given":"Matthias"},{"family":"Storm","given":"Lars"},{"family":"Stausgaard","given":"Lizzi"}],"issued":{"date-parts":[["2008",1,15]]}}},{"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e.g. Davies &amp; Whyatt, 2009; Hertel et al., 2008; Ribeiro &amp; Mendes, 2013)</w:t>
      </w:r>
      <w:r>
        <w:fldChar w:fldCharType="end"/>
      </w:r>
      <w:r>
        <w:t xml:space="preserve">. In these studies, considerable decreases (%) in the total exposure to the pollutants were found on the exposure-optimized paths, indicating a potential for green path route planners. </w:t>
      </w:r>
      <w:r w:rsidR="00750A42">
        <w:t xml:space="preserve">Common to most </w:t>
      </w:r>
      <w:r w:rsidR="009B729D">
        <w:t xml:space="preserve">of the prior </w:t>
      </w:r>
      <w:r w:rsidR="00750A42">
        <w:t xml:space="preserve">studies on exposure-based </w:t>
      </w:r>
      <w:r w:rsidR="00A41C09">
        <w:t>routing</w:t>
      </w:r>
      <w:r w:rsidR="00750A42">
        <w:t xml:space="preserve">, </w:t>
      </w:r>
      <w:r w:rsidR="009B5E7C">
        <w:t xml:space="preserve">the </w:t>
      </w:r>
      <w:r w:rsidR="00750A42">
        <w:t xml:space="preserve">alternative </w:t>
      </w:r>
      <w:r w:rsidR="000F2B54">
        <w:t xml:space="preserve">routes </w:t>
      </w:r>
      <w:r w:rsidR="00545F88">
        <w:t>are</w:t>
      </w:r>
      <w:r w:rsidR="00750A42">
        <w:t xml:space="preserve"> presented with </w:t>
      </w:r>
      <w:r w:rsidR="009868C0">
        <w:t>comprehensive</w:t>
      </w:r>
      <w:r w:rsidR="00750A42">
        <w:t xml:space="preserve"> statistics </w:t>
      </w:r>
      <w:r w:rsidR="00B45840">
        <w:t xml:space="preserve">allowing </w:t>
      </w:r>
      <w:r w:rsidR="00750A42">
        <w:t xml:space="preserve">comparison of </w:t>
      </w:r>
      <w:r w:rsidR="002C66A6">
        <w:t xml:space="preserve">differences in dynamic </w:t>
      </w:r>
      <w:r w:rsidR="00750A42">
        <w:t>exposure</w:t>
      </w:r>
      <w:r w:rsidR="002C66A6">
        <w:t xml:space="preserve">, </w:t>
      </w:r>
      <w:r w:rsidR="00B621EA">
        <w:t>route length</w:t>
      </w:r>
      <w:r w:rsidR="001D1009">
        <w:t xml:space="preserve"> </w:t>
      </w:r>
      <w:r w:rsidR="002C66A6">
        <w:t xml:space="preserve">and </w:t>
      </w:r>
      <w:r w:rsidR="001D1009">
        <w:t>travel time</w:t>
      </w:r>
      <w:r w:rsidR="006D406A">
        <w:t>.</w:t>
      </w:r>
      <w:r w:rsidR="000C2B78">
        <w:t xml:space="preserve"> </w:t>
      </w:r>
    </w:p>
    <w:p w14:paraId="74457455" w14:textId="0F91F550" w:rsidR="00B86D87" w:rsidRDefault="00A40511" w:rsidP="00BA6B29">
      <w:r>
        <w:t>Some</w:t>
      </w:r>
      <w:r w:rsidR="00192F84">
        <w:t xml:space="preserve"> of the exposure-based </w:t>
      </w:r>
      <w:r>
        <w:t xml:space="preserve">LCP </w:t>
      </w:r>
      <w:r w:rsidR="00192F84">
        <w:t xml:space="preserve">methods were developed </w:t>
      </w:r>
      <w:r w:rsidR="00C05A9C">
        <w:t xml:space="preserve">further as </w:t>
      </w:r>
      <w:r w:rsidR="00192F84">
        <w:t>web</w:t>
      </w:r>
      <w:r w:rsidR="009B5E7C">
        <w:t>-based route planner</w:t>
      </w:r>
      <w:r w:rsidR="00192F84">
        <w:t xml:space="preserve"> services</w:t>
      </w:r>
      <w:r w:rsidR="00C05A9C">
        <w:t xml:space="preserve"> (e.g</w:t>
      </w:r>
      <w:r w:rsidR="00192F84">
        <w:t>.</w:t>
      </w:r>
      <w:r w:rsidR="00C05A9C">
        <w:t xml:space="preserve"> </w:t>
      </w:r>
      <w:r w:rsidR="00C05A9C">
        <w:fldChar w:fldCharType="begin"/>
      </w:r>
      <w:r w:rsidR="00DB6673">
        <w:instrText xml:space="preserve"> ADDIN ZOTERO_ITEM CSL_CITATION {"citationID":"kJG7Wpyi","properties":{"formattedCitation":"(Hasenfratz et al., 2015; Hatzopoulou et al., 2013; Su et al., 2010)","plainCitation":"(Hasenfratz et al., 2015; Hatzopoulou et al., 2013; Su et al., 2010)","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id":874,"uris":["http://zotero.org/users/5467145/items/SFFYXA23"],"uri":["http://zotero.org/users/5467145/items/SFFYXA23"],"itemData":{"id":874,"type":"article-journal","container-title":"Environmental Research","note":"publisher: Elsevier","page":"58–61","source":"Google Scholar","title":"A web-based route planning tool to reduce cyclists' exposures to traffic pollution: A case study in Montreal, Canada","title-short":"A web-based route planning tool to reduce cyclists' exposures to traffic pollution","volume":"123","author":[{"family":"Hatzopoulou","given":"Marianne"},{"family":"Weichenthal","given":"Scott"},{"family":"Barreau","given":"Guillaume"},{"family":"Goldberg","given":"Mark"},{"family":"Farrell","given":"William"},{"family":"Crouse","given":"Dan"},{"family":"Ross","given":"Nancy"}],"issued":{"date-parts":[["2013"]]}}}],"schema":"https://github.com/citation-style-language/schema/raw/master/csl-citation.json"} </w:instrText>
      </w:r>
      <w:r w:rsidR="00C05A9C">
        <w:fldChar w:fldCharType="separate"/>
      </w:r>
      <w:r w:rsidR="009B5E7C">
        <w:rPr>
          <w:noProof/>
        </w:rPr>
        <w:t>Hasenfratz et al., 2015; Hatzopoulou et al., 2013; Su et al., 2010)</w:t>
      </w:r>
      <w:r w:rsidR="00C05A9C">
        <w:fldChar w:fldCharType="end"/>
      </w:r>
      <w:r w:rsidR="00F56F5C">
        <w:t>.</w:t>
      </w:r>
      <w:r w:rsidR="00C05A9C">
        <w:t xml:space="preserve"> </w:t>
      </w:r>
      <w:r w:rsidR="00236212">
        <w:t>In these services, s</w:t>
      </w:r>
      <w:r w:rsidR="002F4D00">
        <w:t xml:space="preserve">pecial attention </w:t>
      </w:r>
      <w:r w:rsidR="00900303">
        <w:t>has</w:t>
      </w:r>
      <w:r w:rsidR="009B131C">
        <w:t xml:space="preserve"> been paid </w:t>
      </w:r>
      <w:r w:rsidR="002F4D00">
        <w:t>on the visualization of the different route alternatives</w:t>
      </w:r>
      <w:r w:rsidR="00900303">
        <w:t xml:space="preserve"> </w:t>
      </w:r>
      <w:r w:rsidR="002F4D00">
        <w:t xml:space="preserve">as well as </w:t>
      </w:r>
      <w:r w:rsidR="00900303">
        <w:t xml:space="preserve">presenting respective </w:t>
      </w:r>
      <w:r w:rsidR="009B131C">
        <w:t xml:space="preserve">differences in </w:t>
      </w:r>
      <w:r w:rsidR="002F4D00">
        <w:t xml:space="preserve">exposures </w:t>
      </w:r>
      <w:r w:rsidR="008C12CE">
        <w:t>to pollutant</w:t>
      </w:r>
      <w:r w:rsidR="002366B6">
        <w:t>s</w:t>
      </w:r>
      <w:r w:rsidR="00B86D87">
        <w:t xml:space="preserve"> and travel times</w:t>
      </w:r>
      <w:r w:rsidR="00F56F5C">
        <w:t xml:space="preserve">. </w:t>
      </w:r>
      <w:r w:rsidR="00B86D87">
        <w:t xml:space="preserve">However, </w:t>
      </w:r>
      <w:r w:rsidR="00A73912">
        <w:t xml:space="preserve">no visual </w:t>
      </w:r>
      <w:r w:rsidR="00A73912">
        <w:lastRenderedPageBreak/>
        <w:t xml:space="preserve">representations of dynamic exposures to pollutants on the alternative routes were </w:t>
      </w:r>
      <w:r w:rsidR="00D878B6">
        <w:t>seen</w:t>
      </w:r>
      <w:r w:rsidR="00A73912">
        <w:t xml:space="preserve"> in the published route planners at the time of</w:t>
      </w:r>
      <w:r w:rsidR="002F36BD">
        <w:t xml:space="preserve"> writing this thesis</w:t>
      </w:r>
      <w:r w:rsidR="00A73912">
        <w:t xml:space="preserve">. </w:t>
      </w:r>
      <w:r w:rsidR="00F81233">
        <w:t xml:space="preserve">Instead, the properties of the routes (e.g. exposures, travel time and distance) were often presented only numerically. </w:t>
      </w:r>
      <w:r w:rsidR="00D65956">
        <w:t>To the author’s knowledge, t</w:t>
      </w:r>
      <w:r w:rsidR="002F36BD">
        <w:t xml:space="preserve">his is one of the identified shortcomings of the currently available (exposure-based) route planners </w:t>
      </w:r>
      <w:r w:rsidR="00D65956">
        <w:t xml:space="preserve">and </w:t>
      </w:r>
      <w:r w:rsidR="00D878B6">
        <w:t xml:space="preserve">thus </w:t>
      </w:r>
      <w:r w:rsidR="00D65956">
        <w:t xml:space="preserve">one of the </w:t>
      </w:r>
      <w:r w:rsidR="00AE6D5C">
        <w:t>motivations</w:t>
      </w:r>
      <w:r w:rsidR="00D65956">
        <w:t xml:space="preserve"> for creating a novel green path route planner application</w:t>
      </w:r>
      <w:r w:rsidR="002F36BD">
        <w:t>; how to better communicate journey-time exposure of different routes also visually</w:t>
      </w:r>
      <w:r w:rsidR="00515B9C">
        <w:t xml:space="preserve"> to the user</w:t>
      </w:r>
      <w:r w:rsidR="002F36BD">
        <w:t>?</w:t>
      </w:r>
    </w:p>
    <w:p w14:paraId="757624F8" w14:textId="5A643821" w:rsidR="00192F84" w:rsidRPr="00BA6B29" w:rsidRDefault="00AB1552" w:rsidP="00BA6B29">
      <w:r>
        <w:t>In the prior studies, p</w:t>
      </w:r>
      <w:r w:rsidR="00CD2D57">
        <w:t xml:space="preserve">ublishing </w:t>
      </w:r>
      <w:r>
        <w:t xml:space="preserve">an </w:t>
      </w:r>
      <w:r w:rsidR="00CD2D57">
        <w:t xml:space="preserve">exposure-based routing </w:t>
      </w:r>
      <w:r w:rsidR="00584875">
        <w:t>application</w:t>
      </w:r>
      <w:r w:rsidR="00CD2D57">
        <w:t xml:space="preserve"> as an online service</w:t>
      </w:r>
      <w:r w:rsidR="00900303">
        <w:t xml:space="preserve"> has </w:t>
      </w:r>
      <w:r w:rsidR="00CD2D57">
        <w:t xml:space="preserve">also </w:t>
      </w:r>
      <w:r w:rsidR="00900303">
        <w:t xml:space="preserve">required optimizing the efficiency of the LCP analysis to </w:t>
      </w:r>
      <w:r w:rsidR="00CD2D57">
        <w:t>support</w:t>
      </w:r>
      <w:r w:rsidR="00900303">
        <w:t xml:space="preserve"> responsive enough user experience. </w:t>
      </w:r>
      <w:r w:rsidR="0039534E">
        <w:fldChar w:fldCharType="begin"/>
      </w:r>
      <w:r w:rsidR="00DB6673">
        <w:instrText xml:space="preserve"> ADDIN ZOTERO_ITEM CSL_CITATION {"citationID":"lu3nRL1r","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39534E">
        <w:fldChar w:fldCharType="separate"/>
      </w:r>
      <w:r w:rsidR="0039534E">
        <w:rPr>
          <w:noProof/>
        </w:rPr>
        <w:t xml:space="preserve">Hasenfratz et al. </w:t>
      </w:r>
      <w:r w:rsidR="00900303">
        <w:rPr>
          <w:noProof/>
        </w:rPr>
        <w:t>(</w:t>
      </w:r>
      <w:r w:rsidR="0039534E">
        <w:rPr>
          <w:noProof/>
        </w:rPr>
        <w:t>2015)</w:t>
      </w:r>
      <w:r w:rsidR="0039534E">
        <w:fldChar w:fldCharType="end"/>
      </w:r>
      <w:r w:rsidR="0039534E">
        <w:t xml:space="preserve"> demonstrated </w:t>
      </w:r>
      <w:r w:rsidR="006D11FE">
        <w:t>how</w:t>
      </w:r>
      <w:r w:rsidR="0039534E">
        <w:t xml:space="preserve"> using static pollution maps </w:t>
      </w:r>
      <w:r w:rsidR="00286E8A">
        <w:t xml:space="preserve">and loading the </w:t>
      </w:r>
      <w:r w:rsidR="0046750D">
        <w:t xml:space="preserve">whole </w:t>
      </w:r>
      <w:r w:rsidR="00286E8A">
        <w:t xml:space="preserve">LCP analysis application </w:t>
      </w:r>
      <w:r w:rsidR="0039534E">
        <w:t xml:space="preserve">into the memory of a smartphone can provide very fast responses to user’s </w:t>
      </w:r>
      <w:r w:rsidR="007D3062">
        <w:t>actions</w:t>
      </w:r>
      <w:r w:rsidR="0039534E">
        <w:t>.</w:t>
      </w:r>
      <w:r w:rsidR="00274BEF">
        <w:t xml:space="preserve"> </w:t>
      </w:r>
      <w:r w:rsidR="00930182">
        <w:t>On</w:t>
      </w:r>
      <w:r w:rsidR="00274BEF">
        <w:t xml:space="preserve"> the other hand</w:t>
      </w:r>
      <w:r w:rsidR="00961697">
        <w:t>,</w:t>
      </w:r>
      <w:r w:rsidR="00274BEF">
        <w:t xml:space="preserve"> </w:t>
      </w:r>
      <w:r w:rsidR="009E5FC9">
        <w:t xml:space="preserve">for example </w:t>
      </w:r>
      <w:r w:rsidR="00274BEF">
        <w:fldChar w:fldCharType="begin"/>
      </w:r>
      <w:r w:rsidR="00DB6673">
        <w:instrText xml:space="preserve"> ADDIN ZOTERO_ITEM CSL_CITATION {"citationID":"s6HJ9bti","properties":{"formattedCitation":"(Su et al., 2010)","plainCitation":"(Su et al., 2010)","dontUpdate":true,"noteIndex":0},"citationItems":[{"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274BEF">
        <w:fldChar w:fldCharType="separate"/>
      </w:r>
      <w:r w:rsidR="00274BEF">
        <w:rPr>
          <w:noProof/>
        </w:rPr>
        <w:t xml:space="preserve">Su et al. </w:t>
      </w:r>
      <w:r w:rsidR="00C07B8F">
        <w:rPr>
          <w:noProof/>
        </w:rPr>
        <w:t>(</w:t>
      </w:r>
      <w:r w:rsidR="00274BEF">
        <w:rPr>
          <w:noProof/>
        </w:rPr>
        <w:t>2010)</w:t>
      </w:r>
      <w:r w:rsidR="00274BEF">
        <w:fldChar w:fldCharType="end"/>
      </w:r>
      <w:r w:rsidR="00274BEF">
        <w:t xml:space="preserve"> implemented their route planner as a service based </w:t>
      </w:r>
      <w:r w:rsidR="00C07B8F">
        <w:t xml:space="preserve">web </w:t>
      </w:r>
      <w:r w:rsidR="00274BEF">
        <w:t xml:space="preserve">application, where </w:t>
      </w:r>
      <w:r w:rsidR="00001164">
        <w:t xml:space="preserve">a distinct </w:t>
      </w:r>
      <w:r w:rsidR="00274BEF">
        <w:t>user interface</w:t>
      </w:r>
      <w:r w:rsidR="00001164">
        <w:t xml:space="preserve"> application</w:t>
      </w:r>
      <w:r w:rsidR="00274BEF">
        <w:t xml:space="preserve"> communicates with a exposure-based LCP service via asynchronous requests</w:t>
      </w:r>
      <w:r w:rsidR="00900303">
        <w:t xml:space="preserve">, leaving the user interface </w:t>
      </w:r>
      <w:r w:rsidR="009E59F0">
        <w:t xml:space="preserve">active </w:t>
      </w:r>
      <w:r w:rsidR="009B76AE">
        <w:t xml:space="preserve">even </w:t>
      </w:r>
      <w:r w:rsidR="009E59F0">
        <w:t>at times when routes are being calculated</w:t>
      </w:r>
      <w:r w:rsidR="00F376A9">
        <w:t xml:space="preserve">. By reviewing the discovered literature on exposure-based route planners, the latter approach </w:t>
      </w:r>
      <w:r w:rsidR="00A264D1">
        <w:t xml:space="preserve">was found </w:t>
      </w:r>
      <w:r w:rsidR="00F376A9">
        <w:t>somewhat more utilized than building standalone mobile or desktop applications</w:t>
      </w:r>
      <w:r w:rsidR="004666FA">
        <w:t xml:space="preserve"> (such as the one by </w:t>
      </w:r>
      <w:r w:rsidR="004666FA">
        <w:fldChar w:fldCharType="begin"/>
      </w:r>
      <w:r w:rsidR="00DB6673">
        <w:instrText xml:space="preserve"> ADDIN ZOTERO_ITEM CSL_CITATION {"citationID":"D9VG0KYs","properties":{"formattedCitation":"(Hasenfratz et al., 2015)","plainCitation":"(Hasenfratz et al., 2015)","dontUpdate":true,"noteIndex":0},"citationItems":[{"id":772,"uris":["http://zotero.org/users/5467145/items/R2J9DY53"],"uri":["http://zotero.org/users/5467145/items/R2J9DY53"],"itemData":{"id":772,"type":"paper-conference","container-title":"Proceedings of the 14th International Conference on Information Processing in Sensor Networks","page":"398–399","source":"Google Scholar","title":"Health-optimal routing in urban areas","author":[{"family":"Hasenfratz","given":"David"},{"family":"Arn","given":"Tabita"},{"family":"Concini","given":"Ivo","non-dropping-particle":"de"},{"family":"Saukh","given":"Olga"},{"family":"Thiele","given":"Lothar"}],"issued":{"date-parts":[["2015"]]}}}],"schema":"https://github.com/citation-style-language/schema/raw/master/csl-citation.json"} </w:instrText>
      </w:r>
      <w:r w:rsidR="004666FA">
        <w:fldChar w:fldCharType="separate"/>
      </w:r>
      <w:r w:rsidR="004666FA">
        <w:rPr>
          <w:noProof/>
        </w:rPr>
        <w:t>Hasenfratz et al. (2015))</w:t>
      </w:r>
      <w:r w:rsidR="004666FA">
        <w:fldChar w:fldCharType="end"/>
      </w:r>
      <w:r w:rsidR="00F376A9">
        <w:t xml:space="preserve">. A variety of </w:t>
      </w:r>
      <w:r w:rsidR="00A85296">
        <w:t>viable</w:t>
      </w:r>
      <w:r w:rsidR="002E5E27">
        <w:t xml:space="preserve"> technical implementations for such services seem to be available due to </w:t>
      </w:r>
      <w:r w:rsidR="00373FA4">
        <w:t xml:space="preserve">the </w:t>
      </w:r>
      <w:r w:rsidR="002E5E27">
        <w:t xml:space="preserve">increased opportunities that modern Web GIS technologies </w:t>
      </w:r>
      <w:r w:rsidR="00373FA4">
        <w:t xml:space="preserve">enable </w:t>
      </w:r>
      <w:r w:rsidR="00915547">
        <w:t>(</w:t>
      </w:r>
      <w:r w:rsidR="00AB0A94">
        <w:t xml:space="preserve">see </w:t>
      </w:r>
      <w:r w:rsidR="00D1160C">
        <w:t>2.7</w:t>
      </w:r>
      <w:r w:rsidR="00915547">
        <w:t>).</w:t>
      </w:r>
      <w:r w:rsidR="00120D3A">
        <w:t xml:space="preserve"> </w:t>
      </w:r>
    </w:p>
    <w:p w14:paraId="22108FC0" w14:textId="77777777" w:rsidR="006D7B54" w:rsidRDefault="001E41FD" w:rsidP="006D7B54">
      <w:pPr>
        <w:pStyle w:val="Heading2"/>
      </w:pPr>
      <w:bookmarkStart w:id="17" w:name="_Toc37689956"/>
      <w:r w:rsidRPr="00CC2F87">
        <w:t>Web GIS</w:t>
      </w:r>
      <w:r w:rsidR="00597234">
        <w:t xml:space="preserve"> concepts and development</w:t>
      </w:r>
      <w:r w:rsidR="006D7B54">
        <w:t>s</w:t>
      </w:r>
      <w:bookmarkEnd w:id="17"/>
    </w:p>
    <w:p w14:paraId="00FF79A3" w14:textId="77777777" w:rsidR="000347CE" w:rsidRDefault="0038564F" w:rsidP="003A6E89">
      <w:r>
        <w:t xml:space="preserve">In this chapter, </w:t>
      </w:r>
      <w:r w:rsidR="00395E6B">
        <w:t xml:space="preserve">some </w:t>
      </w:r>
      <w:r>
        <w:t xml:space="preserve">concepts and developments </w:t>
      </w:r>
      <w:r w:rsidR="00395E6B">
        <w:t xml:space="preserve">of modern </w:t>
      </w:r>
      <w:r w:rsidR="00EF2D8B">
        <w:t>W</w:t>
      </w:r>
      <w:r>
        <w:t>eb GIS are reviewed</w:t>
      </w:r>
      <w:r w:rsidR="00395E6B">
        <w:t>.</w:t>
      </w:r>
      <w:r>
        <w:t xml:space="preserve"> </w:t>
      </w:r>
      <w:r w:rsidR="00A360EA">
        <w:t>In order to</w:t>
      </w:r>
      <w:r w:rsidR="00395E6B">
        <w:t xml:space="preserve"> ensure that state of the art technologies </w:t>
      </w:r>
      <w:proofErr w:type="gramStart"/>
      <w:r w:rsidR="00395E6B">
        <w:t>are</w:t>
      </w:r>
      <w:proofErr w:type="gramEnd"/>
      <w:r w:rsidR="00395E6B">
        <w:t xml:space="preserve"> used in the technical implementation of the quiet path route planner</w:t>
      </w:r>
      <w:r w:rsidR="00A360EA">
        <w:t>, the focus is on the latest technological advancements that can empower highly interactive web map applications</w:t>
      </w:r>
      <w:r>
        <w:t>.</w:t>
      </w:r>
      <w:r w:rsidR="0076761B">
        <w:t xml:space="preserve"> </w:t>
      </w:r>
    </w:p>
    <w:p w14:paraId="06940A27" w14:textId="67FF74E9" w:rsidR="00DA1F8B" w:rsidRDefault="00DA1F8B" w:rsidP="003A6E89">
      <w:r>
        <w:t xml:space="preserve">According to </w:t>
      </w:r>
      <w:r>
        <w:fldChar w:fldCharType="begin"/>
      </w:r>
      <w:r w:rsidR="00DB6673">
        <w:instrText xml:space="preserve"> ADDIN ZOTERO_ITEM CSL_CITATION {"citationID":"hiNtbzdK","properties":{"formattedCitation":"(Agrawal &amp; Gupta, 2017; Veenendaal et al., 2017)","plainCitation":"(Agrawal &amp; Gupta, 2017; Veenendaal et al., 2017)","dontUpdate":true,"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fldChar w:fldCharType="separate"/>
      </w:r>
      <w:r>
        <w:rPr>
          <w:noProof/>
        </w:rPr>
        <w:t>Agrawal &amp; Gupta</w:t>
      </w:r>
      <w:r w:rsidR="0094616B">
        <w:rPr>
          <w:noProof/>
        </w:rPr>
        <w:t xml:space="preserve"> </w:t>
      </w:r>
      <w:r>
        <w:rPr>
          <w:noProof/>
        </w:rPr>
        <w:t xml:space="preserve"> </w:t>
      </w:r>
      <w:r w:rsidR="0094616B">
        <w:rPr>
          <w:noProof/>
        </w:rPr>
        <w:t>(</w:t>
      </w:r>
      <w:r>
        <w:rPr>
          <w:noProof/>
        </w:rPr>
        <w:t>2017</w:t>
      </w:r>
      <w:r w:rsidR="0094616B">
        <w:rPr>
          <w:noProof/>
        </w:rPr>
        <w:t>) and</w:t>
      </w:r>
      <w:r>
        <w:rPr>
          <w:noProof/>
        </w:rPr>
        <w:t xml:space="preserve"> Veenendaal et al. </w:t>
      </w:r>
      <w:r w:rsidR="0094616B">
        <w:rPr>
          <w:noProof/>
        </w:rPr>
        <w:t>(</w:t>
      </w:r>
      <w:r>
        <w:rPr>
          <w:noProof/>
        </w:rPr>
        <w:t>2017)</w:t>
      </w:r>
      <w:r>
        <w:fldChar w:fldCharType="end"/>
      </w:r>
      <w:r>
        <w:t xml:space="preserve">, </w:t>
      </w:r>
      <w:r w:rsidR="000347CE">
        <w:t xml:space="preserve">recent </w:t>
      </w:r>
      <w:r>
        <w:t xml:space="preserve">developments in </w:t>
      </w:r>
      <w:r w:rsidR="00661D49">
        <w:t>W</w:t>
      </w:r>
      <w:r>
        <w:t xml:space="preserve">eb GIS technologies and </w:t>
      </w:r>
      <w:r w:rsidR="009C3033">
        <w:t xml:space="preserve">in </w:t>
      </w:r>
      <w:r w:rsidR="007316A1">
        <w:t xml:space="preserve">their </w:t>
      </w:r>
      <w:r>
        <w:t xml:space="preserve">applications have happened in the context of emerging paradigms in </w:t>
      </w:r>
      <w:r w:rsidR="00595CF8">
        <w:t xml:space="preserve">common </w:t>
      </w:r>
      <w:r>
        <w:t xml:space="preserve">web </w:t>
      </w:r>
      <w:r w:rsidR="00CB4481">
        <w:t>technologies</w:t>
      </w:r>
      <w:r w:rsidR="007316A1">
        <w:t xml:space="preserve"> and increasing numbers of users.</w:t>
      </w:r>
      <w:r w:rsidR="00305D46">
        <w:t xml:space="preserve"> </w:t>
      </w:r>
      <w:r w:rsidR="002D2475">
        <w:t xml:space="preserve">Alongside the growing </w:t>
      </w:r>
      <w:r w:rsidR="00FD6C27">
        <w:t xml:space="preserve">number of </w:t>
      </w:r>
      <w:r w:rsidR="002D2475">
        <w:t>web users</w:t>
      </w:r>
      <w:r w:rsidR="00FD6C27">
        <w:t xml:space="preserve">, </w:t>
      </w:r>
      <w:r w:rsidR="002D2475">
        <w:t xml:space="preserve">also </w:t>
      </w:r>
      <w:r w:rsidR="00FD6C27">
        <w:t>the way</w:t>
      </w:r>
      <w:r w:rsidR="000F5E2F">
        <w:t>s</w:t>
      </w:r>
      <w:r w:rsidR="00FD6C27">
        <w:t xml:space="preserve"> </w:t>
      </w:r>
      <w:r w:rsidR="002D2475">
        <w:t xml:space="preserve">using web services </w:t>
      </w:r>
      <w:r w:rsidR="00A952C9">
        <w:t>ha</w:t>
      </w:r>
      <w:r w:rsidR="00EA7A8F">
        <w:t>ve</w:t>
      </w:r>
      <w:r w:rsidR="00FD6C27">
        <w:t xml:space="preserve"> </w:t>
      </w:r>
      <w:r w:rsidR="002D2475">
        <w:t xml:space="preserve">changed. Increasing number of web users prefer </w:t>
      </w:r>
      <w:r w:rsidR="00FD6C27">
        <w:t xml:space="preserve">mobile </w:t>
      </w:r>
      <w:r w:rsidR="002D2475">
        <w:t>over desktop</w:t>
      </w:r>
      <w:r w:rsidR="00A62471">
        <w:t xml:space="preserve"> </w:t>
      </w:r>
      <w:r w:rsidR="00A62471">
        <w:fldChar w:fldCharType="begin"/>
      </w:r>
      <w:r w:rsidR="00A62471">
        <w:instrText xml:space="preserve"> ADDIN ZOTERO_ITEM CSL_CITATION {"citationID":"GPTwxPKB","properties":{"formattedCitation":"(Meeker &amp; Wu, 2013, 2018)","plainCitation":"(Meeker &amp; Wu, 2013, 2018)","noteIndex":0},"citationItems":[{"id":877,"uris":["http://zotero.org/users/5467145/items/FLEYHVL2"],"uri":["http://zotero.org/users/5467145/items/FLEYHVL2"],"itemData":{"id":877,"type":"paper-conference","container-title":"Proc D11 Conference. Rancho Palos Verdes","publisher":"Citeseer","source":"Google Scholar","title":"Internet trends","author":[{"family":"Meeker","given":"Mary"},{"family":"Wu","given":"Liang"}],"issued":{"date-parts":[["2013"]]}}},{"id":878,"uris":["http://zotero.org/users/5467145/items/JAZ4TCET"],"uri":["http://zotero.org/users/5467145/items/JAZ4TCET"],"itemData":{"id":878,"type":"book","publisher":"Kleiner Perkins","source":"Google Scholar","title":"Internet trends 2018","author":[{"family":"Meeker","given":"Mary"},{"family":"Wu","given":"Liang"}],"issued":{"date-parts":[["2018"]]}}}],"schema":"https://github.com/citation-style-language/schema/raw/master/csl-citation.json"} </w:instrText>
      </w:r>
      <w:r w:rsidR="00A62471">
        <w:fldChar w:fldCharType="separate"/>
      </w:r>
      <w:r w:rsidR="00A62471">
        <w:rPr>
          <w:noProof/>
        </w:rPr>
        <w:t>(Meeker &amp; Wu, 2013, 2018)</w:t>
      </w:r>
      <w:r w:rsidR="00A62471">
        <w:fldChar w:fldCharType="end"/>
      </w:r>
      <w:r w:rsidR="00D07D15">
        <w:t>,</w:t>
      </w:r>
      <w:r w:rsidR="002D2475">
        <w:t xml:space="preserve"> </w:t>
      </w:r>
      <w:r w:rsidR="0028343C">
        <w:t xml:space="preserve">which has </w:t>
      </w:r>
      <w:r w:rsidR="002D2475">
        <w:t>create</w:t>
      </w:r>
      <w:r w:rsidR="0028343C">
        <w:t xml:space="preserve">d new </w:t>
      </w:r>
      <w:r w:rsidR="0076152C">
        <w:t xml:space="preserve">demand and </w:t>
      </w:r>
      <w:r w:rsidR="00FD6C27">
        <w:t xml:space="preserve">opportunities for </w:t>
      </w:r>
      <w:r w:rsidR="003F4FF0">
        <w:t xml:space="preserve">mobile-friendly </w:t>
      </w:r>
      <w:r w:rsidR="00FD6C27">
        <w:t>web map applications</w:t>
      </w:r>
      <w:r w:rsidR="00A62471">
        <w:t xml:space="preserve"> </w:t>
      </w:r>
      <w:r w:rsidR="00A62471">
        <w:fldChar w:fldCharType="begin"/>
      </w:r>
      <w:r w:rsidR="00A62471">
        <w:instrText xml:space="preserve"> ADDIN ZOTERO_ITEM CSL_CITATION {"citationID":"oNlYvFi4","properties":{"formattedCitation":"(Veenendaal et al., 2017)","plainCitation":"(Veenendaal et al., 2017)","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A62471">
        <w:fldChar w:fldCharType="separate"/>
      </w:r>
      <w:r w:rsidR="00A62471">
        <w:rPr>
          <w:noProof/>
        </w:rPr>
        <w:t>(Veenendaal et al., 2017)</w:t>
      </w:r>
      <w:r w:rsidR="00A62471">
        <w:fldChar w:fldCharType="end"/>
      </w:r>
      <w:r w:rsidR="00FD6C27">
        <w:t xml:space="preserve">. </w:t>
      </w:r>
      <w:r w:rsidR="00C456A5">
        <w:t>In other words, i</w:t>
      </w:r>
      <w:r w:rsidR="00A6298C">
        <w:t xml:space="preserve">t has been acknowledged that mobile users are the primary user group of many, if not most, new web applications. </w:t>
      </w:r>
      <w:r w:rsidR="00AF4362">
        <w:t>T</w:t>
      </w:r>
      <w:r w:rsidR="0028343C">
        <w:t>hi</w:t>
      </w:r>
      <w:r w:rsidR="00A6298C">
        <w:t>s</w:t>
      </w:r>
      <w:r w:rsidR="0028343C">
        <w:t xml:space="preserve"> shift </w:t>
      </w:r>
      <w:r w:rsidR="00AF4362">
        <w:t xml:space="preserve">has facilitated the adaptation of mobile-first principle and Responsive Web </w:t>
      </w:r>
      <w:r w:rsidR="00AF4362">
        <w:lastRenderedPageBreak/>
        <w:t>Design (RWD) in web development</w:t>
      </w:r>
      <w:r w:rsidR="00CC02B5">
        <w:t>;</w:t>
      </w:r>
      <w:r w:rsidR="008A7793">
        <w:t xml:space="preserve"> the content and user interfaces (UIs) of modern web applications have been designed to look good </w:t>
      </w:r>
      <w:r w:rsidR="00347D52">
        <w:t>on</w:t>
      </w:r>
      <w:r w:rsidR="008A7793">
        <w:t xml:space="preserve"> screens of all sizes</w:t>
      </w:r>
      <w:r w:rsidR="00955A6D">
        <w:t xml:space="preserve"> </w:t>
      </w:r>
      <w:r w:rsidR="008A7793">
        <w:t>(RWD)</w:t>
      </w:r>
      <w:r w:rsidR="00955A6D">
        <w:t xml:space="preserve">, starting from the very smallest </w:t>
      </w:r>
      <w:r w:rsidR="00A103EA">
        <w:t>ones</w:t>
      </w:r>
      <w:r w:rsidR="005C02DC">
        <w:t xml:space="preserve"> (mobile-first)</w:t>
      </w:r>
      <w:r w:rsidR="008A7793">
        <w:t xml:space="preserve">. </w:t>
      </w:r>
    </w:p>
    <w:p w14:paraId="1BB62090" w14:textId="28307922" w:rsidR="00BD707A" w:rsidRDefault="00FB3EAD" w:rsidP="005C459E">
      <w:r>
        <w:t>E</w:t>
      </w:r>
      <w:r w:rsidR="00E34963">
        <w:t xml:space="preserve">merging </w:t>
      </w:r>
      <w:r w:rsidR="005A23C8">
        <w:t>service-oriented architecture</w:t>
      </w:r>
      <w:r w:rsidR="005455E7">
        <w:t>s</w:t>
      </w:r>
      <w:r w:rsidR="005A23C8">
        <w:t xml:space="preserve"> (SOA) </w:t>
      </w:r>
      <w:r w:rsidR="005455E7">
        <w:t>have</w:t>
      </w:r>
      <w:r w:rsidR="001E37E5">
        <w:t xml:space="preserve"> </w:t>
      </w:r>
      <w:r w:rsidR="008830E4">
        <w:t xml:space="preserve">allowed distributing the </w:t>
      </w:r>
      <w:r w:rsidR="008E4293">
        <w:t xml:space="preserve">most expensive data processing </w:t>
      </w:r>
      <w:r w:rsidR="00EE4E14">
        <w:t>and</w:t>
      </w:r>
      <w:r w:rsidR="008E4293">
        <w:t xml:space="preserve"> analysis operations </w:t>
      </w:r>
      <w:r w:rsidR="00FB4E61">
        <w:t xml:space="preserve">in </w:t>
      </w:r>
      <w:r w:rsidR="00927734">
        <w:t>dedicated machines.</w:t>
      </w:r>
      <w:r w:rsidR="001E37E5">
        <w:t xml:space="preserve"> </w:t>
      </w:r>
      <w:r w:rsidR="00307427">
        <w:t xml:space="preserve">The </w:t>
      </w:r>
      <w:r w:rsidR="001E37E5">
        <w:t>concept has also been applied in Web GIS</w:t>
      </w:r>
      <w:r w:rsidR="003962A2">
        <w:t xml:space="preserve"> applications</w:t>
      </w:r>
      <w:r w:rsidR="001E37E5">
        <w:t xml:space="preserve">, enabling </w:t>
      </w:r>
      <w:r w:rsidR="005A23C8">
        <w:t xml:space="preserve">uninterrupted </w:t>
      </w:r>
      <w:r w:rsidR="006A3E2D">
        <w:t>user interface</w:t>
      </w:r>
      <w:r w:rsidR="001E37E5">
        <w:t>s</w:t>
      </w:r>
      <w:r w:rsidR="005A23C8">
        <w:t xml:space="preserve"> </w:t>
      </w:r>
      <w:r w:rsidR="001E37E5">
        <w:t>and fast geospatial processing and analysis</w:t>
      </w:r>
      <w:r w:rsidR="005A23C8">
        <w:t>.</w:t>
      </w:r>
      <w:r w:rsidR="001E37E5">
        <w:t xml:space="preserve"> Another benefit from SOA is scalability of </w:t>
      </w:r>
      <w:r w:rsidR="00942D81">
        <w:t xml:space="preserve">web </w:t>
      </w:r>
      <w:r w:rsidR="001E37E5">
        <w:t xml:space="preserve">applications to support </w:t>
      </w:r>
      <w:r w:rsidR="00942D81">
        <w:t>high but changing</w:t>
      </w:r>
      <w:r w:rsidR="001E37E5">
        <w:t xml:space="preserve"> numbers of concurrent users.</w:t>
      </w:r>
      <w:r w:rsidR="005C747D">
        <w:t xml:space="preserve"> These </w:t>
      </w:r>
      <w:r w:rsidR="00744671">
        <w:t>development</w:t>
      </w:r>
      <w:r w:rsidR="005C747D">
        <w:t>s</w:t>
      </w:r>
      <w:r w:rsidR="00744671">
        <w:t xml:space="preserve"> </w:t>
      </w:r>
      <w:r w:rsidR="00E32AAD">
        <w:t xml:space="preserve">can </w:t>
      </w:r>
      <w:r w:rsidR="00E569A7">
        <w:t xml:space="preserve">be seen as an adoption of a larger scale paradigm shift from </w:t>
      </w:r>
      <w:r w:rsidR="00DB4AA9">
        <w:t>independent</w:t>
      </w:r>
      <w:r w:rsidR="00E569A7">
        <w:t xml:space="preserve"> applications to service-oriented architecture</w:t>
      </w:r>
      <w:r w:rsidR="000B54B3">
        <w:t>s</w:t>
      </w:r>
      <w:r w:rsidR="00E569A7">
        <w:t xml:space="preserve"> in </w:t>
      </w:r>
      <w:r w:rsidR="00A90B1D">
        <w:t>Web GIS</w:t>
      </w:r>
      <w:r w:rsidR="00E569A7">
        <w:t xml:space="preserve"> </w:t>
      </w:r>
      <w:r w:rsidR="00E569A7">
        <w:fldChar w:fldCharType="begin"/>
      </w:r>
      <w:r w:rsidR="00E569A7">
        <w:instrText xml:space="preserve"> ADDIN ZOTERO_ITEM CSL_CITATION {"citationID":"DQNHwIRy","properties":{"formattedCitation":"(Agrawal &amp; Gupta, 2017)","plainCitation":"(Agrawal &amp; Gupta, 2017)","noteIndex":0},"citationItems":[{"id":798,"uris":["http://zotero.org/users/5467145/items/5DZI7TPD"],"uri":["http://zotero.org/users/5467145/items/5DZI7TPD"],"itemData":{"id":798,"type":"article-journal","container-title":"Arabian Journal of Geosciences","issue":"23","page":"518","source":"Google Scholar","title":"Web GIS and its architecture: a review","title-short":"Web GIS and its architecture","volume":"10","author":[{"family":"Agrawal","given":"Sonam"},{"family":"Gupta","given":"R. D."}],"issued":{"date-parts":[["2017"]]}}}],"schema":"https://github.com/citation-style-language/schema/raw/master/csl-citation.json"} </w:instrText>
      </w:r>
      <w:r w:rsidR="00E569A7">
        <w:fldChar w:fldCharType="separate"/>
      </w:r>
      <w:r w:rsidR="00E569A7">
        <w:rPr>
          <w:noProof/>
        </w:rPr>
        <w:t>(Agrawal &amp; Gupta, 2017)</w:t>
      </w:r>
      <w:r w:rsidR="00E569A7">
        <w:fldChar w:fldCharType="end"/>
      </w:r>
      <w:r w:rsidR="00243BB4">
        <w:t xml:space="preserve">. </w:t>
      </w:r>
      <w:r w:rsidR="00F13F99">
        <w:t xml:space="preserve">As per </w:t>
      </w:r>
      <w:r w:rsidR="00F13F99">
        <w:fldChar w:fldCharType="begin"/>
      </w:r>
      <w:r w:rsidR="00DB6673">
        <w:instrText xml:space="preserve"> ADDIN ZOTERO_ITEM CSL_CITATION {"citationID":"dFQBPynl","properties":{"formattedCitation":"(Lu, 2005)","plainCitation":"(Lu, 2005)","dontUpdate":true,"noteIndex":0},"citationItems":[{"id":785,"uris":["http://zotero.org/users/5467145/items/CBVMYET3"],"uri":["http://zotero.org/users/5467145/items/CBVMYET3"],"itemData":{"id":785,"type":"paper-conference","container-title":"2005 IEEE International Conference on Services Computing (SCC'05) Vol-1","page":"191–197","publisher":"IEEE","source":"Google Scholar","title":"An investigation on service-oriented architecture for constructing distributed web gis application","volume":"1","author":[{"family":"Lu","given":"Xiaolin"}],"issued":{"date-parts":[["2005"]]}}}],"schema":"https://github.com/citation-style-language/schema/raw/master/csl-citation.json"} </w:instrText>
      </w:r>
      <w:r w:rsidR="00F13F99">
        <w:fldChar w:fldCharType="separate"/>
      </w:r>
      <w:r w:rsidR="00F13F99">
        <w:rPr>
          <w:noProof/>
        </w:rPr>
        <w:t xml:space="preserve">Lu </w:t>
      </w:r>
      <w:r w:rsidR="001E37E5">
        <w:rPr>
          <w:noProof/>
        </w:rPr>
        <w:t>(</w:t>
      </w:r>
      <w:r w:rsidR="00F13F99">
        <w:rPr>
          <w:noProof/>
        </w:rPr>
        <w:t>2005)</w:t>
      </w:r>
      <w:r w:rsidR="00F13F99">
        <w:fldChar w:fldCharType="end"/>
      </w:r>
      <w:r w:rsidR="00F13F99">
        <w:t>, “</w:t>
      </w:r>
      <w:r w:rsidR="00F13F99" w:rsidRPr="00F83362">
        <w:t>The service-oriented architecture is a very promising architecture for practical implementation of the next generation geographical information systems</w:t>
      </w:r>
      <w:r w:rsidR="00F13F99">
        <w:t xml:space="preserve">”. </w:t>
      </w:r>
      <w:r w:rsidR="00E82918">
        <w:t>D</w:t>
      </w:r>
      <w:r w:rsidR="00F13F99">
        <w:t>evelopment of SOA</w:t>
      </w:r>
      <w:r w:rsidR="00DD1032">
        <w:t>-based</w:t>
      </w:r>
      <w:r w:rsidR="00F01FD6">
        <w:t xml:space="preserve"> </w:t>
      </w:r>
      <w:r w:rsidR="00A90B1D">
        <w:t>Web GIS</w:t>
      </w:r>
      <w:r w:rsidR="00A03AA4">
        <w:t xml:space="preserve"> </w:t>
      </w:r>
      <w:r w:rsidR="00DD1032">
        <w:t xml:space="preserve">solutions </w:t>
      </w:r>
      <w:r w:rsidR="009475C1">
        <w:t xml:space="preserve">have </w:t>
      </w:r>
      <w:r w:rsidR="00FA3001">
        <w:t>been</w:t>
      </w:r>
      <w:r w:rsidR="001D5DC6">
        <w:t xml:space="preserve"> facilitated by the</w:t>
      </w:r>
      <w:r w:rsidR="00F2263D">
        <w:t xml:space="preserve"> emergence of</w:t>
      </w:r>
      <w:r w:rsidR="001D5DC6">
        <w:t xml:space="preserve"> cloud</w:t>
      </w:r>
      <w:r w:rsidR="00FA3001">
        <w:t>-</w:t>
      </w:r>
      <w:r w:rsidR="001D5DC6">
        <w:t>computing platforms</w:t>
      </w:r>
      <w:r w:rsidR="00401B95">
        <w:t>.</w:t>
      </w:r>
      <w:r w:rsidR="004C16A9">
        <w:t xml:space="preserve"> These services allow running GIS</w:t>
      </w:r>
      <w:r w:rsidR="00581BFF">
        <w:t xml:space="preserve"> </w:t>
      </w:r>
      <w:r w:rsidR="004C16A9">
        <w:t xml:space="preserve">applications in appropriate infrastructure, either </w:t>
      </w:r>
      <w:r w:rsidR="009475C1">
        <w:t xml:space="preserve">in </w:t>
      </w:r>
      <w:r w:rsidR="004C16A9">
        <w:t xml:space="preserve">hosted servers or </w:t>
      </w:r>
      <w:r w:rsidR="009475C1">
        <w:t xml:space="preserve">using a </w:t>
      </w:r>
      <w:r w:rsidR="004C16A9">
        <w:t>serverless architecture</w:t>
      </w:r>
      <w:r w:rsidR="00DE3BAF">
        <w:t xml:space="preserve">. </w:t>
      </w:r>
      <w:r w:rsidR="00581BFF">
        <w:t xml:space="preserve">Then, </w:t>
      </w:r>
      <w:r w:rsidR="00701C39">
        <w:t>d</w:t>
      </w:r>
      <w:r w:rsidR="00E82E5F">
        <w:t>istributed GIS</w:t>
      </w:r>
      <w:r w:rsidR="00581BFF">
        <w:t xml:space="preserve"> </w:t>
      </w:r>
      <w:r w:rsidR="00E82E5F">
        <w:t>services</w:t>
      </w:r>
      <w:r w:rsidR="000748A5">
        <w:t xml:space="preserve"> and data sources</w:t>
      </w:r>
      <w:r w:rsidR="00E82E5F">
        <w:t xml:space="preserve"> can be utilized via application programming interfaces (APIs</w:t>
      </w:r>
      <w:r w:rsidR="000748A5">
        <w:t>)</w:t>
      </w:r>
      <w:r w:rsidR="00876226">
        <w:t xml:space="preserve"> </w:t>
      </w:r>
      <w:r w:rsidR="0099216D">
        <w:t>in similar manner</w:t>
      </w:r>
      <w:r w:rsidR="00876226">
        <w:t xml:space="preserve"> as </w:t>
      </w:r>
      <w:r w:rsidR="009F147D">
        <w:t xml:space="preserve">other </w:t>
      </w:r>
      <w:r w:rsidR="00876226">
        <w:t>web services</w:t>
      </w:r>
      <w:r w:rsidR="000748A5">
        <w:t>.</w:t>
      </w:r>
      <w:r w:rsidR="003B2A13">
        <w:t xml:space="preserve"> </w:t>
      </w:r>
      <w:r w:rsidR="00FC2967">
        <w:t>Complex</w:t>
      </w:r>
      <w:r w:rsidR="00FC7DD3">
        <w:t xml:space="preserve"> GIS systems can be composed </w:t>
      </w:r>
      <w:r w:rsidR="00FC2967">
        <w:t xml:space="preserve">from </w:t>
      </w:r>
      <w:r w:rsidR="00FC7DD3">
        <w:t xml:space="preserve">a desired set of </w:t>
      </w:r>
      <w:r w:rsidR="007B0042">
        <w:t xml:space="preserve">separate </w:t>
      </w:r>
      <w:r w:rsidR="00561157">
        <w:t>services</w:t>
      </w:r>
      <w:r w:rsidR="00004FF8">
        <w:t xml:space="preserve"> and data sources, as illustrated by </w:t>
      </w:r>
      <w:r w:rsidR="00004FF8">
        <w:fldChar w:fldCharType="begin"/>
      </w:r>
      <w:r w:rsidR="00DB6673">
        <w:instrText xml:space="preserve"> ADDIN ZOTERO_ITEM CSL_CITATION {"citationID":"I0GIw5F0","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4FF8">
        <w:fldChar w:fldCharType="separate"/>
      </w:r>
      <w:r w:rsidR="00004FF8">
        <w:rPr>
          <w:noProof/>
        </w:rPr>
        <w:t>Veenendaal et al.</w:t>
      </w:r>
      <w:r w:rsidR="001E37E5">
        <w:rPr>
          <w:noProof/>
        </w:rPr>
        <w:t xml:space="preserve"> (</w:t>
      </w:r>
      <w:r w:rsidR="00004FF8">
        <w:rPr>
          <w:noProof/>
        </w:rPr>
        <w:t>2017)</w:t>
      </w:r>
      <w:r w:rsidR="00004FF8">
        <w:fldChar w:fldCharType="end"/>
      </w:r>
      <w:r w:rsidR="008172C6">
        <w:t xml:space="preserve"> </w:t>
      </w:r>
      <w:r w:rsidR="001E37E5">
        <w:t xml:space="preserve">in </w:t>
      </w:r>
      <w:r w:rsidR="008172C6">
        <w:fldChar w:fldCharType="begin"/>
      </w:r>
      <w:r w:rsidR="008172C6">
        <w:instrText xml:space="preserve"> REF _Ref33361875 \h </w:instrText>
      </w:r>
      <w:r w:rsidR="008172C6">
        <w:fldChar w:fldCharType="separate"/>
      </w:r>
      <w:r w:rsidR="00205E1B">
        <w:t xml:space="preserve">Figure </w:t>
      </w:r>
      <w:r w:rsidR="00205E1B">
        <w:rPr>
          <w:noProof/>
        </w:rPr>
        <w:t>5</w:t>
      </w:r>
      <w:r w:rsidR="008172C6">
        <w:fldChar w:fldCharType="end"/>
      </w:r>
      <w:r w:rsidR="00561157">
        <w:t>.</w:t>
      </w:r>
      <w:r w:rsidR="008172C6">
        <w:t xml:space="preserve"> </w:t>
      </w:r>
    </w:p>
    <w:p w14:paraId="335EA3E9" w14:textId="77777777" w:rsidR="00030274" w:rsidRDefault="00561157" w:rsidP="00D04D26">
      <w:pPr>
        <w:keepNext/>
        <w:spacing w:after="120"/>
      </w:pPr>
      <w:r>
        <w:t xml:space="preserve"> </w:t>
      </w:r>
      <w:r w:rsidR="00030274">
        <w:rPr>
          <w:noProof/>
        </w:rPr>
        <w:drawing>
          <wp:inline distT="0" distB="0" distL="0" distR="0" wp14:anchorId="327B48BA" wp14:editId="5F2DFA2E">
            <wp:extent cx="5671225" cy="2341029"/>
            <wp:effectExtent l="0" t="0" r="0" b="0"/>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2-23 at 14.48.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098" cy="2345930"/>
                    </a:xfrm>
                    <a:prstGeom prst="rect">
                      <a:avLst/>
                    </a:prstGeom>
                  </pic:spPr>
                </pic:pic>
              </a:graphicData>
            </a:graphic>
          </wp:inline>
        </w:drawing>
      </w:r>
    </w:p>
    <w:p w14:paraId="15ED57B4" w14:textId="64583BAE" w:rsidR="00030274" w:rsidRDefault="00030274" w:rsidP="00030274">
      <w:pPr>
        <w:pStyle w:val="Caption"/>
        <w:jc w:val="both"/>
      </w:pPr>
      <w:bookmarkStart w:id="18" w:name="_Ref33361875"/>
      <w:bookmarkStart w:id="19" w:name="_Toc37690001"/>
      <w:r>
        <w:t xml:space="preserve">Figure </w:t>
      </w:r>
      <w:r>
        <w:fldChar w:fldCharType="begin"/>
      </w:r>
      <w:r>
        <w:instrText xml:space="preserve"> SEQ Figure \* ARABIC </w:instrText>
      </w:r>
      <w:r>
        <w:fldChar w:fldCharType="separate"/>
      </w:r>
      <w:r w:rsidR="0052232F">
        <w:rPr>
          <w:noProof/>
        </w:rPr>
        <w:t>5</w:t>
      </w:r>
      <w:r>
        <w:fldChar w:fldCharType="end"/>
      </w:r>
      <w:bookmarkEnd w:id="18"/>
      <w:r>
        <w:t xml:space="preserve">. </w:t>
      </w:r>
      <w:r w:rsidRPr="00493654">
        <w:t xml:space="preserve"> </w:t>
      </w:r>
      <w:r w:rsidR="00005C20">
        <w:t xml:space="preserve">A figure by </w:t>
      </w:r>
      <w:r w:rsidR="00005C20">
        <w:fldChar w:fldCharType="begin"/>
      </w:r>
      <w:r w:rsidR="00DB6673">
        <w:instrText xml:space="preserve"> ADDIN ZOTERO_ITEM CSL_CITATION {"citationID":"ZeBgmeP8","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005C20">
        <w:fldChar w:fldCharType="separate"/>
      </w:r>
      <w:r w:rsidR="00005C20">
        <w:rPr>
          <w:noProof/>
        </w:rPr>
        <w:t>Veenendaal et al. (2017)</w:t>
      </w:r>
      <w:r w:rsidR="00005C20">
        <w:fldChar w:fldCharType="end"/>
      </w:r>
      <w:r w:rsidR="00005C20">
        <w:t xml:space="preserve">: </w:t>
      </w:r>
      <w:r>
        <w:t>“</w:t>
      </w:r>
      <w:r w:rsidRPr="00493654">
        <w:t>Interacting web services feeding into apps within application workflows.</w:t>
      </w:r>
      <w:r>
        <w:t>”</w:t>
      </w:r>
      <w:bookmarkEnd w:id="19"/>
    </w:p>
    <w:p w14:paraId="25A319F6" w14:textId="0C26A29A" w:rsidR="009D31B6" w:rsidRDefault="00803869" w:rsidP="005C459E">
      <w:r>
        <w:t xml:space="preserve">The advantages of </w:t>
      </w:r>
      <w:r w:rsidR="001D442C">
        <w:t>SOA</w:t>
      </w:r>
      <w:r w:rsidR="00F01FD6">
        <w:t xml:space="preserve"> </w:t>
      </w:r>
      <w:r w:rsidR="0039586A">
        <w:t xml:space="preserve">for </w:t>
      </w:r>
      <w:r w:rsidR="00A90B1D">
        <w:t>Web GIS</w:t>
      </w:r>
      <w:r>
        <w:t xml:space="preserve"> </w:t>
      </w:r>
      <w:r w:rsidR="0039586A">
        <w:t>system</w:t>
      </w:r>
      <w:r w:rsidR="00951CF3">
        <w:t>s</w:t>
      </w:r>
      <w:r w:rsidR="0039586A">
        <w:t xml:space="preserve"> </w:t>
      </w:r>
      <w:r>
        <w:t xml:space="preserve">also </w:t>
      </w:r>
      <w:proofErr w:type="gramStart"/>
      <w:r>
        <w:t>include</w:t>
      </w:r>
      <w:r w:rsidR="002D014E">
        <w:t>s</w:t>
      </w:r>
      <w:proofErr w:type="gramEnd"/>
      <w:r>
        <w:t xml:space="preserve"> the ability to utilize services provided by public </w:t>
      </w:r>
      <w:r w:rsidR="000336DE">
        <w:t>authoritie</w:t>
      </w:r>
      <w:r w:rsidR="002513CD">
        <w:t>s</w:t>
      </w:r>
      <w:r w:rsidR="007C1327">
        <w:t xml:space="preserve"> and governments</w:t>
      </w:r>
      <w:r w:rsidR="00C535D9">
        <w:t>.</w:t>
      </w:r>
      <w:r w:rsidR="00005C20">
        <w:t xml:space="preserve"> </w:t>
      </w:r>
      <w:r w:rsidR="00C535D9">
        <w:t>V</w:t>
      </w:r>
      <w:r w:rsidR="00005C20">
        <w:t xml:space="preserve">irtually </w:t>
      </w:r>
      <w:r w:rsidR="00C535D9">
        <w:t xml:space="preserve">any service that can be accessed through </w:t>
      </w:r>
      <w:r w:rsidR="0039586A">
        <w:t>APIs</w:t>
      </w:r>
      <w:r w:rsidR="00C535D9">
        <w:t xml:space="preserve"> can be integrated into Web GIS system using SOA</w:t>
      </w:r>
      <w:r>
        <w:t>.</w:t>
      </w:r>
      <w:r w:rsidR="00F6482D">
        <w:t xml:space="preserve"> </w:t>
      </w:r>
      <w:r w:rsidR="00DE2F2D">
        <w:t>Integration of geospatial services has been facilitated with s</w:t>
      </w:r>
      <w:r w:rsidR="0029617B">
        <w:t xml:space="preserve">tandardized geographical data </w:t>
      </w:r>
      <w:r w:rsidR="00115289">
        <w:t xml:space="preserve">formats and </w:t>
      </w:r>
      <w:r w:rsidR="0029617B">
        <w:t>protocols such as web map service (WMS)</w:t>
      </w:r>
      <w:r w:rsidR="006B758C">
        <w:t xml:space="preserve"> and </w:t>
      </w:r>
      <w:r w:rsidR="0029617B">
        <w:t xml:space="preserve">web </w:t>
      </w:r>
      <w:r w:rsidR="0029617B">
        <w:lastRenderedPageBreak/>
        <w:t>feature service (WFS)</w:t>
      </w:r>
      <w:r w:rsidR="006B758C">
        <w:t xml:space="preserve">. </w:t>
      </w:r>
      <w:r w:rsidR="00F569CF">
        <w:t xml:space="preserve">Encouraged by SOA, the </w:t>
      </w:r>
      <w:r w:rsidR="006A3E2D">
        <w:t>user interface</w:t>
      </w:r>
      <w:r w:rsidR="00FE5F90">
        <w:t xml:space="preserve"> </w:t>
      </w:r>
      <w:r w:rsidR="00F569CF">
        <w:t xml:space="preserve">of a Web GIS system </w:t>
      </w:r>
      <w:r w:rsidR="00296EBC">
        <w:t xml:space="preserve">can </w:t>
      </w:r>
      <w:r w:rsidR="00FE5F90">
        <w:t>communicate</w:t>
      </w:r>
      <w:r w:rsidR="00296EBC">
        <w:t xml:space="preserve"> </w:t>
      </w:r>
      <w:r w:rsidR="00FE5F90">
        <w:t xml:space="preserve">with </w:t>
      </w:r>
      <w:r w:rsidR="00D35F30">
        <w:t xml:space="preserve">the supporting </w:t>
      </w:r>
      <w:r w:rsidR="00FE5F90">
        <w:t xml:space="preserve">GIS services asynchronously </w:t>
      </w:r>
      <w:r w:rsidR="00FE5F90">
        <w:fldChar w:fldCharType="begin"/>
      </w:r>
      <w:r w:rsidR="00DB6673">
        <w:instrText xml:space="preserve"> ADDIN ZOTERO_ITEM CSL_CITATION {"citationID":"xNMrT8qq","properties":{"formattedCitation":"(Neis &amp; Zipf, 2017; Su et al., 2010)","plainCitation":"(Neis &amp; Zipf, 2017; Su et al., 2010)","dontUpdate":true,"noteIndex":0},"citationItems":[{"id":881,"uris":["http://zotero.org/users/5467145/items/5YAGPMQR"],"uri":["http://zotero.org/users/5467145/items/5YAGPMQR"],"itemData":{"id":881,"type":"article-journal","container-title":"Dostupné z: http://www. openrouteservice. org","source":"Google Scholar","title":"OpenRouteService","author":[{"family":"Neis","given":"P."},{"family":"Zipf","given":"A."}],"issued":{"date-parts":[["2017"]]}}},{"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rsidR="00FE5F90">
        <w:fldChar w:fldCharType="separate"/>
      </w:r>
      <w:r w:rsidR="00F569CF">
        <w:rPr>
          <w:noProof/>
        </w:rPr>
        <w:t>(e.g. Neis &amp; Zipf, 2017; Su et al., 2010)</w:t>
      </w:r>
      <w:r w:rsidR="00FE5F90">
        <w:fldChar w:fldCharType="end"/>
      </w:r>
      <w:r w:rsidR="00E75AAE">
        <w:t>,</w:t>
      </w:r>
      <w:r w:rsidR="00FE5F90">
        <w:t xml:space="preserve"> leaving </w:t>
      </w:r>
      <w:r w:rsidR="00F569CF">
        <w:t xml:space="preserve">the </w:t>
      </w:r>
      <w:r w:rsidR="006A3E2D">
        <w:t>user interface</w:t>
      </w:r>
      <w:r w:rsidR="00FE5F90">
        <w:t xml:space="preserve"> layer always reactive to </w:t>
      </w:r>
      <w:r w:rsidR="00F569CF">
        <w:t>user’s actions</w:t>
      </w:r>
      <w:r w:rsidR="00FE5F90">
        <w:t>.</w:t>
      </w:r>
      <w:r w:rsidR="00584455">
        <w:t xml:space="preserve"> This is a major difference </w:t>
      </w:r>
      <w:r w:rsidR="00420B22">
        <w:t xml:space="preserve">(and improvement) </w:t>
      </w:r>
      <w:r w:rsidR="00584455">
        <w:t xml:space="preserve">compared to </w:t>
      </w:r>
      <w:r w:rsidR="00740415">
        <w:t xml:space="preserve">e.g. </w:t>
      </w:r>
      <w:r w:rsidR="00584455">
        <w:t xml:space="preserve">traditional desktop GIS software, </w:t>
      </w:r>
      <w:r w:rsidR="00405A44">
        <w:t>which</w:t>
      </w:r>
      <w:r w:rsidR="00584455">
        <w:t xml:space="preserve"> still </w:t>
      </w:r>
      <w:r w:rsidR="00405A44">
        <w:t xml:space="preserve">often </w:t>
      </w:r>
      <w:r w:rsidR="00584455">
        <w:t>struggle</w:t>
      </w:r>
      <w:r w:rsidR="00820DFC">
        <w:t xml:space="preserve"> </w:t>
      </w:r>
      <w:r w:rsidR="00584455">
        <w:t xml:space="preserve">to provide smooth user experience while executing geospatial analysis. </w:t>
      </w:r>
    </w:p>
    <w:p w14:paraId="33BE288E" w14:textId="77777777" w:rsidR="00FE0FF9" w:rsidRDefault="00FC2967" w:rsidP="0068671F">
      <w:r>
        <w:t>Some of the advancements in Web GIS technologies are enabled by the increased computational capabilities of users’ devices and servers. Today, web browsers of personal computers and smart phones have access to increased computing power and graphics processing capabilities. Thus, modern web browsers enable running ever more vivid and interactive web map applications and also executing simple geospatial analysis right in the user’s device (i.e. “client-side”).</w:t>
      </w:r>
      <w:r w:rsidR="00F8426C">
        <w:t xml:space="preserve"> The limitations for running Web GIS</w:t>
      </w:r>
      <w:r w:rsidR="00643674">
        <w:t xml:space="preserve"> applications</w:t>
      </w:r>
      <w:r w:rsidR="00F8426C">
        <w:t xml:space="preserve"> in the browser are ever less </w:t>
      </w:r>
      <w:r w:rsidR="0099468D">
        <w:t>set</w:t>
      </w:r>
      <w:r w:rsidR="00F8426C">
        <w:t xml:space="preserve"> by the capabilities of the users’ devices but</w:t>
      </w:r>
      <w:r w:rsidR="0047092C">
        <w:t xml:space="preserve"> then</w:t>
      </w:r>
      <w:r w:rsidR="00C10D80">
        <w:t xml:space="preserve"> more</w:t>
      </w:r>
      <w:r w:rsidR="00F8426C">
        <w:t xml:space="preserve"> by the available software that can utilize them. </w:t>
      </w:r>
    </w:p>
    <w:p w14:paraId="6B9A29AC" w14:textId="04FFFF05" w:rsidR="008A22A9" w:rsidRDefault="00030A6F" w:rsidP="0068671F">
      <w:r>
        <w:t>A</w:t>
      </w:r>
      <w:r w:rsidR="00FE0FF9">
        <w:t xml:space="preserve">nother </w:t>
      </w:r>
      <w:r w:rsidR="009D31B6">
        <w:t>aspect</w:t>
      </w:r>
      <w:r w:rsidR="003A5014">
        <w:t xml:space="preserve"> that has</w:t>
      </w:r>
      <w:r w:rsidR="009D31B6">
        <w:t xml:space="preserve"> </w:t>
      </w:r>
      <w:r w:rsidR="00747AC6">
        <w:t>facilitated</w:t>
      </w:r>
      <w:r w:rsidR="003A5014">
        <w:t xml:space="preserve"> </w:t>
      </w:r>
      <w:r w:rsidR="009F7EBA">
        <w:t xml:space="preserve">the </w:t>
      </w:r>
      <w:r w:rsidR="00E97860">
        <w:t xml:space="preserve">advancing </w:t>
      </w:r>
      <w:r w:rsidR="009E1A69">
        <w:t xml:space="preserve">of </w:t>
      </w:r>
      <w:r w:rsidR="00A90B1D">
        <w:t>Web GIS</w:t>
      </w:r>
      <w:r w:rsidR="009D31B6">
        <w:t xml:space="preserve"> is </w:t>
      </w:r>
      <w:r w:rsidR="008C3F88">
        <w:t xml:space="preserve">the </w:t>
      </w:r>
      <w:r w:rsidR="00D267F0">
        <w:t>development</w:t>
      </w:r>
      <w:r w:rsidR="009D31B6">
        <w:t xml:space="preserve"> of open source</w:t>
      </w:r>
      <w:r w:rsidR="00F20DB8">
        <w:t xml:space="preserve"> data formats and </w:t>
      </w:r>
      <w:r w:rsidR="00DD36A1">
        <w:t xml:space="preserve">code </w:t>
      </w:r>
      <w:r w:rsidR="00D267F0">
        <w:t>for geospatial analysis and web-based visualization</w:t>
      </w:r>
      <w:r w:rsidR="00986930">
        <w:t>s</w:t>
      </w:r>
      <w:r w:rsidR="00D209B8">
        <w:t xml:space="preserve"> (e.g. web map libraries, spatial databases and </w:t>
      </w:r>
      <w:r w:rsidR="00EA5D43">
        <w:t xml:space="preserve">libraries for </w:t>
      </w:r>
      <w:r w:rsidR="00D209B8">
        <w:t>geospatial analysis)</w:t>
      </w:r>
      <w:r w:rsidR="009D31B6">
        <w:t xml:space="preserve">. </w:t>
      </w:r>
      <w:r w:rsidR="00DD36A1">
        <w:t>Many of these formats and software</w:t>
      </w:r>
      <w:r w:rsidR="003E17AD">
        <w:t xml:space="preserve"> (e.g.</w:t>
      </w:r>
      <w:r w:rsidR="003E17AD" w:rsidRPr="002B22E3">
        <w:t xml:space="preserve"> </w:t>
      </w:r>
      <w:r w:rsidR="003E17AD" w:rsidRPr="002B22E3">
        <w:fldChar w:fldCharType="begin"/>
      </w:r>
      <w:r w:rsidR="00DB6673">
        <w:instrText xml:space="preserve"> ADDIN ZOTERO_ITEM CSL_CITATION {"citationID":"5r1msczb","properties":{"formattedCitation":"({\\i{}Leaflet}, n.d.; {\\i{}OpenLayers}, n.d.; {\\i{}PostGIS}, n.d.)","plainCitation":"(Leaflet, n.d.; OpenLayers, n.d.; PostGIS, n.d.)","dontUpdate":true,"noteIndex":0},"citationItems":[{"id":838,"uris":["http://zotero.org/users/5467145/items/RSQRH2AK"],"uri":["http://zotero.org/users/5467145/items/RSQRH2AK"],"itemData":{"id":838,"type":"book","title":"Leaflet","URL":"https://leafletjs.com/ (accessed on 23 February 2020)"}},{"id":839,"uris":["http://zotero.org/users/5467145/items/Y62PEE3H"],"uri":["http://zotero.org/users/5467145/items/Y62PEE3H"],"itemData":{"id":839,"type":"book","title":"OpenLayers","URL":"https://openlayers.org/ (accessed on 23 February 2020)"}},{"id":841,"uris":["http://zotero.org/users/5467145/items/LIFJSP6K"],"uri":["http://zotero.org/users/5467145/items/LIFJSP6K"],"itemData":{"id":841,"type":"book","title":"PostGIS","URL":"https://postgis.net/ (accessed on 23 February 2020)"}}],"schema":"https://github.com/citation-style-language/schema/raw/master/csl-citation.json"} </w:instrText>
      </w:r>
      <w:r w:rsidR="003E17AD" w:rsidRPr="002B22E3">
        <w:fldChar w:fldCharType="separate"/>
      </w:r>
      <w:r w:rsidR="003E17AD" w:rsidRPr="002B22E3">
        <w:rPr>
          <w:lang w:val="en-GB"/>
        </w:rPr>
        <w:t>Leaflet; OpenLayers &amp; PostGIS)</w:t>
      </w:r>
      <w:r w:rsidR="003E17AD" w:rsidRPr="002B22E3">
        <w:fldChar w:fldCharType="end"/>
      </w:r>
      <w:r w:rsidR="00DD36A1">
        <w:t xml:space="preserve"> are </w:t>
      </w:r>
      <w:r w:rsidR="00986930">
        <w:t xml:space="preserve">actively </w:t>
      </w:r>
      <w:r w:rsidR="00DD36A1">
        <w:t>developed by open source communit</w:t>
      </w:r>
      <w:r w:rsidR="003A5014">
        <w:t>ies</w:t>
      </w:r>
      <w:r w:rsidR="00DD36A1">
        <w:t xml:space="preserve"> and some </w:t>
      </w:r>
      <w:r w:rsidR="00751DD7">
        <w:t xml:space="preserve">of them </w:t>
      </w:r>
      <w:r w:rsidR="00826703">
        <w:t xml:space="preserve">also </w:t>
      </w:r>
      <w:r w:rsidR="00F32F03">
        <w:t xml:space="preserve">financially </w:t>
      </w:r>
      <w:r w:rsidR="00DD36A1">
        <w:t xml:space="preserve">supported by </w:t>
      </w:r>
      <w:r w:rsidR="00751DD7">
        <w:t xml:space="preserve">authorities of </w:t>
      </w:r>
      <w:r w:rsidR="00DD36A1">
        <w:t>private companies</w:t>
      </w:r>
      <w:r w:rsidR="003E17AD">
        <w:t>.</w:t>
      </w:r>
      <w:r w:rsidR="00862E16">
        <w:t xml:space="preserve"> </w:t>
      </w:r>
    </w:p>
    <w:p w14:paraId="0054D690" w14:textId="6277F503" w:rsidR="00F3042B" w:rsidRDefault="003A53DF" w:rsidP="0068671F">
      <w:r>
        <w:t xml:space="preserve">A critical component of </w:t>
      </w:r>
      <w:r w:rsidR="00AD7F36">
        <w:t xml:space="preserve">a </w:t>
      </w:r>
      <w:r w:rsidR="00A90B1D">
        <w:t>Web GIS</w:t>
      </w:r>
      <w:r>
        <w:t xml:space="preserve"> system</w:t>
      </w:r>
      <w:r w:rsidR="00AD7F36">
        <w:t xml:space="preserve"> </w:t>
      </w:r>
      <w:r>
        <w:t xml:space="preserve">is </w:t>
      </w:r>
      <w:r w:rsidR="00EF2AED">
        <w:t>its</w:t>
      </w:r>
      <w:r>
        <w:t xml:space="preserve"> user interface,</w:t>
      </w:r>
      <w:r w:rsidR="00AD7F36">
        <w:t xml:space="preserve"> which</w:t>
      </w:r>
      <w:r>
        <w:t xml:space="preserve"> </w:t>
      </w:r>
      <w:r w:rsidR="00F81D43">
        <w:t xml:space="preserve">often </w:t>
      </w:r>
      <w:r w:rsidR="00AD7F36">
        <w:t xml:space="preserve">is </w:t>
      </w:r>
      <w:r>
        <w:t>a web map</w:t>
      </w:r>
      <w:r w:rsidR="00EF2AED">
        <w:t xml:space="preserve"> application</w:t>
      </w:r>
      <w:r w:rsidR="00F81D43">
        <w:t xml:space="preserve"> </w:t>
      </w:r>
      <w:r w:rsidR="002B06BE">
        <w:t xml:space="preserve">- </w:t>
      </w:r>
      <w:r w:rsidR="00F81D43">
        <w:t xml:space="preserve">if </w:t>
      </w:r>
      <w:r w:rsidR="00594001">
        <w:t>excluding</w:t>
      </w:r>
      <w:r w:rsidR="0031789D">
        <w:t xml:space="preserve"> pure</w:t>
      </w:r>
      <w:r w:rsidR="00F81D43">
        <w:t xml:space="preserve"> Web GIS </w:t>
      </w:r>
      <w:r w:rsidR="00F81D43" w:rsidRPr="00F81D43">
        <w:rPr>
          <w:i/>
          <w:iCs/>
        </w:rPr>
        <w:t>services</w:t>
      </w:r>
      <w:r w:rsidR="00F81D43">
        <w:t xml:space="preserve"> such as geocoding</w:t>
      </w:r>
      <w:r w:rsidR="002F1D20">
        <w:t xml:space="preserve"> and routing</w:t>
      </w:r>
      <w:r w:rsidR="00F81D43">
        <w:t xml:space="preserve"> APIs</w:t>
      </w:r>
      <w:r>
        <w:t xml:space="preserve">. </w:t>
      </w:r>
      <w:r w:rsidR="00FA081A">
        <w:t>Many w</w:t>
      </w:r>
      <w:r w:rsidR="004F686D">
        <w:t xml:space="preserve">eb map libraries </w:t>
      </w:r>
      <w:r w:rsidR="00FA081A">
        <w:t xml:space="preserve">are available for </w:t>
      </w:r>
      <w:r w:rsidR="004F686D">
        <w:t>building customized interactive web map applications.</w:t>
      </w:r>
      <w:r w:rsidR="00234DF4">
        <w:t xml:space="preserve"> </w:t>
      </w:r>
      <w:r w:rsidR="00F6213B">
        <w:t xml:space="preserve">They are usually implemented with </w:t>
      </w:r>
      <w:r w:rsidR="009B699F">
        <w:t xml:space="preserve">JavaScript </w:t>
      </w:r>
      <w:r w:rsidR="00137D50">
        <w:t xml:space="preserve">(JS) </w:t>
      </w:r>
      <w:r w:rsidR="00F6213B">
        <w:t xml:space="preserve">programming language </w:t>
      </w:r>
      <w:r w:rsidR="00137D50">
        <w:t xml:space="preserve">as that is one of the </w:t>
      </w:r>
      <w:r w:rsidR="004F367B">
        <w:t xml:space="preserve">few programming languages that </w:t>
      </w:r>
      <w:r w:rsidR="00665B5F">
        <w:t xml:space="preserve">is </w:t>
      </w:r>
      <w:r w:rsidR="004F367B">
        <w:t xml:space="preserve">natively </w:t>
      </w:r>
      <w:r w:rsidR="00757845">
        <w:t xml:space="preserve">supported by </w:t>
      </w:r>
      <w:r w:rsidR="00D4473D">
        <w:t>most web browsers.</w:t>
      </w:r>
      <w:r w:rsidR="00643666">
        <w:t xml:space="preserve"> </w:t>
      </w:r>
      <w:r w:rsidR="00E9657B">
        <w:t xml:space="preserve">While most web maps </w:t>
      </w:r>
      <w:r w:rsidR="00B711B1">
        <w:t>used to be</w:t>
      </w:r>
      <w:r w:rsidR="00137D50">
        <w:t xml:space="preserve"> (and probably still are)</w:t>
      </w:r>
      <w:r w:rsidR="00B711B1">
        <w:t xml:space="preserve"> </w:t>
      </w:r>
      <w:r w:rsidR="00E9657B">
        <w:t>based on</w:t>
      </w:r>
      <w:r w:rsidR="009C3052">
        <w:t xml:space="preserve"> </w:t>
      </w:r>
      <w:r w:rsidR="00E9657B">
        <w:t>tiled raster maps</w:t>
      </w:r>
      <w:r w:rsidR="00094CBB">
        <w:t xml:space="preserve"> (often called as basemap)</w:t>
      </w:r>
      <w:r w:rsidR="00E9657B">
        <w:t xml:space="preserve">, </w:t>
      </w:r>
      <w:r w:rsidR="00DE4450">
        <w:t xml:space="preserve">some </w:t>
      </w:r>
      <w:r w:rsidR="00094CBB">
        <w:t xml:space="preserve">novel </w:t>
      </w:r>
      <w:r w:rsidR="00E9657B">
        <w:t xml:space="preserve">web map technologies </w:t>
      </w:r>
      <w:r w:rsidR="00094CBB">
        <w:t>have been introduced</w:t>
      </w:r>
      <w:r w:rsidR="0051608E">
        <w:t xml:space="preserve"> </w:t>
      </w:r>
      <w:r w:rsidR="0051608E">
        <w:fldChar w:fldCharType="begin"/>
      </w:r>
      <w:r w:rsidR="0051608E">
        <w:instrText xml:space="preserve"> ADDIN ZOTERO_ITEM CSL_CITATION {"citationID":"K5ePVPoe","properties":{"formattedCitation":"(Gaffuri, 2012; Lienert et al., 2012)","plainCitation":"(Gaffuri, 2012; Lienert et al., 2012)","noteIndex":0},"citationItems":[{"id":821,"uris":["http://zotero.org/users/5467145/items/6YBJDBUD"],"uri":["http://zotero.org/users/5467145/items/6YBJDBUD"],"itemData":{"id":821,"type":"paper-conference","container-title":"International Conference on Geographic Information Science","page":"87–101","publisher":"Springer","source":"Google Scholar","title":"Toward web mapping with vector data","author":[{"family":"Gaffuri","given":"Julien"}],"issued":{"date-parts":[["2012"]]}}},{"id":824,"uris":["http://zotero.org/users/5467145/items/AAIY7QLX"],"uri":["http://zotero.org/users/5467145/items/AAIY7QLX"],"itemData":{"id":824,"type":"chapter","container-title":"Online maps with APIs and WebServices","page":"23–36","publisher":"Springer","source":"Google Scholar","title":"Current trends in vector-based Internet mapping: A technical review","title-short":"Current trends in vector-based Internet mapping","author":[{"family":"Lienert","given":"Christophe"},{"family":"Jenny","given":"Bernhard"},{"family":"Schnabel","given":"Olaf"},{"family":"Hurni","given":"Lorenz"}],"issued":{"date-parts":[["2012"]]}}}],"schema":"https://github.com/citation-style-language/schema/raw/master/csl-citation.json"} </w:instrText>
      </w:r>
      <w:r w:rsidR="0051608E">
        <w:fldChar w:fldCharType="separate"/>
      </w:r>
      <w:r w:rsidR="0051608E">
        <w:rPr>
          <w:noProof/>
        </w:rPr>
        <w:t>(Gaffuri, 2012; Lienert et al., 2012)</w:t>
      </w:r>
      <w:r w:rsidR="0051608E">
        <w:fldChar w:fldCharType="end"/>
      </w:r>
      <w:r w:rsidR="00E9657B">
        <w:t xml:space="preserve">. </w:t>
      </w:r>
      <w:r w:rsidR="00474095">
        <w:t>T</w:t>
      </w:r>
      <w:r w:rsidR="006F57B9">
        <w:t xml:space="preserve">he latest major revision of HTML (hypertext markup language), </w:t>
      </w:r>
      <w:r w:rsidR="00474095">
        <w:t xml:space="preserve">HTML5, </w:t>
      </w:r>
      <w:r w:rsidR="0075754C">
        <w:t xml:space="preserve">added prominent </w:t>
      </w:r>
      <w:r w:rsidR="006F57B9">
        <w:t xml:space="preserve">capabilities for drawing increasingly rich </w:t>
      </w:r>
      <w:r w:rsidR="0075754C">
        <w:t xml:space="preserve">and interactive vector-based </w:t>
      </w:r>
      <w:r w:rsidR="006F57B9">
        <w:t>visualizations. It has been demonstrated that HTML5-</w:t>
      </w:r>
      <w:r w:rsidR="0075754C">
        <w:t xml:space="preserve">enabled </w:t>
      </w:r>
      <w:r w:rsidR="006F57B9">
        <w:t xml:space="preserve">technologies can be used </w:t>
      </w:r>
      <w:r w:rsidR="00C203FD">
        <w:t>in</w:t>
      </w:r>
      <w:r w:rsidR="006F57B9">
        <w:t xml:space="preserve"> implement</w:t>
      </w:r>
      <w:r w:rsidR="00C203FD">
        <w:t xml:space="preserve">ing </w:t>
      </w:r>
      <w:r w:rsidR="006F57B9">
        <w:t xml:space="preserve">web map applications with vivid vector graphics </w:t>
      </w:r>
      <w:r w:rsidR="006F57B9">
        <w:fldChar w:fldCharType="begin"/>
      </w:r>
      <w:r w:rsidR="00DB6673">
        <w:instrText xml:space="preserve"> ADDIN ZOTERO_ITEM CSL_CITATION {"citationID":"tCIqj4qI","properties":{"formattedCitation":"(Boulos et al., 2010; Farkas, 2019; Qiu &amp; Chen, 2018)","plainCitation":"(Boulos et al., 2010; Farkas, 2019; Qiu &amp; Chen, 2018)","dontUpdate":true,"noteIndex":0},"citationItems":[{"id":827,"uris":["http://zotero.org/users/5467145/items/I8Z8HT4H"],"uri":["http://zotero.org/users/5467145/items/I8Z8HT4H"],"itemData":{"id":827,"type":"book","publisher":"Springer","source":"Google Scholar","title":"Web GIS in practice VIII: HTML5 and the canvas element for interactive online mapping","title-short":"Web GIS in practice VIII","author":[{"family":"Boulos","given":"Maged N. Kamel"},{"family":"Warren","given":"Jeffrey"},{"family":"Gong","given":"Jianya"},{"family":"Yue","given":"Peng"}],"issued":{"date-parts":[["2010"]]}}},{"id":882,"uris":["http://zotero.org/users/5467145/items/5R6SR433"],"uri":["http://zotero.org/users/5467145/items/5R6SR433"],"itemData":{"id":882,"type":"article-journal","container-title":"Cartographica: The International Journal for Geographic Information and Geovisualization","issue":"4","note":"publisher: University of Toronto Press","page":"245–260","source":"Google Scholar","title":"Hardware-Accelerating 2D Web Maps: A Case Study","title-short":"Hardware-Accelerating 2D Web Maps","volume":"54","author":[{"family":"Farkas","given":"Gábor"}],"issued":{"date-parts":[["2019"]]}}},{"id":842,"uris":["http://zotero.org/users/5467145/items/BMCG3NMX"],"uri":["http://zotero.org/users/5467145/items/BMCG3NMX"],"itemData":{"id":842,"type":"paper-conference","container-title":"2018 13th IEEE Conference on Industrial Electronics and Applications (ICIEA)","page":"759–763","publisher":"IEEE","source":"Google Scholar","title":"Web-based 3D map visualization using WebGL","author":[{"family":"Qiu","given":"Gongjin"},{"family":"Chen","given":"Jianxun"}],"issued":{"date-parts":[["2018"]]}}}],"schema":"https://github.com/citation-style-language/schema/raw/master/csl-citation.json"} </w:instrText>
      </w:r>
      <w:r w:rsidR="006F57B9">
        <w:fldChar w:fldCharType="separate"/>
      </w:r>
      <w:r w:rsidR="00A54ACD">
        <w:rPr>
          <w:noProof/>
        </w:rPr>
        <w:t>(e.g. Boulos et al., 2010; Farkas, 2019; Qiu &amp; Chen, 2018)</w:t>
      </w:r>
      <w:r w:rsidR="006F57B9">
        <w:fldChar w:fldCharType="end"/>
      </w:r>
      <w:r w:rsidR="006F57B9">
        <w:t>.</w:t>
      </w:r>
      <w:r w:rsidR="00A54ACD">
        <w:t xml:space="preserve"> Also, </w:t>
      </w:r>
      <w:r w:rsidR="00AE1C44">
        <w:t>HTML5 reduces the need for additional plugins (e.g. Adobe Flash Player) when dealing with interactive graphics</w:t>
      </w:r>
      <w:r w:rsidR="006F57B9">
        <w:t xml:space="preserve">. </w:t>
      </w:r>
      <w:r w:rsidR="006E6AAE">
        <w:t>For example, o</w:t>
      </w:r>
      <w:r w:rsidR="002B06BE">
        <w:t xml:space="preserve">ne of the promising (HTML5-enabled) technologies for vector-based interactive web mapping, </w:t>
      </w:r>
      <w:r w:rsidR="00D85BE4">
        <w:t>among other</w:t>
      </w:r>
      <w:r w:rsidR="002B06BE">
        <w:t xml:space="preserve"> use cases</w:t>
      </w:r>
      <w:r w:rsidR="00D85BE4">
        <w:t xml:space="preserve">, is </w:t>
      </w:r>
      <w:r w:rsidR="00E454C9">
        <w:t>WebGL</w:t>
      </w:r>
      <w:r w:rsidR="006E6AAE">
        <w:t xml:space="preserve">. For example, one of the web map libraries that heavily utilize WebGL is </w:t>
      </w:r>
      <w:r w:rsidR="006E6AAE" w:rsidRPr="006E6AAE">
        <w:fldChar w:fldCharType="begin"/>
      </w:r>
      <w:r w:rsidR="00DB6673">
        <w:instrText xml:space="preserve"> ADDIN ZOTERO_ITEM CSL_CITATION {"citationID":"g1ADQugK","properties":{"formattedCitation":"({\\i{}Mapbox GL JS}, n.d.)","plainCitation":"(Mapbox GL JS, n.d.)","dontUpdate":true,"noteIndex":0},"citationItems":[{"id":884,"uris":["http://zotero.org/users/5467145/items/ILQZ6P79"],"uri":["http://zotero.org/users/5467145/items/ILQZ6P79"],"itemData":{"id":884,"type":"book","title":"Mapbox GL JS","URL":"https://docs.mapbox.com/mapbox-gl-js/ (accessed on 4 April 2020)"}}],"schema":"https://github.com/citation-style-language/schema/raw/master/csl-citation.json"} </w:instrText>
      </w:r>
      <w:r w:rsidR="006E6AAE" w:rsidRPr="006E6AAE">
        <w:fldChar w:fldCharType="separate"/>
      </w:r>
      <w:r w:rsidR="006E6AAE" w:rsidRPr="006E6AAE">
        <w:rPr>
          <w:lang w:val="en-GB"/>
        </w:rPr>
        <w:t>Mapbox GL JS</w:t>
      </w:r>
      <w:r w:rsidR="006E6AAE" w:rsidRPr="006E6AAE">
        <w:fldChar w:fldCharType="end"/>
      </w:r>
      <w:r w:rsidR="00303603">
        <w:t>.</w:t>
      </w:r>
      <w:r w:rsidR="003D1568">
        <w:t xml:space="preserve"> </w:t>
      </w:r>
    </w:p>
    <w:p w14:paraId="1FAE9106" w14:textId="7FDEC903" w:rsidR="00EB4DC8" w:rsidRDefault="00EB4DC8" w:rsidP="0068671F">
      <w:r>
        <w:lastRenderedPageBreak/>
        <w:t xml:space="preserve">Apart from the technical </w:t>
      </w:r>
      <w:r w:rsidR="00E529D3">
        <w:t>advancements</w:t>
      </w:r>
      <w:r>
        <w:t xml:space="preserve"> of </w:t>
      </w:r>
      <w:r w:rsidR="00977299">
        <w:t xml:space="preserve">the </w:t>
      </w:r>
      <w:r w:rsidR="000A4C94">
        <w:t>components of Web GIS</w:t>
      </w:r>
      <w:r>
        <w:t xml:space="preserve">, </w:t>
      </w:r>
      <w:r w:rsidR="002670DF">
        <w:t>the</w:t>
      </w:r>
      <w:r w:rsidR="000A4C94">
        <w:t xml:space="preserve"> broader</w:t>
      </w:r>
      <w:r>
        <w:t xml:space="preserve"> picture </w:t>
      </w:r>
      <w:r w:rsidR="005828A3">
        <w:t xml:space="preserve">of </w:t>
      </w:r>
      <w:r w:rsidR="00960CBA">
        <w:t xml:space="preserve">contemporary </w:t>
      </w:r>
      <w:r w:rsidR="00A90B1D">
        <w:t>Web GIS</w:t>
      </w:r>
      <w:r w:rsidR="005828A3">
        <w:t xml:space="preserve"> </w:t>
      </w:r>
      <w:r w:rsidR="00602136">
        <w:t>has</w:t>
      </w:r>
      <w:r w:rsidR="00487863">
        <w:t xml:space="preserve"> been</w:t>
      </w:r>
      <w:r w:rsidR="00602136">
        <w:t xml:space="preserve"> </w:t>
      </w:r>
      <w:r w:rsidR="002A7526">
        <w:t>studied</w:t>
      </w:r>
      <w:r w:rsidR="008E7441">
        <w:t xml:space="preserve"> with respect to various</w:t>
      </w:r>
      <w:r w:rsidR="005C2D1F">
        <w:t xml:space="preserve"> parallel developments</w:t>
      </w:r>
      <w:r w:rsidR="00047EFA">
        <w:t xml:space="preserve">, </w:t>
      </w:r>
      <w:r w:rsidR="005C2D1F">
        <w:t>trends</w:t>
      </w:r>
      <w:r w:rsidR="00047EFA">
        <w:t xml:space="preserve"> and opportunities</w:t>
      </w:r>
      <w:r w:rsidR="008E7441">
        <w:t>.</w:t>
      </w:r>
      <w:r w:rsidR="00A25A27">
        <w:t xml:space="preserve"> </w:t>
      </w:r>
      <w:r w:rsidR="004C0819">
        <w:fldChar w:fldCharType="begin"/>
      </w:r>
      <w:r w:rsidR="00DB6673">
        <w:instrText xml:space="preserve"> ADDIN ZOTERO_ITEM CSL_CITATION {"citationID":"ubJdYJzt","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4C0819">
        <w:fldChar w:fldCharType="separate"/>
      </w:r>
      <w:r w:rsidR="004C0819">
        <w:rPr>
          <w:noProof/>
        </w:rPr>
        <w:t>Veenendaal et al.</w:t>
      </w:r>
      <w:r w:rsidR="00722BA5">
        <w:rPr>
          <w:noProof/>
        </w:rPr>
        <w:t xml:space="preserve"> (</w:t>
      </w:r>
      <w:r w:rsidR="004C0819">
        <w:rPr>
          <w:noProof/>
        </w:rPr>
        <w:t>2017)</w:t>
      </w:r>
      <w:r w:rsidR="004C0819">
        <w:fldChar w:fldCharType="end"/>
      </w:r>
      <w:r w:rsidR="004C0819">
        <w:t xml:space="preserve"> illustrated </w:t>
      </w:r>
      <w:r w:rsidR="009A28FA">
        <w:t xml:space="preserve">this </w:t>
      </w:r>
      <w:r w:rsidR="004C0819">
        <w:t xml:space="preserve">larger conceptual and technical framework </w:t>
      </w:r>
      <w:r w:rsidR="009A28FA">
        <w:t>(</w:t>
      </w:r>
      <w:r w:rsidR="004C0819">
        <w:t xml:space="preserve">around </w:t>
      </w:r>
      <w:r w:rsidR="00A90B1D">
        <w:t>Web GIS</w:t>
      </w:r>
      <w:r w:rsidR="009A28FA">
        <w:t>)</w:t>
      </w:r>
      <w:r w:rsidR="004C0819">
        <w:t xml:space="preserve"> with a </w:t>
      </w:r>
      <w:r w:rsidR="00DF3DFB">
        <w:t xml:space="preserve">pyramid of </w:t>
      </w:r>
      <w:r w:rsidR="004C0819">
        <w:t xml:space="preserve">labelled </w:t>
      </w:r>
      <w:r w:rsidR="004C0819" w:rsidRPr="004C0819">
        <w:t xml:space="preserve">Data, Information, Knowledge, Intelligence and Wisdom (DIKIW) </w:t>
      </w:r>
      <w:r w:rsidR="0035395F">
        <w:t>(</w:t>
      </w:r>
      <w:r w:rsidR="0035395F">
        <w:fldChar w:fldCharType="begin"/>
      </w:r>
      <w:r w:rsidR="0035395F">
        <w:instrText xml:space="preserve"> REF _Ref33351304 \h </w:instrText>
      </w:r>
      <w:r w:rsidR="0035395F">
        <w:fldChar w:fldCharType="separate"/>
      </w:r>
      <w:r w:rsidR="00205E1B">
        <w:t xml:space="preserve">Figure </w:t>
      </w:r>
      <w:r w:rsidR="00205E1B">
        <w:rPr>
          <w:noProof/>
        </w:rPr>
        <w:t>6</w:t>
      </w:r>
      <w:r w:rsidR="0035395F">
        <w:fldChar w:fldCharType="end"/>
      </w:r>
      <w:r w:rsidR="0035395F">
        <w:t>)</w:t>
      </w:r>
      <w:r w:rsidR="004C0819">
        <w:t xml:space="preserve">. </w:t>
      </w:r>
      <w:r w:rsidR="00ED1F1C">
        <w:t xml:space="preserve">According to </w:t>
      </w:r>
      <w:r w:rsidR="00DF3DFB">
        <w:t xml:space="preserve">the </w:t>
      </w:r>
      <w:r w:rsidR="00ED1F1C">
        <w:t xml:space="preserve">review by </w:t>
      </w:r>
      <w:r w:rsidR="00ED1F1C">
        <w:fldChar w:fldCharType="begin"/>
      </w:r>
      <w:r w:rsidR="00DB6673">
        <w:instrText xml:space="preserve"> ADDIN ZOTERO_ITEM CSL_CITATION {"citationID":"WrH6oiZ4","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ED1F1C">
        <w:fldChar w:fldCharType="separate"/>
      </w:r>
      <w:r w:rsidR="00ED1F1C">
        <w:rPr>
          <w:noProof/>
        </w:rPr>
        <w:t>Veenendaal et al.</w:t>
      </w:r>
      <w:r w:rsidR="00DF3DFB">
        <w:rPr>
          <w:noProof/>
        </w:rPr>
        <w:t xml:space="preserve"> (</w:t>
      </w:r>
      <w:r w:rsidR="00ED1F1C">
        <w:rPr>
          <w:noProof/>
        </w:rPr>
        <w:t>2017)</w:t>
      </w:r>
      <w:r w:rsidR="00ED1F1C">
        <w:fldChar w:fldCharType="end"/>
      </w:r>
      <w:r w:rsidR="00ED1F1C">
        <w:t xml:space="preserve">, </w:t>
      </w:r>
      <w:r w:rsidR="00460AAE">
        <w:t xml:space="preserve">the </w:t>
      </w:r>
      <w:r w:rsidR="00ED1F1C">
        <w:t xml:space="preserve">advanced technical frameworks </w:t>
      </w:r>
      <w:r w:rsidR="001F25EB">
        <w:t xml:space="preserve">within and </w:t>
      </w:r>
      <w:r w:rsidR="00EC44DD">
        <w:t xml:space="preserve">around </w:t>
      </w:r>
      <w:r w:rsidR="00A90B1D">
        <w:t>Web GIS</w:t>
      </w:r>
      <w:r w:rsidR="00ED1F1C">
        <w:t xml:space="preserve"> can </w:t>
      </w:r>
      <w:r w:rsidR="00EA6118">
        <w:t>facilitate</w:t>
      </w:r>
      <w:r w:rsidR="00ED1F1C">
        <w:t xml:space="preserve"> providing users with</w:t>
      </w:r>
      <w:r w:rsidR="005551FB">
        <w:t xml:space="preserve"> both</w:t>
      </w:r>
      <w:r w:rsidR="00ED1F1C">
        <w:t xml:space="preserve"> more personal and </w:t>
      </w:r>
      <w:r w:rsidR="00AE7AD5">
        <w:t>richer</w:t>
      </w:r>
      <w:r w:rsidR="00ED1F1C">
        <w:t xml:space="preserve"> geospatial </w:t>
      </w:r>
      <w:r w:rsidR="007A5F1E">
        <w:t>information</w:t>
      </w:r>
      <w:r w:rsidR="00ED1F1C">
        <w:t xml:space="preserve">. </w:t>
      </w:r>
    </w:p>
    <w:p w14:paraId="76F0E801" w14:textId="77777777" w:rsidR="00F3042B" w:rsidRDefault="00F3042B" w:rsidP="00D04D26">
      <w:pPr>
        <w:keepNext/>
        <w:spacing w:after="120"/>
      </w:pPr>
      <w:r>
        <w:rPr>
          <w:noProof/>
        </w:rPr>
        <w:drawing>
          <wp:inline distT="0" distB="0" distL="0" distR="0" wp14:anchorId="11BED234" wp14:editId="1BD18980">
            <wp:extent cx="5408342" cy="3053984"/>
            <wp:effectExtent l="0" t="0" r="190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2020-02-23 at 11.35.08.png"/>
                    <pic:cNvPicPr/>
                  </pic:nvPicPr>
                  <pic:blipFill>
                    <a:blip r:embed="rId16">
                      <a:extLst>
                        <a:ext uri="{28A0092B-C50C-407E-A947-70E740481C1C}">
                          <a14:useLocalDpi xmlns:a14="http://schemas.microsoft.com/office/drawing/2010/main" val="0"/>
                        </a:ext>
                      </a:extLst>
                    </a:blip>
                    <a:stretch>
                      <a:fillRect/>
                    </a:stretch>
                  </pic:blipFill>
                  <pic:spPr>
                    <a:xfrm>
                      <a:off x="0" y="0"/>
                      <a:ext cx="5414328" cy="3057364"/>
                    </a:xfrm>
                    <a:prstGeom prst="rect">
                      <a:avLst/>
                    </a:prstGeom>
                  </pic:spPr>
                </pic:pic>
              </a:graphicData>
            </a:graphic>
          </wp:inline>
        </w:drawing>
      </w:r>
    </w:p>
    <w:p w14:paraId="13017683" w14:textId="32D9C1B3" w:rsidR="00F3042B" w:rsidRDefault="00F3042B" w:rsidP="00F3042B">
      <w:pPr>
        <w:pStyle w:val="Caption"/>
        <w:jc w:val="both"/>
      </w:pPr>
      <w:bookmarkStart w:id="20" w:name="_Ref33351304"/>
      <w:bookmarkStart w:id="21" w:name="_Toc37690002"/>
      <w:r>
        <w:t xml:space="preserve">Figure </w:t>
      </w:r>
      <w:r>
        <w:fldChar w:fldCharType="begin"/>
      </w:r>
      <w:r>
        <w:instrText xml:space="preserve"> SEQ Figure \* ARABIC </w:instrText>
      </w:r>
      <w:r>
        <w:fldChar w:fldCharType="separate"/>
      </w:r>
      <w:r w:rsidR="0052232F">
        <w:rPr>
          <w:noProof/>
        </w:rPr>
        <w:t>6</w:t>
      </w:r>
      <w:r>
        <w:fldChar w:fldCharType="end"/>
      </w:r>
      <w:bookmarkEnd w:id="20"/>
      <w:r>
        <w:t xml:space="preserve">. </w:t>
      </w:r>
      <w:r w:rsidR="003B74FE">
        <w:t xml:space="preserve">Illustration by </w:t>
      </w:r>
      <w:r w:rsidR="003B74FE">
        <w:fldChar w:fldCharType="begin"/>
      </w:r>
      <w:r w:rsidR="00DB6673">
        <w:instrText xml:space="preserve"> ADDIN ZOTERO_ITEM CSL_CITATION {"citationID":"G2GhHtVH","properties":{"formattedCitation":"(Veenendaal et al., 2017)","plainCitation":"(Veenendaal et al., 2017)","dontUpdate":true,"noteIndex":0},"citationItems":[{"id":830,"uris":["http://zotero.org/users/5467145/items/QUH9C2G2"],"uri":["http://zotero.org/users/5467145/items/QUH9C2G2"],"itemData":{"id":830,"type":"article-journal","container-title":"ISPRS International Journal of Geo-Information","issue":"10","page":"317","source":"Google Scholar","title":"Review of web mapping: Eras, trends and directions","title-short":"Review of web mapping","volume":"6","author":[{"family":"Veenendaal","given":"Bert"},{"family":"Brovelli","given":"Maria Antonia"},{"family":"Li","given":"Songnian"}],"issued":{"date-parts":[["2017"]]}}}],"schema":"https://github.com/citation-style-language/schema/raw/master/csl-citation.json"} </w:instrText>
      </w:r>
      <w:r w:rsidR="003B74FE">
        <w:fldChar w:fldCharType="separate"/>
      </w:r>
      <w:r w:rsidR="003B74FE">
        <w:rPr>
          <w:noProof/>
        </w:rPr>
        <w:t>Veenendaal et al. (2017)</w:t>
      </w:r>
      <w:r w:rsidR="003B74FE">
        <w:fldChar w:fldCharType="end"/>
      </w:r>
      <w:r w:rsidR="003B74FE">
        <w:t xml:space="preserve">: </w:t>
      </w:r>
      <w:r>
        <w:t>"</w:t>
      </w:r>
      <w:r w:rsidRPr="00947245">
        <w:t>Focus and trends in increasing web mapping functionality</w:t>
      </w:r>
      <w:r>
        <w:t>"</w:t>
      </w:r>
      <w:r w:rsidR="003B74FE">
        <w:t>.</w:t>
      </w:r>
      <w:bookmarkEnd w:id="21"/>
    </w:p>
    <w:p w14:paraId="1CBF7A6A" w14:textId="3E8106DB" w:rsidR="00806663" w:rsidRPr="00CC2F87" w:rsidRDefault="00806663" w:rsidP="0068671F">
      <w:r w:rsidRPr="00CC2F87">
        <w:br w:type="page"/>
      </w:r>
    </w:p>
    <w:p w14:paraId="4CA47931" w14:textId="1D14042F" w:rsidR="00806215" w:rsidRPr="00CC2F87" w:rsidRDefault="004C58A1" w:rsidP="00B31DAC">
      <w:pPr>
        <w:pStyle w:val="Heading1"/>
      </w:pPr>
      <w:bookmarkStart w:id="22" w:name="_Toc37689957"/>
      <w:r>
        <w:lastRenderedPageBreak/>
        <w:t>DATA</w:t>
      </w:r>
      <w:r w:rsidR="004C51E8">
        <w:t xml:space="preserve"> &amp; METHODS</w:t>
      </w:r>
      <w:bookmarkEnd w:id="22"/>
    </w:p>
    <w:p w14:paraId="1FE77852" w14:textId="54E548E6" w:rsidR="00201374" w:rsidRPr="00CC2F87" w:rsidRDefault="00201374" w:rsidP="00201374">
      <w:pPr>
        <w:pStyle w:val="Heading2"/>
      </w:pPr>
      <w:bookmarkStart w:id="23" w:name="_Toc37689958"/>
      <w:r w:rsidRPr="00CC2F87">
        <w:t>Overview of the methods</w:t>
      </w:r>
      <w:bookmarkEnd w:id="23"/>
    </w:p>
    <w:p w14:paraId="3D2D0341" w14:textId="3ED1A4CA" w:rsidR="000037A5" w:rsidRPr="00CC2F87" w:rsidRDefault="009421F5" w:rsidP="009421F5">
      <w:r w:rsidRPr="00CC2F87">
        <w:t xml:space="preserve">Overview of the methods and their </w:t>
      </w:r>
      <w:r w:rsidR="00DF734D" w:rsidRPr="00CC2F87">
        <w:t xml:space="preserve">internal dependencies </w:t>
      </w:r>
      <w:r w:rsidRPr="00CC2F87">
        <w:t xml:space="preserve">is illustrated in </w:t>
      </w:r>
      <w:r w:rsidR="00D30372" w:rsidRPr="00CC2F87">
        <w:fldChar w:fldCharType="begin"/>
      </w:r>
      <w:r w:rsidR="00D30372" w:rsidRPr="00CC2F87">
        <w:instrText xml:space="preserve"> REF _Ref8899586 \h </w:instrText>
      </w:r>
      <w:r w:rsidR="00D30372" w:rsidRPr="00CC2F87">
        <w:fldChar w:fldCharType="separate"/>
      </w:r>
      <w:r w:rsidR="00205E1B" w:rsidRPr="00CC2F87">
        <w:t xml:space="preserve">Figure </w:t>
      </w:r>
      <w:r w:rsidR="00205E1B">
        <w:rPr>
          <w:noProof/>
        </w:rPr>
        <w:t>7</w:t>
      </w:r>
      <w:r w:rsidR="00D30372" w:rsidRPr="00CC2F87">
        <w:fldChar w:fldCharType="end"/>
      </w:r>
      <w:r w:rsidRPr="00CC2F87">
        <w:t>.</w:t>
      </w:r>
      <w:r w:rsidR="000037A5">
        <w:t xml:space="preserve"> As shown in the figure, </w:t>
      </w:r>
      <w:r w:rsidR="00345528">
        <w:t xml:space="preserve">the three </w:t>
      </w:r>
      <w:r w:rsidR="000037A5">
        <w:t xml:space="preserve">outcomes of the thesis depend on the </w:t>
      </w:r>
      <w:r w:rsidR="00A41C09">
        <w:t>routing</w:t>
      </w:r>
      <w:r w:rsidR="000037A5">
        <w:t xml:space="preserve"> application</w:t>
      </w:r>
      <w:r w:rsidR="00EF6C80">
        <w:t xml:space="preserve"> </w:t>
      </w:r>
      <w:r w:rsidR="000037A5">
        <w:t xml:space="preserve">that optimizes </w:t>
      </w:r>
      <w:r w:rsidR="00B83B81">
        <w:t xml:space="preserve">both </w:t>
      </w:r>
      <w:r w:rsidR="000037A5">
        <w:t xml:space="preserve">shortest </w:t>
      </w:r>
      <w:r w:rsidR="00B83B81">
        <w:t>and quiet paths</w:t>
      </w:r>
      <w:r w:rsidR="000037A5">
        <w:t>.</w:t>
      </w:r>
      <w:r w:rsidR="000D5570">
        <w:t xml:space="preserve"> Assessment</w:t>
      </w:r>
      <w:r w:rsidR="00F933F8">
        <w:t>s</w:t>
      </w:r>
      <w:r w:rsidR="000D5570">
        <w:t xml:space="preserve"> of pedestrians’ exposure to traffic noise </w:t>
      </w:r>
      <w:r w:rsidR="00345528">
        <w:t xml:space="preserve">(1) </w:t>
      </w:r>
      <w:r w:rsidR="000D5570">
        <w:t xml:space="preserve">and potential to reduce exposure to traffic noise </w:t>
      </w:r>
      <w:r w:rsidR="00345528">
        <w:t xml:space="preserve">(2) </w:t>
      </w:r>
      <w:r w:rsidR="000D5570">
        <w:t xml:space="preserve">are linked to each other, as the achievable reductions are calculated </w:t>
      </w:r>
      <w:r w:rsidR="00345528">
        <w:t>using the same set of origin-destination walks determined in the first assessment</w:t>
      </w:r>
      <w:r w:rsidR="000D5570">
        <w:t xml:space="preserve">. </w:t>
      </w:r>
      <w:r w:rsidR="00052691">
        <w:t xml:space="preserve">The web-based quiet path route planner (3) is a detached outcome from the first two and has additional dependencies to several Web GIS technologies. </w:t>
      </w:r>
    </w:p>
    <w:p w14:paraId="6EB45EB7" w14:textId="77777777" w:rsidR="00D30372" w:rsidRPr="00CC2F87" w:rsidRDefault="00D30372" w:rsidP="008E3A25">
      <w:pPr>
        <w:keepNext/>
        <w:spacing w:before="360" w:after="0"/>
      </w:pPr>
      <w:r w:rsidRPr="00CC2F87">
        <w:rPr>
          <w:noProof/>
        </w:rPr>
        <w:drawing>
          <wp:inline distT="0" distB="0" distL="0" distR="0" wp14:anchorId="4DFBBDE5" wp14:editId="5560D9A2">
            <wp:extent cx="6070906" cy="36657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0906" cy="3665715"/>
                    </a:xfrm>
                    <a:prstGeom prst="rect">
                      <a:avLst/>
                    </a:prstGeom>
                    <a:ln>
                      <a:noFill/>
                    </a:ln>
                  </pic:spPr>
                </pic:pic>
              </a:graphicData>
            </a:graphic>
          </wp:inline>
        </w:drawing>
      </w:r>
    </w:p>
    <w:p w14:paraId="5C4C8E29" w14:textId="10712EB5" w:rsidR="000037A5" w:rsidRPr="000037A5" w:rsidRDefault="00D30372" w:rsidP="000037A5">
      <w:pPr>
        <w:pStyle w:val="Caption"/>
      </w:pPr>
      <w:bookmarkStart w:id="24" w:name="_Ref8899586"/>
      <w:bookmarkStart w:id="25" w:name="_Toc3769000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7</w:t>
      </w:r>
      <w:r w:rsidR="004F023F" w:rsidRPr="00CC2F87">
        <w:fldChar w:fldCharType="end"/>
      </w:r>
      <w:bookmarkEnd w:id="24"/>
      <w:r w:rsidRPr="00CC2F87">
        <w:t xml:space="preserve">. </w:t>
      </w:r>
      <w:r w:rsidR="00E35356" w:rsidRPr="00CC2F87">
        <w:t xml:space="preserve">Illustration </w:t>
      </w:r>
      <w:r w:rsidRPr="00CC2F87">
        <w:t xml:space="preserve">of the </w:t>
      </w:r>
      <w:r w:rsidR="00142353" w:rsidRPr="00CC2F87">
        <w:t>internal</w:t>
      </w:r>
      <w:r w:rsidR="0016603E" w:rsidRPr="00CC2F87">
        <w:t xml:space="preserve"> </w:t>
      </w:r>
      <w:r w:rsidR="007125FB" w:rsidRPr="00CC2F87">
        <w:t xml:space="preserve">dependencies </w:t>
      </w:r>
      <w:r w:rsidR="00F46F98" w:rsidRPr="00CC2F87">
        <w:t>of</w:t>
      </w:r>
      <w:r w:rsidR="007125FB" w:rsidRPr="00CC2F87">
        <w:t xml:space="preserve"> the </w:t>
      </w:r>
      <w:r w:rsidR="0098251B">
        <w:t xml:space="preserve">methods and outcomes of the </w:t>
      </w:r>
      <w:r w:rsidR="007125FB" w:rsidRPr="00CC2F87">
        <w:t>study</w:t>
      </w:r>
      <w:r w:rsidRPr="00CC2F87">
        <w:t>.</w:t>
      </w:r>
      <w:bookmarkEnd w:id="25"/>
    </w:p>
    <w:p w14:paraId="40D1B59C" w14:textId="580A6B9F" w:rsidR="00D30372" w:rsidRPr="00CC2F87" w:rsidRDefault="00CE6078" w:rsidP="00CE6078">
      <w:pPr>
        <w:pStyle w:val="Heading2"/>
      </w:pPr>
      <w:bookmarkStart w:id="26" w:name="_Toc37689959"/>
      <w:r w:rsidRPr="00CC2F87">
        <w:t>Study area</w:t>
      </w:r>
      <w:bookmarkEnd w:id="26"/>
    </w:p>
    <w:p w14:paraId="1B981830" w14:textId="27484FB6" w:rsidR="008E236C" w:rsidRDefault="0039147D" w:rsidP="0031122F">
      <w:r w:rsidRPr="00CC2F87">
        <w:t xml:space="preserve">The study area of </w:t>
      </w:r>
      <w:r w:rsidR="006E4AA8">
        <w:t xml:space="preserve">this work is Helsinki, as defined </w:t>
      </w:r>
      <w:r w:rsidRPr="00CC2F87">
        <w:t xml:space="preserve">by the extent of the </w:t>
      </w:r>
      <w:r w:rsidR="006E4AA8">
        <w:t>modelled t</w:t>
      </w:r>
      <w:r w:rsidRPr="00CC2F87">
        <w:t>raffic noise zones in Helsinki</w:t>
      </w:r>
      <w:r w:rsidR="006E4AA8">
        <w:t xml:space="preserve"> </w:t>
      </w:r>
      <w:r w:rsidR="00846370" w:rsidRPr="00CC2F87">
        <w:t>(</w:t>
      </w:r>
      <w:r w:rsidR="00846370" w:rsidRPr="00CC2F87">
        <w:fldChar w:fldCharType="begin"/>
      </w:r>
      <w:r w:rsidR="00846370" w:rsidRPr="00CC2F87">
        <w:instrText xml:space="preserve"> REF _Ref9677781 \h </w:instrText>
      </w:r>
      <w:r w:rsidR="00846370" w:rsidRPr="00CC2F87">
        <w:fldChar w:fldCharType="separate"/>
      </w:r>
      <w:r w:rsidR="00205E1B" w:rsidRPr="00CC2F87">
        <w:t xml:space="preserve">Figure </w:t>
      </w:r>
      <w:r w:rsidR="00205E1B">
        <w:rPr>
          <w:noProof/>
        </w:rPr>
        <w:t>8</w:t>
      </w:r>
      <w:r w:rsidR="00846370" w:rsidRPr="00CC2F87">
        <w:fldChar w:fldCharType="end"/>
      </w:r>
      <w:r w:rsidR="00846370" w:rsidRPr="00CC2F87">
        <w:t>)</w:t>
      </w:r>
      <w:r w:rsidRPr="00CC2F87">
        <w:t xml:space="preserve">. </w:t>
      </w:r>
      <w:r w:rsidR="00200930" w:rsidRPr="00CC2F87">
        <w:t xml:space="preserve">Some of the islands in </w:t>
      </w:r>
      <w:r w:rsidR="0076167D">
        <w:t xml:space="preserve">the very </w:t>
      </w:r>
      <w:r w:rsidR="00200930" w:rsidRPr="00CC2F87">
        <w:t xml:space="preserve">southern Helsinki were excluded </w:t>
      </w:r>
      <w:r w:rsidR="006E160B">
        <w:t xml:space="preserve">from the study area as </w:t>
      </w:r>
      <w:r w:rsidR="00200930" w:rsidRPr="00CC2F87">
        <w:t xml:space="preserve">the traffic noise data </w:t>
      </w:r>
      <w:r w:rsidR="00F13A80">
        <w:t>does</w:t>
      </w:r>
      <w:r w:rsidR="00200930" w:rsidRPr="00CC2F87">
        <w:t xml:space="preserve"> not cover the</w:t>
      </w:r>
      <w:r w:rsidR="0076167D">
        <w:t>m</w:t>
      </w:r>
      <w:r w:rsidR="00301C2D">
        <w:t xml:space="preserve"> and they feature only restricted street </w:t>
      </w:r>
      <w:r w:rsidR="00301C2D">
        <w:lastRenderedPageBreak/>
        <w:t>networks</w:t>
      </w:r>
      <w:r w:rsidR="00200930" w:rsidRPr="00CC2F87">
        <w:t xml:space="preserve">. </w:t>
      </w:r>
      <w:r w:rsidR="007A4C38">
        <w:t xml:space="preserve">Despite </w:t>
      </w:r>
      <w:r w:rsidR="008E236C">
        <w:t xml:space="preserve">defining a study </w:t>
      </w:r>
      <w:r w:rsidR="007A4C38">
        <w:t>area</w:t>
      </w:r>
      <w:r w:rsidRPr="00CC2F87">
        <w:t xml:space="preserve">, the concepts and methods </w:t>
      </w:r>
      <w:r w:rsidR="008E236C">
        <w:t xml:space="preserve">developed in the study were designed </w:t>
      </w:r>
      <w:r w:rsidR="00B9117C">
        <w:t xml:space="preserve">to be applicable also </w:t>
      </w:r>
      <w:r w:rsidR="008E236C">
        <w:t xml:space="preserve">in different areas by reasonable effort. </w:t>
      </w:r>
    </w:p>
    <w:p w14:paraId="12A616E0" w14:textId="0F7EC7DC" w:rsidR="00BB7024" w:rsidRDefault="00BB7024" w:rsidP="0031122F">
      <w:r>
        <w:t xml:space="preserve">Helsinki is the capital of Finland and also one of the most important workplace hubs of the country. </w:t>
      </w:r>
      <w:r w:rsidR="003B58A7">
        <w:t>I</w:t>
      </w:r>
      <w:r w:rsidR="00300AFE">
        <w:t xml:space="preserve">ts </w:t>
      </w:r>
      <w:r w:rsidR="003B58A7" w:rsidRPr="003B58A7">
        <w:t>653</w:t>
      </w:r>
      <w:r w:rsidR="003B58A7">
        <w:t> </w:t>
      </w:r>
      <w:r w:rsidR="003B58A7" w:rsidRPr="003B58A7">
        <w:t>835</w:t>
      </w:r>
      <w:r w:rsidR="003B58A7">
        <w:t xml:space="preserve"> inhabitants</w:t>
      </w:r>
      <w:r w:rsidR="004C03DE">
        <w:t xml:space="preserve"> and </w:t>
      </w:r>
      <w:r w:rsidR="004C03DE" w:rsidRPr="004C03DE">
        <w:t>397</w:t>
      </w:r>
      <w:r w:rsidR="004C03DE">
        <w:t> </w:t>
      </w:r>
      <w:r w:rsidR="004C03DE" w:rsidRPr="004C03DE">
        <w:t>346</w:t>
      </w:r>
      <w:r w:rsidR="004C03DE">
        <w:t xml:space="preserve"> workplaces</w:t>
      </w:r>
      <w:r w:rsidR="00710FA1">
        <w:t xml:space="preserve"> </w:t>
      </w:r>
      <w:r w:rsidR="00710FA1">
        <w:fldChar w:fldCharType="begin"/>
      </w:r>
      <w:r w:rsidR="00DB6673">
        <w:instrText xml:space="preserve"> ADDIN ZOTERO_ITEM CSL_CITATION {"citationID":"43TYFLf8","properties":{"formattedCitation":"({\\i{}Statistics Finland}, 2020)","plainCitation":"(Statistics Finland, 2020)","noteIndex":0},"citationItems":[{"id":885,"uris":["http://zotero.org/users/5467145/items/3JJZCNZX"],"uri":["http://zotero.org/users/5467145/items/3JJZCNZX"],"itemData":{"id":885,"type":"webpage","container-title":"Kuntien avainluvut","title":"Statistics Finland","URL":"https://www.stat.fi/tup/alue/kuntienavainluvut.html (accessed on 4 April 2020)","issued":{"date-parts":[["2020"]]}}}],"schema":"https://github.com/citation-style-language/schema/raw/master/csl-citation.json"} </w:instrText>
      </w:r>
      <w:r w:rsidR="00710FA1">
        <w:fldChar w:fldCharType="separate"/>
      </w:r>
      <w:r w:rsidR="00710FA1" w:rsidRPr="00710FA1">
        <w:rPr>
          <w:lang w:val="en-GB"/>
        </w:rPr>
        <w:t>(</w:t>
      </w:r>
      <w:r w:rsidR="00710FA1" w:rsidRPr="004C03DE">
        <w:rPr>
          <w:lang w:val="en-GB"/>
        </w:rPr>
        <w:t>Statistics Finland,</w:t>
      </w:r>
      <w:r w:rsidR="00710FA1" w:rsidRPr="00710FA1">
        <w:rPr>
          <w:lang w:val="en-GB"/>
        </w:rPr>
        <w:t xml:space="preserve"> 2020)</w:t>
      </w:r>
      <w:r w:rsidR="00710FA1">
        <w:fldChar w:fldCharType="end"/>
      </w:r>
      <w:r w:rsidR="003B58A7">
        <w:t xml:space="preserve"> make it a vibrant city with high flows of daily commuters. </w:t>
      </w:r>
      <w:r w:rsidR="007F3D7C">
        <w:t xml:space="preserve">Most </w:t>
      </w:r>
      <w:r w:rsidR="00254D83">
        <w:t xml:space="preserve">of the trips in Helsinki are made </w:t>
      </w:r>
      <w:r w:rsidR="00DB2917">
        <w:t xml:space="preserve">by walking, cycling or </w:t>
      </w:r>
      <w:r w:rsidR="00254D83">
        <w:t>with public transport organized by Helsinki Region Transport</w:t>
      </w:r>
      <w:r w:rsidR="007F3D7C">
        <w:t xml:space="preserve"> </w:t>
      </w:r>
      <w:r w:rsidR="007F3D7C">
        <w:fldChar w:fldCharType="begin"/>
      </w:r>
      <w:r w:rsidR="00DB6673">
        <w:instrText xml:space="preserve"> ADDIN ZOTERO_ITEM CSL_CITATION {"citationID":"hIuRKRQK","properties":{"formattedCitation":"({\\i{}City of Helsinki}, 2020)","plainCitation":"(City of Helsinki, 2020)","noteIndex":0},"citationItems":[{"id":886,"uris":["http://zotero.org/users/5467145/items/H39QZW33"],"uri":["http://zotero.org/users/5467145/items/H39QZW33"],"itemData":{"id":886,"type":"webpage","container-title":"Liikennetutkimus ja -tilastot","title":"City of Helsinki","URL":"https://www.hel.fi/helsinki/fi/kartat-ja-liikenne/kadut-ja-liikennesuunnittelu/tutkimus-ja-tilastot (accessed on 4 April 2020)","issued":{"date-parts":[["2020"]]}}}],"schema":"https://github.com/citation-style-language/schema/raw/master/csl-citation.json"} </w:instrText>
      </w:r>
      <w:r w:rsidR="007F3D7C">
        <w:fldChar w:fldCharType="separate"/>
      </w:r>
      <w:r w:rsidR="007F3D7C" w:rsidRPr="007F3D7C">
        <w:rPr>
          <w:lang w:val="en-GB"/>
        </w:rPr>
        <w:t>(City of Helsinki, 2020)</w:t>
      </w:r>
      <w:r w:rsidR="007F3D7C">
        <w:fldChar w:fldCharType="end"/>
      </w:r>
      <w:r w:rsidR="00254D83">
        <w:t>.</w:t>
      </w:r>
      <w:r w:rsidR="00DB2917">
        <w:t xml:space="preserve"> </w:t>
      </w:r>
    </w:p>
    <w:p w14:paraId="63A57AE0" w14:textId="77777777" w:rsidR="00BF28AE" w:rsidRPr="00CC2F87" w:rsidRDefault="00BF28AE" w:rsidP="00D04D26">
      <w:pPr>
        <w:keepNext/>
        <w:spacing w:after="120"/>
      </w:pPr>
      <w:r w:rsidRPr="00CC2F87">
        <w:rPr>
          <w:noProof/>
        </w:rPr>
        <w:drawing>
          <wp:inline distT="0" distB="0" distL="0" distR="0" wp14:anchorId="024900B4" wp14:editId="4BDF0AE7">
            <wp:extent cx="6116042" cy="5401944"/>
            <wp:effectExtent l="12700" t="12700" r="184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3FC8DD0C" w14:textId="445E3C26" w:rsidR="00BF28AE" w:rsidRPr="00CC2F87" w:rsidRDefault="00BF28AE" w:rsidP="00BF28AE">
      <w:pPr>
        <w:pStyle w:val="Caption"/>
        <w:jc w:val="both"/>
      </w:pPr>
      <w:bookmarkStart w:id="27" w:name="_Ref9677781"/>
      <w:bookmarkStart w:id="28" w:name="_Toc37690004"/>
      <w:r w:rsidRPr="00CC2F87">
        <w:t xml:space="preserve">Figure </w:t>
      </w:r>
      <w:r w:rsidRPr="00CC2F87">
        <w:fldChar w:fldCharType="begin"/>
      </w:r>
      <w:r w:rsidRPr="00CC2F87">
        <w:instrText xml:space="preserve"> SEQ Figure \* ARABIC </w:instrText>
      </w:r>
      <w:r w:rsidRPr="00CC2F87">
        <w:fldChar w:fldCharType="separate"/>
      </w:r>
      <w:r w:rsidR="0052232F">
        <w:rPr>
          <w:noProof/>
        </w:rPr>
        <w:t>8</w:t>
      </w:r>
      <w:r w:rsidRPr="00CC2F87">
        <w:fldChar w:fldCharType="end"/>
      </w:r>
      <w:bookmarkEnd w:id="27"/>
      <w:r w:rsidRPr="00CC2F87">
        <w:t xml:space="preserve">. </w:t>
      </w:r>
      <w:r w:rsidR="00F91255">
        <w:t>The study area</w:t>
      </w:r>
      <w:r w:rsidR="00733F44">
        <w:t xml:space="preserve"> and its </w:t>
      </w:r>
      <w:r w:rsidR="0093607E">
        <w:t>key</w:t>
      </w:r>
      <w:r w:rsidR="00733F44">
        <w:t xml:space="preserve"> transportation networks</w:t>
      </w:r>
      <w:r w:rsidRPr="00CC2F87">
        <w:t>.</w:t>
      </w:r>
      <w:bookmarkEnd w:id="28"/>
      <w:r w:rsidR="00380174">
        <w:t xml:space="preserve"> </w:t>
      </w:r>
    </w:p>
    <w:p w14:paraId="39B20394" w14:textId="74DB6D89" w:rsidR="00ED0F8F" w:rsidRDefault="00465B2E" w:rsidP="00ED0F8F">
      <w:pPr>
        <w:pStyle w:val="Heading2"/>
      </w:pPr>
      <w:bookmarkStart w:id="29" w:name="_Toc37689960"/>
      <w:r>
        <w:t>Data</w:t>
      </w:r>
      <w:bookmarkEnd w:id="29"/>
    </w:p>
    <w:p w14:paraId="21061F07" w14:textId="77E8FE9C" w:rsidR="00CA0820" w:rsidRPr="00CA0820" w:rsidRDefault="00CA0820" w:rsidP="00CA0820">
      <w:r>
        <w:t>Several datasets were used in the study</w:t>
      </w:r>
      <w:r w:rsidR="00A22680">
        <w:t xml:space="preserve"> (</w:t>
      </w:r>
      <w:r w:rsidR="00A22680">
        <w:fldChar w:fldCharType="begin"/>
      </w:r>
      <w:r w:rsidR="00A22680">
        <w:instrText xml:space="preserve"> REF _Ref37688120 \h </w:instrText>
      </w:r>
      <w:r w:rsidR="00A22680">
        <w:fldChar w:fldCharType="separate"/>
      </w:r>
      <w:r w:rsidR="00A22680" w:rsidRPr="00CC2F87">
        <w:t xml:space="preserve">Table </w:t>
      </w:r>
      <w:r w:rsidR="00A22680">
        <w:rPr>
          <w:noProof/>
        </w:rPr>
        <w:t>1</w:t>
      </w:r>
      <w:r w:rsidR="00A22680">
        <w:fldChar w:fldCharType="end"/>
      </w:r>
      <w:r w:rsidR="00A22680">
        <w:t>)</w:t>
      </w:r>
      <w:r>
        <w:t xml:space="preserve">. </w:t>
      </w:r>
      <w:r w:rsidR="001F2B2B">
        <w:t>T</w:t>
      </w:r>
      <w:r w:rsidR="002C0AE6">
        <w:t>he</w:t>
      </w:r>
      <w:r w:rsidR="00DC5A85">
        <w:t xml:space="preserve"> d</w:t>
      </w:r>
      <w:r w:rsidR="009933A0">
        <w:t xml:space="preserve">eveloped </w:t>
      </w:r>
      <w:r>
        <w:t>routing application required only two input data</w:t>
      </w:r>
      <w:r w:rsidR="000D5BB8">
        <w:t xml:space="preserve">, </w:t>
      </w:r>
      <w:r>
        <w:t>street network data from OpenStreetMap (1) and modelled traffic noise zones (2)</w:t>
      </w:r>
      <w:r w:rsidR="001F2B2B">
        <w:t>,</w:t>
      </w:r>
      <w:r w:rsidR="002C0AE6">
        <w:t xml:space="preserve"> of </w:t>
      </w:r>
      <w:r w:rsidR="002C0AE6">
        <w:lastRenderedPageBreak/>
        <w:t>which both were available as open data</w:t>
      </w:r>
      <w:r w:rsidR="001F2B2B">
        <w:t xml:space="preserve">. On the other hand, </w:t>
      </w:r>
      <w:r w:rsidR="002C0AE6">
        <w:t xml:space="preserve">the assessment of pedestrians’ exposure to traffic noise required a set of additional datasets of which the </w:t>
      </w:r>
      <w:r w:rsidR="00054684">
        <w:t>census</w:t>
      </w:r>
      <w:r w:rsidR="004409E1">
        <w:t xml:space="preserve">-based </w:t>
      </w:r>
      <w:r w:rsidR="002C0AE6">
        <w:t xml:space="preserve">commuting flow data was not openly available. </w:t>
      </w:r>
    </w:p>
    <w:p w14:paraId="78016C46" w14:textId="5AB27073" w:rsidR="004E3E0F" w:rsidRPr="00CC2F87" w:rsidRDefault="002E0C59" w:rsidP="00020EA1">
      <w:pPr>
        <w:pStyle w:val="TableCaption"/>
      </w:pPr>
      <w:bookmarkStart w:id="30" w:name="_Ref37688120"/>
      <w:bookmarkStart w:id="31" w:name="_Toc37690034"/>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1</w:t>
      </w:r>
      <w:r w:rsidR="004F023F" w:rsidRPr="00CC2F87">
        <w:fldChar w:fldCharType="end"/>
      </w:r>
      <w:bookmarkEnd w:id="30"/>
      <w:r w:rsidR="00132115" w:rsidRPr="00CC2F87">
        <w:t xml:space="preserve">. </w:t>
      </w:r>
      <w:r w:rsidR="00465B2E">
        <w:t>Data</w:t>
      </w:r>
      <w:r w:rsidR="00132115" w:rsidRPr="00CC2F87">
        <w:t xml:space="preserve"> that </w:t>
      </w:r>
      <w:r w:rsidR="00A21BFE" w:rsidRPr="00CC2F87">
        <w:t>were</w:t>
      </w:r>
      <w:r w:rsidR="00132115" w:rsidRPr="00CC2F87">
        <w:t xml:space="preserve"> used in the study.</w:t>
      </w:r>
      <w:bookmarkEnd w:id="31"/>
      <w:r w:rsidR="00132115" w:rsidRPr="00CC2F87">
        <w:t xml:space="preserve"> </w:t>
      </w:r>
    </w:p>
    <w:tbl>
      <w:tblPr>
        <w:tblStyle w:val="TableGrid"/>
        <w:tblW w:w="0" w:type="auto"/>
        <w:tblLook w:val="04A0" w:firstRow="1" w:lastRow="0" w:firstColumn="1" w:lastColumn="0" w:noHBand="0" w:noVBand="1"/>
      </w:tblPr>
      <w:tblGrid>
        <w:gridCol w:w="1739"/>
        <w:gridCol w:w="2099"/>
        <w:gridCol w:w="2596"/>
        <w:gridCol w:w="2363"/>
        <w:gridCol w:w="835"/>
      </w:tblGrid>
      <w:tr w:rsidR="0038386E" w:rsidRPr="00CC2F87" w14:paraId="3290B717" w14:textId="61ACF37E" w:rsidTr="00890B9E">
        <w:trPr>
          <w:trHeight w:val="567"/>
        </w:trPr>
        <w:tc>
          <w:tcPr>
            <w:tcW w:w="1739" w:type="dxa"/>
            <w:tcBorders>
              <w:top w:val="single" w:sz="4" w:space="0" w:color="auto"/>
              <w:left w:val="nil"/>
              <w:bottom w:val="single" w:sz="4" w:space="0" w:color="auto"/>
              <w:right w:val="nil"/>
            </w:tcBorders>
            <w:vAlign w:val="center"/>
          </w:tcPr>
          <w:p w14:paraId="755962E8" w14:textId="77777777" w:rsidR="00E654A1" w:rsidRPr="00E654A1" w:rsidRDefault="00E654A1" w:rsidP="00E654A1">
            <w:pPr>
              <w:spacing w:before="60" w:after="60" w:line="276" w:lineRule="auto"/>
              <w:jc w:val="left"/>
              <w:rPr>
                <w:b/>
                <w:bCs/>
                <w:sz w:val="18"/>
                <w:szCs w:val="18"/>
              </w:rPr>
            </w:pPr>
            <w:r w:rsidRPr="00E654A1">
              <w:rPr>
                <w:b/>
                <w:bCs/>
                <w:sz w:val="18"/>
                <w:szCs w:val="18"/>
              </w:rPr>
              <w:t>Name</w:t>
            </w:r>
          </w:p>
        </w:tc>
        <w:tc>
          <w:tcPr>
            <w:tcW w:w="2099" w:type="dxa"/>
            <w:tcBorders>
              <w:top w:val="single" w:sz="4" w:space="0" w:color="auto"/>
              <w:left w:val="nil"/>
              <w:bottom w:val="single" w:sz="4" w:space="0" w:color="auto"/>
              <w:right w:val="nil"/>
            </w:tcBorders>
            <w:vAlign w:val="center"/>
          </w:tcPr>
          <w:p w14:paraId="01344BE8" w14:textId="77777777" w:rsidR="00E654A1" w:rsidRPr="00E654A1" w:rsidRDefault="00E654A1" w:rsidP="00E654A1">
            <w:pPr>
              <w:spacing w:before="60" w:after="60" w:line="276" w:lineRule="auto"/>
              <w:jc w:val="left"/>
              <w:rPr>
                <w:b/>
                <w:bCs/>
                <w:sz w:val="18"/>
                <w:szCs w:val="18"/>
              </w:rPr>
            </w:pPr>
            <w:r w:rsidRPr="00E654A1">
              <w:rPr>
                <w:b/>
                <w:bCs/>
                <w:sz w:val="18"/>
                <w:szCs w:val="18"/>
              </w:rPr>
              <w:t>Source</w:t>
            </w:r>
          </w:p>
        </w:tc>
        <w:tc>
          <w:tcPr>
            <w:tcW w:w="2596" w:type="dxa"/>
            <w:tcBorders>
              <w:top w:val="single" w:sz="4" w:space="0" w:color="auto"/>
              <w:left w:val="nil"/>
              <w:bottom w:val="single" w:sz="4" w:space="0" w:color="auto"/>
              <w:right w:val="nil"/>
            </w:tcBorders>
            <w:vAlign w:val="center"/>
          </w:tcPr>
          <w:p w14:paraId="4E50ACDE" w14:textId="77777777" w:rsidR="00E654A1" w:rsidRPr="00E654A1" w:rsidRDefault="00E654A1" w:rsidP="00E654A1">
            <w:pPr>
              <w:spacing w:before="60" w:after="60" w:line="276" w:lineRule="auto"/>
              <w:jc w:val="left"/>
              <w:rPr>
                <w:b/>
                <w:bCs/>
                <w:sz w:val="18"/>
                <w:szCs w:val="18"/>
              </w:rPr>
            </w:pPr>
            <w:r w:rsidRPr="00E654A1">
              <w:rPr>
                <w:b/>
                <w:bCs/>
                <w:sz w:val="18"/>
                <w:szCs w:val="18"/>
              </w:rPr>
              <w:t>Description</w:t>
            </w:r>
          </w:p>
        </w:tc>
        <w:tc>
          <w:tcPr>
            <w:tcW w:w="2363" w:type="dxa"/>
            <w:tcBorders>
              <w:top w:val="single" w:sz="4" w:space="0" w:color="auto"/>
              <w:left w:val="nil"/>
              <w:bottom w:val="single" w:sz="4" w:space="0" w:color="auto"/>
              <w:right w:val="nil"/>
            </w:tcBorders>
            <w:vAlign w:val="center"/>
          </w:tcPr>
          <w:p w14:paraId="08049339" w14:textId="77777777" w:rsidR="00E654A1" w:rsidRPr="00E654A1" w:rsidRDefault="00E654A1" w:rsidP="00E654A1">
            <w:pPr>
              <w:spacing w:before="60" w:after="60" w:line="276" w:lineRule="auto"/>
              <w:jc w:val="left"/>
              <w:rPr>
                <w:b/>
                <w:bCs/>
                <w:sz w:val="18"/>
                <w:szCs w:val="18"/>
              </w:rPr>
            </w:pPr>
            <w:r w:rsidRPr="00E654A1">
              <w:rPr>
                <w:b/>
                <w:bCs/>
                <w:sz w:val="18"/>
                <w:szCs w:val="18"/>
              </w:rPr>
              <w:t>Use in the study</w:t>
            </w:r>
          </w:p>
        </w:tc>
        <w:tc>
          <w:tcPr>
            <w:tcW w:w="835" w:type="dxa"/>
            <w:tcBorders>
              <w:top w:val="single" w:sz="4" w:space="0" w:color="auto"/>
              <w:left w:val="nil"/>
              <w:bottom w:val="single" w:sz="4" w:space="0" w:color="auto"/>
              <w:right w:val="nil"/>
            </w:tcBorders>
            <w:vAlign w:val="center"/>
          </w:tcPr>
          <w:p w14:paraId="43060263" w14:textId="6A478C8B" w:rsidR="00E654A1" w:rsidRPr="00E654A1" w:rsidRDefault="00E654A1" w:rsidP="00E654A1">
            <w:pPr>
              <w:spacing w:before="60" w:after="60" w:line="276" w:lineRule="auto"/>
              <w:jc w:val="left"/>
              <w:rPr>
                <w:b/>
                <w:bCs/>
                <w:sz w:val="18"/>
                <w:szCs w:val="18"/>
              </w:rPr>
            </w:pPr>
            <w:r w:rsidRPr="00E654A1">
              <w:rPr>
                <w:b/>
                <w:bCs/>
                <w:sz w:val="18"/>
                <w:szCs w:val="18"/>
              </w:rPr>
              <w:t>Open</w:t>
            </w:r>
            <w:r w:rsidRPr="00E654A1">
              <w:rPr>
                <w:b/>
                <w:bCs/>
                <w:sz w:val="18"/>
                <w:szCs w:val="18"/>
              </w:rPr>
              <w:br/>
              <w:t>data</w:t>
            </w:r>
          </w:p>
        </w:tc>
      </w:tr>
      <w:tr w:rsidR="0038386E" w:rsidRPr="00CC2F87" w14:paraId="3300BC07" w14:textId="58967318" w:rsidTr="00890B9E">
        <w:trPr>
          <w:trHeight w:val="702"/>
        </w:trPr>
        <w:tc>
          <w:tcPr>
            <w:tcW w:w="1739" w:type="dxa"/>
            <w:tcBorders>
              <w:top w:val="single" w:sz="4" w:space="0" w:color="auto"/>
              <w:left w:val="nil"/>
              <w:bottom w:val="nil"/>
              <w:right w:val="nil"/>
            </w:tcBorders>
          </w:tcPr>
          <w:p w14:paraId="74CCCED6" w14:textId="77777777" w:rsidR="00E654A1" w:rsidRPr="00CC2F87" w:rsidRDefault="00E654A1" w:rsidP="0039343E">
            <w:pPr>
              <w:spacing w:before="120" w:after="120" w:line="276" w:lineRule="auto"/>
              <w:jc w:val="left"/>
              <w:rPr>
                <w:sz w:val="18"/>
                <w:szCs w:val="18"/>
              </w:rPr>
            </w:pPr>
            <w:r w:rsidRPr="00CC2F87">
              <w:rPr>
                <w:sz w:val="18"/>
                <w:szCs w:val="18"/>
              </w:rPr>
              <w:t>Traffic noise zones in Helsinki 2017</w:t>
            </w:r>
          </w:p>
        </w:tc>
        <w:tc>
          <w:tcPr>
            <w:tcW w:w="2099" w:type="dxa"/>
            <w:tcBorders>
              <w:top w:val="single" w:sz="4" w:space="0" w:color="auto"/>
              <w:left w:val="nil"/>
              <w:bottom w:val="nil"/>
              <w:right w:val="nil"/>
            </w:tcBorders>
          </w:tcPr>
          <w:p w14:paraId="7027CDA4" w14:textId="77777777" w:rsidR="00E654A1" w:rsidRPr="00CC2F87" w:rsidRDefault="00E654A1" w:rsidP="0039343E">
            <w:pPr>
              <w:spacing w:before="120" w:after="120" w:line="276" w:lineRule="auto"/>
              <w:jc w:val="left"/>
              <w:rPr>
                <w:sz w:val="18"/>
                <w:szCs w:val="18"/>
              </w:rPr>
            </w:pPr>
            <w:r w:rsidRPr="00CC2F87">
              <w:rPr>
                <w:sz w:val="18"/>
                <w:szCs w:val="18"/>
              </w:rPr>
              <w:t xml:space="preserve">Urban Environment Division of city of Helsinki </w:t>
            </w:r>
            <w:r w:rsidRPr="00CC2F87">
              <w:rPr>
                <w:sz w:val="18"/>
                <w:szCs w:val="18"/>
              </w:rPr>
              <w:br/>
              <w:t>(</w:t>
            </w:r>
            <w:proofErr w:type="spellStart"/>
            <w:r w:rsidRPr="00CC2F87">
              <w:rPr>
                <w:sz w:val="18"/>
                <w:szCs w:val="18"/>
              </w:rPr>
              <w:t>Helsingin</w:t>
            </w:r>
            <w:proofErr w:type="spellEnd"/>
            <w:r w:rsidRPr="00CC2F87">
              <w:rPr>
                <w:sz w:val="18"/>
                <w:szCs w:val="18"/>
              </w:rPr>
              <w:t xml:space="preserve"> </w:t>
            </w:r>
            <w:proofErr w:type="spellStart"/>
            <w:r w:rsidRPr="00CC2F87">
              <w:rPr>
                <w:sz w:val="18"/>
                <w:szCs w:val="18"/>
              </w:rPr>
              <w:t>kaupunkiympäristön</w:t>
            </w:r>
            <w:proofErr w:type="spellEnd"/>
            <w:r w:rsidRPr="00CC2F87">
              <w:rPr>
                <w:sz w:val="18"/>
                <w:szCs w:val="18"/>
              </w:rPr>
              <w:t xml:space="preserve"> </w:t>
            </w:r>
            <w:proofErr w:type="spellStart"/>
            <w:r w:rsidRPr="00CC2F87">
              <w:rPr>
                <w:sz w:val="18"/>
                <w:szCs w:val="18"/>
              </w:rPr>
              <w:t>toimiala</w:t>
            </w:r>
            <w:proofErr w:type="spellEnd"/>
            <w:r w:rsidRPr="00CC2F87">
              <w:rPr>
                <w:sz w:val="18"/>
                <w:szCs w:val="18"/>
              </w:rPr>
              <w:t>)</w:t>
            </w:r>
          </w:p>
        </w:tc>
        <w:tc>
          <w:tcPr>
            <w:tcW w:w="2596" w:type="dxa"/>
            <w:tcBorders>
              <w:top w:val="single" w:sz="4" w:space="0" w:color="auto"/>
              <w:left w:val="nil"/>
              <w:bottom w:val="nil"/>
              <w:right w:val="nil"/>
            </w:tcBorders>
          </w:tcPr>
          <w:p w14:paraId="42090DFB" w14:textId="75BDA5DF" w:rsidR="00E654A1" w:rsidRPr="00A639A5" w:rsidRDefault="00E654A1" w:rsidP="0039343E">
            <w:pPr>
              <w:spacing w:before="120" w:after="120" w:line="276" w:lineRule="auto"/>
              <w:jc w:val="left"/>
              <w:rPr>
                <w:sz w:val="18"/>
                <w:szCs w:val="18"/>
              </w:rPr>
            </w:pPr>
            <w:r w:rsidRPr="00CC2F87">
              <w:rPr>
                <w:sz w:val="18"/>
                <w:szCs w:val="18"/>
              </w:rPr>
              <w:t xml:space="preserve">Modelled traffic noise surfaces </w:t>
            </w:r>
            <w:r w:rsidR="00A639A5">
              <w:rPr>
                <w:sz w:val="18"/>
                <w:szCs w:val="18"/>
              </w:rPr>
              <w:t xml:space="preserve">by different noise sources, e.g. A-weighted equivalent continuous sound pressure levels </w:t>
            </w:r>
            <w:r w:rsidR="000A2DBA">
              <w:rPr>
                <w:sz w:val="18"/>
                <w:szCs w:val="18"/>
              </w:rPr>
              <w:t xml:space="preserve">from traffic noise </w:t>
            </w:r>
            <w:r w:rsidR="00A639A5">
              <w:rPr>
                <w:sz w:val="18"/>
                <w:szCs w:val="18"/>
              </w:rPr>
              <w:t>(L</w:t>
            </w:r>
            <w:r w:rsidR="00A639A5">
              <w:rPr>
                <w:sz w:val="18"/>
                <w:szCs w:val="18"/>
                <w:vertAlign w:val="subscript"/>
              </w:rPr>
              <w:t>Aeq</w:t>
            </w:r>
            <w:r w:rsidR="00A639A5">
              <w:rPr>
                <w:sz w:val="18"/>
                <w:szCs w:val="18"/>
              </w:rPr>
              <w:t>).</w:t>
            </w:r>
          </w:p>
        </w:tc>
        <w:tc>
          <w:tcPr>
            <w:tcW w:w="2363" w:type="dxa"/>
            <w:tcBorders>
              <w:top w:val="single" w:sz="4" w:space="0" w:color="auto"/>
              <w:left w:val="nil"/>
              <w:bottom w:val="nil"/>
              <w:right w:val="nil"/>
            </w:tcBorders>
          </w:tcPr>
          <w:p w14:paraId="706A2455" w14:textId="375E064C" w:rsidR="00E654A1" w:rsidRPr="003D5851" w:rsidRDefault="00A639A5" w:rsidP="0039343E">
            <w:pPr>
              <w:spacing w:before="120" w:after="120" w:line="276" w:lineRule="auto"/>
              <w:jc w:val="left"/>
              <w:rPr>
                <w:sz w:val="18"/>
                <w:szCs w:val="18"/>
              </w:rPr>
            </w:pPr>
            <w:r>
              <w:rPr>
                <w:sz w:val="18"/>
                <w:szCs w:val="18"/>
              </w:rPr>
              <w:t xml:space="preserve">Dynamic exposures to noise pollution are assessed </w:t>
            </w:r>
            <w:r w:rsidR="000152E2">
              <w:rPr>
                <w:sz w:val="18"/>
                <w:szCs w:val="18"/>
              </w:rPr>
              <w:t>by</w:t>
            </w:r>
            <w:r w:rsidR="00BF14C6">
              <w:rPr>
                <w:sz w:val="18"/>
                <w:szCs w:val="18"/>
              </w:rPr>
              <w:t xml:space="preserve"> the noise zones of</w:t>
            </w:r>
            <w:r w:rsidR="000152E2">
              <w:rPr>
                <w:sz w:val="18"/>
                <w:szCs w:val="18"/>
              </w:rPr>
              <w:t xml:space="preserve"> </w:t>
            </w:r>
            <w:r>
              <w:rPr>
                <w:sz w:val="18"/>
                <w:szCs w:val="18"/>
              </w:rPr>
              <w:t>this data</w:t>
            </w:r>
            <w:r w:rsidR="000152E2">
              <w:rPr>
                <w:sz w:val="18"/>
                <w:szCs w:val="18"/>
              </w:rPr>
              <w:t xml:space="preserve">. </w:t>
            </w:r>
            <w:r w:rsidR="003D5851">
              <w:rPr>
                <w:sz w:val="18"/>
                <w:szCs w:val="18"/>
              </w:rPr>
              <w:t xml:space="preserve"> </w:t>
            </w:r>
          </w:p>
        </w:tc>
        <w:tc>
          <w:tcPr>
            <w:tcW w:w="835" w:type="dxa"/>
            <w:tcBorders>
              <w:top w:val="single" w:sz="4" w:space="0" w:color="auto"/>
              <w:left w:val="nil"/>
              <w:bottom w:val="nil"/>
              <w:right w:val="nil"/>
            </w:tcBorders>
          </w:tcPr>
          <w:p w14:paraId="1ECA4579" w14:textId="1683A10F" w:rsidR="00E654A1" w:rsidRPr="00CC2F87" w:rsidRDefault="00E654A1" w:rsidP="0039343E">
            <w:pPr>
              <w:spacing w:before="120" w:after="120" w:line="276" w:lineRule="auto"/>
              <w:jc w:val="left"/>
              <w:rPr>
                <w:sz w:val="18"/>
                <w:szCs w:val="18"/>
              </w:rPr>
            </w:pPr>
            <w:r>
              <w:rPr>
                <w:sz w:val="18"/>
                <w:szCs w:val="18"/>
              </w:rPr>
              <w:t>Yes</w:t>
            </w:r>
          </w:p>
        </w:tc>
      </w:tr>
      <w:tr w:rsidR="0038386E" w:rsidRPr="00CC2F87" w14:paraId="7CE3B90A" w14:textId="50D8000F" w:rsidTr="00890B9E">
        <w:trPr>
          <w:trHeight w:val="727"/>
        </w:trPr>
        <w:tc>
          <w:tcPr>
            <w:tcW w:w="1739" w:type="dxa"/>
            <w:tcBorders>
              <w:top w:val="nil"/>
              <w:left w:val="nil"/>
              <w:bottom w:val="nil"/>
              <w:right w:val="nil"/>
            </w:tcBorders>
          </w:tcPr>
          <w:p w14:paraId="23B71DC9" w14:textId="18051AE7" w:rsidR="00E654A1" w:rsidRPr="00CC2F87" w:rsidRDefault="00E654A1" w:rsidP="0039343E">
            <w:pPr>
              <w:spacing w:before="120" w:after="120" w:line="276" w:lineRule="auto"/>
              <w:jc w:val="left"/>
              <w:rPr>
                <w:sz w:val="18"/>
                <w:szCs w:val="18"/>
              </w:rPr>
            </w:pPr>
            <w:r w:rsidRPr="00CC2F87">
              <w:rPr>
                <w:sz w:val="18"/>
                <w:szCs w:val="18"/>
              </w:rPr>
              <w:t>250m statistical grid</w:t>
            </w:r>
          </w:p>
        </w:tc>
        <w:tc>
          <w:tcPr>
            <w:tcW w:w="2099" w:type="dxa"/>
            <w:tcBorders>
              <w:top w:val="nil"/>
              <w:left w:val="nil"/>
              <w:bottom w:val="nil"/>
              <w:right w:val="nil"/>
            </w:tcBorders>
          </w:tcPr>
          <w:p w14:paraId="42FE5FEB" w14:textId="55323048" w:rsidR="00E654A1" w:rsidRPr="00CC2F87" w:rsidRDefault="00E654A1" w:rsidP="0039343E">
            <w:pPr>
              <w:spacing w:before="120" w:after="120" w:line="276" w:lineRule="auto"/>
              <w:jc w:val="left"/>
              <w:rPr>
                <w:sz w:val="18"/>
                <w:szCs w:val="18"/>
              </w:rPr>
            </w:pPr>
            <w:r w:rsidRPr="00CC2F87">
              <w:rPr>
                <w:sz w:val="18"/>
                <w:szCs w:val="18"/>
              </w:rPr>
              <w:t>Statistics Finland</w:t>
            </w:r>
          </w:p>
        </w:tc>
        <w:tc>
          <w:tcPr>
            <w:tcW w:w="2596" w:type="dxa"/>
            <w:tcBorders>
              <w:top w:val="nil"/>
              <w:left w:val="nil"/>
              <w:bottom w:val="nil"/>
              <w:right w:val="nil"/>
            </w:tcBorders>
          </w:tcPr>
          <w:p w14:paraId="33B2812E" w14:textId="22DAD752" w:rsidR="00E654A1" w:rsidRPr="00CC2F87" w:rsidRDefault="00E654A1" w:rsidP="0039343E">
            <w:pPr>
              <w:spacing w:before="120" w:after="120" w:line="276" w:lineRule="auto"/>
              <w:jc w:val="left"/>
              <w:rPr>
                <w:sz w:val="18"/>
                <w:szCs w:val="18"/>
              </w:rPr>
            </w:pPr>
            <w:r w:rsidRPr="00CC2F87">
              <w:rPr>
                <w:sz w:val="18"/>
                <w:szCs w:val="18"/>
              </w:rPr>
              <w:t>250m * 250m polygon grid layer</w:t>
            </w:r>
            <w:r>
              <w:rPr>
                <w:sz w:val="18"/>
                <w:szCs w:val="18"/>
              </w:rPr>
              <w:t xml:space="preserve"> that is </w:t>
            </w:r>
            <w:r w:rsidR="00BF14C6">
              <w:rPr>
                <w:sz w:val="18"/>
                <w:szCs w:val="18"/>
              </w:rPr>
              <w:t>linked</w:t>
            </w:r>
            <w:r>
              <w:rPr>
                <w:sz w:val="18"/>
                <w:szCs w:val="18"/>
              </w:rPr>
              <w:t xml:space="preserve"> to YKR-commuting data</w:t>
            </w:r>
            <w:r w:rsidRPr="00CC2F87">
              <w:rPr>
                <w:sz w:val="18"/>
                <w:szCs w:val="18"/>
              </w:rPr>
              <w:t>.</w:t>
            </w:r>
            <w:r w:rsidR="006641FF">
              <w:rPr>
                <w:sz w:val="18"/>
                <w:szCs w:val="18"/>
              </w:rPr>
              <w:t xml:space="preserve"> </w:t>
            </w:r>
          </w:p>
        </w:tc>
        <w:tc>
          <w:tcPr>
            <w:tcW w:w="2363" w:type="dxa"/>
            <w:tcBorders>
              <w:top w:val="nil"/>
              <w:left w:val="nil"/>
              <w:bottom w:val="nil"/>
              <w:right w:val="nil"/>
            </w:tcBorders>
          </w:tcPr>
          <w:p w14:paraId="62128E23" w14:textId="13636D6F" w:rsidR="00E654A1" w:rsidRPr="00CC2F87" w:rsidRDefault="00E654A1" w:rsidP="0039343E">
            <w:pPr>
              <w:spacing w:before="120" w:after="120" w:line="276" w:lineRule="auto"/>
              <w:jc w:val="left"/>
              <w:rPr>
                <w:sz w:val="18"/>
                <w:szCs w:val="18"/>
              </w:rPr>
            </w:pPr>
            <w:r w:rsidRPr="00CC2F87">
              <w:rPr>
                <w:sz w:val="18"/>
                <w:szCs w:val="18"/>
              </w:rPr>
              <w:t>Grid cell</w:t>
            </w:r>
            <w:r w:rsidR="00D17D5E">
              <w:rPr>
                <w:sz w:val="18"/>
                <w:szCs w:val="18"/>
              </w:rPr>
              <w:t xml:space="preserve">s </w:t>
            </w:r>
            <w:r w:rsidR="009A6E37">
              <w:rPr>
                <w:sz w:val="18"/>
                <w:szCs w:val="18"/>
              </w:rPr>
              <w:t xml:space="preserve">are </w:t>
            </w:r>
            <w:r w:rsidR="00D17D5E">
              <w:rPr>
                <w:sz w:val="18"/>
                <w:szCs w:val="18"/>
              </w:rPr>
              <w:t>used as origins and destinations in the analysis of pedestrians’ dynamic exposure to traffic noise and in visualization of the results.</w:t>
            </w:r>
          </w:p>
        </w:tc>
        <w:tc>
          <w:tcPr>
            <w:tcW w:w="835" w:type="dxa"/>
            <w:tcBorders>
              <w:top w:val="nil"/>
              <w:left w:val="nil"/>
              <w:bottom w:val="nil"/>
              <w:right w:val="nil"/>
            </w:tcBorders>
          </w:tcPr>
          <w:p w14:paraId="098715C5" w14:textId="24F3E3E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15E0DDA" w14:textId="1E5AE3A3" w:rsidTr="00890B9E">
        <w:trPr>
          <w:trHeight w:val="727"/>
        </w:trPr>
        <w:tc>
          <w:tcPr>
            <w:tcW w:w="1739" w:type="dxa"/>
            <w:tcBorders>
              <w:top w:val="nil"/>
              <w:left w:val="nil"/>
              <w:bottom w:val="nil"/>
              <w:right w:val="nil"/>
            </w:tcBorders>
          </w:tcPr>
          <w:p w14:paraId="473EBD27" w14:textId="6FDF5B43" w:rsidR="00E654A1" w:rsidRPr="00CC2F87" w:rsidRDefault="00E654A1" w:rsidP="0039343E">
            <w:pPr>
              <w:spacing w:before="120" w:after="120" w:line="276" w:lineRule="auto"/>
              <w:jc w:val="left"/>
              <w:rPr>
                <w:sz w:val="18"/>
                <w:szCs w:val="18"/>
              </w:rPr>
            </w:pPr>
            <w:r w:rsidRPr="00CC2F87">
              <w:rPr>
                <w:sz w:val="18"/>
                <w:szCs w:val="18"/>
              </w:rPr>
              <w:t>YKR-commuting data</w:t>
            </w:r>
          </w:p>
        </w:tc>
        <w:tc>
          <w:tcPr>
            <w:tcW w:w="2099" w:type="dxa"/>
            <w:tcBorders>
              <w:top w:val="nil"/>
              <w:left w:val="nil"/>
              <w:bottom w:val="nil"/>
              <w:right w:val="nil"/>
            </w:tcBorders>
          </w:tcPr>
          <w:p w14:paraId="4CEB5935" w14:textId="3A4B72C4" w:rsidR="00E654A1" w:rsidRPr="00CC2F87" w:rsidRDefault="00E654A1" w:rsidP="0039343E">
            <w:pPr>
              <w:spacing w:before="120" w:after="120" w:line="276" w:lineRule="auto"/>
              <w:jc w:val="left"/>
              <w:rPr>
                <w:sz w:val="18"/>
                <w:szCs w:val="18"/>
              </w:rPr>
            </w:pPr>
            <w:r w:rsidRPr="00CC2F87">
              <w:rPr>
                <w:sz w:val="18"/>
                <w:szCs w:val="18"/>
              </w:rPr>
              <w:t>Finnish Environment Institute (SYKE) / Statistics Finland</w:t>
            </w:r>
          </w:p>
        </w:tc>
        <w:tc>
          <w:tcPr>
            <w:tcW w:w="2596" w:type="dxa"/>
            <w:tcBorders>
              <w:top w:val="nil"/>
              <w:left w:val="nil"/>
              <w:bottom w:val="nil"/>
              <w:right w:val="nil"/>
            </w:tcBorders>
          </w:tcPr>
          <w:p w14:paraId="7BCA3080" w14:textId="6D18DC21" w:rsidR="00E654A1" w:rsidRPr="00CC2F87" w:rsidRDefault="0038386E" w:rsidP="0039343E">
            <w:pPr>
              <w:spacing w:before="120" w:after="120" w:line="276" w:lineRule="auto"/>
              <w:jc w:val="left"/>
              <w:rPr>
                <w:sz w:val="18"/>
                <w:szCs w:val="18"/>
              </w:rPr>
            </w:pPr>
            <w:r w:rsidRPr="0079485E">
              <w:rPr>
                <w:sz w:val="18"/>
                <w:szCs w:val="18"/>
              </w:rPr>
              <w:t>T06_tma_e_TOL2008_2016_hel</w:t>
            </w:r>
            <w:r>
              <w:rPr>
                <w:sz w:val="18"/>
                <w:szCs w:val="18"/>
              </w:rPr>
              <w:t xml:space="preserve"> </w:t>
            </w:r>
            <w:r w:rsidR="00C221A1">
              <w:rPr>
                <w:sz w:val="18"/>
                <w:szCs w:val="18"/>
              </w:rPr>
              <w:t>–</w:t>
            </w:r>
            <w:r>
              <w:rPr>
                <w:sz w:val="18"/>
                <w:szCs w:val="18"/>
              </w:rPr>
              <w:t xml:space="preserve"> </w:t>
            </w:r>
            <w:r w:rsidR="00C221A1">
              <w:rPr>
                <w:sz w:val="18"/>
                <w:szCs w:val="18"/>
              </w:rPr>
              <w:t xml:space="preserve">census-based commuting flows between </w:t>
            </w:r>
            <w:r w:rsidR="00E654A1" w:rsidRPr="00CC2F87">
              <w:rPr>
                <w:sz w:val="18"/>
                <w:szCs w:val="18"/>
              </w:rPr>
              <w:t xml:space="preserve">250m statistical grid cells. One row in the </w:t>
            </w:r>
            <w:r w:rsidR="00F877F0">
              <w:rPr>
                <w:sz w:val="18"/>
                <w:szCs w:val="18"/>
              </w:rPr>
              <w:t>data</w:t>
            </w:r>
            <w:r w:rsidR="00E654A1" w:rsidRPr="00CC2F87">
              <w:rPr>
                <w:sz w:val="18"/>
                <w:szCs w:val="18"/>
              </w:rPr>
              <w:t xml:space="preserve"> </w:t>
            </w:r>
            <w:r w:rsidR="00D134CA">
              <w:rPr>
                <w:sz w:val="18"/>
                <w:szCs w:val="18"/>
              </w:rPr>
              <w:t xml:space="preserve">reports </w:t>
            </w:r>
            <w:r w:rsidR="00E654A1" w:rsidRPr="00CC2F87">
              <w:rPr>
                <w:sz w:val="18"/>
                <w:szCs w:val="18"/>
              </w:rPr>
              <w:t xml:space="preserve">the total number of commutes between </w:t>
            </w:r>
            <w:r w:rsidR="0010122F">
              <w:rPr>
                <w:sz w:val="18"/>
                <w:szCs w:val="18"/>
              </w:rPr>
              <w:t xml:space="preserve">a pair of </w:t>
            </w:r>
            <w:r w:rsidR="00E654A1" w:rsidRPr="00CC2F87">
              <w:rPr>
                <w:sz w:val="18"/>
                <w:szCs w:val="18"/>
              </w:rPr>
              <w:t>grid cells.</w:t>
            </w:r>
          </w:p>
        </w:tc>
        <w:tc>
          <w:tcPr>
            <w:tcW w:w="2363" w:type="dxa"/>
            <w:tcBorders>
              <w:top w:val="nil"/>
              <w:left w:val="nil"/>
              <w:bottom w:val="nil"/>
              <w:right w:val="nil"/>
            </w:tcBorders>
          </w:tcPr>
          <w:p w14:paraId="16B38E12" w14:textId="7E0C1FFF" w:rsidR="00E654A1" w:rsidRPr="00CC2F87" w:rsidRDefault="009A6E37" w:rsidP="0039343E">
            <w:pPr>
              <w:spacing w:before="120" w:after="120" w:line="276" w:lineRule="auto"/>
              <w:jc w:val="left"/>
              <w:rPr>
                <w:sz w:val="18"/>
                <w:szCs w:val="18"/>
              </w:rPr>
            </w:pPr>
            <w:r>
              <w:rPr>
                <w:sz w:val="18"/>
                <w:szCs w:val="18"/>
              </w:rPr>
              <w:t xml:space="preserve">Commuting-related walks are modelled by planning public transport itineraries </w:t>
            </w:r>
            <w:r w:rsidR="007C4CD1">
              <w:rPr>
                <w:sz w:val="18"/>
                <w:szCs w:val="18"/>
              </w:rPr>
              <w:t>for</w:t>
            </w:r>
            <w:r>
              <w:rPr>
                <w:sz w:val="18"/>
                <w:szCs w:val="18"/>
              </w:rPr>
              <w:t xml:space="preserve"> the commuting flows. </w:t>
            </w:r>
          </w:p>
        </w:tc>
        <w:tc>
          <w:tcPr>
            <w:tcW w:w="835" w:type="dxa"/>
            <w:tcBorders>
              <w:top w:val="nil"/>
              <w:left w:val="nil"/>
              <w:bottom w:val="nil"/>
              <w:right w:val="nil"/>
            </w:tcBorders>
          </w:tcPr>
          <w:p w14:paraId="1FDB991E" w14:textId="045F726A" w:rsidR="00E654A1" w:rsidRPr="00CC2F87" w:rsidRDefault="00E654A1" w:rsidP="0039343E">
            <w:pPr>
              <w:spacing w:before="120" w:after="120" w:line="276" w:lineRule="auto"/>
              <w:jc w:val="left"/>
              <w:rPr>
                <w:sz w:val="18"/>
                <w:szCs w:val="18"/>
              </w:rPr>
            </w:pPr>
            <w:r>
              <w:rPr>
                <w:sz w:val="18"/>
                <w:szCs w:val="18"/>
              </w:rPr>
              <w:t>No</w:t>
            </w:r>
          </w:p>
        </w:tc>
      </w:tr>
      <w:tr w:rsidR="0038386E" w:rsidRPr="00CC2F87" w14:paraId="0DE206AC" w14:textId="468DD084" w:rsidTr="00890B9E">
        <w:trPr>
          <w:trHeight w:val="727"/>
        </w:trPr>
        <w:tc>
          <w:tcPr>
            <w:tcW w:w="1739" w:type="dxa"/>
            <w:tcBorders>
              <w:top w:val="nil"/>
              <w:left w:val="nil"/>
              <w:bottom w:val="nil"/>
              <w:right w:val="nil"/>
            </w:tcBorders>
          </w:tcPr>
          <w:p w14:paraId="0DA161B8" w14:textId="5CE1C66A" w:rsidR="00E654A1" w:rsidRPr="00CC2F87" w:rsidRDefault="00E654A1" w:rsidP="004D21F1">
            <w:pPr>
              <w:spacing w:before="120" w:after="120" w:line="276" w:lineRule="auto"/>
              <w:jc w:val="left"/>
              <w:rPr>
                <w:sz w:val="18"/>
                <w:szCs w:val="18"/>
              </w:rPr>
            </w:pPr>
            <w:r w:rsidRPr="00CC2F87">
              <w:rPr>
                <w:sz w:val="18"/>
                <w:szCs w:val="18"/>
              </w:rPr>
              <w:t>City districts in the Helsinki Metropolitan Area</w:t>
            </w:r>
          </w:p>
        </w:tc>
        <w:tc>
          <w:tcPr>
            <w:tcW w:w="2099" w:type="dxa"/>
            <w:tcBorders>
              <w:top w:val="nil"/>
              <w:left w:val="nil"/>
              <w:bottom w:val="nil"/>
              <w:right w:val="nil"/>
            </w:tcBorders>
          </w:tcPr>
          <w:p w14:paraId="032E8A84" w14:textId="5C85B459" w:rsidR="00E654A1" w:rsidRPr="00CC2F87" w:rsidRDefault="00E654A1" w:rsidP="004D21F1">
            <w:pPr>
              <w:spacing w:before="120" w:after="120" w:line="276" w:lineRule="auto"/>
              <w:jc w:val="left"/>
              <w:rPr>
                <w:sz w:val="18"/>
                <w:szCs w:val="18"/>
              </w:rPr>
            </w:pPr>
            <w:r w:rsidRPr="00CC2F87">
              <w:rPr>
                <w:sz w:val="18"/>
                <w:szCs w:val="18"/>
              </w:rPr>
              <w:t>Helsinki Region Environmental Services Authority HSY</w:t>
            </w:r>
          </w:p>
        </w:tc>
        <w:tc>
          <w:tcPr>
            <w:tcW w:w="2596" w:type="dxa"/>
            <w:tcBorders>
              <w:top w:val="nil"/>
              <w:left w:val="nil"/>
              <w:bottom w:val="nil"/>
              <w:right w:val="nil"/>
            </w:tcBorders>
          </w:tcPr>
          <w:p w14:paraId="2B84A60C" w14:textId="1064A8C8" w:rsidR="00E654A1" w:rsidRPr="00CC2F87" w:rsidRDefault="00E654A1" w:rsidP="004D21F1">
            <w:pPr>
              <w:spacing w:before="120" w:after="120" w:line="276" w:lineRule="auto"/>
              <w:jc w:val="left"/>
              <w:rPr>
                <w:sz w:val="18"/>
                <w:szCs w:val="18"/>
              </w:rPr>
            </w:pPr>
            <w:r w:rsidRPr="00CC2F87">
              <w:rPr>
                <w:sz w:val="18"/>
                <w:szCs w:val="18"/>
              </w:rPr>
              <w:t>City districts as polygons.</w:t>
            </w:r>
          </w:p>
        </w:tc>
        <w:tc>
          <w:tcPr>
            <w:tcW w:w="2363" w:type="dxa"/>
            <w:tcBorders>
              <w:top w:val="nil"/>
              <w:left w:val="nil"/>
              <w:bottom w:val="nil"/>
              <w:right w:val="nil"/>
            </w:tcBorders>
          </w:tcPr>
          <w:p w14:paraId="1AE2E7C4" w14:textId="66F063FC" w:rsidR="00E654A1" w:rsidRPr="00CC2F87" w:rsidRDefault="00E654A1" w:rsidP="004D21F1">
            <w:pPr>
              <w:spacing w:before="120" w:after="120" w:line="276" w:lineRule="auto"/>
              <w:jc w:val="left"/>
              <w:rPr>
                <w:sz w:val="18"/>
                <w:szCs w:val="18"/>
              </w:rPr>
            </w:pPr>
            <w:r w:rsidRPr="00CC2F87">
              <w:rPr>
                <w:sz w:val="18"/>
                <w:szCs w:val="18"/>
              </w:rPr>
              <w:t xml:space="preserve">Centers of the city districts </w:t>
            </w:r>
            <w:r w:rsidR="002333EA">
              <w:rPr>
                <w:sz w:val="18"/>
                <w:szCs w:val="18"/>
              </w:rPr>
              <w:t xml:space="preserve">are </w:t>
            </w:r>
            <w:r w:rsidRPr="00CC2F87">
              <w:rPr>
                <w:sz w:val="18"/>
                <w:szCs w:val="18"/>
              </w:rPr>
              <w:t xml:space="preserve">used as destinations </w:t>
            </w:r>
            <w:r w:rsidR="002333EA">
              <w:rPr>
                <w:sz w:val="18"/>
                <w:szCs w:val="18"/>
              </w:rPr>
              <w:t xml:space="preserve">for </w:t>
            </w:r>
            <w:r w:rsidRPr="00CC2F87">
              <w:rPr>
                <w:sz w:val="18"/>
                <w:szCs w:val="18"/>
              </w:rPr>
              <w:t xml:space="preserve">distant workplaces in </w:t>
            </w:r>
            <w:r w:rsidR="002333EA">
              <w:rPr>
                <w:sz w:val="18"/>
                <w:szCs w:val="18"/>
              </w:rPr>
              <w:t>the itinerary planning analysis</w:t>
            </w:r>
            <w:r w:rsidRPr="00CC2F87">
              <w:rPr>
                <w:sz w:val="18"/>
                <w:szCs w:val="18"/>
              </w:rPr>
              <w:t xml:space="preserve">. </w:t>
            </w:r>
          </w:p>
        </w:tc>
        <w:tc>
          <w:tcPr>
            <w:tcW w:w="835" w:type="dxa"/>
            <w:tcBorders>
              <w:top w:val="nil"/>
              <w:left w:val="nil"/>
              <w:bottom w:val="nil"/>
              <w:right w:val="nil"/>
            </w:tcBorders>
          </w:tcPr>
          <w:p w14:paraId="49852FC5" w14:textId="5D1956E4"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11F4C3B7" w14:textId="15866DEA" w:rsidTr="00890B9E">
        <w:tc>
          <w:tcPr>
            <w:tcW w:w="1739" w:type="dxa"/>
            <w:tcBorders>
              <w:top w:val="nil"/>
              <w:left w:val="nil"/>
              <w:bottom w:val="nil"/>
              <w:right w:val="nil"/>
            </w:tcBorders>
          </w:tcPr>
          <w:p w14:paraId="2787D578" w14:textId="3AA12F96" w:rsidR="00E654A1" w:rsidRPr="00CC2F87" w:rsidRDefault="00E654A1" w:rsidP="004D21F1">
            <w:pPr>
              <w:spacing w:before="120" w:after="120" w:line="276" w:lineRule="auto"/>
              <w:jc w:val="left"/>
              <w:rPr>
                <w:sz w:val="18"/>
                <w:szCs w:val="18"/>
              </w:rPr>
            </w:pPr>
            <w:r w:rsidRPr="00CC2F87">
              <w:rPr>
                <w:sz w:val="18"/>
                <w:szCs w:val="18"/>
              </w:rPr>
              <w:t>OpenStreetMap</w:t>
            </w:r>
          </w:p>
        </w:tc>
        <w:tc>
          <w:tcPr>
            <w:tcW w:w="2099" w:type="dxa"/>
            <w:tcBorders>
              <w:top w:val="nil"/>
              <w:left w:val="nil"/>
              <w:bottom w:val="nil"/>
              <w:right w:val="nil"/>
            </w:tcBorders>
          </w:tcPr>
          <w:p w14:paraId="211524AD" w14:textId="77777777" w:rsidR="00E654A1" w:rsidRPr="00CC2F87" w:rsidRDefault="00E654A1" w:rsidP="004D21F1">
            <w:pPr>
              <w:spacing w:before="120" w:after="120" w:line="276" w:lineRule="auto"/>
              <w:jc w:val="left"/>
              <w:rPr>
                <w:sz w:val="18"/>
                <w:szCs w:val="18"/>
              </w:rPr>
            </w:pPr>
            <w:r w:rsidRPr="00CC2F87">
              <w:rPr>
                <w:sz w:val="18"/>
                <w:szCs w:val="18"/>
              </w:rPr>
              <w:t>© OpenStreetMap contributors</w:t>
            </w:r>
          </w:p>
        </w:tc>
        <w:tc>
          <w:tcPr>
            <w:tcW w:w="2596" w:type="dxa"/>
            <w:tcBorders>
              <w:top w:val="nil"/>
              <w:left w:val="nil"/>
              <w:bottom w:val="nil"/>
              <w:right w:val="nil"/>
            </w:tcBorders>
          </w:tcPr>
          <w:p w14:paraId="432CD0A5" w14:textId="15D8CB5A" w:rsidR="00E654A1" w:rsidRPr="00CC2F87" w:rsidRDefault="00E654A1" w:rsidP="004D21F1">
            <w:pPr>
              <w:spacing w:before="120" w:after="120" w:line="276" w:lineRule="auto"/>
              <w:jc w:val="left"/>
              <w:rPr>
                <w:sz w:val="18"/>
                <w:szCs w:val="18"/>
              </w:rPr>
            </w:pPr>
            <w:r w:rsidRPr="00CC2F87">
              <w:rPr>
                <w:sz w:val="18"/>
                <w:szCs w:val="18"/>
              </w:rPr>
              <w:t xml:space="preserve">All walkable highways and paths as </w:t>
            </w:r>
            <w:r w:rsidR="00B306B0">
              <w:rPr>
                <w:sz w:val="18"/>
                <w:szCs w:val="18"/>
              </w:rPr>
              <w:t xml:space="preserve">features of the </w:t>
            </w:r>
            <w:r w:rsidR="001D6134">
              <w:rPr>
                <w:sz w:val="18"/>
                <w:szCs w:val="18"/>
              </w:rPr>
              <w:t>street network</w:t>
            </w:r>
            <w:r w:rsidRPr="00CC2F87">
              <w:rPr>
                <w:sz w:val="18"/>
                <w:szCs w:val="18"/>
              </w:rPr>
              <w:t>.</w:t>
            </w:r>
          </w:p>
        </w:tc>
        <w:tc>
          <w:tcPr>
            <w:tcW w:w="2363" w:type="dxa"/>
            <w:tcBorders>
              <w:top w:val="nil"/>
              <w:left w:val="nil"/>
              <w:bottom w:val="nil"/>
              <w:right w:val="nil"/>
            </w:tcBorders>
          </w:tcPr>
          <w:p w14:paraId="294D34F1" w14:textId="6CFA51A6" w:rsidR="00E654A1" w:rsidRPr="00CC2F87" w:rsidRDefault="00E654A1" w:rsidP="004D21F1">
            <w:pPr>
              <w:spacing w:before="120" w:after="120" w:line="276" w:lineRule="auto"/>
              <w:jc w:val="left"/>
              <w:rPr>
                <w:sz w:val="18"/>
                <w:szCs w:val="18"/>
              </w:rPr>
            </w:pPr>
            <w:r w:rsidRPr="00CC2F87">
              <w:rPr>
                <w:sz w:val="18"/>
                <w:szCs w:val="18"/>
              </w:rPr>
              <w:t xml:space="preserve">A </w:t>
            </w:r>
            <w:r w:rsidR="00B306B0">
              <w:rPr>
                <w:sz w:val="18"/>
                <w:szCs w:val="18"/>
              </w:rPr>
              <w:t xml:space="preserve">street </w:t>
            </w:r>
            <w:r w:rsidRPr="00CC2F87">
              <w:rPr>
                <w:sz w:val="18"/>
                <w:szCs w:val="18"/>
              </w:rPr>
              <w:t xml:space="preserve">network graph suitable for </w:t>
            </w:r>
            <w:r>
              <w:rPr>
                <w:sz w:val="18"/>
                <w:szCs w:val="18"/>
              </w:rPr>
              <w:t>routing</w:t>
            </w:r>
            <w:r w:rsidRPr="00CC2F87">
              <w:rPr>
                <w:sz w:val="18"/>
                <w:szCs w:val="18"/>
              </w:rPr>
              <w:t xml:space="preserve"> </w:t>
            </w:r>
            <w:r w:rsidR="00B306B0">
              <w:rPr>
                <w:sz w:val="18"/>
                <w:szCs w:val="18"/>
              </w:rPr>
              <w:t>is</w:t>
            </w:r>
            <w:r w:rsidRPr="00CC2F87">
              <w:rPr>
                <w:sz w:val="18"/>
                <w:szCs w:val="18"/>
              </w:rPr>
              <w:t xml:space="preserve"> constructed from the data.</w:t>
            </w:r>
          </w:p>
        </w:tc>
        <w:tc>
          <w:tcPr>
            <w:tcW w:w="835" w:type="dxa"/>
            <w:tcBorders>
              <w:top w:val="nil"/>
              <w:left w:val="nil"/>
              <w:bottom w:val="nil"/>
              <w:right w:val="nil"/>
            </w:tcBorders>
          </w:tcPr>
          <w:p w14:paraId="61335936" w14:textId="7094CCDE" w:rsidR="00E654A1" w:rsidRPr="00CC2F87" w:rsidRDefault="00E654A1" w:rsidP="004D21F1">
            <w:pPr>
              <w:spacing w:before="120" w:after="120" w:line="276" w:lineRule="auto"/>
              <w:jc w:val="left"/>
              <w:rPr>
                <w:sz w:val="18"/>
                <w:szCs w:val="18"/>
              </w:rPr>
            </w:pPr>
            <w:r>
              <w:rPr>
                <w:sz w:val="18"/>
                <w:szCs w:val="18"/>
              </w:rPr>
              <w:t>Yes</w:t>
            </w:r>
          </w:p>
        </w:tc>
      </w:tr>
      <w:tr w:rsidR="0038386E" w:rsidRPr="00CC2F87" w14:paraId="602C5409" w14:textId="09F25718" w:rsidTr="00890B9E">
        <w:trPr>
          <w:trHeight w:val="1430"/>
        </w:trPr>
        <w:tc>
          <w:tcPr>
            <w:tcW w:w="1739" w:type="dxa"/>
            <w:tcBorders>
              <w:top w:val="nil"/>
              <w:left w:val="nil"/>
              <w:bottom w:val="single" w:sz="4" w:space="0" w:color="auto"/>
              <w:right w:val="nil"/>
            </w:tcBorders>
          </w:tcPr>
          <w:p w14:paraId="760505DD" w14:textId="77777777" w:rsidR="00E654A1" w:rsidRPr="00CC2F87" w:rsidRDefault="00E654A1" w:rsidP="004D21F1">
            <w:pPr>
              <w:spacing w:before="120" w:after="120" w:line="276" w:lineRule="auto"/>
              <w:jc w:val="left"/>
              <w:rPr>
                <w:sz w:val="18"/>
                <w:szCs w:val="18"/>
              </w:rPr>
            </w:pPr>
            <w:r w:rsidRPr="00CC2F87">
              <w:rPr>
                <w:sz w:val="18"/>
                <w:szCs w:val="18"/>
              </w:rPr>
              <w:t>Digitransit Routing API</w:t>
            </w:r>
          </w:p>
        </w:tc>
        <w:tc>
          <w:tcPr>
            <w:tcW w:w="2099" w:type="dxa"/>
            <w:tcBorders>
              <w:top w:val="nil"/>
              <w:left w:val="nil"/>
              <w:bottom w:val="single" w:sz="4" w:space="0" w:color="auto"/>
              <w:right w:val="nil"/>
            </w:tcBorders>
          </w:tcPr>
          <w:p w14:paraId="39BEECF1" w14:textId="77777777" w:rsidR="00E654A1" w:rsidRPr="00CC2F87" w:rsidRDefault="00E654A1" w:rsidP="004D21F1">
            <w:pPr>
              <w:spacing w:before="120" w:after="120" w:line="276" w:lineRule="auto"/>
              <w:jc w:val="left"/>
              <w:rPr>
                <w:sz w:val="18"/>
                <w:szCs w:val="18"/>
              </w:rPr>
            </w:pPr>
            <w:r w:rsidRPr="00CC2F87">
              <w:rPr>
                <w:sz w:val="18"/>
                <w:szCs w:val="18"/>
              </w:rPr>
              <w:t>Helsinki Region Transport (HRT)</w:t>
            </w:r>
          </w:p>
        </w:tc>
        <w:tc>
          <w:tcPr>
            <w:tcW w:w="2596" w:type="dxa"/>
            <w:tcBorders>
              <w:top w:val="nil"/>
              <w:left w:val="nil"/>
              <w:bottom w:val="single" w:sz="4" w:space="0" w:color="auto"/>
              <w:right w:val="nil"/>
            </w:tcBorders>
          </w:tcPr>
          <w:p w14:paraId="6C94A48D" w14:textId="067C4E80" w:rsidR="00E654A1" w:rsidRPr="00CC2F87" w:rsidRDefault="00042C42" w:rsidP="004D21F1">
            <w:pPr>
              <w:spacing w:before="120" w:after="120" w:line="276" w:lineRule="auto"/>
              <w:jc w:val="left"/>
              <w:rPr>
                <w:sz w:val="18"/>
                <w:szCs w:val="18"/>
              </w:rPr>
            </w:pPr>
            <w:r>
              <w:rPr>
                <w:sz w:val="18"/>
                <w:szCs w:val="18"/>
              </w:rPr>
              <w:t>A r</w:t>
            </w:r>
            <w:r w:rsidR="00E654A1" w:rsidRPr="00CC2F87">
              <w:rPr>
                <w:sz w:val="18"/>
                <w:szCs w:val="18"/>
              </w:rPr>
              <w:t xml:space="preserve">outing service for planning public transport itineraries </w:t>
            </w:r>
            <w:r>
              <w:rPr>
                <w:sz w:val="18"/>
                <w:szCs w:val="18"/>
              </w:rPr>
              <w:t xml:space="preserve">via </w:t>
            </w:r>
            <w:r w:rsidR="00E654A1" w:rsidRPr="00CC2F87">
              <w:rPr>
                <w:sz w:val="18"/>
                <w:szCs w:val="18"/>
              </w:rPr>
              <w:t xml:space="preserve">an application programming interface (API). </w:t>
            </w:r>
          </w:p>
        </w:tc>
        <w:tc>
          <w:tcPr>
            <w:tcW w:w="2363" w:type="dxa"/>
            <w:tcBorders>
              <w:top w:val="nil"/>
              <w:left w:val="nil"/>
              <w:bottom w:val="single" w:sz="4" w:space="0" w:color="auto"/>
              <w:right w:val="nil"/>
            </w:tcBorders>
          </w:tcPr>
          <w:p w14:paraId="1D79AE9C" w14:textId="1ECB6745" w:rsidR="00E654A1" w:rsidRPr="00CC2F87" w:rsidRDefault="00132E17" w:rsidP="004D21F1">
            <w:pPr>
              <w:spacing w:before="120" w:after="120" w:line="276" w:lineRule="auto"/>
              <w:jc w:val="left"/>
              <w:rPr>
                <w:sz w:val="18"/>
                <w:szCs w:val="18"/>
              </w:rPr>
            </w:pPr>
            <w:r>
              <w:rPr>
                <w:sz w:val="18"/>
                <w:szCs w:val="18"/>
              </w:rPr>
              <w:t xml:space="preserve">Itinerary planning for commuting flows was carried out using the </w:t>
            </w:r>
            <w:r w:rsidR="00E654A1" w:rsidRPr="00CC2F87">
              <w:rPr>
                <w:sz w:val="18"/>
                <w:szCs w:val="18"/>
              </w:rPr>
              <w:t xml:space="preserve">routing API. </w:t>
            </w:r>
          </w:p>
        </w:tc>
        <w:tc>
          <w:tcPr>
            <w:tcW w:w="835" w:type="dxa"/>
            <w:tcBorders>
              <w:top w:val="nil"/>
              <w:left w:val="nil"/>
              <w:bottom w:val="single" w:sz="4" w:space="0" w:color="auto"/>
              <w:right w:val="nil"/>
            </w:tcBorders>
          </w:tcPr>
          <w:p w14:paraId="3103EB77" w14:textId="6FEA9885" w:rsidR="00E654A1" w:rsidRPr="00CC2F87" w:rsidRDefault="00E654A1" w:rsidP="004D21F1">
            <w:pPr>
              <w:spacing w:before="120" w:after="120" w:line="276" w:lineRule="auto"/>
              <w:jc w:val="left"/>
              <w:rPr>
                <w:sz w:val="18"/>
                <w:szCs w:val="18"/>
              </w:rPr>
            </w:pPr>
            <w:r>
              <w:rPr>
                <w:sz w:val="18"/>
                <w:szCs w:val="18"/>
              </w:rPr>
              <w:t>Yes</w:t>
            </w:r>
          </w:p>
        </w:tc>
      </w:tr>
    </w:tbl>
    <w:p w14:paraId="6E4C0499" w14:textId="77777777" w:rsidR="004E3E0F" w:rsidRPr="00CC2F87" w:rsidRDefault="004E3E0F" w:rsidP="004E3E0F"/>
    <w:p w14:paraId="4A8D1E99" w14:textId="642B9878" w:rsidR="00774BB1" w:rsidRPr="00CC2F87" w:rsidRDefault="007A6F11" w:rsidP="00774BB1">
      <w:pPr>
        <w:pStyle w:val="Heading3"/>
      </w:pPr>
      <w:bookmarkStart w:id="32" w:name="_Toc37689961"/>
      <w:r w:rsidRPr="00CC2F87">
        <w:t>Modelled traffic noise data</w:t>
      </w:r>
      <w:bookmarkEnd w:id="32"/>
    </w:p>
    <w:p w14:paraId="3B0B00E4" w14:textId="68215939" w:rsidR="00CC18AB" w:rsidRDefault="00A1496E" w:rsidP="005D5EE1">
      <w:r>
        <w:t>Dynamic</w:t>
      </w:r>
      <w:r w:rsidR="00A02FE3">
        <w:t xml:space="preserve"> exposure</w:t>
      </w:r>
      <w:r>
        <w:t>s</w:t>
      </w:r>
      <w:r w:rsidR="00A02FE3">
        <w:t xml:space="preserve"> to traffic noise </w:t>
      </w:r>
      <w:r>
        <w:t xml:space="preserve">were </w:t>
      </w:r>
      <w:r w:rsidR="00A02FE3">
        <w:t xml:space="preserve">assessed with respect to </w:t>
      </w:r>
      <w:r w:rsidR="004A2EF3">
        <w:t xml:space="preserve">modeled traffic noise zones </w:t>
      </w:r>
      <w:r w:rsidR="008A251E">
        <w:t xml:space="preserve">for </w:t>
      </w:r>
      <w:r w:rsidR="004A2EF3">
        <w:t xml:space="preserve">Helsinki </w:t>
      </w:r>
      <w:r w:rsidR="004F69BE">
        <w:fldChar w:fldCharType="begin"/>
      </w:r>
      <w:r w:rsidR="00F9754F">
        <w:instrText xml:space="preserve"> ADDIN ZOTERO_ITEM CSL_CITATION {"citationID":"EOSmsNuN","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4F69BE">
        <w:fldChar w:fldCharType="separate"/>
      </w:r>
      <w:r w:rsidR="004F69BE" w:rsidRPr="004F69BE">
        <w:rPr>
          <w:lang w:val="en-GB"/>
        </w:rPr>
        <w:t>(</w:t>
      </w:r>
      <w:r w:rsidR="004F69BE" w:rsidRPr="004F69BE">
        <w:rPr>
          <w:i/>
          <w:iCs/>
          <w:lang w:val="en-GB"/>
        </w:rPr>
        <w:t>City of Helsinki: strategic noise mapping</w:t>
      </w:r>
      <w:r w:rsidR="004F69BE" w:rsidRPr="004F69BE">
        <w:rPr>
          <w:lang w:val="en-GB"/>
        </w:rPr>
        <w:t>, 2017)</w:t>
      </w:r>
      <w:r w:rsidR="004F69BE">
        <w:fldChar w:fldCharType="end"/>
      </w:r>
      <w:r w:rsidR="004A2EF3">
        <w:t xml:space="preserve">. </w:t>
      </w:r>
      <w:r w:rsidR="007D698C">
        <w:t xml:space="preserve">The noise modelling was carried out with </w:t>
      </w:r>
      <w:r w:rsidR="007D698C">
        <w:lastRenderedPageBreak/>
        <w:t>a special software for the purpose</w:t>
      </w:r>
      <w:r w:rsidR="007D698C" w:rsidRPr="00DB6673">
        <w:t xml:space="preserve"> </w:t>
      </w:r>
      <w:r w:rsidR="00DB6673" w:rsidRPr="00DB6673">
        <w:fldChar w:fldCharType="begin"/>
      </w:r>
      <w:r w:rsidR="00F25FE5">
        <w:instrText xml:space="preserve"> ADDIN ZOTERO_ITEM CSL_CITATION {"citationID":"ImEVxmMV","properties":{"formattedCitation":"({\\i{}Datakustik CadnaA 2017}, n.d.)","plainCitation":"(Datakustik CadnaA 2017, n.d.)","dontUpdate":true,"noteIndex":0},"citationItems":[{"id":887,"uris":["http://zotero.org/users/5467145/items/N8SF389P"],"uri":["http://zotero.org/users/5467145/items/N8SF389P"],"itemData":{"id":887,"type":"book","title":"Datakustik CadnaA 2017","URL":"https://www.datakustik.com/products/cadnaa/cadnaa/ (accessed on 4 April 2020)"}}],"schema":"https://github.com/citation-style-language/schema/raw/master/csl-citation.json"} </w:instrText>
      </w:r>
      <w:r w:rsidR="00DB6673" w:rsidRPr="00DB6673">
        <w:fldChar w:fldCharType="separate"/>
      </w:r>
      <w:r w:rsidR="00DB6673" w:rsidRPr="00DB6673">
        <w:rPr>
          <w:lang w:val="en-GB"/>
        </w:rPr>
        <w:t>(Datakustik CadnaA 2017)</w:t>
      </w:r>
      <w:r w:rsidR="00DB6673" w:rsidRPr="00DB6673">
        <w:fldChar w:fldCharType="end"/>
      </w:r>
      <w:r w:rsidR="007D698C">
        <w:t xml:space="preserve"> by </w:t>
      </w:r>
      <w:proofErr w:type="spellStart"/>
      <w:r w:rsidR="007D698C" w:rsidRPr="00CC2F87">
        <w:t>Sito</w:t>
      </w:r>
      <w:proofErr w:type="spellEnd"/>
      <w:r w:rsidR="007D698C" w:rsidRPr="00CC2F87">
        <w:t xml:space="preserve"> Oy as a commission from the city of Helsinki </w:t>
      </w:r>
      <w:r w:rsidR="007D698C" w:rsidRPr="00CC2F87">
        <w:fldChar w:fldCharType="begin"/>
      </w:r>
      <w:r w:rsidR="007D698C">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7D698C" w:rsidRPr="00CC2F87">
        <w:fldChar w:fldCharType="separate"/>
      </w:r>
      <w:r w:rsidR="007D698C" w:rsidRPr="00CC2F87">
        <w:t>(</w:t>
      </w:r>
      <w:r w:rsidR="007D698C" w:rsidRPr="00CC2F87">
        <w:rPr>
          <w:i/>
          <w:iCs/>
        </w:rPr>
        <w:t>City of Helsinki: strategic noise mapping</w:t>
      </w:r>
      <w:r w:rsidR="007D698C" w:rsidRPr="00CC2F87">
        <w:t>, 2017)</w:t>
      </w:r>
      <w:r w:rsidR="007D698C" w:rsidRPr="00CC2F87">
        <w:fldChar w:fldCharType="end"/>
      </w:r>
      <w:r w:rsidR="007D698C" w:rsidRPr="00CC2F87">
        <w:t>.</w:t>
      </w:r>
      <w:r w:rsidR="007D698C">
        <w:t xml:space="preserve"> </w:t>
      </w:r>
      <w:r w:rsidR="005D5EE1">
        <w:t xml:space="preserve">As per the documentation of the data, a wide range of factors affecting the ways and levels of noise </w:t>
      </w:r>
      <w:r w:rsidR="005D5EE1" w:rsidRPr="00CC2F87">
        <w:t>were taken into account</w:t>
      </w:r>
      <w:r w:rsidR="005D5EE1">
        <w:t xml:space="preserve"> in the modelling. For example, these included noise source data of modelled traffic flows and speeds on different roads</w:t>
      </w:r>
      <w:r w:rsidR="005D5EE1" w:rsidRPr="00CC2F87">
        <w:t>, the three-dimensional surface model of the city</w:t>
      </w:r>
      <w:r w:rsidR="005D5EE1">
        <w:t xml:space="preserve">, </w:t>
      </w:r>
      <w:r w:rsidR="005D5EE1" w:rsidRPr="00CC2F87">
        <w:t xml:space="preserve">buildings, sound barriers and </w:t>
      </w:r>
      <w:r w:rsidR="005D5EE1">
        <w:t xml:space="preserve">acoustic properties of different surfaces </w:t>
      </w:r>
      <w:r w:rsidR="005D5EE1">
        <w:fldChar w:fldCharType="begin"/>
      </w:r>
      <w:r w:rsidR="005D5EE1">
        <w:instrText xml:space="preserve"> ADDIN ZOTERO_ITEM CSL_CITATION {"citationID":"JBTglrn3","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5D5EE1">
        <w:fldChar w:fldCharType="separate"/>
      </w:r>
      <w:r w:rsidR="005D5EE1" w:rsidRPr="003A044D">
        <w:rPr>
          <w:lang w:val="en-GB"/>
        </w:rPr>
        <w:t>(</w:t>
      </w:r>
      <w:r w:rsidR="005D5EE1" w:rsidRPr="003A044D">
        <w:rPr>
          <w:i/>
          <w:iCs/>
          <w:lang w:val="en-GB"/>
        </w:rPr>
        <w:t>City of Helsinki: strategic noise mapping</w:t>
      </w:r>
      <w:r w:rsidR="005D5EE1" w:rsidRPr="003A044D">
        <w:rPr>
          <w:lang w:val="en-GB"/>
        </w:rPr>
        <w:t>, 2017)</w:t>
      </w:r>
      <w:r w:rsidR="005D5EE1">
        <w:fldChar w:fldCharType="end"/>
      </w:r>
      <w:r w:rsidR="005D5EE1">
        <w:t xml:space="preserve">. </w:t>
      </w:r>
    </w:p>
    <w:p w14:paraId="04AF2DDA" w14:textId="671FB6C3" w:rsidR="005D5EE1" w:rsidRPr="00CC2F87" w:rsidRDefault="00CC18AB" w:rsidP="00BD2645">
      <w:r>
        <w:t xml:space="preserve">It should be noted that the decision to use noise data of only noise source in the dynamic exposure assessment is arguably in line with the </w:t>
      </w:r>
      <w:r w:rsidRPr="005D5E61">
        <w:rPr>
          <w:i/>
          <w:iCs/>
        </w:rPr>
        <w:t>Environmental noise guidelines for the European Region</w:t>
      </w:r>
      <w:r>
        <w:t xml:space="preserve"> </w:t>
      </w:r>
      <w:r>
        <w:fldChar w:fldCharType="begin"/>
      </w:r>
      <w:r>
        <w:instrText xml:space="preserve"> ADDIN ZOTERO_ITEM CSL_CITATION {"citationID":"76SOgHHB","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The guidelines and the supplementary literature </w:t>
      </w:r>
      <w:r w:rsidR="00A63483">
        <w:t>state</w:t>
      </w:r>
      <w:r>
        <w:t xml:space="preserve"> that the thresholds for harmful noise levels vary between</w:t>
      </w:r>
      <w:r w:rsidR="00CF2C52">
        <w:t xml:space="preserve"> different</w:t>
      </w:r>
      <w:r>
        <w:t xml:space="preserve"> noise sources. Also, the mitigation actions for </w:t>
      </w:r>
      <w:r w:rsidR="0088538D">
        <w:t xml:space="preserve">dealing with </w:t>
      </w:r>
      <w:r>
        <w:t xml:space="preserve">different types of community noises vary, making the results of separate exposure assessments more valuable for planning purposes. In this study, the main focus is on dynamic exposure to vehicular traffic noise, excluding exposure to noise from rail and air traffic and industrial sites. </w:t>
      </w:r>
      <w:r w:rsidR="00BD2645">
        <w:t>Despite</w:t>
      </w:r>
      <w:r w:rsidR="00BB2AC6">
        <w:t xml:space="preserve"> that</w:t>
      </w:r>
      <w:r w:rsidR="00BD2645">
        <w:t xml:space="preserve"> this approach may be appropriate for the dynamic noise exposure assessment, the noise exposure-based routing application could benefit from </w:t>
      </w:r>
      <w:r w:rsidR="008779B6">
        <w:t>integration of</w:t>
      </w:r>
      <w:r w:rsidR="00BD2645">
        <w:t xml:space="preserve"> also other noise sources in the routing analysis. </w:t>
      </w:r>
      <w:r w:rsidR="006840AD">
        <w:t>The p</w:t>
      </w:r>
      <w:r>
        <w:t xml:space="preserve">rospects for </w:t>
      </w:r>
      <w:r w:rsidR="00AF566A">
        <w:t xml:space="preserve">integrating multiple environmental exposures (including different noise sources) in exposure-based routing </w:t>
      </w:r>
      <w:r>
        <w:t xml:space="preserve">are discussed further in chapter </w:t>
      </w:r>
      <w:r w:rsidR="00AF566A">
        <w:t>5</w:t>
      </w:r>
      <w:r>
        <w:t>.</w:t>
      </w:r>
      <w:r w:rsidR="00AF566A">
        <w:t>7</w:t>
      </w:r>
      <w:r>
        <w:t xml:space="preserve">. </w:t>
      </w:r>
    </w:p>
    <w:p w14:paraId="547527E4" w14:textId="4C45E8F3" w:rsidR="007D698C" w:rsidRDefault="00966A2E" w:rsidP="00AD5B84">
      <w:r>
        <w:t>Prior to pre-processing the noise surface data, t</w:t>
      </w:r>
      <w:r w:rsidR="00C613C0">
        <w:t xml:space="preserve">wo </w:t>
      </w:r>
      <w:r w:rsidR="00264AC3">
        <w:t>parallel</w:t>
      </w:r>
      <w:r w:rsidR="00C613C0">
        <w:t xml:space="preserve"> noise </w:t>
      </w:r>
      <w:r w:rsidR="00264AC3">
        <w:t>surface</w:t>
      </w:r>
      <w:r w:rsidR="007B32F4">
        <w:t xml:space="preserve"> layers for vehicular traffic were inspected, one produced with </w:t>
      </w:r>
      <w:r w:rsidR="00C613C0" w:rsidRPr="00C613C0">
        <w:t>CNOSSOS-EU</w:t>
      </w:r>
      <w:r w:rsidR="007B32F4">
        <w:t xml:space="preserve"> modelling</w:t>
      </w:r>
      <w:r w:rsidR="00E9296C">
        <w:t xml:space="preserve"> </w:t>
      </w:r>
      <w:r w:rsidR="00E9296C">
        <w:fldChar w:fldCharType="begin"/>
      </w:r>
      <w:r w:rsidR="00E9296C">
        <w:instrText xml:space="preserve"> ADDIN ZOTERO_ITEM CSL_CITATION {"citationID":"EI5TqlvQ","properties":{"formattedCitation":"(Jarno Kokkonen et al., 2016; Kephalopoulos et al., 2012)","plainCitation":"(Jarno Kokkonen et al., 2016; Kephalopoulos et al., 2012)","noteIndex":0},"citationItems":[{"id":625,"uris":["http://zotero.org/users/5467145/items/QNPSV23C"],"uri":["http://zotero.org/users/5467145/items/QNPSV23C"],"itemData":{"id":625,"type":"paper-conference","abstract":"ResearchGate is a network dedicated to science and research. Connect, collaborate and discover scientific publications, jobs and conferences. All for free.","container-title":"ResearchGate","event":"Baltic-Nordic Acoustic Meeting 2016, Stockholm, Sweden, June 19–22 (BNAM 2016)","language":"en","title":"CNOSSOS-EU Noise Model Implementation in Finland","URL":"https://www.researchgate.net/publication/307907554_CNOSSOS-EU_Noise_Model_Implementation_in_Finland","volume":"38","author":[{"literal":"Jarno Kokkonen"},{"family":"Kontkanen","given":"Olli"},{"family":"Maijala","given":"Panu"}],"accessed":{"date-parts":[["2019",11,20]]},"issued":{"date-parts":[["2016",6]]}}},{"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rsidR="00E9296C">
        <w:fldChar w:fldCharType="separate"/>
      </w:r>
      <w:r w:rsidR="00E9296C">
        <w:rPr>
          <w:noProof/>
        </w:rPr>
        <w:t>(Jarno Kokkonen et al., 2016; Kephalopoulos et al., 2012)</w:t>
      </w:r>
      <w:r w:rsidR="00E9296C">
        <w:fldChar w:fldCharType="end"/>
      </w:r>
      <w:r w:rsidR="00C613C0">
        <w:t xml:space="preserve"> and </w:t>
      </w:r>
      <w:r w:rsidR="007B32F4">
        <w:t xml:space="preserve">the other with </w:t>
      </w:r>
      <w:r w:rsidR="00C613C0" w:rsidRPr="00C613C0">
        <w:t>joint</w:t>
      </w:r>
      <w:r w:rsidR="00DB4251">
        <w:t>-</w:t>
      </w:r>
      <w:r w:rsidR="00D46E77" w:rsidRPr="00C613C0">
        <w:t>Nordic</w:t>
      </w:r>
      <w:r w:rsidR="00C613C0" w:rsidRPr="00C613C0">
        <w:t xml:space="preserve"> traffic noise estimation model</w:t>
      </w:r>
      <w:r w:rsidR="00CA5F42">
        <w:t xml:space="preserve"> </w:t>
      </w:r>
      <w:r w:rsidR="00CA5F42">
        <w:fldChar w:fldCharType="begin"/>
      </w:r>
      <w:r w:rsidR="00CA5F42">
        <w:instrText xml:space="preserve"> ADDIN ZOTERO_ITEM CSL_CITATION {"citationID":"UeEdetZA","properties":{"formattedCitation":"(Jonasson &amp; Storeheier, 2001; Nielsen, 1997)","plainCitation":"(Jonasson &amp; Storeheier, 2001; Nielsen, 1997)","noteIndex":0},"citationItems":[{"id":735,"uris":["http://zotero.org/users/5467145/items/YI2UUPKN"],"uri":["http://zotero.org/users/5467145/items/YI2UUPKN"],"itemData":{"id":735,"type":"book","source":"Google Scholar","title":"Nord 2000. New Nordic prediction method for road traffic noise","author":[{"family":"Jonasson","given":"Hans G."},{"family":"Storeheier","given":"Svein"}],"issued":{"date-parts":[["2001"]]}}},{"id":849,"uris":["http://zotero.org/users/5467145/items/J7V9SXIW"],"uri":["http://zotero.org/users/5467145/items/J7V9SXIW"],"itemData":{"id":849,"type":"book","collection-number":"525","publisher":"Nordic Council of Ministers","source":"Google Scholar","title":"Road traffic noise: Nordic prediction method","title-short":"Road traffic noise","author":[{"family":"Nielsen","given":"Hugo Lyse"}],"issued":{"date-parts":[["1997"]]}}}],"schema":"https://github.com/citation-style-language/schema/raw/master/csl-citation.json"} </w:instrText>
      </w:r>
      <w:r w:rsidR="00CA5F42">
        <w:fldChar w:fldCharType="separate"/>
      </w:r>
      <w:r w:rsidR="00CA5F42">
        <w:rPr>
          <w:noProof/>
        </w:rPr>
        <w:t>(Jonasson &amp; Storeheier, 2001; Nielsen, 1997)</w:t>
      </w:r>
      <w:r w:rsidR="00CA5F42">
        <w:fldChar w:fldCharType="end"/>
      </w:r>
      <w:r w:rsidR="00C613C0">
        <w:t xml:space="preserve">. The latter was chosen for the </w:t>
      </w:r>
      <w:r w:rsidR="009D19C0">
        <w:t>study</w:t>
      </w:r>
      <w:r w:rsidR="00C613C0">
        <w:t xml:space="preserve"> </w:t>
      </w:r>
      <w:r w:rsidR="004F69BE">
        <w:t>since its modeling height</w:t>
      </w:r>
      <w:r w:rsidR="007B32F4">
        <w:t xml:space="preserve"> of </w:t>
      </w:r>
      <w:r w:rsidR="003761F3">
        <w:t xml:space="preserve">2 </w:t>
      </w:r>
      <w:r w:rsidR="004F69BE">
        <w:t>m</w:t>
      </w:r>
      <w:r w:rsidR="007B32F4">
        <w:t xml:space="preserve">eters </w:t>
      </w:r>
      <w:r w:rsidR="004F69BE">
        <w:t xml:space="preserve">was closer to </w:t>
      </w:r>
      <w:r w:rsidR="00A56991">
        <w:t xml:space="preserve">the </w:t>
      </w:r>
      <w:r w:rsidR="009C6738">
        <w:t xml:space="preserve">typical </w:t>
      </w:r>
      <w:r w:rsidR="00403237">
        <w:t xml:space="preserve">walking altitude of </w:t>
      </w:r>
      <w:r w:rsidR="004F69BE">
        <w:t xml:space="preserve">pedestrians </w:t>
      </w:r>
      <w:r w:rsidR="007B32F4">
        <w:t xml:space="preserve">than </w:t>
      </w:r>
      <w:r w:rsidR="00BC2AA4">
        <w:t xml:space="preserve">the </w:t>
      </w:r>
      <w:r w:rsidR="003761F3">
        <w:t>4</w:t>
      </w:r>
      <w:r w:rsidR="00BC2AA4">
        <w:t xml:space="preserve"> </w:t>
      </w:r>
      <w:r w:rsidR="00746BF1">
        <w:t>meters from the ground</w:t>
      </w:r>
      <w:r w:rsidR="004F69BE">
        <w:t xml:space="preserve"> </w:t>
      </w:r>
      <w:r w:rsidR="00BC2AA4">
        <w:t xml:space="preserve">used in </w:t>
      </w:r>
      <w:r w:rsidR="00BC2AA4" w:rsidRPr="00C613C0">
        <w:t>CNOSSOS-EU</w:t>
      </w:r>
      <w:r w:rsidR="00BC2AA4">
        <w:t xml:space="preserve"> model</w:t>
      </w:r>
      <w:r w:rsidR="004F69BE">
        <w:t xml:space="preserve">. However, </w:t>
      </w:r>
      <w:r w:rsidR="0014092E">
        <w:t xml:space="preserve">since </w:t>
      </w:r>
      <w:r w:rsidR="004F69BE" w:rsidRPr="00C613C0">
        <w:t>CNOSSOS-EU</w:t>
      </w:r>
      <w:r w:rsidR="004F69BE">
        <w:t xml:space="preserve"> model </w:t>
      </w:r>
      <w:r w:rsidR="00DF6024">
        <w:t>has bee</w:t>
      </w:r>
      <w:r w:rsidR="00AD78C2">
        <w:t>n</w:t>
      </w:r>
      <w:r w:rsidR="004F69BE">
        <w:t xml:space="preserve"> described to have higher level of detail in both noise source and noise </w:t>
      </w:r>
      <w:r w:rsidR="00E647E9">
        <w:t>diffusion modeling</w:t>
      </w:r>
      <w:r w:rsidR="00093D67">
        <w:t xml:space="preserve"> </w:t>
      </w:r>
      <w:r w:rsidR="00093D67">
        <w:fldChar w:fldCharType="begin"/>
      </w:r>
      <w:r w:rsidR="00093D67">
        <w:instrText xml:space="preserve"> ADDIN ZOTERO_ITEM CSL_CITATION {"citationID":"ne9J9MJp","properties":{"formattedCitation":"({\\i{}City of Helsinki: strategic noise mapping}, 2017)","plainCitation":"(City of Helsinki: strategic noise mapping, 2017)","noteIndex":0},"citationItems":[{"id":504,"uris":["http://zotero.org/users/5467145/items/FGTZ5LPU"],"uri":["http://zotero.org/users/5467145/items/FGTZ5LPU"],"itemData":{"id":504,"type":"article","source":"Google Scholar","title":"Helsingin kaupungin meluselvitys 2017","title-short":"City of Helsinki: strategic noise mapping","URL":"https://www.hel.fi/helsinki/fi/asuminen-ja-ymparisto/ymparistonsuojelu/ilmanlaatu-ja-melu/selvitys/","issued":{"date-parts":[["2017"]]}}}],"schema":"https://github.com/citation-style-language/schema/raw/master/csl-citation.json"} </w:instrText>
      </w:r>
      <w:r w:rsidR="00093D67">
        <w:fldChar w:fldCharType="separate"/>
      </w:r>
      <w:r w:rsidR="00093D67" w:rsidRPr="00093D67">
        <w:rPr>
          <w:lang w:val="en-GB"/>
        </w:rPr>
        <w:t>(</w:t>
      </w:r>
      <w:r w:rsidR="00093D67" w:rsidRPr="00093D67">
        <w:rPr>
          <w:i/>
          <w:iCs/>
          <w:lang w:val="en-GB"/>
        </w:rPr>
        <w:t>City of Helsinki: strategic noise mapping</w:t>
      </w:r>
      <w:r w:rsidR="00093D67" w:rsidRPr="00093D67">
        <w:rPr>
          <w:lang w:val="en-GB"/>
        </w:rPr>
        <w:t>, 2017)</w:t>
      </w:r>
      <w:r w:rsidR="00093D67">
        <w:fldChar w:fldCharType="end"/>
      </w:r>
      <w:r w:rsidR="00E647E9">
        <w:t>,</w:t>
      </w:r>
      <w:r w:rsidR="0014092E">
        <w:t xml:space="preserve"> </w:t>
      </w:r>
      <w:r w:rsidR="00CA5F42">
        <w:t xml:space="preserve">choosing it </w:t>
      </w:r>
      <w:r w:rsidR="00071B59">
        <w:t>could</w:t>
      </w:r>
      <w:r w:rsidR="00CA5F42">
        <w:t xml:space="preserve"> have </w:t>
      </w:r>
      <w:r w:rsidR="00E647E9">
        <w:t>been justified</w:t>
      </w:r>
      <w:r w:rsidR="0071247E">
        <w:t xml:space="preserve"> as well</w:t>
      </w:r>
      <w:r w:rsidR="00E647E9">
        <w:t>.</w:t>
      </w:r>
      <w:r w:rsidR="003737F3">
        <w:t xml:space="preserve"> </w:t>
      </w:r>
      <w:r w:rsidR="00A351FB">
        <w:t>Nonetheless</w:t>
      </w:r>
      <w:r w:rsidR="00547AC4">
        <w:t xml:space="preserve">, a visual comparison of the two noise layers did not reveal </w:t>
      </w:r>
      <w:r w:rsidR="004B79F0">
        <w:t>major</w:t>
      </w:r>
      <w:r w:rsidR="00547AC4">
        <w:t xml:space="preserve"> differences between the two. </w:t>
      </w:r>
    </w:p>
    <w:p w14:paraId="6C60905F" w14:textId="3F53D42F" w:rsidR="009C70BC" w:rsidRDefault="003B68CB" w:rsidP="00774BB1">
      <w:r>
        <w:t xml:space="preserve">The noise surface data contained a </w:t>
      </w:r>
      <w:r w:rsidR="00AA13AC">
        <w:t>few</w:t>
      </w:r>
      <w:r w:rsidR="008807EB">
        <w:t xml:space="preserve"> alternative noise indexes. </w:t>
      </w:r>
      <w:r>
        <w:t xml:space="preserve">For this study, </w:t>
      </w:r>
      <w:r w:rsidR="003E6728">
        <w:t xml:space="preserve">A-weighted equivalent continuous sound </w:t>
      </w:r>
      <w:r w:rsidR="007A6B70">
        <w:t xml:space="preserve">pressure </w:t>
      </w:r>
      <w:r w:rsidR="003E6728">
        <w:t>level (</w:t>
      </w:r>
      <w:r w:rsidR="00C613C0">
        <w:t>L</w:t>
      </w:r>
      <w:r w:rsidR="00C613C0">
        <w:rPr>
          <w:vertAlign w:val="subscript"/>
        </w:rPr>
        <w:t>Ae</w:t>
      </w:r>
      <w:r w:rsidR="003E6728">
        <w:rPr>
          <w:vertAlign w:val="subscript"/>
        </w:rPr>
        <w:t>q</w:t>
      </w:r>
      <w:r w:rsidR="003E6728">
        <w:t xml:space="preserve">) </w:t>
      </w:r>
      <w:r w:rsidR="00C613C0">
        <w:t xml:space="preserve">for daytime (7am –22pm) was </w:t>
      </w:r>
      <w:r w:rsidR="00E54E2C">
        <w:t xml:space="preserve">chosen as the primary noise index </w:t>
      </w:r>
      <w:r w:rsidR="008916BA">
        <w:t xml:space="preserve">(layer: </w:t>
      </w:r>
      <w:r w:rsidR="008916BA" w:rsidRPr="005B39EC">
        <w:rPr>
          <w:i/>
          <w:iCs/>
        </w:rPr>
        <w:t>2017_alue_01_tieliikenne_L_Aeq_paiva</w:t>
      </w:r>
      <w:r w:rsidR="008916BA" w:rsidRPr="003B68CB">
        <w:t>)</w:t>
      </w:r>
      <w:r w:rsidR="0083649D">
        <w:t xml:space="preserve">. </w:t>
      </w:r>
      <w:r w:rsidR="00C05A85">
        <w:t xml:space="preserve">A-weighting is used to consider the human ear’s </w:t>
      </w:r>
      <w:r w:rsidR="00894F93">
        <w:t>sensitivity</w:t>
      </w:r>
      <w:r w:rsidR="00C05A85">
        <w:t xml:space="preserve"> to </w:t>
      </w:r>
      <w:r w:rsidR="00894F93">
        <w:t xml:space="preserve">sounds of </w:t>
      </w:r>
      <w:r w:rsidR="00FE1A8E">
        <w:t>different</w:t>
      </w:r>
      <w:r w:rsidR="00C05A85">
        <w:t xml:space="preserve"> </w:t>
      </w:r>
      <w:r w:rsidR="00E25F9C">
        <w:t>frequencies</w:t>
      </w:r>
      <w:r w:rsidR="00894F93">
        <w:t>.</w:t>
      </w:r>
      <w:r w:rsidR="001C17F2">
        <w:t xml:space="preserve"> </w:t>
      </w:r>
      <w:r w:rsidR="00894F93">
        <w:t>Then e</w:t>
      </w:r>
      <w:r w:rsidR="00082CF9" w:rsidRPr="00082CF9">
        <w:t xml:space="preserve">quivalent continuous sound </w:t>
      </w:r>
      <w:r w:rsidR="00894F93">
        <w:t xml:space="preserve">pressure </w:t>
      </w:r>
      <w:r w:rsidR="00082CF9" w:rsidRPr="00082CF9">
        <w:t xml:space="preserve">level is </w:t>
      </w:r>
      <w:r w:rsidR="00577681">
        <w:t>an averaging method</w:t>
      </w:r>
      <w:r w:rsidR="00082CF9" w:rsidRPr="00082CF9">
        <w:t xml:space="preserve"> </w:t>
      </w:r>
      <w:r w:rsidR="00577681">
        <w:t xml:space="preserve">for calculating a single sound pressure level from </w:t>
      </w:r>
      <w:r w:rsidR="000C4942">
        <w:t xml:space="preserve">a </w:t>
      </w:r>
      <w:r w:rsidR="00577681">
        <w:t>time-</w:t>
      </w:r>
      <w:r w:rsidR="00082CF9" w:rsidRPr="00082CF9">
        <w:t xml:space="preserve">varying sound </w:t>
      </w:r>
      <w:r w:rsidR="00577681">
        <w:t xml:space="preserve">pressure level </w:t>
      </w:r>
      <w:r w:rsidR="004F07CD">
        <w:t>during</w:t>
      </w:r>
      <w:r w:rsidR="00577681">
        <w:t xml:space="preserve"> a defined </w:t>
      </w:r>
      <w:r w:rsidR="00082CF9" w:rsidRPr="00082CF9">
        <w:t>time period</w:t>
      </w:r>
      <w:r w:rsidR="00CC3551">
        <w:t xml:space="preserve"> (see chapter</w:t>
      </w:r>
      <w:r w:rsidR="000C4942">
        <w:t>s</w:t>
      </w:r>
      <w:r w:rsidR="00CC3551">
        <w:t xml:space="preserve"> 2.</w:t>
      </w:r>
      <w:r w:rsidR="000C4942">
        <w:t>1–2.3</w:t>
      </w:r>
      <w:r w:rsidR="00CC3551">
        <w:t xml:space="preserve"> for more </w:t>
      </w:r>
      <w:r w:rsidR="00CC3551">
        <w:lastRenderedPageBreak/>
        <w:t>information)</w:t>
      </w:r>
      <w:r w:rsidR="001C17F2">
        <w:t>.</w:t>
      </w:r>
      <w:r w:rsidR="006E5DED">
        <w:t xml:space="preserve"> </w:t>
      </w:r>
      <w:r w:rsidR="005D5E61">
        <w:t>As per</w:t>
      </w:r>
      <w:r w:rsidR="00DF2772">
        <w:t xml:space="preserve"> </w:t>
      </w:r>
      <w:r w:rsidR="004C71BD">
        <w:fldChar w:fldCharType="begin"/>
      </w:r>
      <w:r w:rsidR="00F25FE5">
        <w:instrText xml:space="preserve"> ADDIN ZOTERO_ITEM CSL_CITATION {"citationID":"JA7878f5","properties":{"formattedCitation":"(Guski et al., 2017; Van Kempen et al., 2018)","plainCitation":"(Guski et al., 2017; Van Kempen et al., 2018)","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id":717,"uris":["http://zotero.org/users/5467145/items/BQR64TYV"],"uri":["http://zotero.org/users/5467145/items/BQR64TYV"],"itemData":{"id":717,"type":"article-journal","container-title":"International journal of environmental research and public health","issue":"2","page":"379","source":"Google Scholar","title":"WHO environmental noise guidelines for the European region: a systematic review on environmental noise and cardiovascular and metabolic effects: a summary","title-short":"WHO environmental noise guidelines for the European region","volume":"15","author":[{"family":"Van Kempen","given":"Elise"},{"family":"Casas","given":"Maribel"},{"family":"Pershagen","given":"Göran"},{"family":"Foraster","given":"Maria"}],"issued":{"date-parts":[["2018"]]}}}],"schema":"https://github.com/citation-style-language/schema/raw/master/csl-citation.json"} </w:instrText>
      </w:r>
      <w:r w:rsidR="004C71BD">
        <w:fldChar w:fldCharType="separate"/>
      </w:r>
      <w:r w:rsidR="004C71BD">
        <w:rPr>
          <w:noProof/>
        </w:rPr>
        <w:t xml:space="preserve">Guski et al. </w:t>
      </w:r>
      <w:r w:rsidR="00894F93">
        <w:rPr>
          <w:noProof/>
        </w:rPr>
        <w:t>(</w:t>
      </w:r>
      <w:r w:rsidR="004C71BD">
        <w:rPr>
          <w:noProof/>
        </w:rPr>
        <w:t>2017</w:t>
      </w:r>
      <w:r w:rsidR="00894F93">
        <w:rPr>
          <w:noProof/>
        </w:rPr>
        <w:t>) and</w:t>
      </w:r>
      <w:r w:rsidR="004C71BD">
        <w:rPr>
          <w:noProof/>
        </w:rPr>
        <w:t xml:space="preserve"> Van Kempen et al.</w:t>
      </w:r>
      <w:r w:rsidR="00894F93">
        <w:rPr>
          <w:noProof/>
        </w:rPr>
        <w:t xml:space="preserve"> (</w:t>
      </w:r>
      <w:r w:rsidR="004C71BD">
        <w:rPr>
          <w:noProof/>
        </w:rPr>
        <w:t>2018)</w:t>
      </w:r>
      <w:r w:rsidR="004C71BD">
        <w:fldChar w:fldCharType="end"/>
      </w:r>
      <w:r w:rsidR="004C71BD">
        <w:t xml:space="preserve">, both of these metrics (A-weighting and equivalent continuous sound </w:t>
      </w:r>
      <w:r w:rsidR="00894F93">
        <w:t xml:space="preserve">pressure </w:t>
      </w:r>
      <w:r w:rsidR="004C71BD">
        <w:t xml:space="preserve">level) have been </w:t>
      </w:r>
      <w:r w:rsidR="00894F93">
        <w:t xml:space="preserve">widely </w:t>
      </w:r>
      <w:r w:rsidR="004C71BD">
        <w:t xml:space="preserve">utilized in </w:t>
      </w:r>
      <w:r w:rsidR="00894F93">
        <w:t xml:space="preserve">the </w:t>
      </w:r>
      <w:r w:rsidR="004C71BD">
        <w:t>studies on traffic noise and</w:t>
      </w:r>
      <w:r w:rsidR="00C23106">
        <w:t xml:space="preserve"> annoyance.</w:t>
      </w:r>
      <w:r w:rsidR="001515A1">
        <w:t xml:space="preserve"> </w:t>
      </w:r>
    </w:p>
    <w:p w14:paraId="55D420CB" w14:textId="7FD0B074" w:rsidR="00263F06" w:rsidRDefault="002132F7" w:rsidP="00B627E0">
      <w:r w:rsidRPr="00CC2F87">
        <w:t xml:space="preserve">The </w:t>
      </w:r>
      <w:r w:rsidR="009D3071">
        <w:t xml:space="preserve">data included </w:t>
      </w:r>
      <w:r w:rsidRPr="00CC2F87">
        <w:t xml:space="preserve">modelled traffic noise </w:t>
      </w:r>
      <w:r w:rsidR="00305DBF">
        <w:t>surfaces attached with attribute data on the</w:t>
      </w:r>
      <w:r w:rsidRPr="00CC2F87">
        <w:t xml:space="preserve"> minimum and maximum traffic noise level</w:t>
      </w:r>
      <w:r w:rsidR="00305DBF">
        <w:t>s</w:t>
      </w:r>
      <w:r>
        <w:t xml:space="preserve"> (L</w:t>
      </w:r>
      <w:r>
        <w:rPr>
          <w:vertAlign w:val="subscript"/>
        </w:rPr>
        <w:t>Aeq</w:t>
      </w:r>
      <w:r>
        <w:t>)</w:t>
      </w:r>
      <w:r w:rsidR="00305DBF">
        <w:t xml:space="preserve"> as per a pre-defined set of </w:t>
      </w:r>
      <w:r w:rsidR="00A73D75" w:rsidRPr="00CC2F87">
        <w:t>5</w:t>
      </w:r>
      <w:r w:rsidR="00A73D75">
        <w:t>-d</w:t>
      </w:r>
      <w:r w:rsidR="00305DBF">
        <w:t>ecibel</w:t>
      </w:r>
      <w:r w:rsidRPr="00CC2F87">
        <w:t xml:space="preserve"> </w:t>
      </w:r>
      <w:r>
        <w:t>range</w:t>
      </w:r>
      <w:r w:rsidR="00305DBF">
        <w:t>s</w:t>
      </w:r>
      <w:r w:rsidRPr="00CC2F87">
        <w:t>.</w:t>
      </w:r>
      <w:r>
        <w:t xml:space="preserve"> The </w:t>
      </w:r>
      <w:r w:rsidR="00A72A54">
        <w:t xml:space="preserve">modelled </w:t>
      </w:r>
      <w:r w:rsidR="007C65DD">
        <w:t>traffic noise levels range</w:t>
      </w:r>
      <w:r w:rsidR="00856539">
        <w:t>d</w:t>
      </w:r>
      <w:r w:rsidR="007C65DD">
        <w:t xml:space="preserve"> </w:t>
      </w:r>
      <w:r>
        <w:t>from 45 dB</w:t>
      </w:r>
      <w:r w:rsidR="00A72A54">
        <w:t>(A)</w:t>
      </w:r>
      <w:r>
        <w:t xml:space="preserve"> to 80 dB</w:t>
      </w:r>
      <w:r w:rsidR="00A72A54">
        <w:t>(A)</w:t>
      </w:r>
      <w:r>
        <w:t xml:space="preserve">. </w:t>
      </w:r>
      <w:r w:rsidR="0025272A">
        <w:t>Three map</w:t>
      </w:r>
      <w:r w:rsidR="00D002F5">
        <w:t xml:space="preserve"> visualizations</w:t>
      </w:r>
      <w:r w:rsidR="00132961">
        <w:t xml:space="preserve"> of </w:t>
      </w:r>
      <w:r w:rsidR="00D002F5">
        <w:t xml:space="preserve">the noise surfaces were made </w:t>
      </w:r>
      <w:r w:rsidR="0025272A">
        <w:t>to illustrate the high spatial precision of the modelling (</w:t>
      </w:r>
      <w:r w:rsidR="0025272A">
        <w:fldChar w:fldCharType="begin"/>
      </w:r>
      <w:r w:rsidR="0025272A">
        <w:instrText xml:space="preserve"> REF _Ref33475320 \h </w:instrText>
      </w:r>
      <w:r w:rsidR="0025272A">
        <w:fldChar w:fldCharType="separate"/>
      </w:r>
      <w:r w:rsidR="00205E1B" w:rsidRPr="00CC2F87">
        <w:t xml:space="preserve">Figure </w:t>
      </w:r>
      <w:r w:rsidR="00205E1B">
        <w:rPr>
          <w:noProof/>
        </w:rPr>
        <w:t>9</w:t>
      </w:r>
      <w:r w:rsidR="0025272A">
        <w:fldChar w:fldCharType="end"/>
      </w:r>
      <w:r w:rsidR="0025272A">
        <w:t xml:space="preserve">, </w:t>
      </w:r>
      <w:r w:rsidR="0025272A">
        <w:fldChar w:fldCharType="begin"/>
      </w:r>
      <w:r w:rsidR="0025272A">
        <w:instrText xml:space="preserve"> REF _Ref33475323 \h </w:instrText>
      </w:r>
      <w:r w:rsidR="0025272A">
        <w:fldChar w:fldCharType="separate"/>
      </w:r>
      <w:r w:rsidR="00205E1B" w:rsidRPr="00CC2F87">
        <w:t xml:space="preserve">Figure </w:t>
      </w:r>
      <w:r w:rsidR="00205E1B">
        <w:rPr>
          <w:noProof/>
        </w:rPr>
        <w:t>10</w:t>
      </w:r>
      <w:r w:rsidR="0025272A">
        <w:fldChar w:fldCharType="end"/>
      </w:r>
      <w:r w:rsidR="0025272A">
        <w:t xml:space="preserve"> &amp; </w:t>
      </w:r>
      <w:r w:rsidR="0025272A">
        <w:fldChar w:fldCharType="begin"/>
      </w:r>
      <w:r w:rsidR="0025272A">
        <w:instrText xml:space="preserve"> REF _Ref33475326 \h </w:instrText>
      </w:r>
      <w:r w:rsidR="0025272A">
        <w:fldChar w:fldCharType="separate"/>
      </w:r>
      <w:r w:rsidR="00205E1B" w:rsidRPr="00CC2F87">
        <w:t xml:space="preserve">Figure </w:t>
      </w:r>
      <w:r w:rsidR="00205E1B">
        <w:rPr>
          <w:noProof/>
        </w:rPr>
        <w:t>11</w:t>
      </w:r>
      <w:r w:rsidR="0025272A">
        <w:fldChar w:fldCharType="end"/>
      </w:r>
      <w:r w:rsidR="0025272A">
        <w:t xml:space="preserve">). </w:t>
      </w:r>
      <w:r w:rsidR="007C71F7">
        <w:t>For example</w:t>
      </w:r>
      <w:r w:rsidR="007D49DB">
        <w:t xml:space="preserve">, the effect of buildings as </w:t>
      </w:r>
      <w:r w:rsidR="00242CD6">
        <w:t>effective</w:t>
      </w:r>
      <w:r w:rsidR="007D49DB">
        <w:t xml:space="preserve"> noise barriers can be seen when comparing the noise surfaces between </w:t>
      </w:r>
      <w:r w:rsidR="007D49DB">
        <w:fldChar w:fldCharType="begin"/>
      </w:r>
      <w:r w:rsidR="007D49DB">
        <w:instrText xml:space="preserve"> REF _Ref33475323 \h </w:instrText>
      </w:r>
      <w:r w:rsidR="007D49DB">
        <w:fldChar w:fldCharType="separate"/>
      </w:r>
      <w:r w:rsidR="00205E1B" w:rsidRPr="00CC2F87">
        <w:t xml:space="preserve">Figure </w:t>
      </w:r>
      <w:r w:rsidR="00205E1B">
        <w:rPr>
          <w:noProof/>
        </w:rPr>
        <w:t>10</w:t>
      </w:r>
      <w:r w:rsidR="007D49DB">
        <w:fldChar w:fldCharType="end"/>
      </w:r>
      <w:r w:rsidR="007D49DB">
        <w:t xml:space="preserve"> and </w:t>
      </w:r>
      <w:r w:rsidR="007D49DB">
        <w:fldChar w:fldCharType="begin"/>
      </w:r>
      <w:r w:rsidR="007D49DB">
        <w:instrText xml:space="preserve"> REF _Ref33475326 \h </w:instrText>
      </w:r>
      <w:r w:rsidR="007D49DB">
        <w:fldChar w:fldCharType="separate"/>
      </w:r>
      <w:r w:rsidR="00205E1B" w:rsidRPr="00CC2F87">
        <w:t xml:space="preserve">Figure </w:t>
      </w:r>
      <w:r w:rsidR="00205E1B">
        <w:rPr>
          <w:noProof/>
        </w:rPr>
        <w:t>11</w:t>
      </w:r>
      <w:r w:rsidR="007D49DB">
        <w:fldChar w:fldCharType="end"/>
      </w:r>
      <w:r w:rsidR="007D49DB">
        <w:t>; in the first</w:t>
      </w:r>
      <w:r w:rsidR="00BA2DC2">
        <w:t xml:space="preserve"> map</w:t>
      </w:r>
      <w:r w:rsidR="007D49DB">
        <w:t xml:space="preserve"> the +60 dB</w:t>
      </w:r>
      <w:r w:rsidR="001D492D">
        <w:t>(A)</w:t>
      </w:r>
      <w:r w:rsidR="007D49DB">
        <w:t xml:space="preserve"> noise surfaces </w:t>
      </w:r>
      <w:r w:rsidR="001D492D">
        <w:t xml:space="preserve">spread </w:t>
      </w:r>
      <w:r w:rsidR="007D49DB">
        <w:t xml:space="preserve">hundreds of meters from the highways whereas in the latter they are more </w:t>
      </w:r>
      <w:r w:rsidR="0046402A">
        <w:t xml:space="preserve">restricted </w:t>
      </w:r>
      <w:r w:rsidR="007D49DB">
        <w:t>between the buildings.</w:t>
      </w:r>
      <w:r w:rsidR="0041209A">
        <w:t xml:space="preserve"> </w:t>
      </w:r>
    </w:p>
    <w:p w14:paraId="1F1C011E" w14:textId="2BE15EC9" w:rsidR="00FE0CAD" w:rsidRDefault="00FE0CAD" w:rsidP="00B627E0">
      <w:r>
        <w:t xml:space="preserve">Only small amount of pre-processing was needed prior to utilizing the noise surface data </w:t>
      </w:r>
      <w:r w:rsidR="00F722C8">
        <w:t xml:space="preserve">in the other </w:t>
      </w:r>
      <w:r w:rsidR="00E05366">
        <w:t>phases</w:t>
      </w:r>
      <w:r w:rsidR="00F722C8">
        <w:t xml:space="preserve"> of study</w:t>
      </w:r>
      <w:r>
        <w:t>.</w:t>
      </w:r>
      <w:r w:rsidR="00704D89">
        <w:t xml:space="preserve"> </w:t>
      </w:r>
      <w:r w:rsidR="003F3484">
        <w:t xml:space="preserve">A few topological errors were found </w:t>
      </w:r>
      <w:r w:rsidR="00864392">
        <w:t>in</w:t>
      </w:r>
      <w:r w:rsidR="003F3484">
        <w:t xml:space="preserve"> the data (revealed </w:t>
      </w:r>
      <w:r w:rsidR="00A43192">
        <w:t xml:space="preserve">first </w:t>
      </w:r>
      <w:r w:rsidR="003F3484">
        <w:t>in the assessment of pedestrians’ dynamic exposure to traffic noise</w:t>
      </w:r>
      <w:r w:rsidR="00A43192">
        <w:t xml:space="preserve"> and then in the validation of the spatial join</w:t>
      </w:r>
      <w:r w:rsidR="003F3484">
        <w:t>)</w:t>
      </w:r>
      <w:r w:rsidR="00F722C8">
        <w:t xml:space="preserve">; in some cases, two or more noise surfaces intersected with each other, resulting areas with </w:t>
      </w:r>
      <w:r w:rsidR="00C10918">
        <w:t>multiple (</w:t>
      </w:r>
      <w:r w:rsidR="00F722C8">
        <w:t>alternative</w:t>
      </w:r>
      <w:r w:rsidR="00C10918">
        <w:t>)</w:t>
      </w:r>
      <w:r w:rsidR="00F722C8">
        <w:t xml:space="preserve"> noise index values. </w:t>
      </w:r>
      <w:r w:rsidR="007C360A">
        <w:t xml:space="preserve">These topological anomalies were not fixed, but instead considered </w:t>
      </w:r>
      <w:r w:rsidR="0029779A">
        <w:t xml:space="preserve">when </w:t>
      </w:r>
      <w:r w:rsidR="007E25BF">
        <w:t>spatially joining the noise values</w:t>
      </w:r>
      <w:r w:rsidR="001F266E">
        <w:t xml:space="preserve"> to street network data</w:t>
      </w:r>
      <w:r w:rsidR="007C360A">
        <w:t xml:space="preserve">. </w:t>
      </w:r>
      <w:r w:rsidR="001F266E">
        <w:t>When two or more competing noise values were found in the spatial join, only the maximum value was extracted</w:t>
      </w:r>
      <w:r w:rsidR="0029779A">
        <w:t xml:space="preserve"> (see chapter 3.5.2)</w:t>
      </w:r>
      <w:r w:rsidR="001F266E">
        <w:t xml:space="preserve">. </w:t>
      </w:r>
      <w:r w:rsidR="005E397A">
        <w:t xml:space="preserve">This </w:t>
      </w:r>
      <w:r w:rsidR="00316307">
        <w:t>practice</w:t>
      </w:r>
      <w:r w:rsidR="005E397A">
        <w:t xml:space="preserve"> </w:t>
      </w:r>
      <w:r w:rsidR="00316307">
        <w:t xml:space="preserve">was </w:t>
      </w:r>
      <w:r w:rsidR="005E397A">
        <w:t xml:space="preserve">validated </w:t>
      </w:r>
      <w:r w:rsidR="00153E4F">
        <w:t>through</w:t>
      </w:r>
      <w:r w:rsidR="005E397A">
        <w:t xml:space="preserve"> </w:t>
      </w:r>
      <w:r w:rsidR="009B2FA3">
        <w:t xml:space="preserve">a </w:t>
      </w:r>
      <w:r w:rsidR="005E397A">
        <w:t xml:space="preserve">visual inspection of the noise </w:t>
      </w:r>
      <w:r w:rsidR="009B2FA3">
        <w:t xml:space="preserve">surface data: </w:t>
      </w:r>
      <w:r w:rsidR="00316307">
        <w:t xml:space="preserve">the surfaces representing higher noise levels appeared </w:t>
      </w:r>
      <w:r w:rsidR="00153E4F">
        <w:t xml:space="preserve">considerably </w:t>
      </w:r>
      <w:r w:rsidR="00316307">
        <w:t xml:space="preserve">more logically with respect to </w:t>
      </w:r>
      <w:r w:rsidR="000534EC">
        <w:t xml:space="preserve">the presumed </w:t>
      </w:r>
      <w:r w:rsidR="00316307">
        <w:t xml:space="preserve">noise sources than the </w:t>
      </w:r>
      <w:r w:rsidR="00A42826">
        <w:t>intersecting (</w:t>
      </w:r>
      <w:r w:rsidR="00316307">
        <w:t>underlying</w:t>
      </w:r>
      <w:r w:rsidR="00A42826">
        <w:t>)</w:t>
      </w:r>
      <w:r w:rsidR="00316307">
        <w:t xml:space="preserve"> ones of lower noise levels. </w:t>
      </w:r>
    </w:p>
    <w:p w14:paraId="07568C55" w14:textId="77777777" w:rsidR="000F3D16" w:rsidRPr="00CC2F87" w:rsidRDefault="000F3D16" w:rsidP="00D04D26">
      <w:pPr>
        <w:keepNext/>
        <w:spacing w:after="120"/>
      </w:pPr>
      <w:r w:rsidRPr="00CC2F87">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3489EDD8" w:rsidR="000F3D16" w:rsidRPr="00CC2F87" w:rsidRDefault="000F3D16" w:rsidP="000F3D16">
      <w:pPr>
        <w:pStyle w:val="Caption"/>
        <w:jc w:val="both"/>
      </w:pPr>
      <w:bookmarkStart w:id="33" w:name="_Ref33475320"/>
      <w:bookmarkStart w:id="34" w:name="_Toc37690005"/>
      <w:r w:rsidRPr="00CC2F87">
        <w:t xml:space="preserve">Figure </w:t>
      </w:r>
      <w:r w:rsidRPr="00CC2F87">
        <w:fldChar w:fldCharType="begin"/>
      </w:r>
      <w:r w:rsidRPr="00CC2F87">
        <w:instrText xml:space="preserve"> SEQ Figure \* ARABIC </w:instrText>
      </w:r>
      <w:r w:rsidRPr="00CC2F87">
        <w:fldChar w:fldCharType="separate"/>
      </w:r>
      <w:r w:rsidR="0052232F">
        <w:rPr>
          <w:noProof/>
        </w:rPr>
        <w:t>9</w:t>
      </w:r>
      <w:r w:rsidRPr="00CC2F87">
        <w:fldChar w:fldCharType="end"/>
      </w:r>
      <w:bookmarkEnd w:id="33"/>
      <w:r w:rsidRPr="00CC2F87">
        <w:t>. Modelled daytime traffic noise</w:t>
      </w:r>
      <w:r w:rsidR="00D26FFE" w:rsidRPr="00CC2F87">
        <w:t xml:space="preserve"> levels</w:t>
      </w:r>
      <w:r w:rsidR="007925B0" w:rsidRPr="00CC2F87">
        <w:t xml:space="preserve"> </w:t>
      </w:r>
      <w:r w:rsidR="00431ECF" w:rsidRPr="00CC2F87">
        <w:t>(dB</w:t>
      </w:r>
      <w:r w:rsidR="00427036">
        <w:t>(A)</w:t>
      </w:r>
      <w:r w:rsidR="00431ECF" w:rsidRPr="00CC2F87">
        <w:t xml:space="preserve">) </w:t>
      </w:r>
      <w:r w:rsidR="007925B0" w:rsidRPr="00CC2F87">
        <w:t>in Helsinki</w:t>
      </w:r>
      <w:r w:rsidRPr="00CC2F87">
        <w:t>.</w:t>
      </w:r>
      <w:bookmarkEnd w:id="34"/>
      <w:r w:rsidR="00390C1A" w:rsidRPr="00CC2F87">
        <w:t xml:space="preserve"> </w:t>
      </w:r>
    </w:p>
    <w:p w14:paraId="39708B0F" w14:textId="77777777" w:rsidR="004659A0" w:rsidRPr="00CC2F87" w:rsidRDefault="007925B0" w:rsidP="00D04D26">
      <w:pPr>
        <w:keepNext/>
        <w:spacing w:after="120"/>
      </w:pPr>
      <w:r w:rsidRPr="00CC2F87">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4BDD5B10" w:rsidR="007925B0" w:rsidRPr="00CC2F87" w:rsidRDefault="004659A0" w:rsidP="004659A0">
      <w:pPr>
        <w:pStyle w:val="Caption"/>
        <w:jc w:val="both"/>
      </w:pPr>
      <w:bookmarkStart w:id="35" w:name="_Ref33475323"/>
      <w:bookmarkStart w:id="36" w:name="_Toc37690006"/>
      <w:r w:rsidRPr="00CC2F87">
        <w:t xml:space="preserve">Figure </w:t>
      </w:r>
      <w:r w:rsidRPr="00CC2F87">
        <w:fldChar w:fldCharType="begin"/>
      </w:r>
      <w:r w:rsidRPr="00CC2F87">
        <w:instrText xml:space="preserve"> SEQ Figure \* ARABIC </w:instrText>
      </w:r>
      <w:r w:rsidRPr="00CC2F87">
        <w:fldChar w:fldCharType="separate"/>
      </w:r>
      <w:r w:rsidR="0052232F">
        <w:rPr>
          <w:noProof/>
        </w:rPr>
        <w:t>10</w:t>
      </w:r>
      <w:r w:rsidRPr="00CC2F87">
        <w:fldChar w:fldCharType="end"/>
      </w:r>
      <w:bookmarkEnd w:id="35"/>
      <w:r w:rsidRPr="00CC2F87">
        <w:t>. Modelled daytime traffic noise levels (dB</w:t>
      </w:r>
      <w:r w:rsidR="0036498D">
        <w:t>(A)</w:t>
      </w:r>
      <w:r w:rsidRPr="00CC2F87">
        <w:t xml:space="preserve">) in </w:t>
      </w:r>
      <w:proofErr w:type="spellStart"/>
      <w:r w:rsidRPr="00CC2F87">
        <w:t>Viikki</w:t>
      </w:r>
      <w:proofErr w:type="spellEnd"/>
      <w:r w:rsidRPr="00CC2F87">
        <w:t>.</w:t>
      </w:r>
      <w:bookmarkEnd w:id="36"/>
      <w:r w:rsidR="00604BBE" w:rsidRPr="00CC2F87">
        <w:t xml:space="preserve"> </w:t>
      </w:r>
    </w:p>
    <w:p w14:paraId="6C529602" w14:textId="77777777" w:rsidR="00992FC4" w:rsidRPr="00CC2F87" w:rsidRDefault="007925B0" w:rsidP="00D04D26">
      <w:pPr>
        <w:keepNext/>
        <w:spacing w:after="120"/>
      </w:pPr>
      <w:r w:rsidRPr="00CC2F87">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5279115E" w14:textId="4D5AC9E0" w:rsidR="00524730" w:rsidRPr="00CC2F87" w:rsidRDefault="00992FC4" w:rsidP="00B96814">
      <w:pPr>
        <w:pStyle w:val="Caption"/>
        <w:jc w:val="both"/>
      </w:pPr>
      <w:bookmarkStart w:id="37" w:name="_Ref33475326"/>
      <w:bookmarkStart w:id="38" w:name="_Toc37690007"/>
      <w:r w:rsidRPr="00CC2F87">
        <w:t xml:space="preserve">Figure </w:t>
      </w:r>
      <w:r w:rsidRPr="00CC2F87">
        <w:fldChar w:fldCharType="begin"/>
      </w:r>
      <w:r w:rsidRPr="00CC2F87">
        <w:instrText xml:space="preserve"> SEQ Figure \* ARABIC </w:instrText>
      </w:r>
      <w:r w:rsidRPr="00CC2F87">
        <w:fldChar w:fldCharType="separate"/>
      </w:r>
      <w:r w:rsidR="0052232F">
        <w:rPr>
          <w:noProof/>
        </w:rPr>
        <w:t>11</w:t>
      </w:r>
      <w:r w:rsidRPr="00CC2F87">
        <w:fldChar w:fldCharType="end"/>
      </w:r>
      <w:bookmarkEnd w:id="37"/>
      <w:r w:rsidRPr="00CC2F87">
        <w:t>. Modelled daytime traffic noise levels (dB</w:t>
      </w:r>
      <w:r w:rsidR="006518C5">
        <w:t>(A)</w:t>
      </w:r>
      <w:r w:rsidRPr="00CC2F87">
        <w:t xml:space="preserve">) </w:t>
      </w:r>
      <w:r w:rsidR="00A27E18">
        <w:t xml:space="preserve">in Kallio and </w:t>
      </w:r>
      <w:proofErr w:type="spellStart"/>
      <w:r w:rsidR="00A27E18">
        <w:t>Vallila</w:t>
      </w:r>
      <w:proofErr w:type="spellEnd"/>
      <w:r w:rsidR="00A27E18">
        <w:t xml:space="preserve"> (in</w:t>
      </w:r>
      <w:r w:rsidRPr="00CC2F87">
        <w:t xml:space="preserve"> Helsinki</w:t>
      </w:r>
      <w:r w:rsidR="00A27E18">
        <w:t>)</w:t>
      </w:r>
      <w:r w:rsidRPr="00CC2F87">
        <w:t>.</w:t>
      </w:r>
      <w:bookmarkEnd w:id="38"/>
      <w:r w:rsidR="00A34344" w:rsidRPr="00CC2F87">
        <w:t xml:space="preserve"> </w:t>
      </w:r>
    </w:p>
    <w:p w14:paraId="7157ED05" w14:textId="33D8A17D" w:rsidR="007A6F11" w:rsidRPr="00CC2F87" w:rsidRDefault="007A6F11" w:rsidP="007A6F11">
      <w:pPr>
        <w:pStyle w:val="Heading3"/>
      </w:pPr>
      <w:bookmarkStart w:id="39" w:name="_Toc37689962"/>
      <w:r w:rsidRPr="00CC2F87">
        <w:t>OpenStreetMap data</w:t>
      </w:r>
      <w:bookmarkEnd w:id="39"/>
    </w:p>
    <w:p w14:paraId="0F6BF7DB" w14:textId="7B8FD8D1" w:rsidR="00116119" w:rsidRDefault="00056A97" w:rsidP="00873115">
      <w:r>
        <w:t xml:space="preserve">A large </w:t>
      </w:r>
      <w:r w:rsidR="003946FD">
        <w:t>dataset</w:t>
      </w:r>
      <w:r>
        <w:t xml:space="preserve"> of </w:t>
      </w:r>
      <w:r w:rsidR="00AB4993">
        <w:t xml:space="preserve">street </w:t>
      </w:r>
      <w:r w:rsidR="0038739D">
        <w:t xml:space="preserve">network </w:t>
      </w:r>
      <w:r w:rsidR="000A5E9E">
        <w:t>feature</w:t>
      </w:r>
      <w:r w:rsidR="003946FD">
        <w:t>s</w:t>
      </w:r>
      <w:r w:rsidR="00962C97">
        <w:t xml:space="preserve"> </w:t>
      </w:r>
      <w:r w:rsidR="006E0D15">
        <w:t>was</w:t>
      </w:r>
      <w:r>
        <w:t xml:space="preserve"> downloaded from </w:t>
      </w:r>
      <w:r w:rsidRPr="00CC2F87">
        <w:t>OpenStreetMap (OSM)</w:t>
      </w:r>
      <w:r>
        <w:t xml:space="preserve"> for </w:t>
      </w:r>
      <w:r w:rsidR="008B61E7" w:rsidRPr="00CC2F87">
        <w:t xml:space="preserve">walkable </w:t>
      </w:r>
      <w:r w:rsidR="001F07BA">
        <w:t xml:space="preserve">street </w:t>
      </w:r>
      <w:r w:rsidR="008B61E7" w:rsidRPr="00CC2F87">
        <w:t xml:space="preserve">network </w:t>
      </w:r>
      <w:r w:rsidR="001F07BA">
        <w:t xml:space="preserve">graph </w:t>
      </w:r>
      <w:r w:rsidR="008B61E7" w:rsidRPr="00CC2F87">
        <w:t>construction.</w:t>
      </w:r>
      <w:r w:rsidR="00873115" w:rsidRPr="00CC2F87">
        <w:t xml:space="preserve"> The </w:t>
      </w:r>
      <w:r w:rsidR="009629FE">
        <w:t>data</w:t>
      </w:r>
      <w:r w:rsidR="00B14C32">
        <w:t xml:space="preserve"> </w:t>
      </w:r>
      <w:r w:rsidR="009629FE">
        <w:t>was</w:t>
      </w:r>
      <w:r w:rsidR="00FE288E">
        <w:t xml:space="preserve"> </w:t>
      </w:r>
      <w:r w:rsidR="00C85E93">
        <w:t>queried</w:t>
      </w:r>
      <w:r w:rsidR="00873115" w:rsidRPr="00CC2F87">
        <w:t xml:space="preserve"> </w:t>
      </w:r>
      <w:r w:rsidR="000C5B6A">
        <w:t>from</w:t>
      </w:r>
      <w:r w:rsidR="00FE288E">
        <w:t xml:space="preserve"> </w:t>
      </w:r>
      <w:r w:rsidR="00817794">
        <w:fldChar w:fldCharType="begin"/>
      </w:r>
      <w:r w:rsidR="00F25FE5">
        <w:instrText xml:space="preserve"> ADDIN ZOTERO_ITEM CSL_CITATION {"citationID":"P1ShH89b","properties":{"formattedCitation":"({\\i{}Overpass API}, 2020)","plainCitation":"(Overpass API, 2020)","dontUpdate":true,"noteIndex":0},"citationItems":[{"id":888,"uris":["http://zotero.org/users/5467145/items/E9UYVTSU"],"uri":["http://zotero.org/users/5467145/items/E9UYVTSU"],"itemData":{"id":888,"type":"webpage","title":"Overpass API","URL":"https://wiki.openstreetmap.org/wiki/Overpass_API (accessed on 10 April 2019)","issued":{"date-parts":[["2019"]]}}}],"schema":"https://github.com/citation-style-language/schema/raw/master/csl-citation.json"} </w:instrText>
      </w:r>
      <w:r w:rsidR="00817794">
        <w:fldChar w:fldCharType="separate"/>
      </w:r>
      <w:r w:rsidR="00817794" w:rsidRPr="00817794">
        <w:rPr>
          <w:lang w:val="en-GB"/>
        </w:rPr>
        <w:t xml:space="preserve">Overpass API </w:t>
      </w:r>
      <w:r w:rsidR="00817794">
        <w:rPr>
          <w:lang w:val="en-GB"/>
        </w:rPr>
        <w:t>(</w:t>
      </w:r>
      <w:r w:rsidR="00817794" w:rsidRPr="00817794">
        <w:rPr>
          <w:lang w:val="en-GB"/>
        </w:rPr>
        <w:t>20</w:t>
      </w:r>
      <w:r w:rsidR="00817794">
        <w:rPr>
          <w:lang w:val="en-GB"/>
        </w:rPr>
        <w:t>19</w:t>
      </w:r>
      <w:r w:rsidR="00817794" w:rsidRPr="00817794">
        <w:rPr>
          <w:lang w:val="en-GB"/>
        </w:rPr>
        <w:t>)</w:t>
      </w:r>
      <w:r w:rsidR="00817794">
        <w:fldChar w:fldCharType="end"/>
      </w:r>
      <w:r w:rsidR="00873115" w:rsidRPr="00CC2F87">
        <w:t xml:space="preserve"> which allowed using </w:t>
      </w:r>
      <w:r w:rsidR="00266FA7">
        <w:t xml:space="preserve">a custom query </w:t>
      </w:r>
      <w:r w:rsidR="002A37D0">
        <w:t xml:space="preserve">string </w:t>
      </w:r>
      <w:r w:rsidR="00873115" w:rsidRPr="00CC2F87">
        <w:t xml:space="preserve">to </w:t>
      </w:r>
      <w:r w:rsidR="005C2BF4" w:rsidRPr="00CC2F87">
        <w:t>request only</w:t>
      </w:r>
      <w:r w:rsidR="00873115" w:rsidRPr="00CC2F87">
        <w:t xml:space="preserve"> the </w:t>
      </w:r>
      <w:r w:rsidR="0054173D">
        <w:t>appropriate</w:t>
      </w:r>
      <w:r w:rsidR="001A5555">
        <w:t xml:space="preserve"> </w:t>
      </w:r>
      <w:r w:rsidR="00873115" w:rsidRPr="00CC2F87">
        <w:t>features</w:t>
      </w:r>
      <w:r w:rsidR="00DC3C22">
        <w:t xml:space="preserve"> based</w:t>
      </w:r>
      <w:r w:rsidR="00F25A3A">
        <w:t xml:space="preserve"> on their attributes</w:t>
      </w:r>
      <w:r w:rsidR="00873115" w:rsidRPr="00CC2F87">
        <w:t>.</w:t>
      </w:r>
      <w:r w:rsidR="000C5B6A">
        <w:t xml:space="preserve"> </w:t>
      </w:r>
      <w:r w:rsidR="003147A4">
        <w:t xml:space="preserve">The python library </w:t>
      </w:r>
      <w:r w:rsidR="000C5B6A">
        <w:t xml:space="preserve">OSMnx </w:t>
      </w:r>
      <w:r w:rsidR="00E47102">
        <w:fldChar w:fldCharType="begin"/>
      </w:r>
      <w:r w:rsidR="00E47102">
        <w:instrText xml:space="preserve"> ADDIN ZOTERO_ITEM CSL_CITATION {"citationID":"VBRjmN6b","properties":{"formattedCitation":"(Boeing, 2017)","plainCitation":"(Boeing, 2017)","noteIndex":0},"citationItems":[{"id":301,"uris":["http://zotero.org/users/5467145/items/DYUJRUIH"],"uri":["http://zotero.org/users/5467145/items/DYUJRUIH"],"itemData":{"id":301,"type":"article-journal","container-title":"Computers, Environment and Urban Systems","page":"126–139","source":"Google Scholar","title":"OSMnx: New methods for acquiring, constructing, analyzing, and visualizing complex street networks","title-short":"OSMnx","volume":"65","author":[{"family":"Boeing","given":"Geoff"}],"issued":{"date-parts":[["2017"]]}}}],"schema":"https://github.com/citation-style-language/schema/raw/master/csl-citation.json"} </w:instrText>
      </w:r>
      <w:r w:rsidR="00E47102">
        <w:fldChar w:fldCharType="separate"/>
      </w:r>
      <w:r w:rsidR="00E47102">
        <w:rPr>
          <w:noProof/>
        </w:rPr>
        <w:t>(Boeing, 2017)</w:t>
      </w:r>
      <w:r w:rsidR="00E47102">
        <w:fldChar w:fldCharType="end"/>
      </w:r>
      <w:r w:rsidR="0089653A">
        <w:t xml:space="preserve"> </w:t>
      </w:r>
      <w:r w:rsidR="000C5B6A">
        <w:t xml:space="preserve">provided a practical way </w:t>
      </w:r>
      <w:r w:rsidR="00AB2649">
        <w:t xml:space="preserve">for </w:t>
      </w:r>
      <w:r w:rsidR="000C5B6A">
        <w:t>accessing the API</w:t>
      </w:r>
      <w:r w:rsidR="00A126CC">
        <w:t xml:space="preserve"> </w:t>
      </w:r>
      <w:r w:rsidR="00067ED1">
        <w:t>and</w:t>
      </w:r>
      <w:r w:rsidR="00A126CC">
        <w:t xml:space="preserve"> </w:t>
      </w:r>
      <w:r w:rsidR="005B0821">
        <w:t>using</w:t>
      </w:r>
      <w:r w:rsidR="0089653A">
        <w:t xml:space="preserve"> </w:t>
      </w:r>
      <w:r w:rsidR="005B0821">
        <w:t>a</w:t>
      </w:r>
      <w:r w:rsidR="0089653A">
        <w:t xml:space="preserve"> </w:t>
      </w:r>
      <w:r w:rsidR="00A126CC">
        <w:t>customized query string.</w:t>
      </w:r>
      <w:r w:rsidR="000C5B6A">
        <w:t xml:space="preserve"> </w:t>
      </w:r>
      <w:r w:rsidR="00B4498A">
        <w:t xml:space="preserve">The query string was </w:t>
      </w:r>
      <w:r w:rsidR="002A37D0">
        <w:t>based on the</w:t>
      </w:r>
      <w:r w:rsidR="00B4498A">
        <w:t xml:space="preserve"> default query string of OSMnx for walkable </w:t>
      </w:r>
      <w:r w:rsidR="00473EBE">
        <w:t>street feature</w:t>
      </w:r>
      <w:r w:rsidR="00E43FF0">
        <w:t>s</w:t>
      </w:r>
      <w:r w:rsidR="00BA5793">
        <w:t xml:space="preserve"> </w:t>
      </w:r>
      <w:r w:rsidR="00784111">
        <w:t>and</w:t>
      </w:r>
      <w:r w:rsidR="00BA5793">
        <w:t xml:space="preserve"> adjusted to exclude </w:t>
      </w:r>
      <w:r w:rsidR="00D94628">
        <w:t>several</w:t>
      </w:r>
      <w:r w:rsidR="00BA5793">
        <w:t xml:space="preserve"> unwalkable features</w:t>
      </w:r>
      <w:r w:rsidR="00E43FF0">
        <w:t xml:space="preserve"> </w:t>
      </w:r>
      <w:r w:rsidR="00AE5A2A">
        <w:t>(</w:t>
      </w:r>
      <w:r w:rsidR="00AE5A2A">
        <w:fldChar w:fldCharType="begin"/>
      </w:r>
      <w:r w:rsidR="00AE5A2A">
        <w:instrText xml:space="preserve"> REF _Ref33792283 \h </w:instrText>
      </w:r>
      <w:r w:rsidR="00AE5A2A">
        <w:fldChar w:fldCharType="separate"/>
      </w:r>
      <w:r w:rsidR="00205E1B" w:rsidRPr="00137F21">
        <w:t xml:space="preserve">Table </w:t>
      </w:r>
      <w:r w:rsidR="00205E1B">
        <w:rPr>
          <w:noProof/>
        </w:rPr>
        <w:t>2</w:t>
      </w:r>
      <w:r w:rsidR="00AE5A2A">
        <w:fldChar w:fldCharType="end"/>
      </w:r>
      <w:r w:rsidR="00AE5A2A">
        <w:t>)</w:t>
      </w:r>
      <w:r w:rsidR="00B4498A">
        <w:t>.</w:t>
      </w:r>
      <w:r w:rsidR="00AF128E">
        <w:t xml:space="preserve"> </w:t>
      </w:r>
    </w:p>
    <w:p w14:paraId="7BB65F2C" w14:textId="1CA3E6C9" w:rsidR="00083040" w:rsidRDefault="00784111" w:rsidP="00873115">
      <w:r>
        <w:lastRenderedPageBreak/>
        <w:t>Yet, s</w:t>
      </w:r>
      <w:r w:rsidR="00116119">
        <w:t xml:space="preserve">ome unwalkable street features were needed to be filtered out from the graph only after creating </w:t>
      </w:r>
      <w:r w:rsidR="007C6FF4">
        <w:t>it</w:t>
      </w:r>
      <w:r w:rsidR="00116119">
        <w:t xml:space="preserve"> due to limitations in the querying capabilities of OSMnx. Hence, a subsequent download of unwalkable street network data was require</w:t>
      </w:r>
      <w:r w:rsidR="008E08B3">
        <w:t>d</w:t>
      </w:r>
      <w:r w:rsidR="00116119">
        <w:t xml:space="preserve">. </w:t>
      </w:r>
    </w:p>
    <w:p w14:paraId="2729F386" w14:textId="664EE823" w:rsidR="00AE5A2A" w:rsidRDefault="00577308" w:rsidP="00F906ED">
      <w:r>
        <w:t xml:space="preserve">Choosing OSM data as the basis of the walkable street network graph </w:t>
      </w:r>
      <w:r w:rsidR="00BD6692">
        <w:t>can</w:t>
      </w:r>
      <w:r>
        <w:t xml:space="preserve"> be justified </w:t>
      </w:r>
      <w:r w:rsidR="004753CE">
        <w:t>with</w:t>
      </w:r>
      <w:r w:rsidR="00187779">
        <w:t xml:space="preserve"> at least three</w:t>
      </w:r>
      <w:r>
        <w:t xml:space="preserve"> arguments</w:t>
      </w:r>
      <w:r w:rsidR="00F906ED">
        <w:t xml:space="preserve">. </w:t>
      </w:r>
      <w:r w:rsidR="007F7870">
        <w:t xml:space="preserve">As demonstrated </w:t>
      </w:r>
      <w:r w:rsidR="001C4E7C">
        <w:t>by</w:t>
      </w:r>
      <w:r w:rsidR="007F7870">
        <w:t xml:space="preserve"> a number of studies, e.g. </w:t>
      </w:r>
      <w:r w:rsidR="007F7870">
        <w:fldChar w:fldCharType="begin"/>
      </w:r>
      <w:r w:rsidR="00F25FE5">
        <w:instrText xml:space="preserve"> ADDIN ZOTERO_ITEM CSL_CITATION {"citationID":"JzT7wPAa","properties":{"formattedCitation":"(Zielstra &amp; Hochmair, 2011, 2012)","plainCitation":"(Zielstra &amp; Hochmair, 2011, 2012)","dontUpdate":true,"noteIndex":0},"citationItems":[{"id":893,"uris":["http://zotero.org/users/5467145/items/63DICPHN"],"uri":["http://zotero.org/users/5467145/items/63DICPHN"],"itemData":{"id":893,"type":"article-journal","container-title":"Transportation Research Record","issue":"1","note":"publisher: SAGE Publications Sage CA: Los Angeles, CA","page":"145–152","source":"Google Scholar","title":"Comparative study of pedestrian accessibility to transit stations using free and proprietary network data","volume":"2217","author":[{"family":"Zielstra","given":"Dennis"},{"family":"Hochmair","given":"Hartwig H."}],"issued":{"date-parts":[["2011"]]}}},{"id":889,"uris":["http://zotero.org/users/5467145/items/N7GG2HGJ"],"uri":["http://zotero.org/users/5467145/items/N7GG2HGJ"],"itemData":{"id":889,"type":"article-journal","container-title":"Transportation Research Record","issue":"1","note":"publisher: SAGE Publications Sage CA: Los Angeles, CA","page":"41–47","source":"Google Scholar","title":"Using free and proprietary data to compare shortest-path lengths for effective pedestrian routing in street networks","volume":"2299","author":[{"family":"Zielstra","given":"Dennis"},{"family":"Hochmair","given":"Hartwig H."}],"issued":{"date-parts":[["2012"]]}}}],"schema":"https://github.com/citation-style-language/schema/raw/master/csl-citation.json"} </w:instrText>
      </w:r>
      <w:r w:rsidR="007F7870">
        <w:fldChar w:fldCharType="separate"/>
      </w:r>
      <w:r w:rsidR="007F7870">
        <w:rPr>
          <w:noProof/>
        </w:rPr>
        <w:t>Zielstra &amp; Hochmair (2011, 2012)</w:t>
      </w:r>
      <w:r w:rsidR="007F7870">
        <w:fldChar w:fldCharType="end"/>
      </w:r>
      <w:r w:rsidR="007F7870">
        <w:t xml:space="preserve">, </w:t>
      </w:r>
      <w:r w:rsidR="00BB2AB3">
        <w:t xml:space="preserve">OSM often </w:t>
      </w:r>
      <w:r w:rsidR="00187779">
        <w:t xml:space="preserve">contains a comprehensive set of </w:t>
      </w:r>
      <w:r w:rsidR="00BB2AB3">
        <w:t>walkable street features</w:t>
      </w:r>
      <w:r w:rsidR="00FD0537">
        <w:t xml:space="preserve"> </w:t>
      </w:r>
      <w:r w:rsidR="00187779">
        <w:t>of</w:t>
      </w:r>
      <w:r w:rsidR="00FD0537">
        <w:t xml:space="preserve"> </w:t>
      </w:r>
      <w:r w:rsidR="00187779">
        <w:t>major cities</w:t>
      </w:r>
      <w:r w:rsidR="00110D0F">
        <w:t xml:space="preserve">, </w:t>
      </w:r>
      <w:r w:rsidR="00FD0537">
        <w:t xml:space="preserve">since </w:t>
      </w:r>
      <w:r w:rsidR="00187779">
        <w:t xml:space="preserve">the data is </w:t>
      </w:r>
      <w:r w:rsidR="00110D0F">
        <w:t xml:space="preserve">updated by </w:t>
      </w:r>
      <w:r w:rsidR="008436E3">
        <w:t xml:space="preserve">active </w:t>
      </w:r>
      <w:r w:rsidR="00110D0F">
        <w:t>local OSM</w:t>
      </w:r>
      <w:r w:rsidR="00187779">
        <w:t xml:space="preserve"> communities</w:t>
      </w:r>
      <w:r w:rsidR="00F906ED">
        <w:t xml:space="preserve"> (1)</w:t>
      </w:r>
      <w:r w:rsidR="00BB2AB3">
        <w:t xml:space="preserve">. </w:t>
      </w:r>
      <w:r w:rsidR="006235B3">
        <w:t>The street network data used in the official route planner</w:t>
      </w:r>
      <w:r>
        <w:t xml:space="preserve"> application of Helsinki Region Transport (HSL)</w:t>
      </w:r>
      <w:r w:rsidR="00E53486">
        <w:t xml:space="preserve"> authority</w:t>
      </w:r>
      <w:r>
        <w:t xml:space="preserve"> </w:t>
      </w:r>
      <w:r w:rsidR="006235B3">
        <w:t>is solely based on OSM data</w:t>
      </w:r>
      <w:r w:rsidR="00402020">
        <w:t>. Therefore,</w:t>
      </w:r>
      <w:r w:rsidR="006235B3">
        <w:t xml:space="preserve"> OSM of the area is</w:t>
      </w:r>
      <w:r>
        <w:t xml:space="preserve"> </w:t>
      </w:r>
      <w:r w:rsidR="00CB5386">
        <w:t xml:space="preserve">kept up to date </w:t>
      </w:r>
      <w:r>
        <w:t>by also professional</w:t>
      </w:r>
      <w:r w:rsidR="00F906ED">
        <w:t xml:space="preserve"> mappers (2)</w:t>
      </w:r>
      <w:r w:rsidR="0033563C">
        <w:t>.</w:t>
      </w:r>
      <w:r w:rsidR="00F906ED">
        <w:t xml:space="preserve"> </w:t>
      </w:r>
      <w:r w:rsidR="000703AD">
        <w:t>Moreover, the u</w:t>
      </w:r>
      <w:r w:rsidR="00536763">
        <w:t>se of</w:t>
      </w:r>
      <w:r w:rsidR="002F0B17">
        <w:t xml:space="preserve"> OSM</w:t>
      </w:r>
      <w:r w:rsidR="00CD27C7">
        <w:t xml:space="preserve"> data</w:t>
      </w:r>
      <w:r w:rsidR="002F0B17">
        <w:t xml:space="preserve"> allows easier adopting of the methodology in other study </w:t>
      </w:r>
      <w:r w:rsidR="00575D5C">
        <w:t xml:space="preserve">settings and </w:t>
      </w:r>
      <w:r w:rsidR="002F0B17">
        <w:t>areas</w:t>
      </w:r>
      <w:r w:rsidR="00F906ED">
        <w:t xml:space="preserve"> (3)</w:t>
      </w:r>
      <w:r w:rsidR="002F0B17">
        <w:t>.</w:t>
      </w:r>
      <w:r w:rsidR="006B0A8B">
        <w:t xml:space="preserve"> </w:t>
      </w:r>
    </w:p>
    <w:p w14:paraId="2C504A55" w14:textId="73A2E754" w:rsidR="00AE5A2A" w:rsidRPr="00137F21" w:rsidRDefault="00AE5A2A" w:rsidP="00AE5A2A">
      <w:pPr>
        <w:pStyle w:val="TableCaption"/>
      </w:pPr>
      <w:bookmarkStart w:id="40" w:name="_Ref33792283"/>
      <w:bookmarkStart w:id="41" w:name="_Toc37690035"/>
      <w:r w:rsidRPr="00137F21">
        <w:t xml:space="preserve">Table </w:t>
      </w:r>
      <w:r w:rsidRPr="00137F21">
        <w:fldChar w:fldCharType="begin"/>
      </w:r>
      <w:r w:rsidRPr="00137F21">
        <w:instrText xml:space="preserve"> SEQ Table \* ARABIC </w:instrText>
      </w:r>
      <w:r w:rsidRPr="00137F21">
        <w:fldChar w:fldCharType="separate"/>
      </w:r>
      <w:r w:rsidR="00205E1B">
        <w:rPr>
          <w:noProof/>
        </w:rPr>
        <w:t>2</w:t>
      </w:r>
      <w:r w:rsidRPr="00137F21">
        <w:fldChar w:fldCharType="end"/>
      </w:r>
      <w:bookmarkEnd w:id="40"/>
      <w:r w:rsidRPr="00137F21">
        <w:t xml:space="preserve">. Query strings for </w:t>
      </w:r>
      <w:r>
        <w:t xml:space="preserve">street network data downloads </w:t>
      </w:r>
      <w:r w:rsidR="00F64E9B">
        <w:t>to be used with</w:t>
      </w:r>
      <w:r>
        <w:t xml:space="preserve"> Overpass API </w:t>
      </w:r>
      <w:r w:rsidR="00F64E9B">
        <w:t>and</w:t>
      </w:r>
      <w:r>
        <w:t xml:space="preserve"> OSMnx python library.</w:t>
      </w:r>
      <w:bookmarkEnd w:id="41"/>
      <w:r w:rsidR="00082F87">
        <w:t xml:space="preserve"> </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6662"/>
      </w:tblGrid>
      <w:tr w:rsidR="00AE5A2A" w:rsidRPr="00CC2F87" w14:paraId="67571624" w14:textId="77777777" w:rsidTr="0000314F">
        <w:trPr>
          <w:trHeight w:val="561"/>
        </w:trPr>
        <w:tc>
          <w:tcPr>
            <w:tcW w:w="2547" w:type="dxa"/>
            <w:tcBorders>
              <w:left w:val="single" w:sz="4" w:space="0" w:color="FFFFFF"/>
              <w:right w:val="single" w:sz="4" w:space="0" w:color="FFFFFF"/>
            </w:tcBorders>
          </w:tcPr>
          <w:p w14:paraId="1F40623E" w14:textId="1D3F35FA" w:rsidR="00AE5A2A" w:rsidRPr="00CC2F87" w:rsidRDefault="00AE5A2A" w:rsidP="0000314F">
            <w:pPr>
              <w:pStyle w:val="TableText"/>
              <w:spacing w:before="240" w:after="160"/>
              <w:jc w:val="left"/>
            </w:pPr>
            <w:r>
              <w:t>Graph</w:t>
            </w:r>
            <w:r w:rsidR="00624855">
              <w:t xml:space="preserve"> description</w:t>
            </w:r>
          </w:p>
        </w:tc>
        <w:tc>
          <w:tcPr>
            <w:tcW w:w="6662" w:type="dxa"/>
            <w:tcBorders>
              <w:left w:val="single" w:sz="4" w:space="0" w:color="FFFFFF"/>
              <w:right w:val="single" w:sz="4" w:space="0" w:color="FFFFFF"/>
            </w:tcBorders>
          </w:tcPr>
          <w:p w14:paraId="0405A351" w14:textId="77777777" w:rsidR="00AE5A2A" w:rsidRDefault="00AE5A2A" w:rsidP="0000314F">
            <w:pPr>
              <w:pStyle w:val="TableText"/>
              <w:spacing w:before="240" w:after="160"/>
              <w:jc w:val="left"/>
            </w:pPr>
            <w:r>
              <w:t>Query string</w:t>
            </w:r>
          </w:p>
        </w:tc>
      </w:tr>
      <w:tr w:rsidR="00AE5A2A" w:rsidRPr="00CC2F87" w14:paraId="11EC6F6B" w14:textId="77777777" w:rsidTr="003C1318">
        <w:trPr>
          <w:trHeight w:val="1261"/>
        </w:trPr>
        <w:tc>
          <w:tcPr>
            <w:tcW w:w="2547" w:type="dxa"/>
            <w:tcBorders>
              <w:top w:val="single" w:sz="4" w:space="0" w:color="FFFFFF"/>
              <w:left w:val="single" w:sz="4" w:space="0" w:color="FFFFFF"/>
              <w:bottom w:val="single" w:sz="4" w:space="0" w:color="FFFFFF" w:themeColor="background1"/>
              <w:right w:val="single" w:sz="4" w:space="0" w:color="FFFFFF"/>
            </w:tcBorders>
          </w:tcPr>
          <w:p w14:paraId="12F95A5E" w14:textId="77777777" w:rsidR="00AE5A2A" w:rsidRPr="00CC2F87" w:rsidRDefault="00AE5A2A" w:rsidP="0000314F">
            <w:pPr>
              <w:pStyle w:val="TableText"/>
              <w:spacing w:before="360" w:after="200" w:line="240" w:lineRule="auto"/>
              <w:jc w:val="left"/>
              <w:rPr>
                <w:sz w:val="20"/>
                <w:szCs w:val="22"/>
              </w:rPr>
            </w:pPr>
            <w:r>
              <w:rPr>
                <w:sz w:val="20"/>
                <w:szCs w:val="22"/>
              </w:rPr>
              <w:t>Walkable street network graph</w:t>
            </w:r>
          </w:p>
        </w:tc>
        <w:tc>
          <w:tcPr>
            <w:tcW w:w="6662" w:type="dxa"/>
            <w:tcBorders>
              <w:top w:val="single" w:sz="4" w:space="0" w:color="FFFFFF"/>
              <w:left w:val="single" w:sz="4" w:space="0" w:color="FFFFFF"/>
              <w:bottom w:val="single" w:sz="4" w:space="0" w:color="FFFFFF" w:themeColor="background1"/>
              <w:right w:val="single" w:sz="4" w:space="0" w:color="FFFFFF"/>
            </w:tcBorders>
          </w:tcPr>
          <w:p w14:paraId="030C8239" w14:textId="77777777" w:rsidR="00AE5A2A" w:rsidRDefault="00AE5A2A" w:rsidP="0000314F">
            <w:pPr>
              <w:pStyle w:val="TableText"/>
              <w:spacing w:before="360" w:after="200" w:line="240" w:lineRule="auto"/>
              <w:jc w:val="left"/>
              <w:rPr>
                <w:sz w:val="20"/>
                <w:szCs w:val="22"/>
              </w:rPr>
            </w:pPr>
            <w:r w:rsidRPr="00137F21">
              <w:rPr>
                <w:sz w:val="20"/>
                <w:szCs w:val="22"/>
              </w:rPr>
              <w:t>["area</w:t>
            </w:r>
            <w:proofErr w:type="gramStart"/>
            <w:r w:rsidRPr="00137F21">
              <w:rPr>
                <w:sz w:val="20"/>
                <w:szCs w:val="22"/>
              </w:rPr>
              <w:t>"!~</w:t>
            </w:r>
            <w:proofErr w:type="gramEnd"/>
            <w:r w:rsidRPr="00137F21">
              <w:rPr>
                <w:sz w:val="20"/>
                <w:szCs w:val="22"/>
              </w:rPr>
              <w:t>"yes"]["highway"!~"trunk_link|motor|proposed|construction|abandoned|platform|raceway"]["foot"!~"no"]["service"!~"private"]["access"!~"private"]</w:t>
            </w:r>
          </w:p>
        </w:tc>
      </w:tr>
      <w:tr w:rsidR="00AE5A2A" w:rsidRPr="00CC2F87" w14:paraId="31FF1D18" w14:textId="77777777" w:rsidTr="003C1318">
        <w:trPr>
          <w:trHeight w:val="1246"/>
        </w:trPr>
        <w:tc>
          <w:tcPr>
            <w:tcW w:w="2547" w:type="dxa"/>
            <w:tcBorders>
              <w:top w:val="single" w:sz="4" w:space="0" w:color="FFFFFF" w:themeColor="background1"/>
              <w:left w:val="single" w:sz="4" w:space="0" w:color="FFFFFF"/>
              <w:bottom w:val="single" w:sz="4" w:space="0" w:color="auto"/>
              <w:right w:val="single" w:sz="4" w:space="0" w:color="FFFFFF"/>
            </w:tcBorders>
          </w:tcPr>
          <w:p w14:paraId="367B23E1" w14:textId="24A7A389" w:rsidR="00AE5A2A" w:rsidRPr="0068366E" w:rsidRDefault="008B26DB" w:rsidP="0000314F">
            <w:pPr>
              <w:pStyle w:val="TableText"/>
              <w:spacing w:after="200" w:line="240" w:lineRule="auto"/>
              <w:jc w:val="left"/>
              <w:rPr>
                <w:sz w:val="20"/>
                <w:szCs w:val="22"/>
              </w:rPr>
            </w:pPr>
            <w:r>
              <w:rPr>
                <w:sz w:val="20"/>
                <w:szCs w:val="22"/>
              </w:rPr>
              <w:t>Additional g</w:t>
            </w:r>
            <w:r w:rsidR="00AE5A2A">
              <w:rPr>
                <w:sz w:val="20"/>
                <w:szCs w:val="22"/>
              </w:rPr>
              <w:t>raph of unwalkable street segments (e.g. service tunnels)</w:t>
            </w:r>
          </w:p>
        </w:tc>
        <w:tc>
          <w:tcPr>
            <w:tcW w:w="6662" w:type="dxa"/>
            <w:tcBorders>
              <w:top w:val="single" w:sz="4" w:space="0" w:color="FFFFFF" w:themeColor="background1"/>
              <w:left w:val="single" w:sz="4" w:space="0" w:color="FFFFFF"/>
              <w:bottom w:val="single" w:sz="4" w:space="0" w:color="auto"/>
              <w:right w:val="single" w:sz="4" w:space="0" w:color="FFFFFF"/>
            </w:tcBorders>
          </w:tcPr>
          <w:p w14:paraId="2D1C4E93" w14:textId="77777777" w:rsidR="00AE5A2A" w:rsidRDefault="00AE5A2A" w:rsidP="0000314F">
            <w:pPr>
              <w:pStyle w:val="TableText"/>
              <w:spacing w:after="200" w:line="240" w:lineRule="auto"/>
              <w:jc w:val="left"/>
              <w:rPr>
                <w:sz w:val="20"/>
                <w:szCs w:val="22"/>
              </w:rPr>
            </w:pPr>
            <w:r w:rsidRPr="00137F21">
              <w:rPr>
                <w:sz w:val="20"/>
                <w:szCs w:val="22"/>
              </w:rPr>
              <w:t>["area"!~"yes"]["highway"!~"trunk_link|motor|proposed|construction|abandoned|platform|raceway"]["foot"!~"no"]["service"!~"private"]["access"!~"private"]["highway"~"service"]["layer"~"-1|-2|-3|-4|-5|-6|-7"]</w:t>
            </w:r>
          </w:p>
        </w:tc>
      </w:tr>
    </w:tbl>
    <w:p w14:paraId="5F81C049" w14:textId="77777777" w:rsidR="00AE5A2A" w:rsidRPr="00CC2F87" w:rsidRDefault="00AE5A2A" w:rsidP="00AE5A2A"/>
    <w:p w14:paraId="2DD3675B" w14:textId="15C8262E" w:rsidR="007A6F11" w:rsidRDefault="0027702A" w:rsidP="00ED0F8F">
      <w:pPr>
        <w:pStyle w:val="Heading3"/>
      </w:pPr>
      <w:bookmarkStart w:id="42" w:name="_Toc37689963"/>
      <w:r w:rsidRPr="00CC2F87">
        <w:t xml:space="preserve">Register based origin-destination (OD) </w:t>
      </w:r>
      <w:r w:rsidR="007375B8" w:rsidRPr="00CC2F87">
        <w:t xml:space="preserve">commuting </w:t>
      </w:r>
      <w:r w:rsidRPr="00CC2F87">
        <w:t>data</w:t>
      </w:r>
      <w:bookmarkEnd w:id="42"/>
    </w:p>
    <w:p w14:paraId="52424509" w14:textId="7543F8D5" w:rsidR="00E10691" w:rsidRDefault="003E54D0" w:rsidP="000D3FE9">
      <w:r>
        <w:t>C</w:t>
      </w:r>
      <w:r w:rsidR="007F0870">
        <w:t>ensus</w:t>
      </w:r>
      <w:r w:rsidR="000D3FE9">
        <w:t>-based commuting data</w:t>
      </w:r>
      <w:r w:rsidR="00411F74">
        <w:t xml:space="preserve"> (</w:t>
      </w:r>
      <w:r w:rsidR="00411F74" w:rsidRPr="00411F74">
        <w:t>T06_tma_e_TOL2008_2016_hel</w:t>
      </w:r>
      <w:r w:rsidR="00411F74">
        <w:t>)</w:t>
      </w:r>
      <w:r w:rsidR="000D3FE9">
        <w:t xml:space="preserve"> was acquired for the study </w:t>
      </w:r>
      <w:r w:rsidR="00C9540F">
        <w:t xml:space="preserve">to </w:t>
      </w:r>
      <w:r>
        <w:t>enable</w:t>
      </w:r>
      <w:r w:rsidR="00C9540F">
        <w:t xml:space="preserve"> </w:t>
      </w:r>
      <w:r>
        <w:t>public transport itinerary planning</w:t>
      </w:r>
      <w:r w:rsidR="000D3FE9">
        <w:t xml:space="preserve"> from homes to workplaces</w:t>
      </w:r>
      <w:r>
        <w:t>. The planned itineraries were needed</w:t>
      </w:r>
      <w:r w:rsidR="001A2068">
        <w:t xml:space="preserve"> for</w:t>
      </w:r>
      <w:r w:rsidR="00A464DD">
        <w:t xml:space="preserve"> </w:t>
      </w:r>
      <w:r>
        <w:t>the</w:t>
      </w:r>
      <w:r w:rsidR="000D3FE9">
        <w:t xml:space="preserve"> assessment</w:t>
      </w:r>
      <w:r>
        <w:t xml:space="preserve"> of pedestrians’ exposure to traffic noise</w:t>
      </w:r>
      <w:r w:rsidR="000D3FE9">
        <w:t xml:space="preserve">. </w:t>
      </w:r>
      <w:r w:rsidR="003C17F1">
        <w:t xml:space="preserve">The </w:t>
      </w:r>
      <w:r w:rsidR="00A464DD">
        <w:t xml:space="preserve">commuting </w:t>
      </w:r>
      <w:r w:rsidR="003C17F1">
        <w:t xml:space="preserve">data was produced by Statistics Finland and </w:t>
      </w:r>
      <w:r w:rsidR="00111F84">
        <w:t xml:space="preserve">provided </w:t>
      </w:r>
      <w:r w:rsidR="003C17F1">
        <w:t xml:space="preserve">by the </w:t>
      </w:r>
      <w:r w:rsidR="003C17F1" w:rsidRPr="003C17F1">
        <w:t>Finnish Environment Institute</w:t>
      </w:r>
      <w:r w:rsidR="003C17F1">
        <w:t xml:space="preserve">. </w:t>
      </w:r>
      <w:r w:rsidR="006D57A4">
        <w:t xml:space="preserve">In the data, commutes are reported by aggregated origin-destination (OD) flows between 250 m statistical grid cells covering the whole country. Essentially, </w:t>
      </w:r>
      <w:r w:rsidR="00B33199">
        <w:t>a</w:t>
      </w:r>
      <w:r w:rsidR="005B2D64">
        <w:t xml:space="preserve"> commuting </w:t>
      </w:r>
      <w:r w:rsidR="006D57A4">
        <w:t>flow</w:t>
      </w:r>
      <w:r w:rsidR="005B2D64">
        <w:t xml:space="preserve"> for one OD (cell) pair is</w:t>
      </w:r>
      <w:r w:rsidR="006D57A4">
        <w:t xml:space="preserve"> </w:t>
      </w:r>
      <w:r w:rsidR="005B2D64">
        <w:t xml:space="preserve">reported </w:t>
      </w:r>
      <w:r w:rsidR="00B33199">
        <w:t>with</w:t>
      </w:r>
      <w:r w:rsidR="006D57A4">
        <w:t xml:space="preserve"> one row </w:t>
      </w:r>
      <w:r w:rsidR="00B33199">
        <w:t>in the data</w:t>
      </w:r>
      <w:r w:rsidR="006D57A4">
        <w:t xml:space="preserve">. </w:t>
      </w:r>
      <w:r w:rsidR="0043327B">
        <w:t xml:space="preserve">The only pre-processing </w:t>
      </w:r>
      <w:r w:rsidR="005078D5">
        <w:t xml:space="preserve">that was done </w:t>
      </w:r>
      <w:r w:rsidR="0043327B">
        <w:t>for the data was extracting commuting flows that originated in the study area</w:t>
      </w:r>
      <w:r w:rsidR="00E10691">
        <w:t>.</w:t>
      </w:r>
      <w:r w:rsidR="005A25B1">
        <w:t xml:space="preserve"> </w:t>
      </w:r>
    </w:p>
    <w:p w14:paraId="501684F5" w14:textId="5BD0AA40" w:rsidR="00B41CC9" w:rsidRPr="00CC2F87" w:rsidRDefault="00871A0F" w:rsidP="00ED0F8F">
      <w:pPr>
        <w:pStyle w:val="Heading3"/>
      </w:pPr>
      <w:bookmarkStart w:id="43" w:name="_Toc37689964"/>
      <w:r>
        <w:lastRenderedPageBreak/>
        <w:t>Online r</w:t>
      </w:r>
      <w:r w:rsidR="00DF5206" w:rsidRPr="00CC2F87">
        <w:t>outing service of the local public transport authority</w:t>
      </w:r>
      <w:bookmarkEnd w:id="43"/>
    </w:p>
    <w:p w14:paraId="2767BCBE" w14:textId="6051CC82" w:rsidR="00CC62B1" w:rsidRDefault="009219A7" w:rsidP="00E613F5">
      <w:r>
        <w:t>The</w:t>
      </w:r>
      <w:r w:rsidR="00CC62B1">
        <w:t xml:space="preserve"> </w:t>
      </w:r>
      <w:r w:rsidR="00871A0F">
        <w:t>online route planner</w:t>
      </w:r>
      <w:r w:rsidR="00CC62B1">
        <w:t xml:space="preserve"> service of Helsinki Region Transport (HSL)</w:t>
      </w:r>
      <w:r w:rsidR="00E53486">
        <w:t xml:space="preserve"> authority</w:t>
      </w:r>
      <w:r w:rsidR="00CC62B1">
        <w:t xml:space="preserve"> was utilized </w:t>
      </w:r>
      <w:r w:rsidR="00A118B0">
        <w:t xml:space="preserve">in </w:t>
      </w:r>
      <w:r w:rsidR="008C042F">
        <w:t>plan</w:t>
      </w:r>
      <w:r w:rsidR="00A118B0">
        <w:t>ning</w:t>
      </w:r>
      <w:r w:rsidR="00CC62B1">
        <w:t xml:space="preserve"> </w:t>
      </w:r>
      <w:r w:rsidR="008C042F">
        <w:t xml:space="preserve">public transport </w:t>
      </w:r>
      <w:r w:rsidR="00CC62B1">
        <w:t>itineraries</w:t>
      </w:r>
      <w:r w:rsidR="00A118B0">
        <w:t xml:space="preserve"> for the commutes</w:t>
      </w:r>
      <w:r w:rsidR="00CC62B1">
        <w:t xml:space="preserve">. </w:t>
      </w:r>
      <w:r w:rsidR="00D4244E">
        <w:t>The service was accessed via its application programming interface</w:t>
      </w:r>
      <w:r w:rsidR="00A617C1">
        <w:t xml:space="preserve"> (API)</w:t>
      </w:r>
      <w:r w:rsidR="00D4244E">
        <w:t xml:space="preserve"> to </w:t>
      </w:r>
      <w:r w:rsidR="002942E6">
        <w:t>allow</w:t>
      </w:r>
      <w:r w:rsidR="00D4244E">
        <w:t xml:space="preserve"> </w:t>
      </w:r>
      <w:r w:rsidR="008908DE">
        <w:t>efficient</w:t>
      </w:r>
      <w:r w:rsidR="00D4244E">
        <w:t xml:space="preserve"> and reproducible </w:t>
      </w:r>
      <w:r w:rsidR="002942E6">
        <w:t>itinerary planning</w:t>
      </w:r>
      <w:r w:rsidR="00D4244E">
        <w:t xml:space="preserve">. </w:t>
      </w:r>
      <w:r w:rsidR="00E613F5">
        <w:t>The planned itineraries were</w:t>
      </w:r>
      <w:r w:rsidR="00E338D8">
        <w:t xml:space="preserve"> needed </w:t>
      </w:r>
      <w:r w:rsidR="008908DE">
        <w:t>in</w:t>
      </w:r>
      <w:r w:rsidR="008B3B31">
        <w:t xml:space="preserve"> two </w:t>
      </w:r>
      <w:r w:rsidR="00E613F5">
        <w:t>phases of the study</w:t>
      </w:r>
      <w:r w:rsidR="008B3B31">
        <w:t>:</w:t>
      </w:r>
      <w:r w:rsidR="00E613F5">
        <w:t xml:space="preserve"> 1) in finding local </w:t>
      </w:r>
      <w:r w:rsidR="0078795B">
        <w:t xml:space="preserve">(commuting-related) </w:t>
      </w:r>
      <w:r w:rsidR="00E613F5">
        <w:t xml:space="preserve">walks for the assessment of pedestrians’ exposure to traffic noise and 2) </w:t>
      </w:r>
      <w:r w:rsidR="008908DE">
        <w:t>in assessing</w:t>
      </w:r>
      <w:r w:rsidR="008B3B31">
        <w:t xml:space="preserve"> the quality of the </w:t>
      </w:r>
      <w:r w:rsidR="00224343">
        <w:t xml:space="preserve">shortest </w:t>
      </w:r>
      <w:r w:rsidR="008B3B31">
        <w:t xml:space="preserve">paths calculated with the </w:t>
      </w:r>
      <w:r w:rsidR="00A41C09">
        <w:t>quiet path routing</w:t>
      </w:r>
      <w:r w:rsidR="008B3B31">
        <w:t xml:space="preserve"> method </w:t>
      </w:r>
      <w:r w:rsidR="00004926">
        <w:t>in comparison to the</w:t>
      </w:r>
      <w:r w:rsidR="008B3B31">
        <w:t xml:space="preserve"> reference paths </w:t>
      </w:r>
      <w:r w:rsidR="00F66405">
        <w:t>(</w:t>
      </w:r>
      <w:r w:rsidR="008B3B31">
        <w:t>returned from the API</w:t>
      </w:r>
      <w:r w:rsidR="00F66405">
        <w:t>)</w:t>
      </w:r>
      <w:r w:rsidR="008B3B31">
        <w:t xml:space="preserve">. </w:t>
      </w:r>
    </w:p>
    <w:p w14:paraId="07AA9ABF" w14:textId="31F08DDC" w:rsidR="004C33F2" w:rsidRDefault="004C33F2" w:rsidP="004C33F2">
      <w:pPr>
        <w:pStyle w:val="Heading2"/>
      </w:pPr>
      <w:bookmarkStart w:id="44" w:name="_Toc37689965"/>
      <w:r w:rsidRPr="00CC2F87">
        <w:t>Technical framework</w:t>
      </w:r>
      <w:r w:rsidR="00406DEB">
        <w:t xml:space="preserve"> and architecture</w:t>
      </w:r>
      <w:bookmarkEnd w:id="44"/>
    </w:p>
    <w:p w14:paraId="4562EB86" w14:textId="35E43EAE" w:rsidR="007B3A32" w:rsidRDefault="009A36BC" w:rsidP="009A36BC">
      <w:r>
        <w:t xml:space="preserve">The technical framework of the study </w:t>
      </w:r>
      <w:r w:rsidR="00045C7D">
        <w:t>is composed</w:t>
      </w:r>
      <w:r>
        <w:t xml:space="preserve"> of several internal and external dependencies</w:t>
      </w:r>
      <w:r w:rsidR="007B3A32">
        <w:t xml:space="preserve"> (</w:t>
      </w:r>
      <w:r w:rsidR="007B3A32">
        <w:fldChar w:fldCharType="begin"/>
      </w:r>
      <w:r w:rsidR="007B3A32">
        <w:instrText xml:space="preserve"> REF _Ref33707421 \h </w:instrText>
      </w:r>
      <w:r w:rsidR="007B3A32">
        <w:fldChar w:fldCharType="separate"/>
      </w:r>
      <w:r w:rsidR="00205E1B" w:rsidRPr="00CC2F87">
        <w:t xml:space="preserve">Figure </w:t>
      </w:r>
      <w:r w:rsidR="00205E1B">
        <w:rPr>
          <w:noProof/>
        </w:rPr>
        <w:t>12</w:t>
      </w:r>
      <w:r w:rsidR="007B3A32">
        <w:fldChar w:fldCharType="end"/>
      </w:r>
      <w:r w:rsidR="007B3A32">
        <w:t>)</w:t>
      </w:r>
      <w:r>
        <w:t xml:space="preserve">. </w:t>
      </w:r>
      <w:r w:rsidR="001E6C93">
        <w:t>M</w:t>
      </w:r>
      <w:r w:rsidR="00D54209">
        <w:t>ajority</w:t>
      </w:r>
      <w:r w:rsidR="00B62C72">
        <w:t xml:space="preserve"> of </w:t>
      </w:r>
      <w:r w:rsidR="00045C7D">
        <w:t xml:space="preserve">the </w:t>
      </w:r>
      <w:r w:rsidR="00B62C72">
        <w:t xml:space="preserve">data analysis and </w:t>
      </w:r>
      <w:r w:rsidR="000E0877">
        <w:t xml:space="preserve">the </w:t>
      </w:r>
      <w:r w:rsidR="00A41C09">
        <w:t>quiet path routing</w:t>
      </w:r>
      <w:r w:rsidR="00B62C72">
        <w:t xml:space="preserve"> method w</w:t>
      </w:r>
      <w:r w:rsidR="00004DC3">
        <w:t>ere</w:t>
      </w:r>
      <w:r w:rsidR="00B62C72">
        <w:t xml:space="preserve"> </w:t>
      </w:r>
      <w:r w:rsidR="003C0137">
        <w:t>implemented</w:t>
      </w:r>
      <w:r w:rsidR="00B62C72">
        <w:t xml:space="preserve"> in Python programming language. </w:t>
      </w:r>
      <w:r w:rsidR="001E6C93">
        <w:t>Thus, the main external dependencies</w:t>
      </w:r>
      <w:r w:rsidR="004D4F48">
        <w:t xml:space="preserve"> of the study</w:t>
      </w:r>
      <w:r w:rsidR="001E6C93">
        <w:t xml:space="preserve"> </w:t>
      </w:r>
      <w:r w:rsidR="003C0137">
        <w:t>cover several</w:t>
      </w:r>
      <w:r w:rsidR="007B3A32">
        <w:t xml:space="preserve"> </w:t>
      </w:r>
      <w:r w:rsidR="00EF12D4">
        <w:t xml:space="preserve">Python libraries </w:t>
      </w:r>
      <w:r w:rsidR="00A045C4">
        <w:t>that were used in</w:t>
      </w:r>
      <w:r w:rsidR="00EF12D4">
        <w:t xml:space="preserve"> </w:t>
      </w:r>
      <w:r w:rsidR="00004DC3">
        <w:t>processing</w:t>
      </w:r>
      <w:r w:rsidR="007B3A32">
        <w:t xml:space="preserve"> and analyzing </w:t>
      </w:r>
      <w:r w:rsidR="00EF6C71">
        <w:t xml:space="preserve">statistical, </w:t>
      </w:r>
      <w:r w:rsidR="001E6C93">
        <w:t xml:space="preserve">geospatial and </w:t>
      </w:r>
      <w:r w:rsidR="004768AA">
        <w:t xml:space="preserve">graph </w:t>
      </w:r>
      <w:r w:rsidR="007B3A32">
        <w:t xml:space="preserve">data </w:t>
      </w:r>
      <w:r w:rsidR="00EF12D4">
        <w:t>(e.g.</w:t>
      </w:r>
      <w:r w:rsidR="001E6C93">
        <w:t xml:space="preserve"> </w:t>
      </w:r>
      <w:r w:rsidR="008A2E21">
        <w:t>Pandas, GeoPandas, NetworkX and OSMnx</w:t>
      </w:r>
      <w:r w:rsidR="00EF12D4">
        <w:t>)</w:t>
      </w:r>
      <w:r w:rsidR="008A2E21">
        <w:t>.</w:t>
      </w:r>
      <w:r w:rsidR="007B3A32">
        <w:t xml:space="preserve"> </w:t>
      </w:r>
      <w:r w:rsidR="00A045C4">
        <w:t>T</w:t>
      </w:r>
      <w:r w:rsidR="007B3A32">
        <w:t xml:space="preserve">he used libraries and packages have </w:t>
      </w:r>
      <w:r w:rsidR="00A045C4">
        <w:t>also their own</w:t>
      </w:r>
      <w:r w:rsidR="007B3A32">
        <w:t xml:space="preserve"> external dependencies which are now shown in the figure. </w:t>
      </w:r>
    </w:p>
    <w:p w14:paraId="0D60E98E" w14:textId="5B9B70E3" w:rsidR="009A36BC" w:rsidRDefault="00C70ECC" w:rsidP="009A36BC">
      <w:r>
        <w:t>M</w:t>
      </w:r>
      <w:r w:rsidR="00144D15">
        <w:t>odular design was</w:t>
      </w:r>
      <w:r>
        <w:t xml:space="preserve"> favored</w:t>
      </w:r>
      <w:r w:rsidR="00144D15">
        <w:t xml:space="preserve"> in </w:t>
      </w:r>
      <w:r w:rsidR="001B13E0">
        <w:t>developing</w:t>
      </w:r>
      <w:r w:rsidR="00144D15">
        <w:t xml:space="preserve"> the methods</w:t>
      </w:r>
      <w:r w:rsidR="001B13E0">
        <w:t xml:space="preserve"> </w:t>
      </w:r>
      <w:r w:rsidR="00591543">
        <w:t xml:space="preserve">as a </w:t>
      </w:r>
      <w:r w:rsidR="001B13E0">
        <w:t>Python</w:t>
      </w:r>
      <w:r w:rsidR="00591543">
        <w:t xml:space="preserve"> project</w:t>
      </w:r>
      <w:r>
        <w:t>. This meant establishing</w:t>
      </w:r>
      <w:r w:rsidR="00144D15">
        <w:t xml:space="preserve"> common utilities </w:t>
      </w:r>
      <w:r>
        <w:t xml:space="preserve">to be used in </w:t>
      </w:r>
      <w:r w:rsidR="00144D15">
        <w:t xml:space="preserve">different </w:t>
      </w:r>
      <w:r>
        <w:t>phases</w:t>
      </w:r>
      <w:r w:rsidR="00144D15">
        <w:t xml:space="preserve"> of the analysis </w:t>
      </w:r>
      <w:r w:rsidR="00BC2F42">
        <w:t xml:space="preserve">as well as </w:t>
      </w:r>
      <w:r w:rsidR="007B3A32">
        <w:t xml:space="preserve">by the </w:t>
      </w:r>
      <w:r w:rsidR="00A41C09">
        <w:t>quiet path routing</w:t>
      </w:r>
      <w:r w:rsidR="00144D15">
        <w:t xml:space="preserve"> application. </w:t>
      </w:r>
      <w:r w:rsidR="00406DEB">
        <w:t xml:space="preserve">Functions were </w:t>
      </w:r>
      <w:r w:rsidR="00C27E14">
        <w:t>distributed</w:t>
      </w:r>
      <w:r w:rsidR="00406DEB">
        <w:t xml:space="preserve"> into</w:t>
      </w:r>
      <w:r w:rsidR="00EB4936">
        <w:t xml:space="preserve"> separate</w:t>
      </w:r>
      <w:r w:rsidR="00406DEB">
        <w:t xml:space="preserve"> </w:t>
      </w:r>
      <w:r w:rsidR="009F6060">
        <w:t>Python</w:t>
      </w:r>
      <w:r w:rsidR="00C27E14">
        <w:t xml:space="preserve"> </w:t>
      </w:r>
      <w:r w:rsidR="00406DEB">
        <w:t>modules</w:t>
      </w:r>
      <w:r w:rsidR="00BB2F20">
        <w:t xml:space="preserve"> with distinct responsibilities</w:t>
      </w:r>
      <w:r w:rsidR="00AE27CA">
        <w:t xml:space="preserve"> </w:t>
      </w:r>
      <w:r w:rsidR="00406DEB">
        <w:t>to make finding</w:t>
      </w:r>
      <w:r w:rsidR="00081B38">
        <w:t xml:space="preserve"> </w:t>
      </w:r>
      <w:r w:rsidR="00406DEB">
        <w:t xml:space="preserve">and </w:t>
      </w:r>
      <w:r w:rsidR="007B3A32">
        <w:t xml:space="preserve">using </w:t>
      </w:r>
      <w:r w:rsidR="00406DEB">
        <w:t xml:space="preserve">them practical. </w:t>
      </w:r>
      <w:r w:rsidR="00F617AE">
        <w:t xml:space="preserve">A single </w:t>
      </w:r>
      <w:r w:rsidR="007B3A32">
        <w:t>C</w:t>
      </w:r>
      <w:r w:rsidR="00F617AE">
        <w:t>onda</w:t>
      </w:r>
      <w:r w:rsidR="007B3A32">
        <w:t>-</w:t>
      </w:r>
      <w:r w:rsidR="00F617AE">
        <w:t>environment was created to provide</w:t>
      </w:r>
      <w:r w:rsidR="006061C2">
        <w:t xml:space="preserve"> all</w:t>
      </w:r>
      <w:r w:rsidR="00F617AE">
        <w:t xml:space="preserve"> </w:t>
      </w:r>
      <w:r w:rsidR="003624B5">
        <w:t xml:space="preserve">Python </w:t>
      </w:r>
      <w:r w:rsidR="00F617AE">
        <w:t xml:space="preserve">libraries </w:t>
      </w:r>
      <w:r w:rsidR="006061C2">
        <w:t xml:space="preserve">needed in the </w:t>
      </w:r>
      <w:r w:rsidR="00F617AE">
        <w:t>study</w:t>
      </w:r>
      <w:r w:rsidR="006061C2">
        <w:t xml:space="preserve">, </w:t>
      </w:r>
      <w:r w:rsidR="00550E54">
        <w:t>including</w:t>
      </w:r>
      <w:r w:rsidR="006061C2">
        <w:t xml:space="preserve"> the ones for the</w:t>
      </w:r>
      <w:r w:rsidR="00550E54">
        <w:t xml:space="preserve"> </w:t>
      </w:r>
      <w:r w:rsidR="00F617AE">
        <w:t>server-based quiet path routing application</w:t>
      </w:r>
      <w:r w:rsidR="0061130D">
        <w:t xml:space="preserve">. </w:t>
      </w:r>
      <w:r w:rsidR="00B27066">
        <w:t>The</w:t>
      </w:r>
      <w:r w:rsidR="00D12088">
        <w:t xml:space="preserve"> </w:t>
      </w:r>
      <w:r w:rsidR="00C61D0B">
        <w:t xml:space="preserve">detailed technical description of the </w:t>
      </w:r>
      <w:r w:rsidR="00075F23">
        <w:t xml:space="preserve">Python </w:t>
      </w:r>
      <w:r w:rsidR="00C61D0B">
        <w:t>environment</w:t>
      </w:r>
      <w:r w:rsidR="00B27066">
        <w:t xml:space="preserve"> is attached as </w:t>
      </w:r>
      <w:r w:rsidR="00C61D0B" w:rsidRPr="00D71E84">
        <w:fldChar w:fldCharType="begin"/>
      </w:r>
      <w:r w:rsidR="00C61D0B" w:rsidRPr="00D71E84">
        <w:instrText xml:space="preserve"> REF _Ref33706590 \h  \* MERGEFORMAT </w:instrText>
      </w:r>
      <w:r w:rsidR="00C61D0B" w:rsidRPr="00D71E84">
        <w:fldChar w:fldCharType="separate"/>
      </w:r>
      <w:r w:rsidR="00205E1B" w:rsidRPr="00205E1B">
        <w:t xml:space="preserve">Appendix </w:t>
      </w:r>
      <w:r w:rsidR="00205E1B" w:rsidRPr="00205E1B">
        <w:rPr>
          <w:noProof/>
        </w:rPr>
        <w:t>1</w:t>
      </w:r>
      <w:r w:rsidR="00C61D0B" w:rsidRPr="00D71E84">
        <w:fldChar w:fldCharType="end"/>
      </w:r>
      <w:r w:rsidR="006061C2">
        <w:t>.</w:t>
      </w:r>
      <w:r w:rsidR="00550E54">
        <w:t xml:space="preserve"> </w:t>
      </w:r>
    </w:p>
    <w:p w14:paraId="48FB4E60" w14:textId="77777777" w:rsidR="00153745" w:rsidRPr="00CC2F87" w:rsidRDefault="00153745" w:rsidP="00D04D26">
      <w:pPr>
        <w:keepNext/>
        <w:spacing w:after="120"/>
      </w:pPr>
      <w:r w:rsidRPr="00CC2F87">
        <w:rPr>
          <w:noProof/>
        </w:rPr>
        <w:lastRenderedPageBreak/>
        <w:drawing>
          <wp:inline distT="0" distB="0" distL="0" distR="0" wp14:anchorId="535591D4" wp14:editId="0D464D9E">
            <wp:extent cx="5581601" cy="755582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601" cy="7555826"/>
                    </a:xfrm>
                    <a:prstGeom prst="rect">
                      <a:avLst/>
                    </a:prstGeom>
                  </pic:spPr>
                </pic:pic>
              </a:graphicData>
            </a:graphic>
          </wp:inline>
        </w:drawing>
      </w:r>
    </w:p>
    <w:p w14:paraId="4D9BCD36" w14:textId="0EEB1F0A" w:rsidR="00153745" w:rsidRDefault="00153745" w:rsidP="00020EA1">
      <w:pPr>
        <w:pStyle w:val="Caption"/>
      </w:pPr>
      <w:bookmarkStart w:id="45" w:name="_Ref33707421"/>
      <w:bookmarkStart w:id="46" w:name="_Toc37690008"/>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2</w:t>
      </w:r>
      <w:r w:rsidR="004F023F" w:rsidRPr="00CC2F87">
        <w:fldChar w:fldCharType="end"/>
      </w:r>
      <w:bookmarkEnd w:id="45"/>
      <w:r w:rsidRPr="00CC2F87">
        <w:t>. Technical framework of the study: internal</w:t>
      </w:r>
      <w:r w:rsidR="005D286E" w:rsidRPr="00CC2F87">
        <w:t xml:space="preserve"> (blue)</w:t>
      </w:r>
      <w:r w:rsidRPr="00CC2F87">
        <w:t xml:space="preserve"> and external </w:t>
      </w:r>
      <w:r w:rsidR="005D286E" w:rsidRPr="00CC2F87">
        <w:t xml:space="preserve">(grey) </w:t>
      </w:r>
      <w:r w:rsidRPr="00CC2F87">
        <w:t>technical dependencies</w:t>
      </w:r>
      <w:r w:rsidR="00A35643" w:rsidRPr="00CC2F87">
        <w:t xml:space="preserve"> (* </w:t>
      </w:r>
      <w:r w:rsidR="0096768B" w:rsidRPr="00CC2F87">
        <w:t xml:space="preserve">= </w:t>
      </w:r>
      <w:r w:rsidR="00A35643" w:rsidRPr="00CC2F87">
        <w:t>Python library)</w:t>
      </w:r>
      <w:r w:rsidRPr="00CC2F87">
        <w:t>.</w:t>
      </w:r>
      <w:r w:rsidR="002D300D" w:rsidRPr="00CC2F87">
        <w:t xml:space="preserve"> </w:t>
      </w:r>
      <w:r w:rsidR="00787455">
        <w:t xml:space="preserve">The </w:t>
      </w:r>
      <w:r w:rsidR="003C58E0">
        <w:t>several</w:t>
      </w:r>
      <w:r w:rsidR="003A1C57" w:rsidRPr="00CC2F87">
        <w:t xml:space="preserve"> e</w:t>
      </w:r>
      <w:r w:rsidR="002D300D" w:rsidRPr="00CC2F87">
        <w:t xml:space="preserve">xternal dependencies of the used Python libraries </w:t>
      </w:r>
      <w:r w:rsidR="000974D7">
        <w:t>are</w:t>
      </w:r>
      <w:r w:rsidR="002D300D" w:rsidRPr="00CC2F87">
        <w:t xml:space="preserve"> not included in the graph.</w:t>
      </w:r>
      <w:bookmarkEnd w:id="46"/>
      <w:r w:rsidR="002D300D" w:rsidRPr="00CC2F87">
        <w:t xml:space="preserve"> </w:t>
      </w:r>
    </w:p>
    <w:p w14:paraId="7051E6B2" w14:textId="72107417" w:rsidR="00A93751" w:rsidRDefault="00962C8B" w:rsidP="006931F6">
      <w:pPr>
        <w:pStyle w:val="Heading2"/>
      </w:pPr>
      <w:bookmarkStart w:id="47" w:name="_Toc37689966"/>
      <w:r>
        <w:t xml:space="preserve">Quiet path </w:t>
      </w:r>
      <w:r w:rsidR="00A41C09">
        <w:t>routing</w:t>
      </w:r>
      <w:r w:rsidR="00493AAD" w:rsidRPr="00CC2F87">
        <w:t xml:space="preserve"> </w:t>
      </w:r>
      <w:r w:rsidR="00E60CD2" w:rsidRPr="00CC2F87">
        <w:t>method</w:t>
      </w:r>
      <w:bookmarkEnd w:id="47"/>
    </w:p>
    <w:p w14:paraId="1E41042F" w14:textId="77777777" w:rsidR="00C435F0" w:rsidRPr="00CC2F87" w:rsidRDefault="00C435F0" w:rsidP="00C435F0">
      <w:pPr>
        <w:pStyle w:val="Heading3"/>
      </w:pPr>
      <w:bookmarkStart w:id="48" w:name="_Toc37689967"/>
      <w:r w:rsidRPr="00CC2F87">
        <w:lastRenderedPageBreak/>
        <w:t>Network acquisition and manipulation</w:t>
      </w:r>
      <w:bookmarkEnd w:id="48"/>
    </w:p>
    <w:p w14:paraId="3F4A3C71" w14:textId="5D5E3802" w:rsidR="00C435F0" w:rsidRPr="00CC2F87" w:rsidRDefault="00C435F0" w:rsidP="00C435F0">
      <w:r w:rsidRPr="00CC2F87">
        <w:t xml:space="preserve">The following three steps were </w:t>
      </w:r>
      <w:r>
        <w:t>included in</w:t>
      </w:r>
      <w:r w:rsidRPr="00CC2F87">
        <w:t xml:space="preserve"> acquir</w:t>
      </w:r>
      <w:r>
        <w:t>ing</w:t>
      </w:r>
      <w:r w:rsidRPr="00CC2F87">
        <w:t xml:space="preserve"> and </w:t>
      </w:r>
      <w:r>
        <w:t>processing street</w:t>
      </w:r>
      <w:r w:rsidRPr="00CC2F87">
        <w:t xml:space="preserve"> network</w:t>
      </w:r>
      <w:r>
        <w:t xml:space="preserve"> data</w:t>
      </w:r>
      <w:r w:rsidRPr="00CC2F87">
        <w:t xml:space="preserve"> to a graph suitable for</w:t>
      </w:r>
      <w:r>
        <w:t xml:space="preserve"> noise exposure </w:t>
      </w:r>
      <w:r w:rsidR="00AB7D1F">
        <w:t>-</w:t>
      </w:r>
      <w:r>
        <w:t>based routing</w:t>
      </w:r>
      <w:r w:rsidR="002C4EE3">
        <w:t xml:space="preserve"> analysis</w:t>
      </w:r>
      <w:r w:rsidRPr="00CC2F87">
        <w:t>:</w:t>
      </w:r>
    </w:p>
    <w:p w14:paraId="1DFD8BD3" w14:textId="38E7EFE9" w:rsidR="00C435F0" w:rsidRPr="00CC2F87" w:rsidRDefault="00C435F0" w:rsidP="00C435F0">
      <w:pPr>
        <w:pStyle w:val="ListParagraph"/>
        <w:numPr>
          <w:ilvl w:val="0"/>
          <w:numId w:val="4"/>
        </w:numPr>
      </w:pPr>
      <w:r w:rsidRPr="00CC2F87">
        <w:t>Walkable</w:t>
      </w:r>
      <w:r>
        <w:t xml:space="preserve"> street network data acquisition</w:t>
      </w:r>
      <w:r w:rsidRPr="00CC2F87">
        <w:t xml:space="preserve"> </w:t>
      </w:r>
      <w:r>
        <w:t>and graph construction</w:t>
      </w:r>
      <w:r w:rsidRPr="00CC2F87">
        <w:t xml:space="preserve"> (</w:t>
      </w:r>
      <w:r w:rsidRPr="00CC2F87">
        <w:fldChar w:fldCharType="begin"/>
      </w:r>
      <w:r w:rsidRPr="00CC2F87">
        <w:instrText xml:space="preserve"> REF _Ref9348163 \h </w:instrText>
      </w:r>
      <w:r w:rsidRPr="00CC2F87">
        <w:fldChar w:fldCharType="separate"/>
      </w:r>
      <w:r w:rsidR="00205E1B" w:rsidRPr="00CC2F87">
        <w:t xml:space="preserve">Figure </w:t>
      </w:r>
      <w:r w:rsidR="00205E1B">
        <w:rPr>
          <w:noProof/>
        </w:rPr>
        <w:t>13</w:t>
      </w:r>
      <w:r w:rsidRPr="00CC2F87">
        <w:fldChar w:fldCharType="end"/>
      </w:r>
      <w:r w:rsidRPr="00CC2F87">
        <w:t>).</w:t>
      </w:r>
    </w:p>
    <w:p w14:paraId="22E9F027" w14:textId="20228804" w:rsidR="00C435F0" w:rsidRPr="00CC2F87" w:rsidRDefault="00C435F0" w:rsidP="00C435F0">
      <w:pPr>
        <w:pStyle w:val="ListParagraph"/>
        <w:numPr>
          <w:ilvl w:val="0"/>
          <w:numId w:val="4"/>
        </w:numPr>
      </w:pPr>
      <w:r>
        <w:t xml:space="preserve">Determining </w:t>
      </w:r>
      <w:r w:rsidRPr="00CC2F87">
        <w:t xml:space="preserve">contaminated distances </w:t>
      </w:r>
      <w:r>
        <w:t>with</w:t>
      </w:r>
      <w:r w:rsidRPr="00CC2F87">
        <w:t xml:space="preserve"> different noise levels</w:t>
      </w:r>
      <w:r>
        <w:t xml:space="preserve">: spatially joining noise surface data to edges </w:t>
      </w:r>
      <w:r w:rsidRPr="00CC2F87">
        <w:t>(</w:t>
      </w:r>
      <w:r w:rsidRPr="00CC2F87">
        <w:fldChar w:fldCharType="begin"/>
      </w:r>
      <w:r w:rsidRPr="00CC2F87">
        <w:instrText xml:space="preserve"> REF _Ref9348261 \h </w:instrText>
      </w:r>
      <w:r w:rsidRPr="00CC2F87">
        <w:fldChar w:fldCharType="separate"/>
      </w:r>
      <w:r w:rsidR="00205E1B" w:rsidRPr="00CC2F87">
        <w:t xml:space="preserve">Figure </w:t>
      </w:r>
      <w:r w:rsidR="00205E1B">
        <w:rPr>
          <w:noProof/>
        </w:rPr>
        <w:t>14</w:t>
      </w:r>
      <w:r w:rsidRPr="00CC2F87">
        <w:fldChar w:fldCharType="end"/>
      </w:r>
      <w:r w:rsidRPr="00CC2F87">
        <w:t>).</w:t>
      </w:r>
    </w:p>
    <w:p w14:paraId="03AEBB20" w14:textId="5BDD86E9" w:rsidR="00C435F0" w:rsidRPr="00CC2F87" w:rsidRDefault="00C435F0" w:rsidP="00C435F0">
      <w:pPr>
        <w:pStyle w:val="ListParagraph"/>
        <w:numPr>
          <w:ilvl w:val="0"/>
          <w:numId w:val="4"/>
        </w:numPr>
      </w:pPr>
      <w:r w:rsidRPr="00CC2F87">
        <w:t>Calculating</w:t>
      </w:r>
      <w:r w:rsidR="00DF44D5">
        <w:t xml:space="preserve"> </w:t>
      </w:r>
      <w:r w:rsidRPr="00CC2F87">
        <w:t xml:space="preserve">noise </w:t>
      </w:r>
      <w:r w:rsidR="00AB7D1F">
        <w:t xml:space="preserve">exposure -based </w:t>
      </w:r>
      <w:r w:rsidRPr="00CC2F87">
        <w:t xml:space="preserve">costs </w:t>
      </w:r>
      <w:r w:rsidR="00DF44D5">
        <w:t>to the graph</w:t>
      </w:r>
      <w:r w:rsidR="001E5C3F">
        <w:t xml:space="preserve"> with </w:t>
      </w:r>
      <w:r w:rsidR="001527C4">
        <w:t>an</w:t>
      </w:r>
      <w:r>
        <w:t xml:space="preserve"> environmental impedance function</w:t>
      </w:r>
      <w:r w:rsidR="00AB7D1F">
        <w:t xml:space="preserve"> </w:t>
      </w:r>
      <w:r w:rsidR="001E5C3F">
        <w:t xml:space="preserve">for noise </w:t>
      </w:r>
      <w:r w:rsidRPr="00CC2F87">
        <w:t>(</w:t>
      </w:r>
      <w:r w:rsidR="001E5C3F">
        <w:t>see chapters 3.5.2 &amp; 2.5.3</w:t>
      </w:r>
      <w:r w:rsidR="00550365">
        <w:t xml:space="preserve"> and</w:t>
      </w:r>
      <w:r w:rsidR="001E5C3F">
        <w:t xml:space="preserve"> </w:t>
      </w:r>
      <w:r w:rsidRPr="00CC2F87">
        <w:fldChar w:fldCharType="begin"/>
      </w:r>
      <w:r w:rsidRPr="00CC2F87">
        <w:instrText xml:space="preserve"> REF _Ref9348368 \h </w:instrText>
      </w:r>
      <w:r w:rsidRPr="00CC2F87">
        <w:fldChar w:fldCharType="separate"/>
      </w:r>
      <w:r w:rsidR="00205E1B" w:rsidRPr="00CC2F87">
        <w:t xml:space="preserve">Figure </w:t>
      </w:r>
      <w:r w:rsidR="00205E1B">
        <w:rPr>
          <w:noProof/>
        </w:rPr>
        <w:t>16</w:t>
      </w:r>
      <w:r w:rsidRPr="00CC2F87">
        <w:fldChar w:fldCharType="end"/>
      </w:r>
      <w:r w:rsidRPr="00CC2F87">
        <w:t>).</w:t>
      </w:r>
      <w:r w:rsidR="00A02DD1">
        <w:t xml:space="preserve"> </w:t>
      </w:r>
    </w:p>
    <w:p w14:paraId="614D5B84" w14:textId="77777777" w:rsidR="00C435F0" w:rsidRDefault="00C435F0" w:rsidP="00C435F0">
      <w:r>
        <w:t xml:space="preserve">The Python library </w:t>
      </w:r>
      <w:r w:rsidRPr="009B16EF">
        <w:t>OSMnx</w:t>
      </w:r>
      <w:r>
        <w:t xml:space="preserve"> was used to download walkable street network data from OSM and to build a graph from it in NetworkX format (as described in chapter 3.3.2). OSMnx was also used to convert the directed graph to an undirected one, as street segments can be traversed to both directions by walking. Undirected graphs also require less computing power and memory for processing. After initial graph construction, straight line geometries were added to edges that were missing them, based on locations of the origin and destination nodes of the edges. </w:t>
      </w:r>
    </w:p>
    <w:p w14:paraId="6FBCCD30" w14:textId="4141D810" w:rsidR="00C435F0" w:rsidRDefault="00C435F0" w:rsidP="00C435F0">
      <w:r>
        <w:t>A temporary graph of unwalkable edges (e.g. service tunnels) was constructed in similar manner as the main graph but by using an edited query string (</w:t>
      </w:r>
      <w:r>
        <w:fldChar w:fldCharType="begin"/>
      </w:r>
      <w:r>
        <w:instrText xml:space="preserve"> REF _Ref33792283 \h </w:instrText>
      </w:r>
      <w:r>
        <w:fldChar w:fldCharType="separate"/>
      </w:r>
      <w:r w:rsidR="00205E1B" w:rsidRPr="00137F21">
        <w:t xml:space="preserve">Table </w:t>
      </w:r>
      <w:r w:rsidR="00205E1B">
        <w:rPr>
          <w:noProof/>
        </w:rPr>
        <w:t>2</w:t>
      </w:r>
      <w:r>
        <w:fldChar w:fldCharType="end"/>
      </w:r>
      <w:r>
        <w:t xml:space="preserve">). The unwalkable edges were matched with the edges of the main graph by both </w:t>
      </w:r>
      <w:r w:rsidRPr="00D038C9">
        <w:rPr>
          <w:i/>
          <w:iCs/>
        </w:rPr>
        <w:t>osm_id</w:t>
      </w:r>
      <w:r>
        <w:t xml:space="preserve"> and geometrical overlay analysis. Both matching methods were needed since </w:t>
      </w:r>
      <w:r w:rsidRPr="00D038C9">
        <w:rPr>
          <w:i/>
          <w:iCs/>
        </w:rPr>
        <w:t>osm_id</w:t>
      </w:r>
      <w:r>
        <w:t xml:space="preserve"> is not guaranteed to be unique in all cases. The edges that were matched and identified as unwalkable were then removed from the graph. Finally, it was made sure that no inaccessible edges or nodes were left in the graph as subgraphs (due to lost connections between nodes). </w:t>
      </w:r>
    </w:p>
    <w:p w14:paraId="39189C67" w14:textId="77777777" w:rsidR="00C435F0" w:rsidRDefault="00C435F0" w:rsidP="00C435F0"/>
    <w:p w14:paraId="0034FFE7" w14:textId="77777777" w:rsidR="00C435F0" w:rsidRPr="00CC2F87" w:rsidRDefault="00C435F0" w:rsidP="008E3A25">
      <w:pPr>
        <w:keepNext/>
        <w:spacing w:before="240" w:after="0"/>
      </w:pPr>
      <w:r w:rsidRPr="00CC2F87">
        <w:rPr>
          <w:noProof/>
        </w:rPr>
        <w:lastRenderedPageBreak/>
        <w:drawing>
          <wp:inline distT="0" distB="0" distL="0" distR="0" wp14:anchorId="29E42A84" wp14:editId="4EB94DB0">
            <wp:extent cx="4102725" cy="31896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2725" cy="3189674"/>
                    </a:xfrm>
                    <a:prstGeom prst="rect">
                      <a:avLst/>
                    </a:prstGeom>
                    <a:ln>
                      <a:noFill/>
                    </a:ln>
                  </pic:spPr>
                </pic:pic>
              </a:graphicData>
            </a:graphic>
          </wp:inline>
        </w:drawing>
      </w:r>
    </w:p>
    <w:p w14:paraId="0C49E44A" w14:textId="10FB2B00" w:rsidR="00C435F0" w:rsidRPr="00CC2F87" w:rsidRDefault="00C435F0" w:rsidP="00C435F0">
      <w:pPr>
        <w:pStyle w:val="Caption"/>
      </w:pPr>
      <w:bookmarkStart w:id="49" w:name="_Ref9348163"/>
      <w:bookmarkStart w:id="50" w:name="_Toc37690009"/>
      <w:r w:rsidRPr="00CC2F87">
        <w:t xml:space="preserve">Figure </w:t>
      </w:r>
      <w:r w:rsidRPr="00CC2F87">
        <w:fldChar w:fldCharType="begin"/>
      </w:r>
      <w:r w:rsidRPr="00CC2F87">
        <w:instrText xml:space="preserve"> SEQ Figure \* ARABIC </w:instrText>
      </w:r>
      <w:r w:rsidRPr="00CC2F87">
        <w:fldChar w:fldCharType="separate"/>
      </w:r>
      <w:r w:rsidR="0052232F">
        <w:rPr>
          <w:noProof/>
        </w:rPr>
        <w:t>13</w:t>
      </w:r>
      <w:r w:rsidRPr="00CC2F87">
        <w:fldChar w:fldCharType="end"/>
      </w:r>
      <w:bookmarkEnd w:id="49"/>
      <w:r w:rsidRPr="00CC2F87">
        <w:t xml:space="preserve">. Workflow of </w:t>
      </w:r>
      <w:r>
        <w:t xml:space="preserve">street </w:t>
      </w:r>
      <w:r w:rsidRPr="00CC2F87">
        <w:t>network</w:t>
      </w:r>
      <w:r>
        <w:t xml:space="preserve"> </w:t>
      </w:r>
      <w:r w:rsidRPr="00CC2F87">
        <w:t>graph acquisition and construction.</w:t>
      </w:r>
      <w:bookmarkEnd w:id="50"/>
      <w:r w:rsidRPr="00CC2F87">
        <w:t xml:space="preserve"> </w:t>
      </w:r>
      <w:r w:rsidR="008E3A25">
        <w:br/>
      </w:r>
    </w:p>
    <w:p w14:paraId="09C7942C" w14:textId="77777777" w:rsidR="00C435F0" w:rsidRPr="00CC2F87" w:rsidRDefault="00C435F0" w:rsidP="008E3A25">
      <w:pPr>
        <w:keepNext/>
        <w:spacing w:before="360" w:after="0"/>
      </w:pPr>
      <w:r w:rsidRPr="00CC2F87">
        <w:rPr>
          <w:noProof/>
        </w:rPr>
        <w:drawing>
          <wp:inline distT="0" distB="0" distL="0" distR="0" wp14:anchorId="77D119EB" wp14:editId="4031B015">
            <wp:extent cx="4029606" cy="3757767"/>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606" cy="3757767"/>
                    </a:xfrm>
                    <a:prstGeom prst="rect">
                      <a:avLst/>
                    </a:prstGeom>
                    <a:ln>
                      <a:noFill/>
                    </a:ln>
                  </pic:spPr>
                </pic:pic>
              </a:graphicData>
            </a:graphic>
          </wp:inline>
        </w:drawing>
      </w:r>
    </w:p>
    <w:p w14:paraId="488C210F" w14:textId="6B65A31D" w:rsidR="00C435F0" w:rsidRDefault="00C435F0" w:rsidP="00C435F0">
      <w:pPr>
        <w:pStyle w:val="Caption"/>
      </w:pPr>
      <w:bookmarkStart w:id="51" w:name="_Ref9348261"/>
      <w:bookmarkStart w:id="52" w:name="_Toc37690010"/>
      <w:r w:rsidRPr="00CC2F87">
        <w:t xml:space="preserve">Figure </w:t>
      </w:r>
      <w:r w:rsidRPr="00CC2F87">
        <w:fldChar w:fldCharType="begin"/>
      </w:r>
      <w:r w:rsidRPr="00CC2F87">
        <w:instrText xml:space="preserve"> SEQ Figure \* ARABIC </w:instrText>
      </w:r>
      <w:r w:rsidRPr="00CC2F87">
        <w:fldChar w:fldCharType="separate"/>
      </w:r>
      <w:r w:rsidR="0052232F">
        <w:rPr>
          <w:noProof/>
        </w:rPr>
        <w:t>14</w:t>
      </w:r>
      <w:r w:rsidRPr="00CC2F87">
        <w:fldChar w:fldCharType="end"/>
      </w:r>
      <w:bookmarkEnd w:id="51"/>
      <w:r w:rsidRPr="00CC2F87">
        <w:t>. Workflow of extracting exposures to traffic noise (contaminated distances) to the edges of the graph.</w:t>
      </w:r>
      <w:bookmarkEnd w:id="52"/>
      <w:r>
        <w:t xml:space="preserve"> </w:t>
      </w:r>
    </w:p>
    <w:p w14:paraId="42DD192A" w14:textId="1D1AAA79" w:rsidR="00C435F0" w:rsidRDefault="00C435F0" w:rsidP="00C435F0">
      <w:r>
        <w:lastRenderedPageBreak/>
        <w:t>A lossless spatial join of noise data (L</w:t>
      </w:r>
      <w:r>
        <w:rPr>
          <w:vertAlign w:val="subscript"/>
        </w:rPr>
        <w:t>A</w:t>
      </w:r>
      <w:r w:rsidRPr="009D1653">
        <w:rPr>
          <w:vertAlign w:val="subscript"/>
        </w:rPr>
        <w:t>eq</w:t>
      </w:r>
      <w:r>
        <w:t>) to the edges of the graph was carried in three phases (</w:t>
      </w:r>
      <w:r>
        <w:fldChar w:fldCharType="begin"/>
      </w:r>
      <w:r>
        <w:instrText xml:space="preserve"> REF _Ref9348261 \h </w:instrText>
      </w:r>
      <w:r>
        <w:fldChar w:fldCharType="separate"/>
      </w:r>
      <w:r w:rsidR="00205E1B" w:rsidRPr="00CC2F87">
        <w:t xml:space="preserve">Figure </w:t>
      </w:r>
      <w:r w:rsidR="00205E1B">
        <w:rPr>
          <w:noProof/>
        </w:rPr>
        <w:t>14</w:t>
      </w:r>
      <w:r>
        <w:fldChar w:fldCharType="end"/>
      </w:r>
      <w:r>
        <w:t xml:space="preserve">). First, the edge geometries were split at the boundaries of the traffic noise surfaces by intersection analysis. Second, underlying traffic noise data was extracted to the split edge geometries by their center point using vector-based point sampling in GeoPandas. Third, the split edges were aggregated by their original edge IDs and contaminated distances with different noise levels were added up for each edge. The result of the spatial join was validated by checking that the sum of the contaminated distances to different noise levels never exceeded the total length of the edge. This validation revealed the few topological inconsistencies in the noise surface data (see 3.3.1) and was fixed by only considering the maximum noise value when multiple values were sampled by a simple sampling point. </w:t>
      </w:r>
    </w:p>
    <w:p w14:paraId="7C42804D" w14:textId="3E416BD7" w:rsidR="00C435F0" w:rsidRPr="00C435F0" w:rsidRDefault="00C435F0" w:rsidP="00C435F0">
      <w:r>
        <w:t>Due to the high number of edges (</w:t>
      </w:r>
      <w:r w:rsidRPr="00961ABD">
        <w:t>180647</w:t>
      </w:r>
      <w:r>
        <w:t>), a challenge of the spatial join was its high demand for computing power and high memory consumption. Hence, the first iteration of the analysis was run in CSC’s (</w:t>
      </w:r>
      <w:r w:rsidRPr="001D0A7B">
        <w:t>IT Center for Science</w:t>
      </w:r>
      <w:r>
        <w:t xml:space="preserve"> Ltd.) supercluster Taito, where 20 processing cores and plenty of memory were reserved for the run. However, the Python implementation of the spatial join could be further optimized which allowed running it also on a normal desktop computer. The more efficient analysis included 1) using spatial indexing and GeoDataFrames, 2) organizing the edges as lists of edges (i.e. edge-chunks) and 3) processing the edge-chunks in parallel. The standard multiprocessing library of Python was used in the parallel processing. These means gave a significant performance boost compared to using the standard list iteration of Python and executing the spatial join one edge at a time. </w:t>
      </w:r>
    </w:p>
    <w:p w14:paraId="23794001" w14:textId="50807D2E" w:rsidR="00896DC2" w:rsidRPr="00CC2F87" w:rsidRDefault="00B86E9C" w:rsidP="00896DC2">
      <w:pPr>
        <w:pStyle w:val="Heading3"/>
      </w:pPr>
      <w:bookmarkStart w:id="53" w:name="_Ref33771037"/>
      <w:bookmarkStart w:id="54" w:name="_Toc37689968"/>
      <w:r w:rsidRPr="00CC2F87">
        <w:t>Environmental impedance function</w:t>
      </w:r>
      <w:bookmarkEnd w:id="53"/>
      <w:bookmarkEnd w:id="54"/>
    </w:p>
    <w:p w14:paraId="7769A740" w14:textId="4C5E24E4" w:rsidR="00CB7FB3" w:rsidRPr="00CC2F87" w:rsidRDefault="00D1194E" w:rsidP="00CB7FB3">
      <w:r>
        <w:t xml:space="preserve">An environmental impedance function </w:t>
      </w:r>
      <w:r w:rsidR="001F6515">
        <w:t xml:space="preserve">(EIF) </w:t>
      </w:r>
      <w:r w:rsidR="00212A49">
        <w:t>for</w:t>
      </w:r>
      <w:r>
        <w:t xml:space="preserve"> noise </w:t>
      </w:r>
      <w:r w:rsidR="00212A49">
        <w:t>was</w:t>
      </w:r>
      <w:r>
        <w:t xml:space="preserve"> </w:t>
      </w:r>
      <w:r w:rsidR="006C3538">
        <w:t>designed</w:t>
      </w:r>
      <w:r w:rsidR="00212A49">
        <w:t xml:space="preserve"> </w:t>
      </w:r>
      <w:r w:rsidR="0042363E">
        <w:t>to enable</w:t>
      </w:r>
      <w:r>
        <w:t xml:space="preserve"> exposure -based routing analysis. </w:t>
      </w:r>
      <w:r w:rsidR="00896DC2" w:rsidRPr="00CC2F87">
        <w:t xml:space="preserve">The </w:t>
      </w:r>
      <w:r w:rsidR="000D32DD" w:rsidRPr="00CC2F87">
        <w:t>equation</w:t>
      </w:r>
      <w:r w:rsidR="00126F12">
        <w:t xml:space="preserve"> </w:t>
      </w:r>
      <w:r w:rsidR="00896DC2" w:rsidRPr="00CC2F87">
        <w:t xml:space="preserve">for calculating </w:t>
      </w:r>
      <w:r w:rsidR="00745717">
        <w:t xml:space="preserve">composite </w:t>
      </w:r>
      <w:r w:rsidR="00896DC2" w:rsidRPr="00CC2F87">
        <w:t>edge cost</w:t>
      </w:r>
      <w:r w:rsidR="000D32DD" w:rsidRPr="00CC2F87">
        <w:t>s</w:t>
      </w:r>
      <w:r w:rsidR="00126F12">
        <w:t xml:space="preserve"> </w:t>
      </w:r>
      <w:r w:rsidR="00745717">
        <w:t xml:space="preserve">from length and dynamic noise exposure </w:t>
      </w:r>
      <w:r w:rsidR="00896DC2" w:rsidRPr="00CC2F87">
        <w:t>was defined as:</w:t>
      </w:r>
    </w:p>
    <w:tbl>
      <w:tblPr>
        <w:tblStyle w:val="TableGrid"/>
        <w:tblW w:w="0" w:type="auto"/>
        <w:tblLook w:val="04A0" w:firstRow="1" w:lastRow="0" w:firstColumn="1" w:lastColumn="0" w:noHBand="0" w:noVBand="1"/>
      </w:tblPr>
      <w:tblGrid>
        <w:gridCol w:w="9067"/>
        <w:gridCol w:w="555"/>
      </w:tblGrid>
      <w:tr w:rsidR="00CB7FB3" w:rsidRPr="00CC2F87"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3AE9600E" w:rsidR="00CB7FB3" w:rsidRPr="006C394E" w:rsidRDefault="007374C7" w:rsidP="00F97ACD">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n</m:t>
                    </m:r>
                  </m:sub>
                </m:sSub>
                <m:r>
                  <w:rPr>
                    <w:rFonts w:ascii="Cambria Math" w:hAnsi="Cambria Math"/>
                  </w:rPr>
                  <m:t xml:space="preserve">  </m:t>
                </m:r>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5AB31148" w:rsidR="00CB7FB3" w:rsidRPr="00CC2F87" w:rsidRDefault="00CB7FB3" w:rsidP="00F97ACD">
            <w:pPr>
              <w:spacing w:before="120" w:after="400"/>
            </w:pPr>
            <w:r w:rsidRPr="00CC2F87">
              <w:t>(</w:t>
            </w:r>
            <w:r w:rsidRPr="00CC2F87">
              <w:fldChar w:fldCharType="begin"/>
            </w:r>
            <w:r w:rsidRPr="00CC2F87">
              <w:instrText xml:space="preserve"> SEQ Equation \* ARABIC </w:instrText>
            </w:r>
            <w:r w:rsidRPr="00CC2F87">
              <w:fldChar w:fldCharType="separate"/>
            </w:r>
            <w:r w:rsidR="00205E1B">
              <w:rPr>
                <w:noProof/>
              </w:rPr>
              <w:t>1</w:t>
            </w:r>
            <w:r w:rsidRPr="00CC2F87">
              <w:fldChar w:fldCharType="end"/>
            </w:r>
            <w:r w:rsidRPr="00CC2F87">
              <w:t>)</w:t>
            </w:r>
          </w:p>
        </w:tc>
      </w:tr>
    </w:tbl>
    <w:p w14:paraId="3076F6F7" w14:textId="73EED718" w:rsidR="00F97ACD" w:rsidRPr="00CC2F87" w:rsidRDefault="009017DF" w:rsidP="00F97ACD">
      <w:pPr>
        <w:rPr>
          <w:rFonts w:eastAsiaTheme="minorEastAsia"/>
          <w:iCs/>
        </w:rPr>
      </w:pPr>
      <w:r w:rsidRPr="00CC2F87">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e</m:t>
            </m:r>
          </m:sub>
        </m:sSub>
      </m:oMath>
      <w:r w:rsidR="000675A3" w:rsidRPr="00CC2F87">
        <w:t xml:space="preserve"> </w:t>
      </w:r>
      <w:r w:rsidRPr="00CC2F87">
        <w:t>is the</w:t>
      </w:r>
      <w:r w:rsidR="000675A3" w:rsidRPr="00CC2F87">
        <w:rPr>
          <w:i/>
          <w:iCs/>
        </w:rPr>
        <w:t xml:space="preserve"> </w:t>
      </w:r>
      <w:r w:rsidR="000675A3" w:rsidRPr="00CC2F87">
        <w:t>total</w:t>
      </w:r>
      <w:r w:rsidR="009D1C19">
        <w:t xml:space="preserve"> composite </w:t>
      </w:r>
      <w:r w:rsidRPr="00CC2F87">
        <w:t>cost of the</w:t>
      </w:r>
      <w:r w:rsidR="000675A3" w:rsidRPr="00CC2F87">
        <w:t xml:space="preserve"> edge</w:t>
      </w:r>
      <w:r w:rsidR="00896DC2" w:rsidRPr="00CC2F87">
        <w:t>;</w:t>
      </w:r>
      <w:r w:rsidRPr="00CC2F87">
        <w:t xml:space="preserve"> </w:t>
      </w: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0675A3" w:rsidRPr="00CC2F87">
        <w:t xml:space="preserve"> </w:t>
      </w:r>
      <w:r w:rsidRPr="00CC2F87">
        <w:t>is the</w:t>
      </w:r>
      <w:r w:rsidR="000675A3" w:rsidRPr="00CC2F87">
        <w:t xml:space="preserve"> length of the edge</w:t>
      </w:r>
      <w:r w:rsidR="00D1194E">
        <w:t xml:space="preserve"> (i.e. base cost) </w:t>
      </w:r>
      <w:r w:rsidR="00ED3166" w:rsidRPr="00CC2F87">
        <w:t xml:space="preserve">and </w:t>
      </w:r>
      <m:oMath>
        <m:sSub>
          <m:sSubPr>
            <m:ctrlPr>
              <w:rPr>
                <w:rFonts w:ascii="Cambria Math" w:hAnsi="Cambria Math"/>
                <w:i/>
                <w:iCs/>
              </w:rPr>
            </m:ctrlPr>
          </m:sSubPr>
          <m:e>
            <m:r>
              <w:rPr>
                <w:rFonts w:ascii="Cambria Math" w:hAnsi="Cambria Math"/>
              </w:rPr>
              <m:t>C</m:t>
            </m:r>
          </m:e>
          <m:sub>
            <m:r>
              <w:rPr>
                <w:rFonts w:ascii="Cambria Math" w:hAnsi="Cambria Math"/>
              </w:rPr>
              <m:t>en</m:t>
            </m:r>
          </m:sub>
        </m:sSub>
      </m:oMath>
      <w:r w:rsidR="000675A3" w:rsidRPr="00CC2F87">
        <w:t xml:space="preserve"> </w:t>
      </w:r>
      <w:r w:rsidR="00ED3166" w:rsidRPr="00CC2F87">
        <w:t xml:space="preserve">is </w:t>
      </w:r>
      <w:r w:rsidR="00E20529">
        <w:t>an</w:t>
      </w:r>
      <w:r w:rsidR="000675A3" w:rsidRPr="00CC2F87">
        <w:t xml:space="preserve"> additional noise </w:t>
      </w:r>
      <w:r w:rsidR="00D1194E">
        <w:t xml:space="preserve">exposure -based </w:t>
      </w:r>
      <w:r w:rsidR="000675A3" w:rsidRPr="00CC2F87">
        <w:t>cost</w:t>
      </w:r>
      <w:r w:rsidR="00B62A86">
        <w:t xml:space="preserve"> (by </w:t>
      </w:r>
      <w:r w:rsidR="0001257B">
        <w:t xml:space="preserve">an </w:t>
      </w:r>
      <w:r w:rsidR="00B62A86">
        <w:t>EIF)</w:t>
      </w:r>
      <w:r w:rsidR="00D1194E">
        <w:t xml:space="preserve">. </w:t>
      </w:r>
      <w:r w:rsidR="00A13F6C">
        <w:t>In later parts of the thesis</w:t>
      </w:r>
      <w:r w:rsidR="00D1194E">
        <w:t xml:space="preserve">, the noise exposure -based cost </w:t>
      </w:r>
      <w:r w:rsidR="00905972">
        <w:t xml:space="preserve">is </w:t>
      </w:r>
      <w:r w:rsidR="00D1194E">
        <w:t xml:space="preserve">referred </w:t>
      </w:r>
      <w:r w:rsidR="00905972">
        <w:t xml:space="preserve">to </w:t>
      </w:r>
      <w:r w:rsidR="00D1194E">
        <w:t>as noise cost.</w:t>
      </w:r>
      <w:r w:rsidR="00ED3166" w:rsidRPr="00CC2F87">
        <w:t xml:space="preserve"> </w:t>
      </w:r>
      <w:r w:rsidR="00905972">
        <w:t xml:space="preserve">The concept of </w:t>
      </w:r>
      <w:r w:rsidR="00D6709B">
        <w:t>contamination of</w:t>
      </w:r>
      <w:r w:rsidR="00905972">
        <w:t xml:space="preserve"> distances</w:t>
      </w:r>
      <w:r w:rsidR="00D6709B">
        <w:t xml:space="preserve"> (</w:t>
      </w:r>
      <w:r w:rsidR="00D6709B">
        <w:fldChar w:fldCharType="begin"/>
      </w:r>
      <w:r w:rsidR="00F25FE5">
        <w:instrText xml:space="preserve"> ADDIN ZOTERO_ITEM CSL_CITATION {"citationID":"L9OUF80p","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D6709B">
        <w:fldChar w:fldCharType="separate"/>
      </w:r>
      <w:r w:rsidR="00D6709B">
        <w:rPr>
          <w:noProof/>
        </w:rPr>
        <w:t>Ribeiro &amp; Mendes, 2013)</w:t>
      </w:r>
      <w:r w:rsidR="00D6709B">
        <w:fldChar w:fldCharType="end"/>
      </w:r>
      <w:r w:rsidR="00D6709B">
        <w:t xml:space="preserve"> </w:t>
      </w:r>
      <w:r w:rsidR="00905972">
        <w:t>was applied in calculating the noise cost</w:t>
      </w:r>
      <w:r w:rsidR="00000667">
        <w:t>s</w:t>
      </w:r>
      <w:r w:rsidR="00CE57A2">
        <w:t xml:space="preserve">. </w:t>
      </w:r>
      <w:r w:rsidR="006B2670">
        <w:t xml:space="preserve">However, instead of using </w:t>
      </w:r>
      <w:r w:rsidR="000C4D69">
        <w:t xml:space="preserve">a </w:t>
      </w:r>
      <w:r w:rsidR="006B2670">
        <w:t>few fixed thresholds</w:t>
      </w:r>
      <w:r w:rsidR="000C4D69">
        <w:t xml:space="preserve"> </w:t>
      </w:r>
      <w:r w:rsidR="000C4D69">
        <w:lastRenderedPageBreak/>
        <w:t>(dB)</w:t>
      </w:r>
      <w:r w:rsidR="006B2670">
        <w:t xml:space="preserve"> in assigning the cost</w:t>
      </w:r>
      <w:r w:rsidR="006C3A73">
        <w:t xml:space="preserve">s </w:t>
      </w:r>
      <w:r w:rsidR="006C3A73">
        <w:fldChar w:fldCharType="begin"/>
      </w:r>
      <w:r w:rsidR="00F25FE5">
        <w:instrText xml:space="preserve"> ADDIN ZOTERO_ITEM CSL_CITATION {"citationID":"t2XHPjJh","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6C3A73">
        <w:fldChar w:fldCharType="separate"/>
      </w:r>
      <w:r w:rsidR="006C3A73">
        <w:rPr>
          <w:noProof/>
        </w:rPr>
        <w:t>(</w:t>
      </w:r>
      <w:r w:rsidR="000C4D69">
        <w:rPr>
          <w:noProof/>
        </w:rPr>
        <w:t xml:space="preserve">as in </w:t>
      </w:r>
      <w:r w:rsidR="006C3A73">
        <w:rPr>
          <w:noProof/>
        </w:rPr>
        <w:t>Ribeiro &amp; Mendes, 2013)</w:t>
      </w:r>
      <w:r w:rsidR="006C3A73">
        <w:fldChar w:fldCharType="end"/>
      </w:r>
      <w:r w:rsidR="006C3A73">
        <w:t>,</w:t>
      </w:r>
      <w:r w:rsidR="006B2670">
        <w:t xml:space="preserve"> the following </w:t>
      </w:r>
      <w:r w:rsidR="00AE67D6">
        <w:t>EIF</w:t>
      </w:r>
      <w:r w:rsidR="006B2670">
        <w:t xml:space="preserve"> was developed</w:t>
      </w:r>
      <w:r w:rsidR="00E643DF">
        <w:t xml:space="preserve"> to calculate them on a continuous scale</w:t>
      </w:r>
      <w:r w:rsidR="00896DC2" w:rsidRPr="00CC2F87">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rsidRPr="00CC2F87"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1BB24D46" w:rsidR="00F97ACD" w:rsidRPr="006C394E" w:rsidRDefault="007374C7" w:rsidP="00547521">
            <w:pPr>
              <w:spacing w:before="120" w:after="400"/>
            </w:pPr>
            <m:oMathPara>
              <m:oMath>
                <m:sSub>
                  <m:sSubPr>
                    <m:ctrlPr>
                      <w:rPr>
                        <w:rFonts w:ascii="Cambria Math" w:hAnsi="Cambria Math"/>
                      </w:rPr>
                    </m:ctrlPr>
                  </m:sSubPr>
                  <m:e>
                    <m:r>
                      <w:rPr>
                        <w:rFonts w:ascii="Cambria Math" w:hAnsi="Cambria Math"/>
                      </w:rPr>
                      <m:t>C</m:t>
                    </m:r>
                  </m:e>
                  <m:sub>
                    <m:r>
                      <w:rPr>
                        <w:rFonts w:ascii="Cambria Math" w:hAnsi="Cambria Math"/>
                      </w:rPr>
                      <m:t>en</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e>
                </m:nary>
                <m:r>
                  <m:rPr>
                    <m:sty m:val="p"/>
                  </m:rPr>
                  <w:rPr>
                    <w:rFonts w:ascii="Cambria Math" w:hAnsi="Cambria Math"/>
                  </w:rPr>
                  <m:t xml:space="preserve"> × </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m:t>
                </m:r>
                <m:r>
                  <w:rPr>
                    <w:rFonts w:ascii="Cambria Math" w:hAnsi="Cambria Math"/>
                  </w:rPr>
                  <m:t>s</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4D9C3948" w:rsidR="00F97ACD" w:rsidRPr="00CC2F87" w:rsidRDefault="00F97ACD" w:rsidP="00B61A9D">
            <w:pPr>
              <w:spacing w:before="460" w:after="400"/>
            </w:pPr>
            <w:bookmarkStart w:id="55" w:name="_Ref9591374"/>
            <w:r w:rsidRPr="00CC2F87">
              <w:t>(</w:t>
            </w:r>
            <w:r w:rsidRPr="00CC2F87">
              <w:fldChar w:fldCharType="begin"/>
            </w:r>
            <w:r w:rsidRPr="00CC2F87">
              <w:instrText xml:space="preserve"> SEQ Equation \* ARABIC </w:instrText>
            </w:r>
            <w:r w:rsidRPr="00CC2F87">
              <w:fldChar w:fldCharType="separate"/>
            </w:r>
            <w:r w:rsidR="00205E1B">
              <w:rPr>
                <w:noProof/>
              </w:rPr>
              <w:t>2</w:t>
            </w:r>
            <w:r w:rsidRPr="00CC2F87">
              <w:fldChar w:fldCharType="end"/>
            </w:r>
            <w:r w:rsidRPr="00CC2F87">
              <w:t>)</w:t>
            </w:r>
            <w:bookmarkEnd w:id="55"/>
          </w:p>
        </w:tc>
      </w:tr>
    </w:tbl>
    <w:p w14:paraId="09541333" w14:textId="1D82982E" w:rsidR="00E76948" w:rsidRDefault="00C36DF3" w:rsidP="00C36DF3">
      <w:pPr>
        <w:rPr>
          <w:rFonts w:eastAsiaTheme="minorEastAsia"/>
          <w:iCs/>
        </w:rPr>
      </w:pPr>
      <w:r w:rsidRPr="00CC2F87">
        <w:t>w</w:t>
      </w:r>
      <w:r w:rsidR="00896DC2" w:rsidRPr="00CC2F87">
        <w:t>here</w:t>
      </w:r>
      <w:r w:rsidRPr="00CC2F87">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C2F87">
        <w:t xml:space="preserve"> refers to a 5 dB </w:t>
      </w:r>
      <w:r w:rsidR="00935249">
        <w:t>range</w:t>
      </w:r>
      <w:r w:rsidRPr="00CC2F87">
        <w:t xml:space="preserve"> </w:t>
      </w:r>
      <w:r w:rsidR="001215BF" w:rsidRPr="00CC2F87">
        <w:t>from</w:t>
      </w:r>
      <w:r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C2F87">
        <w:t xml:space="preserve"> </w:t>
      </w:r>
      <w:r w:rsidR="001215BF" w:rsidRPr="00CC2F87">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C2F87">
        <w:t>(e.g. dB</w:t>
      </w:r>
      <w:r w:rsidR="00E82483">
        <w:rPr>
          <w:vertAlign w:val="subscript"/>
        </w:rPr>
        <w:t>55</w:t>
      </w:r>
      <w:r w:rsidRPr="00CC2F87">
        <w:t xml:space="preserve"> refers to </w:t>
      </w:r>
      <w:r w:rsidR="00E82483">
        <w:t xml:space="preserve">the </w:t>
      </w:r>
      <w:r w:rsidRPr="00CC2F87">
        <w:t>dB-</w:t>
      </w:r>
      <w:r w:rsidR="00E82483">
        <w:t>range</w:t>
      </w:r>
      <w:r w:rsidR="0023495B">
        <w:t xml:space="preserve"> of</w:t>
      </w:r>
      <w:r w:rsidRPr="00CC2F87">
        <w:t xml:space="preserve"> 55</w:t>
      </w:r>
      <w:r w:rsidR="00B7638A">
        <w:t xml:space="preserve"> dB to </w:t>
      </w:r>
      <w:r w:rsidRPr="00CC2F87">
        <w:t>60 dB),</w:t>
      </w:r>
      <w:r w:rsidR="00896DC2" w:rsidRPr="00CC2F87">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t xml:space="preserve"> is the </w:t>
      </w:r>
      <w:r w:rsidR="00E82483">
        <w:t xml:space="preserve">total </w:t>
      </w:r>
      <w:r w:rsidR="00896DC2" w:rsidRPr="00CC2F87">
        <w:t>contaminated distance</w:t>
      </w:r>
      <w:r w:rsidR="0045589F" w:rsidRPr="00CC2F87">
        <w:t xml:space="preserve"> (m)</w:t>
      </w:r>
      <w:r w:rsidR="00896DC2" w:rsidRPr="00CC2F87">
        <w:t xml:space="preserve"> </w:t>
      </w:r>
      <w:r w:rsidR="00E82483">
        <w:t xml:space="preserve">with </w:t>
      </w:r>
      <w:r w:rsidRPr="00CC2F87">
        <w:t xml:space="preserve">the </w:t>
      </w:r>
      <w:r w:rsidR="00CF5B53" w:rsidRPr="00CC2F87">
        <w:t>dB</w:t>
      </w:r>
      <w:r w:rsidR="00E8248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C2F87">
        <w:t xml:space="preserve"> (e.g. 14 m of </w:t>
      </w:r>
      <w:r w:rsidR="00B7638A" w:rsidRPr="00CC2F87">
        <w:t>dB</w:t>
      </w:r>
      <w:r w:rsidR="00B7638A">
        <w:rPr>
          <w:vertAlign w:val="subscript"/>
        </w:rPr>
        <w:t>55</w:t>
      </w:r>
      <w:r w:rsidR="00896DC2" w:rsidRPr="00CC2F87">
        <w:t xml:space="preserve">) </w:t>
      </w:r>
      <w:r w:rsidR="00255970">
        <w:t>on</w:t>
      </w:r>
      <w:r w:rsidR="00896DC2" w:rsidRPr="00CC2F87">
        <w:t xml:space="preserve"> the edge geometry</w:t>
      </w:r>
      <w:r w:rsidR="00B7638A">
        <w:t>,</w:t>
      </w:r>
      <w:r w:rsidR="00896DC2" w:rsidRPr="00CC2F87">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C2F87">
        <w:rPr>
          <w:rFonts w:eastAsiaTheme="minorEastAsia"/>
          <w:iCs/>
        </w:rPr>
        <w:t xml:space="preserve"> is a dB-specific noise cost coefficient and </w:t>
      </w:r>
      <w:r w:rsidR="00452EB2">
        <w:rPr>
          <w:rFonts w:ascii="Cambria Math" w:eastAsiaTheme="minorEastAsia" w:hAnsi="Cambria Math" w:cs="Cambria Math"/>
          <w:iCs/>
        </w:rPr>
        <w:t>s</w:t>
      </w:r>
      <w:r w:rsidR="00896DC2" w:rsidRPr="00CC2F87">
        <w:rPr>
          <w:rFonts w:eastAsiaTheme="minorEastAsia"/>
          <w:iCs/>
        </w:rPr>
        <w:t xml:space="preserve"> is a</w:t>
      </w:r>
      <w:r w:rsidR="00B91B05">
        <w:rPr>
          <w:rFonts w:eastAsiaTheme="minorEastAsia"/>
          <w:iCs/>
        </w:rPr>
        <w:t>n arbitrary</w:t>
      </w:r>
      <w:r w:rsidR="00896DC2" w:rsidRPr="00CC2F87">
        <w:rPr>
          <w:rFonts w:eastAsiaTheme="minorEastAsia"/>
          <w:iCs/>
        </w:rPr>
        <w:t xml:space="preserve"> noise </w:t>
      </w:r>
      <w:r w:rsidR="00B91B05">
        <w:rPr>
          <w:rFonts w:eastAsiaTheme="minorEastAsia"/>
          <w:iCs/>
        </w:rPr>
        <w:t>sensitivity</w:t>
      </w:r>
      <w:r w:rsidR="00896DC2" w:rsidRPr="00CC2F87">
        <w:rPr>
          <w:rFonts w:eastAsiaTheme="minorEastAsia"/>
          <w:iCs/>
        </w:rPr>
        <w:t xml:space="preserve"> coefficient (</w:t>
      </w:r>
      <w:r w:rsidR="00EB58B3" w:rsidRPr="00CC2F87">
        <w:rPr>
          <w:rFonts w:eastAsiaTheme="minorEastAsia"/>
          <w:iCs/>
        </w:rPr>
        <w:t>e.g.</w:t>
      </w:r>
      <w:r w:rsidR="00EB58B3">
        <w:rPr>
          <w:rFonts w:eastAsiaTheme="minorEastAsia"/>
          <w:iCs/>
        </w:rPr>
        <w:t xml:space="preserve"> </w:t>
      </w:r>
      <w:r w:rsidR="00B7638A">
        <w:rPr>
          <w:rFonts w:eastAsiaTheme="minorEastAsia"/>
          <w:iCs/>
        </w:rPr>
        <w:t xml:space="preserve">on range of </w:t>
      </w:r>
      <w:r w:rsidR="00896DC2" w:rsidRPr="00CC2F87">
        <w:rPr>
          <w:rFonts w:eastAsiaTheme="minorEastAsia"/>
          <w:iCs/>
        </w:rPr>
        <w:t>0.1</w:t>
      </w:r>
      <w:r w:rsidR="00B7638A">
        <w:rPr>
          <w:rFonts w:eastAsiaTheme="minorEastAsia"/>
          <w:iCs/>
        </w:rPr>
        <w:t xml:space="preserve"> to </w:t>
      </w:r>
      <w:r w:rsidR="00CC4E40" w:rsidRPr="00CC2F87">
        <w:rPr>
          <w:rFonts w:eastAsiaTheme="minorEastAsia"/>
          <w:iCs/>
        </w:rPr>
        <w:t>4</w:t>
      </w:r>
      <w:r w:rsidR="00896DC2" w:rsidRPr="00CC2F87">
        <w:rPr>
          <w:rFonts w:eastAsiaTheme="minorEastAsia"/>
          <w:iCs/>
        </w:rPr>
        <w:t>0).</w:t>
      </w:r>
      <w:r w:rsidR="00C75CBF" w:rsidRPr="00CC2F87">
        <w:rPr>
          <w:rFonts w:eastAsiaTheme="minorEastAsia"/>
          <w:iCs/>
        </w:rPr>
        <w:t xml:space="preserve"> </w:t>
      </w:r>
    </w:p>
    <w:p w14:paraId="2188DA81" w14:textId="2501D79B" w:rsidR="000675A3" w:rsidRDefault="00FF35DD" w:rsidP="00C36DF3">
      <w:pPr>
        <w:rPr>
          <w:rFonts w:eastAsiaTheme="minorEastAsia"/>
          <w:iCs/>
        </w:rPr>
      </w:pPr>
      <w:r>
        <w:rPr>
          <w:rFonts w:eastAsiaTheme="minorEastAsia"/>
          <w:iCs/>
        </w:rPr>
        <w:t>Arguably, t</w:t>
      </w:r>
      <w:r w:rsidR="006A692F">
        <w:rPr>
          <w:rFonts w:eastAsiaTheme="minorEastAsia"/>
          <w:iCs/>
        </w:rPr>
        <w:t>he critical</w:t>
      </w:r>
      <w:r>
        <w:rPr>
          <w:rFonts w:eastAsiaTheme="minorEastAsia"/>
          <w:iCs/>
        </w:rPr>
        <w:t xml:space="preserve">, yet conceptually </w:t>
      </w:r>
      <w:r w:rsidR="00A44D10">
        <w:rPr>
          <w:rFonts w:eastAsiaTheme="minorEastAsia"/>
          <w:iCs/>
        </w:rPr>
        <w:t xml:space="preserve">most </w:t>
      </w:r>
      <w:r>
        <w:rPr>
          <w:rFonts w:eastAsiaTheme="minorEastAsia"/>
          <w:iCs/>
        </w:rPr>
        <w:t>challenging,</w:t>
      </w:r>
      <w:r w:rsidR="006A692F">
        <w:rPr>
          <w:rFonts w:eastAsiaTheme="minorEastAsia"/>
          <w:iCs/>
        </w:rPr>
        <w:t xml:space="preserve"> component of the </w:t>
      </w:r>
      <w:r w:rsidR="002706E0">
        <w:rPr>
          <w:rFonts w:eastAsiaTheme="minorEastAsia"/>
          <w:iCs/>
        </w:rPr>
        <w:t xml:space="preserve">EIF </w:t>
      </w:r>
      <w:r w:rsidR="006A692F">
        <w:rPr>
          <w:rFonts w:eastAsiaTheme="minorEastAsia"/>
          <w:iCs/>
        </w:rPr>
        <w:t>is the dB-specific noise cost coefficient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6A692F">
        <w:rPr>
          <w:rFonts w:eastAsiaTheme="minorEastAsia"/>
          <w:iCs/>
        </w:rPr>
        <w:t xml:space="preserve">). </w:t>
      </w:r>
      <w:r w:rsidR="001E10C5">
        <w:rPr>
          <w:rFonts w:eastAsiaTheme="minorEastAsia"/>
          <w:iCs/>
        </w:rPr>
        <w:t>Ideally</w:t>
      </w:r>
      <w:r w:rsidR="00194A0E">
        <w:rPr>
          <w:rFonts w:eastAsiaTheme="minorEastAsia"/>
          <w:iCs/>
        </w:rPr>
        <w:t xml:space="preserve">, the noise cost </w:t>
      </w:r>
      <w:r w:rsidR="00834E76">
        <w:rPr>
          <w:rFonts w:eastAsiaTheme="minorEastAsia"/>
          <w:iCs/>
        </w:rPr>
        <w:t xml:space="preserve">coefficient </w:t>
      </w:r>
      <w:r w:rsidR="00194A0E">
        <w:rPr>
          <w:rFonts w:eastAsiaTheme="minorEastAsia"/>
          <w:iCs/>
        </w:rPr>
        <w:t xml:space="preserve">should </w:t>
      </w:r>
      <w:r w:rsidR="001E10C5">
        <w:rPr>
          <w:rFonts w:eastAsiaTheme="minorEastAsia"/>
          <w:iCs/>
        </w:rPr>
        <w:t xml:space="preserve">reflect </w:t>
      </w:r>
      <w:r w:rsidR="00194A0E">
        <w:rPr>
          <w:rFonts w:eastAsiaTheme="minorEastAsia"/>
          <w:iCs/>
        </w:rPr>
        <w:t xml:space="preserve">the perceived loudness </w:t>
      </w:r>
      <w:r w:rsidR="008958CC">
        <w:rPr>
          <w:rFonts w:eastAsiaTheme="minorEastAsia"/>
          <w:iCs/>
        </w:rPr>
        <w:t xml:space="preserve">and annoyance </w:t>
      </w:r>
      <w:r w:rsidR="00194A0E">
        <w:rPr>
          <w:rFonts w:eastAsiaTheme="minorEastAsia"/>
          <w:iCs/>
        </w:rPr>
        <w:t>of a given</w:t>
      </w:r>
      <w:r w:rsidR="008958CC">
        <w:rPr>
          <w:rFonts w:eastAsiaTheme="minorEastAsia"/>
          <w:iCs/>
        </w:rPr>
        <w:t xml:space="preserve"> </w:t>
      </w:r>
      <w:r w:rsidR="008958CC">
        <w:t>L</w:t>
      </w:r>
      <w:r w:rsidR="008958CC">
        <w:rPr>
          <w:vertAlign w:val="subscript"/>
        </w:rPr>
        <w:t>Aeq</w:t>
      </w:r>
      <w:r w:rsidR="00194A0E">
        <w:rPr>
          <w:rFonts w:eastAsiaTheme="minorEastAsia"/>
          <w:iCs/>
        </w:rPr>
        <w:t xml:space="preserve">. </w:t>
      </w:r>
      <w:r w:rsidR="006E5F21">
        <w:rPr>
          <w:rFonts w:eastAsiaTheme="minorEastAsia"/>
          <w:iCs/>
        </w:rPr>
        <w:t>According to</w:t>
      </w:r>
      <w:r w:rsidR="00052254">
        <w:rPr>
          <w:rFonts w:eastAsiaTheme="minorEastAsia"/>
          <w:iCs/>
        </w:rPr>
        <w:t xml:space="preserve"> </w:t>
      </w:r>
      <w:r w:rsidR="001469EA">
        <w:rPr>
          <w:rFonts w:eastAsiaTheme="minorEastAsia"/>
          <w:iCs/>
        </w:rPr>
        <w:fldChar w:fldCharType="begin"/>
      </w:r>
      <w:r w:rsidR="00F25FE5">
        <w:rPr>
          <w:rFonts w:eastAsiaTheme="minorEastAsia"/>
          <w:iCs/>
        </w:rPr>
        <w:instrText xml:space="preserve"> ADDIN ZOTERO_ITEM CSL_CITATION {"citationID":"PzKQByF6","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1469EA">
        <w:rPr>
          <w:rFonts w:eastAsiaTheme="minorEastAsia"/>
          <w:iCs/>
        </w:rPr>
        <w:fldChar w:fldCharType="separate"/>
      </w:r>
      <w:r w:rsidR="001469EA">
        <w:rPr>
          <w:rFonts w:eastAsiaTheme="minorEastAsia"/>
          <w:iCs/>
          <w:noProof/>
        </w:rPr>
        <w:t>Guski et al.</w:t>
      </w:r>
      <w:r w:rsidR="00052254">
        <w:rPr>
          <w:rFonts w:eastAsiaTheme="minorEastAsia"/>
          <w:iCs/>
          <w:noProof/>
        </w:rPr>
        <w:t xml:space="preserve"> (</w:t>
      </w:r>
      <w:r w:rsidR="001469EA">
        <w:rPr>
          <w:rFonts w:eastAsiaTheme="minorEastAsia"/>
          <w:iCs/>
          <w:noProof/>
        </w:rPr>
        <w:t>2017)</w:t>
      </w:r>
      <w:r w:rsidR="001469EA">
        <w:rPr>
          <w:rFonts w:eastAsiaTheme="minorEastAsia"/>
          <w:iCs/>
        </w:rPr>
        <w:fldChar w:fldCharType="end"/>
      </w:r>
      <w:r w:rsidR="001469EA">
        <w:rPr>
          <w:rFonts w:eastAsiaTheme="minorEastAsia"/>
          <w:iCs/>
        </w:rPr>
        <w:t xml:space="preserve">, </w:t>
      </w:r>
      <w:r w:rsidR="00BE7767">
        <w:rPr>
          <w:rFonts w:eastAsiaTheme="minorEastAsia"/>
          <w:iCs/>
        </w:rPr>
        <w:t xml:space="preserve">assessing exposure to </w:t>
      </w:r>
      <w:r w:rsidR="001469EA">
        <w:t>A-weighted equivalent continuous sound level (e.g. L</w:t>
      </w:r>
      <w:r w:rsidR="001469EA">
        <w:rPr>
          <w:vertAlign w:val="subscript"/>
        </w:rPr>
        <w:t>Aeq</w:t>
      </w:r>
      <w:r w:rsidR="001469EA">
        <w:rPr>
          <w:rFonts w:eastAsiaTheme="minorEastAsia"/>
          <w:iCs/>
        </w:rPr>
        <w:t xml:space="preserve">) has been </w:t>
      </w:r>
      <w:r w:rsidR="00BE7767">
        <w:rPr>
          <w:rFonts w:eastAsiaTheme="minorEastAsia"/>
          <w:iCs/>
        </w:rPr>
        <w:t xml:space="preserve">the standard </w:t>
      </w:r>
      <w:r w:rsidR="00E86617">
        <w:rPr>
          <w:rFonts w:eastAsiaTheme="minorEastAsia"/>
          <w:iCs/>
        </w:rPr>
        <w:t>metric</w:t>
      </w:r>
      <w:r w:rsidR="00BE7767">
        <w:rPr>
          <w:rFonts w:eastAsiaTheme="minorEastAsia"/>
          <w:iCs/>
        </w:rPr>
        <w:t xml:space="preserve"> </w:t>
      </w:r>
      <w:r w:rsidR="001469EA">
        <w:rPr>
          <w:rFonts w:eastAsiaTheme="minorEastAsia"/>
          <w:iCs/>
        </w:rPr>
        <w:t xml:space="preserve">in the studies on </w:t>
      </w:r>
      <w:r w:rsidR="00F6589C">
        <w:rPr>
          <w:rFonts w:eastAsiaTheme="minorEastAsia"/>
          <w:iCs/>
        </w:rPr>
        <w:t xml:space="preserve">static </w:t>
      </w:r>
      <w:r w:rsidR="001469EA">
        <w:rPr>
          <w:rFonts w:eastAsiaTheme="minorEastAsia"/>
          <w:iCs/>
        </w:rPr>
        <w:t>noise</w:t>
      </w:r>
      <w:r w:rsidR="00AA418B">
        <w:rPr>
          <w:rFonts w:eastAsiaTheme="minorEastAsia"/>
          <w:iCs/>
        </w:rPr>
        <w:t xml:space="preserve"> exposure</w:t>
      </w:r>
      <w:r w:rsidR="001469EA">
        <w:rPr>
          <w:rFonts w:eastAsiaTheme="minorEastAsia"/>
          <w:iCs/>
        </w:rPr>
        <w:t xml:space="preserve"> and annoyance. </w:t>
      </w:r>
      <w:r w:rsidR="00052254">
        <w:rPr>
          <w:rFonts w:eastAsiaTheme="minorEastAsia"/>
          <w:iCs/>
        </w:rPr>
        <w:t>However, b</w:t>
      </w:r>
      <w:r w:rsidR="00885D45">
        <w:rPr>
          <w:rFonts w:eastAsiaTheme="minorEastAsia"/>
          <w:iCs/>
        </w:rPr>
        <w:t xml:space="preserve">ased on </w:t>
      </w:r>
      <w:r w:rsidR="00052254">
        <w:rPr>
          <w:rFonts w:eastAsiaTheme="minorEastAsia"/>
          <w:iCs/>
        </w:rPr>
        <w:t>their</w:t>
      </w:r>
      <w:r w:rsidR="00885D45">
        <w:rPr>
          <w:rFonts w:eastAsiaTheme="minorEastAsia"/>
          <w:iCs/>
        </w:rPr>
        <w:t xml:space="preserve"> review</w:t>
      </w:r>
      <w:r w:rsidR="00DC27CB">
        <w:rPr>
          <w:rFonts w:eastAsiaTheme="minorEastAsia"/>
          <w:iCs/>
        </w:rPr>
        <w:t xml:space="preserve">, no widely </w:t>
      </w:r>
      <w:r w:rsidR="003C09F4">
        <w:rPr>
          <w:rFonts w:eastAsiaTheme="minorEastAsia"/>
          <w:iCs/>
        </w:rPr>
        <w:t xml:space="preserve">accepted </w:t>
      </w:r>
      <w:r w:rsidR="00093519">
        <w:rPr>
          <w:rFonts w:eastAsiaTheme="minorEastAsia"/>
          <w:iCs/>
        </w:rPr>
        <w:t>linear or non-linear</w:t>
      </w:r>
      <w:r w:rsidR="00567796">
        <w:rPr>
          <w:rFonts w:eastAsiaTheme="minorEastAsia"/>
          <w:iCs/>
        </w:rPr>
        <w:t xml:space="preserve"> </w:t>
      </w:r>
      <w:r w:rsidR="00DC27CB">
        <w:rPr>
          <w:rFonts w:eastAsiaTheme="minorEastAsia"/>
          <w:iCs/>
        </w:rPr>
        <w:t>relationship</w:t>
      </w:r>
      <w:r w:rsidR="008607C1">
        <w:rPr>
          <w:rFonts w:eastAsiaTheme="minorEastAsia"/>
          <w:iCs/>
        </w:rPr>
        <w:t xml:space="preserve"> seem to exist</w:t>
      </w:r>
      <w:r w:rsidR="00DC27CB">
        <w:rPr>
          <w:rFonts w:eastAsiaTheme="minorEastAsia"/>
          <w:iCs/>
        </w:rPr>
        <w:t xml:space="preserve"> between A-weighted </w:t>
      </w:r>
      <w:r w:rsidR="00F9754F">
        <w:rPr>
          <w:rFonts w:eastAsiaTheme="minorEastAsia"/>
          <w:iCs/>
        </w:rPr>
        <w:t xml:space="preserve">sound pressure level (SPL) </w:t>
      </w:r>
      <w:r w:rsidR="00DC27CB">
        <w:rPr>
          <w:rFonts w:eastAsiaTheme="minorEastAsia"/>
          <w:iCs/>
        </w:rPr>
        <w:t>and perceived loudness</w:t>
      </w:r>
      <w:r w:rsidR="008607C1">
        <w:rPr>
          <w:rFonts w:eastAsiaTheme="minorEastAsia"/>
          <w:iCs/>
        </w:rPr>
        <w:t xml:space="preserve"> (or particularly annoyance)</w:t>
      </w:r>
      <w:r w:rsidR="003C09F4">
        <w:rPr>
          <w:rFonts w:eastAsiaTheme="minorEastAsia"/>
          <w:iCs/>
        </w:rPr>
        <w:t xml:space="preserve">, </w:t>
      </w:r>
      <w:r w:rsidR="00E86617">
        <w:rPr>
          <w:rFonts w:eastAsiaTheme="minorEastAsia"/>
          <w:iCs/>
        </w:rPr>
        <w:t xml:space="preserve">regardless of </w:t>
      </w:r>
      <w:r w:rsidR="008607C1">
        <w:rPr>
          <w:rFonts w:eastAsiaTheme="minorEastAsia"/>
          <w:iCs/>
        </w:rPr>
        <w:t xml:space="preserve">the several </w:t>
      </w:r>
      <w:r w:rsidR="003C09F4">
        <w:rPr>
          <w:rFonts w:eastAsiaTheme="minorEastAsia"/>
          <w:iCs/>
        </w:rPr>
        <w:t>sound attempts</w:t>
      </w:r>
      <w:r w:rsidR="00E86617">
        <w:rPr>
          <w:rFonts w:eastAsiaTheme="minorEastAsia"/>
          <w:iCs/>
        </w:rPr>
        <w:t xml:space="preserve"> </w:t>
      </w:r>
      <w:r w:rsidR="003C09F4">
        <w:rPr>
          <w:rFonts w:eastAsiaTheme="minorEastAsia"/>
          <w:iCs/>
        </w:rPr>
        <w:t xml:space="preserve">to find one </w:t>
      </w:r>
      <w:r w:rsidR="003C09F4">
        <w:rPr>
          <w:rFonts w:eastAsiaTheme="minorEastAsia"/>
          <w:iCs/>
        </w:rPr>
        <w:fldChar w:fldCharType="begin"/>
      </w:r>
      <w:r w:rsidR="00F25FE5">
        <w:rPr>
          <w:rFonts w:eastAsiaTheme="minorEastAsia"/>
          <w:iCs/>
        </w:rPr>
        <w:instrText xml:space="preserve"> ADDIN ZOTERO_ITEM CSL_CITATION {"citationID":"KB2TX4QF","properties":{"formattedCitation":"(Miedema &amp; Oudshoorn, 2001)","plainCitation":"(Miedema &amp; Oudshoorn, 2001)","dontUpdate":true,"noteIndex":0},"citationItems":[{"id":855,"uris":["http://zotero.org/users/5467145/items/2HQN4HN2"],"uri":["http://zotero.org/users/5467145/items/2HQN4HN2"],"itemData":{"id":855,"type":"article-journal","container-title":"Environmental health perspectives","issue":"4","page":"409–416","source":"Google Scholar","title":"Annoyance from transportation noise: relationships with exposure metrics DNL and DENL and their confidence intervals.","title-short":"Annoyance from transportation noise","volume":"109","author":[{"family":"Miedema","given":"H. M."},{"family":"Oudshoorn","given":"C. G."}],"issued":{"date-parts":[["2001"]]}}}],"schema":"https://github.com/citation-style-language/schema/raw/master/csl-citation.json"} </w:instrText>
      </w:r>
      <w:r w:rsidR="003C09F4">
        <w:rPr>
          <w:rFonts w:eastAsiaTheme="minorEastAsia"/>
          <w:iCs/>
        </w:rPr>
        <w:fldChar w:fldCharType="separate"/>
      </w:r>
      <w:r w:rsidR="003C09F4">
        <w:rPr>
          <w:rFonts w:eastAsiaTheme="minorEastAsia"/>
          <w:iCs/>
          <w:noProof/>
        </w:rPr>
        <w:t>(</w:t>
      </w:r>
      <w:r w:rsidR="008607C1">
        <w:rPr>
          <w:rFonts w:eastAsiaTheme="minorEastAsia"/>
          <w:iCs/>
          <w:noProof/>
        </w:rPr>
        <w:t xml:space="preserve">e.g. </w:t>
      </w:r>
      <w:r w:rsidR="003C09F4">
        <w:rPr>
          <w:rFonts w:eastAsiaTheme="minorEastAsia"/>
          <w:iCs/>
          <w:noProof/>
        </w:rPr>
        <w:t>Miedema &amp; Oudshoorn, 2001)</w:t>
      </w:r>
      <w:r w:rsidR="003C09F4">
        <w:rPr>
          <w:rFonts w:eastAsiaTheme="minorEastAsia"/>
          <w:iCs/>
        </w:rPr>
        <w:fldChar w:fldCharType="end"/>
      </w:r>
      <w:r w:rsidR="003C09F4">
        <w:rPr>
          <w:rFonts w:eastAsiaTheme="minorEastAsia"/>
          <w:iCs/>
        </w:rPr>
        <w:t xml:space="preserve">. Furthermore, </w:t>
      </w:r>
      <w:r w:rsidR="00060FAA">
        <w:rPr>
          <w:rFonts w:eastAsiaTheme="minorEastAsia"/>
          <w:iCs/>
        </w:rPr>
        <w:t>as the reviewed</w:t>
      </w:r>
      <w:r w:rsidR="003C09F4">
        <w:rPr>
          <w:rFonts w:eastAsiaTheme="minorEastAsia"/>
          <w:iCs/>
        </w:rPr>
        <w:t xml:space="preserve"> papers </w:t>
      </w:r>
      <w:r w:rsidR="004B17CB">
        <w:rPr>
          <w:rFonts w:eastAsiaTheme="minorEastAsia"/>
          <w:iCs/>
        </w:rPr>
        <w:t>focus</w:t>
      </w:r>
      <w:r w:rsidR="003C09F4">
        <w:rPr>
          <w:rFonts w:eastAsiaTheme="minorEastAsia"/>
          <w:iCs/>
        </w:rPr>
        <w:t xml:space="preserve"> </w:t>
      </w:r>
      <w:r w:rsidR="004B17CB">
        <w:rPr>
          <w:rFonts w:eastAsiaTheme="minorEastAsia"/>
          <w:iCs/>
        </w:rPr>
        <w:t xml:space="preserve">on </w:t>
      </w:r>
      <w:r w:rsidR="003C09F4">
        <w:rPr>
          <w:rFonts w:eastAsiaTheme="minorEastAsia"/>
          <w:iCs/>
        </w:rPr>
        <w:t xml:space="preserve">static exposure (e.g. </w:t>
      </w:r>
      <w:r w:rsidR="003C09F4">
        <w:t>L</w:t>
      </w:r>
      <w:r w:rsidR="003C09F4">
        <w:rPr>
          <w:vertAlign w:val="subscript"/>
        </w:rPr>
        <w:t xml:space="preserve">Aeq </w:t>
      </w:r>
      <w:r w:rsidR="003C09F4">
        <w:rPr>
          <w:rFonts w:eastAsiaTheme="minorEastAsia"/>
          <w:iCs/>
        </w:rPr>
        <w:t xml:space="preserve">at home location), </w:t>
      </w:r>
      <w:r w:rsidR="00060FAA">
        <w:rPr>
          <w:rFonts w:eastAsiaTheme="minorEastAsia"/>
          <w:iCs/>
        </w:rPr>
        <w:t>the applicability of their findings in assessing annoyance of dynamic traffic noise exposure is somewhat limited</w:t>
      </w:r>
      <w:r w:rsidR="003C09F4">
        <w:rPr>
          <w:rFonts w:eastAsiaTheme="minorEastAsia"/>
          <w:iCs/>
        </w:rPr>
        <w:t xml:space="preserve">. </w:t>
      </w:r>
      <w:r w:rsidR="0021781A">
        <w:rPr>
          <w:rFonts w:eastAsiaTheme="minorEastAsia"/>
          <w:iCs/>
        </w:rPr>
        <w:t xml:space="preserve">Given </w:t>
      </w:r>
      <w:r w:rsidR="00060FAA">
        <w:rPr>
          <w:rFonts w:eastAsiaTheme="minorEastAsia"/>
          <w:iCs/>
        </w:rPr>
        <w:t xml:space="preserve">this </w:t>
      </w:r>
      <w:r w:rsidR="0021781A">
        <w:rPr>
          <w:rFonts w:eastAsiaTheme="minorEastAsia"/>
          <w:iCs/>
        </w:rPr>
        <w:t xml:space="preserve">uncertainty on </w:t>
      </w:r>
      <w:r w:rsidR="00DB6FDD">
        <w:rPr>
          <w:rFonts w:eastAsiaTheme="minorEastAsia"/>
          <w:iCs/>
        </w:rPr>
        <w:t xml:space="preserve">modelling </w:t>
      </w:r>
      <w:r w:rsidR="0021781A">
        <w:rPr>
          <w:rFonts w:eastAsiaTheme="minorEastAsia"/>
          <w:iCs/>
        </w:rPr>
        <w:t xml:space="preserve">loudness or annoyance </w:t>
      </w:r>
      <w:r w:rsidR="0034046E">
        <w:rPr>
          <w:rFonts w:eastAsiaTheme="minorEastAsia"/>
          <w:iCs/>
        </w:rPr>
        <w:t>by</w:t>
      </w:r>
      <w:r w:rsidR="00252767">
        <w:rPr>
          <w:rFonts w:eastAsiaTheme="minorEastAsia"/>
          <w:iCs/>
        </w:rPr>
        <w:t xml:space="preserve"> </w:t>
      </w:r>
      <w:r w:rsidR="002F2855">
        <w:t>L</w:t>
      </w:r>
      <w:r w:rsidR="002F2855">
        <w:rPr>
          <w:vertAlign w:val="subscript"/>
        </w:rPr>
        <w:t>Aeq</w:t>
      </w:r>
      <w:r w:rsidR="0021781A">
        <w:rPr>
          <w:rFonts w:eastAsiaTheme="minorEastAsia"/>
          <w:iCs/>
        </w:rPr>
        <w:t xml:space="preserve">, two alternative functions were created for calculating </w:t>
      </w:r>
      <w:r w:rsidR="009B376D">
        <w:t xml:space="preserve">the </w:t>
      </w:r>
      <w:r w:rsidR="00634FFD">
        <w:rPr>
          <w:rFonts w:eastAsiaTheme="minorEastAsia"/>
          <w:iCs/>
        </w:rPr>
        <w:t xml:space="preserve">noise </w:t>
      </w:r>
      <w:r w:rsidR="0021781A">
        <w:rPr>
          <w:rFonts w:eastAsiaTheme="minorEastAsia"/>
          <w:iCs/>
        </w:rPr>
        <w:t>cost</w:t>
      </w:r>
      <w:r w:rsidR="00137E78">
        <w:rPr>
          <w:rFonts w:eastAsiaTheme="minorEastAsia"/>
          <w:iCs/>
        </w:rPr>
        <w:t xml:space="preserve"> coefficients</w:t>
      </w:r>
      <w:r w:rsidR="0021781A">
        <w:rPr>
          <w:rFonts w:eastAsiaTheme="minorEastAsia"/>
          <w:iCs/>
        </w:rPr>
        <w:t>.</w:t>
      </w:r>
      <w:r w:rsidR="00933CB0">
        <w:rPr>
          <w:rFonts w:eastAsiaTheme="minorEastAsia"/>
          <w:iCs/>
        </w:rPr>
        <w:t xml:space="preserve"> </w:t>
      </w:r>
      <w:r w:rsidR="00194A0E">
        <w:rPr>
          <w:rFonts w:eastAsiaTheme="minorEastAsia"/>
          <w:iCs/>
        </w:rPr>
        <w:t>First</w:t>
      </w:r>
      <w:r w:rsidR="00714C54">
        <w:rPr>
          <w:rFonts w:eastAsiaTheme="minorEastAsia"/>
          <w:iCs/>
        </w:rPr>
        <w:t xml:space="preserve"> </w:t>
      </w:r>
      <w:r w:rsidR="00194A0E">
        <w:rPr>
          <w:rFonts w:eastAsiaTheme="minorEastAsia"/>
          <w:iCs/>
        </w:rPr>
        <w:t>of t</w:t>
      </w:r>
      <w:r w:rsidR="00BC035C">
        <w:rPr>
          <w:rFonts w:eastAsiaTheme="minorEastAsia"/>
          <w:iCs/>
        </w:rPr>
        <w:t xml:space="preserve">he </w:t>
      </w:r>
      <w:r w:rsidR="00194A0E">
        <w:rPr>
          <w:rFonts w:eastAsiaTheme="minorEastAsia"/>
          <w:iCs/>
        </w:rPr>
        <w:t xml:space="preserve">functions </w:t>
      </w:r>
      <w:r w:rsidR="00714C54">
        <w:t xml:space="preserve">(3) </w:t>
      </w:r>
      <w:r w:rsidR="00194A0E">
        <w:rPr>
          <w:rFonts w:eastAsiaTheme="minorEastAsia"/>
          <w:iCs/>
        </w:rPr>
        <w:t xml:space="preserve">assumes a linear relationship </w:t>
      </w:r>
      <w:r w:rsidR="00DF0BDF">
        <w:rPr>
          <w:rFonts w:eastAsiaTheme="minorEastAsia"/>
          <w:iCs/>
        </w:rPr>
        <w:t xml:space="preserve">between loudness and </w:t>
      </w:r>
      <w:r w:rsidR="008958CC">
        <w:t>L</w:t>
      </w:r>
      <w:r w:rsidR="008958CC">
        <w:rPr>
          <w:vertAlign w:val="subscript"/>
        </w:rPr>
        <w:t>Ae</w:t>
      </w:r>
      <w:r w:rsidR="002D5ADA">
        <w:rPr>
          <w:vertAlign w:val="subscript"/>
        </w:rPr>
        <w:t>q</w:t>
      </w:r>
      <w:r w:rsidR="00320B68">
        <w:rPr>
          <w:vertAlign w:val="subscript"/>
        </w:rPr>
        <w:t xml:space="preserve"> </w:t>
      </w:r>
      <w:r w:rsidR="00320B68">
        <w:t>and</w:t>
      </w:r>
      <w:r w:rsidR="002B0D2B">
        <w:t xml:space="preserve"> </w:t>
      </w:r>
      <w:r w:rsidR="004B1716">
        <w:t xml:space="preserve">sets the </w:t>
      </w:r>
      <w:r w:rsidR="000137AA">
        <w:t xml:space="preserve">noise costs </w:t>
      </w:r>
      <w:r w:rsidR="00D8357C">
        <w:t>on</w:t>
      </w:r>
      <w:r w:rsidR="00F33435">
        <w:t xml:space="preserve"> </w:t>
      </w:r>
      <w:r w:rsidR="000774C6">
        <w:t>a</w:t>
      </w:r>
      <w:r w:rsidR="000137AA">
        <w:t xml:space="preserve"> </w:t>
      </w:r>
      <w:r w:rsidR="00577FD4">
        <w:t xml:space="preserve">(linear) </w:t>
      </w:r>
      <w:r w:rsidR="000137AA">
        <w:t xml:space="preserve">range </w:t>
      </w:r>
      <w:r w:rsidR="00F33435">
        <w:t xml:space="preserve">of </w:t>
      </w:r>
      <w:r w:rsidR="000137AA">
        <w:t>0</w:t>
      </w:r>
      <w:r w:rsidR="00EF55A2">
        <w:t>.0</w:t>
      </w:r>
      <w:r w:rsidR="00F33435">
        <w:t xml:space="preserve"> to </w:t>
      </w:r>
      <w:r w:rsidR="000137AA">
        <w:t xml:space="preserve">1.0 </w:t>
      </w:r>
      <w:r w:rsidR="00447C7C">
        <w:t>with respective L</w:t>
      </w:r>
      <w:r w:rsidR="00447C7C">
        <w:rPr>
          <w:vertAlign w:val="subscript"/>
        </w:rPr>
        <w:t>Ae</w:t>
      </w:r>
      <w:r w:rsidR="002D5ADA">
        <w:rPr>
          <w:vertAlign w:val="subscript"/>
        </w:rPr>
        <w:t>q</w:t>
      </w:r>
      <w:r w:rsidR="00447C7C">
        <w:rPr>
          <w:vertAlign w:val="subscript"/>
        </w:rPr>
        <w:t xml:space="preserve"> </w:t>
      </w:r>
      <w:r w:rsidR="00447C7C">
        <w:t xml:space="preserve">(dB) range of </w:t>
      </w:r>
      <w:r w:rsidR="000137AA">
        <w:t>40</w:t>
      </w:r>
      <w:r w:rsidR="00447C7C">
        <w:t xml:space="preserve"> dB</w:t>
      </w:r>
      <w:r w:rsidR="000137AA">
        <w:t xml:space="preserve"> to 75 dB</w:t>
      </w:r>
      <w:r w:rsidR="00320B68">
        <w:t>:</w:t>
      </w:r>
      <w:r w:rsidR="000137AA">
        <w:t xml:space="preserve"> </w:t>
      </w:r>
    </w:p>
    <w:tbl>
      <w:tblPr>
        <w:tblStyle w:val="TableGrid"/>
        <w:tblW w:w="9683" w:type="dxa"/>
        <w:tblLook w:val="04A0" w:firstRow="1" w:lastRow="0" w:firstColumn="1" w:lastColumn="0" w:noHBand="0" w:noVBand="1"/>
      </w:tblPr>
      <w:tblGrid>
        <w:gridCol w:w="9067"/>
        <w:gridCol w:w="616"/>
      </w:tblGrid>
      <w:tr w:rsidR="006C394E" w:rsidRPr="00CC2F87" w14:paraId="6E3DFAAB" w14:textId="77777777" w:rsidTr="006C394E">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A9F27" w14:textId="166580B1" w:rsidR="006C394E" w:rsidRPr="006C394E" w:rsidRDefault="007374C7" w:rsidP="002B0D2B">
            <w:pPr>
              <w:spacing w:before="360" w:after="36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dB</m:t>
                        </m:r>
                      </m:e>
                      <m:sub>
                        <m:r>
                          <w:rPr>
                            <w:rFonts w:ascii="Cambria Math" w:hAnsi="Cambria Math"/>
                          </w:rPr>
                          <m:t>i</m:t>
                        </m:r>
                      </m:sub>
                    </m:sSub>
                    <m:r>
                      <w:rPr>
                        <w:rFonts w:ascii="Cambria Math" w:hAnsi="Cambria Math"/>
                      </w:rPr>
                      <m:t xml:space="preserve"> - 40 dB</m:t>
                    </m:r>
                  </m:num>
                  <m:den>
                    <m:r>
                      <w:rPr>
                        <w:rFonts w:ascii="Cambria Math" w:hAnsi="Cambria Math"/>
                      </w:rPr>
                      <m:t>75 dB - 40 dB</m:t>
                    </m:r>
                  </m:den>
                </m:f>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88A49" w14:textId="7150DAB7" w:rsidR="006C394E" w:rsidRPr="00CC2F87" w:rsidRDefault="006C394E" w:rsidP="006C394E">
            <w:pPr>
              <w:spacing w:before="480" w:after="240"/>
            </w:pPr>
            <w:bookmarkStart w:id="56" w:name="_Ref25851235"/>
            <w:bookmarkStart w:id="57" w:name="_Ref25851033"/>
            <w:r w:rsidRPr="00CC2F87">
              <w:t>(</w:t>
            </w:r>
            <w:bookmarkStart w:id="58" w:name="_Ref25851183"/>
            <w:bookmarkEnd w:id="56"/>
            <w:r w:rsidR="00B311E7" w:rsidRPr="00CC2F87">
              <w:fldChar w:fldCharType="begin"/>
            </w:r>
            <w:r w:rsidR="00B311E7" w:rsidRPr="00CC2F87">
              <w:instrText xml:space="preserve"> SEQ Equation \* ARABIC </w:instrText>
            </w:r>
            <w:r w:rsidR="00B311E7" w:rsidRPr="00CC2F87">
              <w:fldChar w:fldCharType="separate"/>
            </w:r>
            <w:r w:rsidR="00205E1B">
              <w:rPr>
                <w:noProof/>
              </w:rPr>
              <w:t>3</w:t>
            </w:r>
            <w:r w:rsidR="00B311E7" w:rsidRPr="00CC2F87">
              <w:fldChar w:fldCharType="end"/>
            </w:r>
            <w:r w:rsidRPr="00CC2F87">
              <w:t>)</w:t>
            </w:r>
            <w:bookmarkEnd w:id="57"/>
            <w:bookmarkEnd w:id="58"/>
          </w:p>
        </w:tc>
      </w:tr>
    </w:tbl>
    <w:p w14:paraId="2891FAD1" w14:textId="1349992B" w:rsidR="006C394E" w:rsidRPr="00CC2F87" w:rsidRDefault="002B0D2B" w:rsidP="00C36DF3">
      <w:pPr>
        <w:rPr>
          <w:rFonts w:eastAsiaTheme="minorEastAsia"/>
          <w:iCs/>
        </w:rPr>
      </w:pPr>
      <w:r>
        <w:rPr>
          <w:rFonts w:eastAsiaTheme="minorEastAsia"/>
          <w:iCs/>
        </w:rPr>
        <w:t xml:space="preserve">The second function </w:t>
      </w:r>
      <w:r w:rsidR="009C3CB4">
        <w:rPr>
          <w:rFonts w:eastAsiaTheme="minorEastAsia"/>
          <w:iCs/>
        </w:rPr>
        <w:t>(4)</w:t>
      </w:r>
      <w:r w:rsidR="0066699E">
        <w:rPr>
          <w:rFonts w:eastAsiaTheme="minorEastAsia"/>
          <w:iCs/>
        </w:rPr>
        <w:t xml:space="preserve"> </w:t>
      </w:r>
      <w:r w:rsidR="00F92DEB">
        <w:rPr>
          <w:rFonts w:eastAsiaTheme="minorEastAsia"/>
          <w:iCs/>
        </w:rPr>
        <w:t>introduces</w:t>
      </w:r>
      <w:r w:rsidR="00A93F9E">
        <w:rPr>
          <w:rFonts w:eastAsiaTheme="minorEastAsia"/>
          <w:iCs/>
        </w:rPr>
        <w:t xml:space="preserve"> </w:t>
      </w:r>
      <w:r w:rsidR="00372EA7">
        <w:rPr>
          <w:rFonts w:eastAsiaTheme="minorEastAsia"/>
          <w:iCs/>
        </w:rPr>
        <w:t>a</w:t>
      </w:r>
      <w:r w:rsidR="001B3B2C">
        <w:rPr>
          <w:rFonts w:eastAsiaTheme="minorEastAsia"/>
          <w:iCs/>
        </w:rPr>
        <w:t xml:space="preserve"> power law</w:t>
      </w:r>
      <w:r w:rsidR="00A93F9E">
        <w:rPr>
          <w:rFonts w:eastAsiaTheme="minorEastAsia"/>
          <w:iCs/>
        </w:rPr>
        <w:t xml:space="preserve"> </w:t>
      </w:r>
      <w:r w:rsidR="001B3B2C">
        <w:rPr>
          <w:rFonts w:eastAsiaTheme="minorEastAsia"/>
          <w:iCs/>
        </w:rPr>
        <w:t xml:space="preserve">between loudness and sound </w:t>
      </w:r>
      <w:r w:rsidR="00904C3E">
        <w:rPr>
          <w:rFonts w:eastAsiaTheme="minorEastAsia"/>
          <w:iCs/>
        </w:rPr>
        <w:t>pressure level</w:t>
      </w:r>
      <w:r w:rsidR="001B3B2C">
        <w:rPr>
          <w:rFonts w:eastAsiaTheme="minorEastAsia"/>
          <w:iCs/>
        </w:rPr>
        <w:t xml:space="preserve"> </w:t>
      </w:r>
      <w:r w:rsidR="00D75C7F">
        <w:rPr>
          <w:rFonts w:eastAsiaTheme="minorEastAsia"/>
          <w:iCs/>
        </w:rPr>
        <w:t>based on what</w:t>
      </w:r>
      <w:r w:rsidR="00802CCB">
        <w:rPr>
          <w:rFonts w:eastAsiaTheme="minorEastAsia"/>
          <w:iCs/>
        </w:rPr>
        <w:t xml:space="preserve"> </w:t>
      </w:r>
      <w:r w:rsidR="00802CCB">
        <w:rPr>
          <w:rFonts w:eastAsiaTheme="minorEastAsia"/>
          <w:iCs/>
        </w:rPr>
        <w:fldChar w:fldCharType="begin"/>
      </w:r>
      <w:r w:rsidR="00A81D74">
        <w:rPr>
          <w:rFonts w:eastAsiaTheme="minorEastAsia"/>
          <w:iCs/>
        </w:rPr>
        <w:instrText xml:space="preserve"> ADDIN ZOTERO_ITEM CSL_CITATION {"citationID":"m2BUHqZK","properties":{"formattedCitation":"(Parmanen, 2007)","plainCitation":"(Parmanen, 2007)","dontUpdate":true,"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802CCB">
        <w:rPr>
          <w:rFonts w:eastAsiaTheme="minorEastAsia"/>
          <w:iCs/>
        </w:rPr>
        <w:fldChar w:fldCharType="separate"/>
      </w:r>
      <w:r w:rsidR="00802CCB">
        <w:rPr>
          <w:rFonts w:eastAsiaTheme="minorEastAsia"/>
          <w:iCs/>
          <w:noProof/>
        </w:rPr>
        <w:t>Parmanen (2007</w:t>
      </w:r>
      <w:r w:rsidR="00A93F9E">
        <w:rPr>
          <w:rFonts w:eastAsiaTheme="minorEastAsia"/>
          <w:iCs/>
          <w:noProof/>
        </w:rPr>
        <w:t>: 60</w:t>
      </w:r>
      <w:r w:rsidR="00802CCB">
        <w:rPr>
          <w:rFonts w:eastAsiaTheme="minorEastAsia"/>
          <w:iCs/>
          <w:noProof/>
        </w:rPr>
        <w:t>)</w:t>
      </w:r>
      <w:r w:rsidR="00802CCB">
        <w:rPr>
          <w:rFonts w:eastAsiaTheme="minorEastAsia"/>
          <w:iCs/>
        </w:rPr>
        <w:fldChar w:fldCharType="end"/>
      </w:r>
      <w:r w:rsidR="00802CCB">
        <w:rPr>
          <w:rFonts w:eastAsiaTheme="minorEastAsia"/>
          <w:iCs/>
        </w:rPr>
        <w:t xml:space="preserve"> </w:t>
      </w:r>
      <w:r w:rsidR="00A93F9E">
        <w:rPr>
          <w:rFonts w:eastAsiaTheme="minorEastAsia"/>
          <w:iCs/>
        </w:rPr>
        <w:t xml:space="preserve">reformatted </w:t>
      </w:r>
      <w:r w:rsidR="001B3B2C">
        <w:rPr>
          <w:rFonts w:eastAsiaTheme="minorEastAsia"/>
          <w:iCs/>
        </w:rPr>
        <w:t xml:space="preserve">from </w:t>
      </w:r>
      <w:r w:rsidR="00A93F9E">
        <w:rPr>
          <w:rFonts w:eastAsiaTheme="minorEastAsia"/>
          <w:iCs/>
        </w:rPr>
        <w:t xml:space="preserve">widely </w:t>
      </w:r>
      <w:r w:rsidR="006D78FA">
        <w:rPr>
          <w:rFonts w:eastAsiaTheme="minorEastAsia"/>
          <w:iCs/>
        </w:rPr>
        <w:t xml:space="preserve">used </w:t>
      </w:r>
      <w:r w:rsidR="00A93F9E">
        <w:rPr>
          <w:rFonts w:eastAsiaTheme="minorEastAsia"/>
          <w:iCs/>
        </w:rPr>
        <w:t xml:space="preserve">Stevens’ power law </w:t>
      </w:r>
      <w:r w:rsidR="00A93F9E">
        <w:rPr>
          <w:rFonts w:eastAsiaTheme="minorEastAsia"/>
          <w:iCs/>
        </w:rPr>
        <w:fldChar w:fldCharType="begin"/>
      </w:r>
      <w:r w:rsidR="00A93F9E">
        <w:rPr>
          <w:rFonts w:eastAsiaTheme="minorEastAsia"/>
          <w:iCs/>
        </w:rPr>
        <w:instrText xml:space="preserve"> ADDIN ZOTERO_ITEM CSL_CITATION {"citationID":"20nhoY2f","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A93F9E">
        <w:rPr>
          <w:rFonts w:eastAsiaTheme="minorEastAsia"/>
          <w:iCs/>
        </w:rPr>
        <w:fldChar w:fldCharType="separate"/>
      </w:r>
      <w:r w:rsidR="00A93F9E">
        <w:rPr>
          <w:rFonts w:eastAsiaTheme="minorEastAsia"/>
          <w:iCs/>
          <w:noProof/>
        </w:rPr>
        <w:t>(Stevens, 1960)</w:t>
      </w:r>
      <w:r w:rsidR="00A93F9E">
        <w:rPr>
          <w:rFonts w:eastAsiaTheme="minorEastAsia"/>
          <w:iCs/>
        </w:rPr>
        <w:fldChar w:fldCharType="end"/>
      </w:r>
      <w:r w:rsidR="00A93F9E">
        <w:rPr>
          <w:rFonts w:eastAsiaTheme="minorEastAsia"/>
          <w:iCs/>
        </w:rPr>
        <w:t>:</w:t>
      </w:r>
    </w:p>
    <w:tbl>
      <w:tblPr>
        <w:tblStyle w:val="TableGrid"/>
        <w:tblW w:w="9683" w:type="dxa"/>
        <w:tblLook w:val="04A0" w:firstRow="1" w:lastRow="0" w:firstColumn="1" w:lastColumn="0" w:noHBand="0" w:noVBand="1"/>
      </w:tblPr>
      <w:tblGrid>
        <w:gridCol w:w="9067"/>
        <w:gridCol w:w="616"/>
      </w:tblGrid>
      <w:tr w:rsidR="006C394E" w:rsidRPr="00CC2F87" w14:paraId="1D9B05C1" w14:textId="77777777" w:rsidTr="001E20A5">
        <w:trPr>
          <w:trHeight w:val="458"/>
        </w:trPr>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bookmarkStart w:id="59" w:name="_Ref9527730"/>
          <w:p w14:paraId="28FCAB85" w14:textId="2BCA750F" w:rsidR="006C394E" w:rsidRPr="006C394E" w:rsidRDefault="007374C7" w:rsidP="00793654">
            <w:pPr>
              <w:spacing w:before="120" w:after="480"/>
            </w:pPr>
            <m:oMathPara>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CCE82" w14:textId="4342FBC6" w:rsidR="006C394E" w:rsidRPr="00CC2F87" w:rsidRDefault="006C394E" w:rsidP="00793654">
            <w:pPr>
              <w:spacing w:before="240" w:after="480"/>
            </w:pPr>
            <w:bookmarkStart w:id="60" w:name="_Ref25851268"/>
            <w:bookmarkStart w:id="61" w:name="_Ref25851126"/>
            <w:r w:rsidRPr="00CC2F87">
              <w:t>(</w:t>
            </w:r>
            <w:r w:rsidRPr="00CC2F87">
              <w:fldChar w:fldCharType="begin"/>
            </w:r>
            <w:r w:rsidRPr="00CC2F87">
              <w:instrText xml:space="preserve"> SEQ Equation \* ARABIC </w:instrText>
            </w:r>
            <w:r w:rsidRPr="00CC2F87">
              <w:fldChar w:fldCharType="separate"/>
            </w:r>
            <w:r w:rsidR="00205E1B">
              <w:rPr>
                <w:noProof/>
              </w:rPr>
              <w:t>4</w:t>
            </w:r>
            <w:r w:rsidRPr="00CC2F87">
              <w:fldChar w:fldCharType="end"/>
            </w:r>
            <w:bookmarkEnd w:id="60"/>
            <w:r w:rsidRPr="00CC2F87">
              <w:t>)</w:t>
            </w:r>
            <w:bookmarkEnd w:id="61"/>
          </w:p>
        </w:tc>
      </w:tr>
    </w:tbl>
    <w:p w14:paraId="63051253" w14:textId="1DBA93EE" w:rsidR="00C12CB9" w:rsidRPr="000A74EA" w:rsidRDefault="00FC4723" w:rsidP="00574F81">
      <w:pPr>
        <w:rPr>
          <w:rFonts w:eastAsiaTheme="minorEastAsia"/>
        </w:rPr>
      </w:pPr>
      <w:r>
        <w:lastRenderedPageBreak/>
        <w:t xml:space="preserve">wher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t xml:space="preserve"> is the lower limit of a 5</w:t>
      </w:r>
      <w:r w:rsidR="0066568C">
        <w:t>-</w:t>
      </w:r>
      <w:r>
        <w:t xml:space="preserve">dB </w:t>
      </w:r>
      <w:r w:rsidR="00BE624C">
        <w:t>interval</w:t>
      </w:r>
      <w:r w:rsidR="009E0A1E">
        <w:t xml:space="preserve"> and</w:t>
      </w:r>
      <w:r w:rsidR="000A27A6">
        <w:t xml:space="preserve"> </w:t>
      </w:r>
      <w:r w:rsidR="00BE624C">
        <w:t xml:space="preserve">the minimum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BE624C">
        <w:rPr>
          <w:rFonts w:eastAsiaTheme="minorEastAsia"/>
        </w:rPr>
        <w:t xml:space="preserve"> is 4</w:t>
      </w:r>
      <w:r w:rsidR="007A40F3">
        <w:rPr>
          <w:rFonts w:eastAsiaTheme="minorEastAsia"/>
        </w:rPr>
        <w:t>0</w:t>
      </w:r>
      <w:r w:rsidR="00904C3E">
        <w:rPr>
          <w:rFonts w:eastAsiaTheme="minorEastAsia"/>
        </w:rPr>
        <w:t xml:space="preserve"> </w:t>
      </w:r>
      <w:proofErr w:type="gramStart"/>
      <w:r w:rsidR="00904C3E">
        <w:rPr>
          <w:rFonts w:eastAsiaTheme="minorEastAsia"/>
        </w:rPr>
        <w:t>dB</w:t>
      </w:r>
      <w:r>
        <w:t>.</w:t>
      </w:r>
      <w:proofErr w:type="gramEnd"/>
      <w:r w:rsidR="000A27A6">
        <w:t xml:space="preserve"> </w:t>
      </w:r>
      <w:r w:rsidR="002167DB">
        <w:t xml:space="preserve">Despite having its basis in noise research, the </w:t>
      </w:r>
      <w:r w:rsidR="002167DB">
        <w:rPr>
          <w:iCs/>
        </w:rPr>
        <w:t>a</w:t>
      </w:r>
      <w:r w:rsidR="00904C3E">
        <w:rPr>
          <w:rFonts w:eastAsiaTheme="minorEastAsia"/>
        </w:rPr>
        <w:t xml:space="preserve">pplicability of the Stevens’ power law is probably limited in this context since it was not originally designed to work with </w:t>
      </w:r>
      <w:r w:rsidR="00F21A23">
        <w:rPr>
          <w:rFonts w:eastAsiaTheme="minorEastAsia"/>
        </w:rPr>
        <w:t xml:space="preserve">averaged </w:t>
      </w:r>
      <w:r w:rsidR="00904C3E">
        <w:rPr>
          <w:rFonts w:eastAsiaTheme="minorEastAsia"/>
        </w:rPr>
        <w:t xml:space="preserve">A-weighted sound pressure levels (but with simple intensity metrics). </w:t>
      </w:r>
      <w:r w:rsidR="00904C3E">
        <w:t>The r</w:t>
      </w:r>
      <w:r w:rsidR="0082027C">
        <w:t xml:space="preserve">espective noise cost coefficients </w:t>
      </w:r>
      <w:r w:rsidR="00904C3E">
        <w:t xml:space="preserve">by both functions </w:t>
      </w:r>
      <w:r w:rsidR="0082027C">
        <w:t xml:space="preserve">for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82027C">
        <w:t xml:space="preserve"> values from 45 dB to 75 dB are presented in</w:t>
      </w:r>
      <w:r w:rsidR="00107C41">
        <w:t xml:space="preserve"> </w:t>
      </w:r>
      <w:r w:rsidR="00107C41">
        <w:fldChar w:fldCharType="begin"/>
      </w:r>
      <w:r w:rsidR="00107C41">
        <w:instrText xml:space="preserve"> REF _Ref34464348 \h </w:instrText>
      </w:r>
      <w:r w:rsidR="00107C41">
        <w:fldChar w:fldCharType="separate"/>
      </w:r>
      <w:r w:rsidR="00205E1B" w:rsidRPr="00CC2F87">
        <w:t xml:space="preserve">Table </w:t>
      </w:r>
      <w:r w:rsidR="00205E1B">
        <w:rPr>
          <w:noProof/>
        </w:rPr>
        <w:t>3</w:t>
      </w:r>
      <w:r w:rsidR="00107C41">
        <w:fldChar w:fldCharType="end"/>
      </w:r>
      <w:r w:rsidR="0082027C">
        <w:t xml:space="preserve"> </w:t>
      </w:r>
      <w:r w:rsidR="0082027C">
        <w:rPr>
          <w:iCs/>
        </w:rPr>
        <w:t xml:space="preserve">and in </w:t>
      </w:r>
      <w:r w:rsidR="0082027C">
        <w:rPr>
          <w:iCs/>
        </w:rPr>
        <w:fldChar w:fldCharType="begin"/>
      </w:r>
      <w:r w:rsidR="0082027C">
        <w:rPr>
          <w:iCs/>
        </w:rPr>
        <w:instrText xml:space="preserve"> REF _Ref25930825 \h  \* MERGEFORMAT </w:instrText>
      </w:r>
      <w:r w:rsidR="0082027C">
        <w:rPr>
          <w:iCs/>
        </w:rPr>
      </w:r>
      <w:r w:rsidR="0082027C">
        <w:rPr>
          <w:iCs/>
        </w:rPr>
        <w:fldChar w:fldCharType="separate"/>
      </w:r>
      <w:r w:rsidR="00205E1B">
        <w:t xml:space="preserve">Figure </w:t>
      </w:r>
      <w:r w:rsidR="00205E1B">
        <w:rPr>
          <w:noProof/>
        </w:rPr>
        <w:t>15</w:t>
      </w:r>
      <w:r w:rsidR="0082027C">
        <w:rPr>
          <w:iCs/>
        </w:rPr>
        <w:fldChar w:fldCharType="end"/>
      </w:r>
      <w:r w:rsidR="0082027C">
        <w:rPr>
          <w:iCs/>
        </w:rPr>
        <w:t xml:space="preserve">. </w:t>
      </w:r>
    </w:p>
    <w:p w14:paraId="14091A7D" w14:textId="11792AC0" w:rsidR="008D6D01" w:rsidRDefault="00921B84" w:rsidP="00574F81">
      <w:r>
        <w:rPr>
          <w:rFonts w:eastAsiaTheme="minorEastAsia"/>
        </w:rPr>
        <w:t>E</w:t>
      </w:r>
      <w:r w:rsidR="00AA4807">
        <w:rPr>
          <w:rFonts w:eastAsiaTheme="minorEastAsia"/>
        </w:rPr>
        <w:t xml:space="preserve">quation </w:t>
      </w:r>
      <w:r w:rsidR="00D24ED1">
        <w:t xml:space="preserve">4 </w:t>
      </w:r>
      <w:r w:rsidR="0082027C">
        <w:t xml:space="preserve">was </w:t>
      </w:r>
      <w:r w:rsidR="00526620">
        <w:t xml:space="preserve">selected </w:t>
      </w:r>
      <w:r w:rsidR="003C3A6A">
        <w:t>for</w:t>
      </w:r>
      <w:r w:rsidR="00272659">
        <w:t xml:space="preserve"> </w:t>
      </w:r>
      <w:r w:rsidR="00526620">
        <w:t>calculating the noise cost coefficients</w:t>
      </w:r>
      <w:r w:rsidR="0082027C">
        <w:t>.</w:t>
      </w:r>
      <w:r w:rsidR="00666F3F">
        <w:t xml:space="preserve"> </w:t>
      </w:r>
      <w:r w:rsidR="00E010E4">
        <w:rPr>
          <w:iCs/>
        </w:rPr>
        <w:t xml:space="preserve">The power law doubles the cost (loudness) roughly at every </w:t>
      </w:r>
      <w:r w:rsidR="00E010E4">
        <w:rPr>
          <w:rFonts w:eastAsiaTheme="minorEastAsia"/>
        </w:rPr>
        <w:t xml:space="preserve">10-dB increase, hence giving significantly higher costs to the highest noise levels. This </w:t>
      </w:r>
      <w:r w:rsidR="001C6BA3">
        <w:rPr>
          <w:rFonts w:eastAsiaTheme="minorEastAsia"/>
        </w:rPr>
        <w:t xml:space="preserve">could be seen as a </w:t>
      </w:r>
      <w:r w:rsidR="00E010E4">
        <w:rPr>
          <w:rFonts w:eastAsiaTheme="minorEastAsia"/>
        </w:rPr>
        <w:t>desired feature of the function, as the highest noise levels (&gt; 6</w:t>
      </w:r>
      <w:r w:rsidR="00BE4E2D">
        <w:rPr>
          <w:rFonts w:eastAsiaTheme="minorEastAsia"/>
        </w:rPr>
        <w:t>5</w:t>
      </w:r>
      <w:r w:rsidR="00E010E4">
        <w:rPr>
          <w:rFonts w:eastAsiaTheme="minorEastAsia"/>
        </w:rPr>
        <w:t xml:space="preserve"> dB) are </w:t>
      </w:r>
      <w:r w:rsidR="00CE4D40">
        <w:rPr>
          <w:rFonts w:eastAsiaTheme="minorEastAsia"/>
        </w:rPr>
        <w:t>considered as</w:t>
      </w:r>
      <w:r w:rsidR="00E010E4">
        <w:rPr>
          <w:rFonts w:eastAsiaTheme="minorEastAsia"/>
        </w:rPr>
        <w:t xml:space="preserve"> most harmful to people.</w:t>
      </w:r>
      <w:r w:rsidR="00F91998">
        <w:rPr>
          <w:rFonts w:eastAsiaTheme="minorEastAsia"/>
        </w:rPr>
        <w:t xml:space="preserve"> The power function may also be</w:t>
      </w:r>
      <w:r w:rsidR="003B2A60">
        <w:rPr>
          <w:rFonts w:eastAsiaTheme="minorEastAsia"/>
        </w:rPr>
        <w:t xml:space="preserve"> partially</w:t>
      </w:r>
      <w:r w:rsidR="00F91998">
        <w:rPr>
          <w:rFonts w:eastAsiaTheme="minorEastAsia"/>
        </w:rPr>
        <w:t xml:space="preserve"> supported by interpretation of the </w:t>
      </w:r>
      <w:r w:rsidR="00515283">
        <w:rPr>
          <w:rFonts w:eastAsiaTheme="minorEastAsia"/>
        </w:rPr>
        <w:t xml:space="preserve">nonlinear </w:t>
      </w:r>
      <w:r w:rsidR="00F91998">
        <w:rPr>
          <w:rFonts w:eastAsiaTheme="minorEastAsia"/>
        </w:rPr>
        <w:t>HA%</w:t>
      </w:r>
      <w:r w:rsidR="003F403D">
        <w:rPr>
          <w:rFonts w:eastAsiaTheme="minorEastAsia"/>
        </w:rPr>
        <w:t>/</w:t>
      </w:r>
      <w:r w:rsidR="00F91998">
        <w:rPr>
          <w:rFonts w:eastAsiaTheme="minorEastAsia"/>
        </w:rPr>
        <w:t>L</w:t>
      </w:r>
      <w:r w:rsidR="00F91998">
        <w:rPr>
          <w:rFonts w:eastAsiaTheme="minorEastAsia"/>
          <w:vertAlign w:val="subscript"/>
        </w:rPr>
        <w:t>den</w:t>
      </w:r>
      <w:r w:rsidR="00D910D0" w:rsidRPr="00D910D0">
        <w:t xml:space="preserve"> </w:t>
      </w:r>
      <w:r w:rsidR="00A90442">
        <w:t xml:space="preserve">curves </w:t>
      </w:r>
      <w:r w:rsidR="00D24ED1">
        <w:t xml:space="preserve">displayed </w:t>
      </w:r>
      <w:r w:rsidR="00A90442">
        <w:t>in</w:t>
      </w:r>
      <w:r w:rsidR="003B2A60">
        <w:t xml:space="preserve"> </w:t>
      </w:r>
      <w:r w:rsidR="003B2A60">
        <w:fldChar w:fldCharType="begin"/>
      </w:r>
      <w:r w:rsidR="003B2A60">
        <w:instrText xml:space="preserve"> REF _Ref33718460 \h </w:instrText>
      </w:r>
      <w:r w:rsidR="003B2A60">
        <w:fldChar w:fldCharType="separate"/>
      </w:r>
      <w:r w:rsidR="00205E1B">
        <w:t xml:space="preserve">Figure </w:t>
      </w:r>
      <w:r w:rsidR="00205E1B">
        <w:rPr>
          <w:noProof/>
        </w:rPr>
        <w:t>2</w:t>
      </w:r>
      <w:r w:rsidR="003B2A60">
        <w:fldChar w:fldCharType="end"/>
      </w:r>
      <w:r w:rsidR="003B2A60">
        <w:t xml:space="preserve"> </w:t>
      </w:r>
      <w:r w:rsidR="0092069D">
        <w:t xml:space="preserve">by </w:t>
      </w:r>
      <w:r w:rsidR="003B2A60">
        <w:fldChar w:fldCharType="begin"/>
      </w:r>
      <w:r w:rsidR="00F25FE5">
        <w:instrText xml:space="preserve"> ADDIN ZOTERO_ITEM CSL_CITATION {"citationID":"9N8Xh78Y","properties":{"formattedCitation":"(Guski et al., 2017)","plainCitation":"(Guski et al., 2017)","dontUpdate":true,"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3B2A60">
        <w:fldChar w:fldCharType="separate"/>
      </w:r>
      <w:r w:rsidR="003B2A60">
        <w:rPr>
          <w:noProof/>
        </w:rPr>
        <w:t>Guski et al.</w:t>
      </w:r>
      <w:r w:rsidR="0092069D">
        <w:rPr>
          <w:noProof/>
        </w:rPr>
        <w:t xml:space="preserve"> (</w:t>
      </w:r>
      <w:r w:rsidR="003B2A60">
        <w:rPr>
          <w:noProof/>
        </w:rPr>
        <w:t>2017)</w:t>
      </w:r>
      <w:r w:rsidR="003B2A60">
        <w:fldChar w:fldCharType="end"/>
      </w:r>
      <w:r w:rsidR="003B2A60">
        <w:t xml:space="preserve">: </w:t>
      </w:r>
      <w:r w:rsidR="00A90442">
        <w:t xml:space="preserve">a majority </w:t>
      </w:r>
      <w:r w:rsidR="003B2A60">
        <w:t>of the annoyance/SPL</w:t>
      </w:r>
      <w:r w:rsidR="00911E67">
        <w:t xml:space="preserve"> curves took the form “J” instead of  a straight line</w:t>
      </w:r>
      <w:r w:rsidR="0038303E">
        <w:t>, suggesting that an increase</w:t>
      </w:r>
      <w:r w:rsidR="00264D0F">
        <w:t xml:space="preserve"> in SPL </w:t>
      </w:r>
      <w:r w:rsidR="0038303E">
        <w:t>at high</w:t>
      </w:r>
      <w:r w:rsidR="00646737">
        <w:t>er</w:t>
      </w:r>
      <w:r w:rsidR="0038303E">
        <w:t xml:space="preserve"> noise level may have a</w:t>
      </w:r>
      <w:r w:rsidR="000B2A28">
        <w:t>n</w:t>
      </w:r>
      <w:r w:rsidR="0038303E">
        <w:t xml:space="preserve"> </w:t>
      </w:r>
      <w:r w:rsidR="000B2A28">
        <w:t>amplified</w:t>
      </w:r>
      <w:r w:rsidR="0038303E">
        <w:t xml:space="preserve"> effect on </w:t>
      </w:r>
      <w:r w:rsidR="00621098">
        <w:t xml:space="preserve">the </w:t>
      </w:r>
      <w:r w:rsidR="0038303E">
        <w:t>perceived annoyance</w:t>
      </w:r>
      <w:r w:rsidR="0092069D">
        <w:t xml:space="preserve"> </w:t>
      </w:r>
      <w:r w:rsidR="00F76C30">
        <w:t xml:space="preserve">compared to </w:t>
      </w:r>
      <w:r w:rsidR="00646737">
        <w:t xml:space="preserve">an equivalent </w:t>
      </w:r>
      <w:r w:rsidR="00F76C30">
        <w:t>increase</w:t>
      </w:r>
      <w:r w:rsidR="00E54BDD">
        <w:t xml:space="preserve"> in SPL</w:t>
      </w:r>
      <w:r w:rsidR="00F76C30">
        <w:t xml:space="preserve"> at</w:t>
      </w:r>
      <w:r w:rsidR="00E50687">
        <w:t xml:space="preserve"> </w:t>
      </w:r>
      <w:r w:rsidR="00F76C30">
        <w:t>lower noise level</w:t>
      </w:r>
      <w:r w:rsidR="00586813">
        <w:t>s</w:t>
      </w:r>
      <w:r w:rsidR="0038303E">
        <w:t xml:space="preserve">. </w:t>
      </w:r>
    </w:p>
    <w:p w14:paraId="4F04499B" w14:textId="4C36994E" w:rsidR="000A27A6" w:rsidRPr="006110B6" w:rsidRDefault="00D910D0" w:rsidP="00574F81">
      <w:pPr>
        <w:rPr>
          <w:rFonts w:eastAsiaTheme="minorEastAsia"/>
        </w:rPr>
      </w:pPr>
      <w:r>
        <w:t xml:space="preserve">However, when both functions </w:t>
      </w:r>
      <w:r w:rsidR="008D6D01">
        <w:t xml:space="preserve">for noise cost coefficient </w:t>
      </w:r>
      <w:r>
        <w:t xml:space="preserve">were tested in developing the </w:t>
      </w:r>
      <w:r w:rsidR="00A41C09">
        <w:t>quiet path routing</w:t>
      </w:r>
      <w:r>
        <w:t xml:space="preserve"> application, almost identical</w:t>
      </w:r>
      <w:r w:rsidR="00CA7EB8">
        <w:t xml:space="preserve"> </w:t>
      </w:r>
      <w:r>
        <w:t xml:space="preserve">quiet paths </w:t>
      </w:r>
      <w:r w:rsidR="00586813">
        <w:t xml:space="preserve">options </w:t>
      </w:r>
      <w:r>
        <w:t xml:space="preserve">were </w:t>
      </w:r>
      <w:r w:rsidR="003F1487">
        <w:t>found</w:t>
      </w:r>
      <w:r>
        <w:t xml:space="preserve"> in most cases.</w:t>
      </w:r>
      <w:r w:rsidR="00E110A2">
        <w:t xml:space="preserve"> It may be that the sensitivity index and</w:t>
      </w:r>
      <w:r w:rsidR="003F1487">
        <w:t xml:space="preserve"> the</w:t>
      </w:r>
      <w:r w:rsidR="00E110A2">
        <w:t xml:space="preserve"> overall availability of </w:t>
      </w:r>
      <w:r w:rsidR="003929ED">
        <w:t>alternative paths</w:t>
      </w:r>
      <w:r w:rsidR="00902CA5">
        <w:t xml:space="preserve"> (between</w:t>
      </w:r>
      <w:r w:rsidR="003929ED">
        <w:t xml:space="preserve"> origin and destination</w:t>
      </w:r>
      <w:r w:rsidR="00902CA5">
        <w:t>)</w:t>
      </w:r>
      <w:r w:rsidR="00E110A2">
        <w:t xml:space="preserve"> override the effect of the small differences</w:t>
      </w:r>
      <w:r w:rsidR="003929ED">
        <w:t xml:space="preserve"> </w:t>
      </w:r>
      <w:r w:rsidR="00F3571B">
        <w:t xml:space="preserve">in noise costs </w:t>
      </w:r>
      <w:r w:rsidR="003929ED">
        <w:t>between</w:t>
      </w:r>
      <w:r w:rsidR="00E110A2">
        <w:t xml:space="preserve"> the</w:t>
      </w:r>
      <w:r w:rsidR="00F3571B">
        <w:t xml:space="preserve"> two</w:t>
      </w:r>
      <w:r w:rsidR="00E110A2">
        <w:t xml:space="preserve"> noise cost functions. </w:t>
      </w:r>
      <w:r w:rsidR="00524B37">
        <w:rPr>
          <w:rFonts w:eastAsiaTheme="minorEastAsia"/>
        </w:rPr>
        <w:t>U</w:t>
      </w:r>
      <w:r w:rsidR="005F2872">
        <w:rPr>
          <w:rFonts w:eastAsiaTheme="minorEastAsia"/>
        </w:rPr>
        <w:t>ncertainties in noise</w:t>
      </w:r>
      <w:r w:rsidR="00375250">
        <w:rPr>
          <w:rFonts w:eastAsiaTheme="minorEastAsia"/>
        </w:rPr>
        <w:t>-</w:t>
      </w:r>
      <w:r w:rsidR="005F2872">
        <w:rPr>
          <w:rFonts w:eastAsiaTheme="minorEastAsia"/>
        </w:rPr>
        <w:t>annoyance</w:t>
      </w:r>
      <w:r w:rsidR="00375250">
        <w:rPr>
          <w:rFonts w:eastAsiaTheme="minorEastAsia"/>
        </w:rPr>
        <w:t>-</w:t>
      </w:r>
      <w:r w:rsidR="005F2872">
        <w:rPr>
          <w:rFonts w:eastAsiaTheme="minorEastAsia"/>
        </w:rPr>
        <w:t xml:space="preserve">loudness </w:t>
      </w:r>
      <w:r w:rsidR="003E3B54">
        <w:rPr>
          <w:rFonts w:eastAsiaTheme="minorEastAsia"/>
        </w:rPr>
        <w:t>-</w:t>
      </w:r>
      <w:r w:rsidR="005F2872">
        <w:rPr>
          <w:rFonts w:eastAsiaTheme="minorEastAsia"/>
        </w:rPr>
        <w:t xml:space="preserve">relationships are considered further in </w:t>
      </w:r>
      <w:r w:rsidR="00021816">
        <w:rPr>
          <w:rFonts w:eastAsiaTheme="minorEastAsia"/>
        </w:rPr>
        <w:t>chapter 5.</w:t>
      </w:r>
      <w:r w:rsidR="00745650">
        <w:rPr>
          <w:rFonts w:eastAsiaTheme="minorEastAsia"/>
        </w:rPr>
        <w:t>6</w:t>
      </w:r>
      <w:r w:rsidR="005F2872">
        <w:rPr>
          <w:rFonts w:eastAsiaTheme="minorEastAsia"/>
        </w:rPr>
        <w:t>.</w:t>
      </w:r>
      <w:r w:rsidR="000901B5">
        <w:rPr>
          <w:rFonts w:eastAsiaTheme="minorEastAsia"/>
        </w:rPr>
        <w:t xml:space="preserve"> </w:t>
      </w:r>
    </w:p>
    <w:p w14:paraId="56C4E007" w14:textId="36A408F1" w:rsidR="00393D82" w:rsidRPr="00CC2F87" w:rsidRDefault="00393D82" w:rsidP="00020EA1">
      <w:pPr>
        <w:pStyle w:val="TableCaption"/>
        <w:rPr>
          <w:rFonts w:eastAsiaTheme="minorEastAsia"/>
        </w:rPr>
      </w:pPr>
      <w:bookmarkStart w:id="62" w:name="_Ref34464348"/>
      <w:bookmarkStart w:id="63" w:name="_Toc37690036"/>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3</w:t>
      </w:r>
      <w:r w:rsidR="004F023F" w:rsidRPr="00CC2F87">
        <w:fldChar w:fldCharType="end"/>
      </w:r>
      <w:bookmarkEnd w:id="59"/>
      <w:bookmarkEnd w:id="62"/>
      <w:r w:rsidRPr="00CC2F87">
        <w:t>.</w:t>
      </w:r>
      <w:r w:rsidR="006D25A1">
        <w:t xml:space="preserve"> </w:t>
      </w:r>
      <w:r w:rsidR="009E3BA0">
        <w:t xml:space="preserve">Noise cost coefficients </w:t>
      </w:r>
      <w:r w:rsidR="00946200">
        <w:t xml:space="preserve">for dB range </w:t>
      </w:r>
      <w:r w:rsidR="00105A02">
        <w:t xml:space="preserve">from </w:t>
      </w:r>
      <w:r w:rsidR="00946200">
        <w:t>4</w:t>
      </w:r>
      <w:r w:rsidR="005D73F2">
        <w:t>5</w:t>
      </w:r>
      <w:r w:rsidR="00105A02">
        <w:t xml:space="preserve"> dB to </w:t>
      </w:r>
      <w:r w:rsidR="00946200">
        <w:t>75 dB</w:t>
      </w:r>
      <w:r w:rsidR="00946200" w:rsidRPr="00946200">
        <w:t xml:space="preserve"> </w:t>
      </w:r>
      <w:r w:rsidR="00946200">
        <w:t xml:space="preserve">calculated with both equations presented in </w:t>
      </w:r>
      <w:r w:rsidR="00E6525A">
        <w:t>this chapter</w:t>
      </w:r>
      <w:r w:rsidR="00392634">
        <w:t xml:space="preserve"> (</w:t>
      </w:r>
      <w:r w:rsidR="00107C41">
        <w:t xml:space="preserve">3 </w:t>
      </w:r>
      <w:r w:rsidR="00392634">
        <w:t>&amp;</w:t>
      </w:r>
      <w:r w:rsidR="00107C41">
        <w:t xml:space="preserve"> 4)</w:t>
      </w:r>
      <w:r w:rsidRPr="00CC2F87">
        <w:t>.</w:t>
      </w:r>
      <w:bookmarkEnd w:id="63"/>
      <w:r w:rsidR="0020601C">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2410"/>
        <w:gridCol w:w="2552"/>
      </w:tblGrid>
      <w:tr w:rsidR="00A061B7" w:rsidRPr="00CC2F87" w14:paraId="1E9EF254" w14:textId="3800061C" w:rsidTr="00684BD5">
        <w:trPr>
          <w:trHeight w:val="471"/>
        </w:trPr>
        <w:tc>
          <w:tcPr>
            <w:tcW w:w="2830" w:type="dxa"/>
            <w:tcBorders>
              <w:left w:val="single" w:sz="4" w:space="0" w:color="FFFFFF"/>
              <w:bottom w:val="nil"/>
              <w:right w:val="single" w:sz="4" w:space="0" w:color="FFFFFF"/>
            </w:tcBorders>
          </w:tcPr>
          <w:p w14:paraId="0FDC4164" w14:textId="77777777" w:rsidR="00A061B7" w:rsidRPr="00CC2F87" w:rsidRDefault="00A061B7" w:rsidP="001968E1">
            <w:pPr>
              <w:pStyle w:val="TableText"/>
              <w:spacing w:before="240" w:after="160"/>
            </w:pPr>
          </w:p>
        </w:tc>
        <w:tc>
          <w:tcPr>
            <w:tcW w:w="4962" w:type="dxa"/>
            <w:gridSpan w:val="2"/>
            <w:tcBorders>
              <w:left w:val="single" w:sz="4" w:space="0" w:color="FFFFFF"/>
              <w:bottom w:val="nil"/>
              <w:right w:val="single" w:sz="4" w:space="0" w:color="FFFFFF"/>
            </w:tcBorders>
          </w:tcPr>
          <w:p w14:paraId="1CBACF73" w14:textId="7DBCA756" w:rsidR="00A061B7" w:rsidRPr="00CC2F87" w:rsidRDefault="00A061B7" w:rsidP="001968E1">
            <w:pPr>
              <w:pStyle w:val="TableText"/>
              <w:spacing w:before="240" w:after="160"/>
            </w:pPr>
            <w:r w:rsidRPr="00CC2F87">
              <w:t>Noise cost coefficient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r>
                <w:rPr>
                  <w:rFonts w:ascii="Cambria Math" w:hAnsi="Cambria Math"/>
                </w:rPr>
                <m:t>)</m:t>
              </m:r>
            </m:oMath>
          </w:p>
        </w:tc>
      </w:tr>
      <w:tr w:rsidR="00A061B7" w:rsidRPr="00CC2F87" w14:paraId="7C649D61" w14:textId="6CC74A4A" w:rsidTr="00684BD5">
        <w:trPr>
          <w:trHeight w:val="561"/>
        </w:trPr>
        <w:tc>
          <w:tcPr>
            <w:tcW w:w="2830" w:type="dxa"/>
            <w:tcBorders>
              <w:top w:val="nil"/>
              <w:left w:val="single" w:sz="4" w:space="0" w:color="FFFFFF"/>
              <w:right w:val="single" w:sz="4" w:space="0" w:color="FFFFFF"/>
            </w:tcBorders>
          </w:tcPr>
          <w:p w14:paraId="64CA1549" w14:textId="11D8D620" w:rsidR="00A061B7" w:rsidRPr="00CC2F87" w:rsidRDefault="00A061B7" w:rsidP="00E90387">
            <w:pPr>
              <w:pStyle w:val="TableText"/>
              <w:spacing w:before="360" w:after="200"/>
            </w:pPr>
            <w:r w:rsidRPr="00CC2F87">
              <w:t>Traffic noise level (dB)</w:t>
            </w:r>
          </w:p>
        </w:tc>
        <w:tc>
          <w:tcPr>
            <w:tcW w:w="2410" w:type="dxa"/>
            <w:tcBorders>
              <w:top w:val="nil"/>
              <w:left w:val="single" w:sz="4" w:space="0" w:color="FFFFFF"/>
              <w:right w:val="single" w:sz="4" w:space="0" w:color="FFFFFF"/>
            </w:tcBorders>
          </w:tcPr>
          <w:p w14:paraId="379F7BFE" w14:textId="35DC0C78" w:rsidR="00A061B7" w:rsidRPr="00E90387" w:rsidRDefault="007374C7" w:rsidP="001968E1">
            <w:pPr>
              <w:pStyle w:val="TableText"/>
              <w:spacing w:before="240" w:after="160"/>
              <w:rPr>
                <w:iCs/>
                <w:sz w:val="20"/>
                <w:szCs w:val="20"/>
              </w:rPr>
            </w:pPr>
            <m:oMath>
              <m:f>
                <m:fPr>
                  <m:ctrlPr>
                    <w:rPr>
                      <w:rFonts w:ascii="Cambria Math" w:hAnsi="Cambria Math"/>
                      <w:i/>
                      <w:sz w:val="20"/>
                      <w:szCs w:val="20"/>
                    </w:rPr>
                  </m:ctrlPr>
                </m:fPr>
                <m:num>
                  <m:sSub>
                    <m:sSubPr>
                      <m:ctrlPr>
                        <w:rPr>
                          <w:rFonts w:ascii="Cambria Math" w:hAnsi="Cambria Math"/>
                          <w:sz w:val="20"/>
                          <w:szCs w:val="20"/>
                        </w:rPr>
                      </m:ctrlPr>
                    </m:sSubPr>
                    <m:e>
                      <m:r>
                        <w:rPr>
                          <w:rFonts w:ascii="Cambria Math" w:hAnsi="Cambria Math"/>
                          <w:sz w:val="20"/>
                          <w:szCs w:val="20"/>
                        </w:rPr>
                        <m:t>dB</m:t>
                      </m:r>
                    </m:e>
                    <m:sub>
                      <m:r>
                        <w:rPr>
                          <w:rFonts w:ascii="Cambria Math" w:hAnsi="Cambria Math"/>
                          <w:sz w:val="20"/>
                          <w:szCs w:val="20"/>
                        </w:rPr>
                        <m:t>i</m:t>
                      </m:r>
                    </m:sub>
                  </m:sSub>
                  <m:r>
                    <w:rPr>
                      <w:rFonts w:ascii="Cambria Math" w:hAnsi="Cambria Math"/>
                      <w:sz w:val="20"/>
                      <w:szCs w:val="20"/>
                    </w:rPr>
                    <m:t xml:space="preserve"> - 40 dB</m:t>
                  </m:r>
                </m:num>
                <m:den>
                  <m:r>
                    <w:rPr>
                      <w:rFonts w:ascii="Cambria Math" w:hAnsi="Cambria Math"/>
                      <w:sz w:val="20"/>
                      <w:szCs w:val="20"/>
                    </w:rPr>
                    <m:t>75 dB - 40 dB</m:t>
                  </m:r>
                </m:den>
              </m:f>
            </m:oMath>
            <w:r w:rsidR="006C394E">
              <w:rPr>
                <w:rFonts w:eastAsiaTheme="minorEastAsia"/>
                <w:i/>
                <w:sz w:val="20"/>
                <w:szCs w:val="20"/>
              </w:rPr>
              <w:t xml:space="preserve"> </w:t>
            </w:r>
            <w:r w:rsidR="00E90387">
              <w:rPr>
                <w:rFonts w:eastAsiaTheme="minorEastAsia"/>
                <w:iCs/>
                <w:sz w:val="20"/>
                <w:szCs w:val="20"/>
              </w:rPr>
              <w:t xml:space="preserve">   </w:t>
            </w:r>
            <w:r w:rsidR="00E90387" w:rsidRPr="00E90387">
              <w:rPr>
                <w:rFonts w:eastAsiaTheme="minorEastAsia"/>
                <w:iCs/>
                <w:szCs w:val="21"/>
              </w:rPr>
              <w:t>(</w:t>
            </w:r>
            <w:r w:rsidR="006D25A1">
              <w:rPr>
                <w:rFonts w:eastAsiaTheme="minorEastAsia"/>
                <w:iCs/>
                <w:szCs w:val="21"/>
              </w:rPr>
              <w:t xml:space="preserve">Eq. </w:t>
            </w:r>
            <w:r w:rsidR="009C5357">
              <w:rPr>
                <w:rFonts w:eastAsiaTheme="minorEastAsia"/>
                <w:iCs/>
                <w:szCs w:val="21"/>
              </w:rPr>
              <w:t>3)</w:t>
            </w:r>
          </w:p>
        </w:tc>
        <w:tc>
          <w:tcPr>
            <w:tcW w:w="2552" w:type="dxa"/>
            <w:tcBorders>
              <w:top w:val="nil"/>
              <w:left w:val="single" w:sz="4" w:space="0" w:color="FFFFFF"/>
              <w:right w:val="single" w:sz="4" w:space="0" w:color="FFFFFF"/>
            </w:tcBorders>
          </w:tcPr>
          <w:p w14:paraId="515764A1" w14:textId="0ECE535C" w:rsidR="00A061B7" w:rsidRPr="00B76DB3" w:rsidRDefault="007374C7" w:rsidP="00793654">
            <w:pPr>
              <w:pStyle w:val="TableText"/>
              <w:spacing w:before="240" w:after="160"/>
              <w:rPr>
                <w:rFonts w:eastAsia="Calibri"/>
                <w:sz w:val="20"/>
                <w:szCs w:val="20"/>
              </w:rPr>
            </w:pPr>
            <m:oMath>
              <m:sSup>
                <m:sSupPr>
                  <m:ctrlPr>
                    <w:rPr>
                      <w:rFonts w:ascii="Cambria Math" w:eastAsia="Calibri" w:hAnsi="Cambria Math"/>
                      <w:i/>
                    </w:rPr>
                  </m:ctrlPr>
                </m:sSupPr>
                <m:e>
                  <m:r>
                    <w:rPr>
                      <w:rFonts w:ascii="Cambria Math" w:eastAsia="Calibri" w:hAnsi="Cambria Math"/>
                    </w:rPr>
                    <m:t>10</m:t>
                  </m:r>
                </m:e>
                <m:sup>
                  <m:f>
                    <m:fPr>
                      <m:ctrlPr>
                        <w:rPr>
                          <w:rFonts w:ascii="Cambria Math" w:eastAsia="Calibri" w:hAnsi="Cambria Math"/>
                          <w:i/>
                        </w:rPr>
                      </m:ctrlPr>
                    </m:fPr>
                    <m:num>
                      <m:sSub>
                        <m:sSubPr>
                          <m:ctrlPr>
                            <w:rPr>
                              <w:rFonts w:ascii="Cambria Math" w:hAnsi="Cambria Math"/>
                            </w:rPr>
                          </m:ctrlPr>
                        </m:sSubPr>
                        <m:e>
                          <m:r>
                            <w:rPr>
                              <w:rFonts w:ascii="Cambria Math" w:hAnsi="Cambria Math"/>
                            </w:rPr>
                            <m:t>0.3 * dB</m:t>
                          </m:r>
                        </m:e>
                        <m:sub>
                          <m:r>
                            <w:rPr>
                              <w:rFonts w:ascii="Cambria Math" w:hAnsi="Cambria Math"/>
                            </w:rPr>
                            <m:t>i</m:t>
                          </m:r>
                        </m:sub>
                      </m:sSub>
                    </m:num>
                    <m:den>
                      <m:r>
                        <w:rPr>
                          <w:rFonts w:ascii="Cambria Math" w:eastAsia="Calibri" w:hAnsi="Cambria Math"/>
                        </w:rPr>
                        <m:t>10</m:t>
                      </m:r>
                    </m:den>
                  </m:f>
                </m:sup>
              </m:sSup>
              <m:r>
                <w:rPr>
                  <w:rFonts w:ascii="Cambria Math" w:eastAsia="Calibri" w:hAnsi="Cambria Math"/>
                </w:rPr>
                <m:t>/ 100</m:t>
              </m:r>
            </m:oMath>
            <w:r w:rsidR="00E90387">
              <w:rPr>
                <w:rFonts w:eastAsia="Calibri"/>
                <w:sz w:val="20"/>
                <w:szCs w:val="20"/>
              </w:rPr>
              <w:t xml:space="preserve"> </w:t>
            </w:r>
            <w:r w:rsidR="006D25A1">
              <w:rPr>
                <w:rFonts w:eastAsia="Calibri"/>
                <w:sz w:val="20"/>
                <w:szCs w:val="20"/>
              </w:rPr>
              <w:t xml:space="preserve"> </w:t>
            </w:r>
            <w:r w:rsidR="00E90387">
              <w:rPr>
                <w:rFonts w:eastAsia="Calibri"/>
                <w:sz w:val="20"/>
                <w:szCs w:val="20"/>
              </w:rPr>
              <w:t xml:space="preserve">  </w:t>
            </w:r>
            <w:r w:rsidR="00E90387" w:rsidRPr="00E90387">
              <w:rPr>
                <w:rFonts w:eastAsia="Calibri"/>
                <w:szCs w:val="21"/>
              </w:rPr>
              <w:t>(</w:t>
            </w:r>
            <w:r w:rsidR="006D25A1">
              <w:rPr>
                <w:rFonts w:eastAsia="Calibri"/>
                <w:szCs w:val="21"/>
              </w:rPr>
              <w:t>Eq</w:t>
            </w:r>
            <w:r w:rsidR="002C4839">
              <w:rPr>
                <w:rFonts w:eastAsia="Calibri"/>
                <w:szCs w:val="21"/>
              </w:rPr>
              <w:t>. 4</w:t>
            </w:r>
            <w:r w:rsidR="00AA4807">
              <w:t>)</w:t>
            </w:r>
          </w:p>
        </w:tc>
      </w:tr>
      <w:tr w:rsidR="00A061B7" w:rsidRPr="00CC2F87" w14:paraId="26AA9C99" w14:textId="36222101" w:rsidTr="00684BD5">
        <w:trPr>
          <w:trHeight w:val="55"/>
        </w:trPr>
        <w:tc>
          <w:tcPr>
            <w:tcW w:w="2830"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A061B7" w:rsidRPr="00CC2F87" w:rsidRDefault="00A061B7" w:rsidP="00F42F7D">
            <w:pPr>
              <w:pStyle w:val="TableText"/>
              <w:spacing w:before="120" w:line="240" w:lineRule="auto"/>
            </w:pPr>
            <w:r w:rsidRPr="00CC2F87">
              <w:t>45–5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6750720A" w:rsidR="00A061B7" w:rsidRPr="00CC2F87" w:rsidRDefault="00A061B7" w:rsidP="00F42F7D">
            <w:pPr>
              <w:pStyle w:val="TableText"/>
              <w:spacing w:before="120" w:line="240" w:lineRule="auto"/>
            </w:pPr>
            <w:r w:rsidRPr="00CC2F87">
              <w:t>0.</w:t>
            </w:r>
            <w:r>
              <w:t>14</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C7F62B" w14:textId="11976870" w:rsidR="00A061B7" w:rsidRPr="00CC2F87" w:rsidRDefault="00A061B7" w:rsidP="00F42F7D">
            <w:pPr>
              <w:pStyle w:val="TableText"/>
              <w:spacing w:before="120" w:line="240" w:lineRule="auto"/>
            </w:pPr>
            <w:r>
              <w:t>0.</w:t>
            </w:r>
            <w:r w:rsidR="00116077">
              <w:t>22</w:t>
            </w:r>
          </w:p>
        </w:tc>
      </w:tr>
      <w:tr w:rsidR="00A061B7" w:rsidRPr="00CC2F87" w14:paraId="245E2C41" w14:textId="2D66F78A" w:rsidTr="00684BD5">
        <w:trPr>
          <w:trHeight w:val="268"/>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A061B7" w:rsidRPr="00CC2F87" w:rsidRDefault="00A061B7" w:rsidP="00F42F7D">
            <w:pPr>
              <w:pStyle w:val="TableText"/>
              <w:spacing w:before="120" w:line="240" w:lineRule="auto"/>
            </w:pPr>
            <w:r w:rsidRPr="00CC2F87">
              <w:t>50–5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365CA306" w:rsidR="00A061B7" w:rsidRPr="00CC2F87" w:rsidRDefault="00A061B7" w:rsidP="00F42F7D">
            <w:pPr>
              <w:pStyle w:val="TableText"/>
              <w:spacing w:before="120" w:line="240" w:lineRule="auto"/>
            </w:pPr>
            <w:r w:rsidRPr="00CC2F87">
              <w:t>0.</w:t>
            </w:r>
            <w:r>
              <w:t>29</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62C3CFE3" w14:textId="3309CBE3" w:rsidR="00A061B7" w:rsidRPr="00CC2F87" w:rsidRDefault="00F23EFA" w:rsidP="00F42F7D">
            <w:pPr>
              <w:pStyle w:val="TableText"/>
              <w:spacing w:before="120" w:line="240" w:lineRule="auto"/>
            </w:pPr>
            <w:r>
              <w:t>0.</w:t>
            </w:r>
            <w:r w:rsidR="00116077">
              <w:t>32</w:t>
            </w:r>
          </w:p>
        </w:tc>
      </w:tr>
      <w:tr w:rsidR="00A061B7" w:rsidRPr="00CC2F87" w14:paraId="3A6BEDC0" w14:textId="6327416E"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A061B7" w:rsidRPr="00CC2F87" w:rsidRDefault="00A061B7" w:rsidP="00F42F7D">
            <w:pPr>
              <w:pStyle w:val="TableText"/>
              <w:spacing w:before="120" w:line="240" w:lineRule="auto"/>
            </w:pPr>
            <w:r w:rsidRPr="00CC2F87">
              <w:t>55–6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1A65D989" w:rsidR="00A061B7" w:rsidRPr="00CC2F87" w:rsidRDefault="00A061B7" w:rsidP="00F42F7D">
            <w:pPr>
              <w:pStyle w:val="TableText"/>
              <w:spacing w:before="120" w:line="240" w:lineRule="auto"/>
            </w:pPr>
            <w:r w:rsidRPr="00CC2F87">
              <w:t>0.</w:t>
            </w:r>
            <w:r>
              <w:t>43</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D58C6DB" w14:textId="3251B45B" w:rsidR="00A061B7" w:rsidRPr="00CC2F87" w:rsidRDefault="00A061B7" w:rsidP="00F42F7D">
            <w:pPr>
              <w:pStyle w:val="TableText"/>
              <w:spacing w:before="120" w:line="240" w:lineRule="auto"/>
            </w:pPr>
            <w:r>
              <w:t>0.</w:t>
            </w:r>
            <w:r w:rsidR="00116077">
              <w:t>45</w:t>
            </w:r>
          </w:p>
        </w:tc>
      </w:tr>
      <w:tr w:rsidR="00A061B7" w:rsidRPr="00CC2F87" w14:paraId="4F51CB70" w14:textId="25823A27"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A061B7" w:rsidRPr="00CC2F87" w:rsidRDefault="00A061B7" w:rsidP="00F42F7D">
            <w:pPr>
              <w:pStyle w:val="TableText"/>
              <w:spacing w:before="120" w:line="240" w:lineRule="auto"/>
            </w:pPr>
            <w:r w:rsidRPr="00CC2F87">
              <w:t>60–6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7AFFC7F8" w:rsidR="00A061B7" w:rsidRPr="00CC2F87" w:rsidRDefault="00A061B7" w:rsidP="00F42F7D">
            <w:pPr>
              <w:pStyle w:val="TableText"/>
              <w:spacing w:before="120" w:line="240" w:lineRule="auto"/>
            </w:pPr>
            <w:r w:rsidRPr="00CC2F87">
              <w:t>0.</w:t>
            </w:r>
            <w:r>
              <w:t>57</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7FB3EE5" w14:textId="393600B8" w:rsidR="00A061B7" w:rsidRPr="00CC2F87" w:rsidRDefault="00F23EFA" w:rsidP="00F42F7D">
            <w:pPr>
              <w:pStyle w:val="TableText"/>
              <w:spacing w:before="120" w:line="240" w:lineRule="auto"/>
            </w:pPr>
            <w:r>
              <w:t>0.</w:t>
            </w:r>
            <w:r w:rsidR="00116077">
              <w:t>63</w:t>
            </w:r>
          </w:p>
        </w:tc>
      </w:tr>
      <w:tr w:rsidR="00A061B7" w:rsidRPr="00CC2F87" w14:paraId="0F292EE9" w14:textId="11DFFA3C" w:rsidTr="00684BD5">
        <w:trPr>
          <w:trHeight w:val="55"/>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A061B7" w:rsidRPr="00CC2F87" w:rsidRDefault="00A061B7" w:rsidP="00F42F7D">
            <w:pPr>
              <w:pStyle w:val="TableText"/>
              <w:spacing w:before="120" w:line="240" w:lineRule="auto"/>
            </w:pPr>
            <w:r w:rsidRPr="00CC2F87">
              <w:t>65–70</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5462E59F" w:rsidR="00A061B7" w:rsidRPr="00CC2F87" w:rsidRDefault="00A061B7" w:rsidP="00F42F7D">
            <w:pPr>
              <w:pStyle w:val="TableText"/>
              <w:spacing w:before="120" w:line="240" w:lineRule="auto"/>
            </w:pPr>
            <w:r w:rsidRPr="00CC2F87">
              <w:t>0.</w:t>
            </w:r>
            <w:r>
              <w:t>71</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737EB978" w14:textId="1C3661A3" w:rsidR="00A061B7" w:rsidRPr="00CC2F87" w:rsidRDefault="00A061B7" w:rsidP="00F42F7D">
            <w:pPr>
              <w:pStyle w:val="TableText"/>
              <w:spacing w:before="120" w:line="240" w:lineRule="auto"/>
            </w:pPr>
            <w:r>
              <w:t>0.</w:t>
            </w:r>
            <w:r w:rsidR="00116077">
              <w:t>89</w:t>
            </w:r>
          </w:p>
        </w:tc>
      </w:tr>
      <w:tr w:rsidR="00A061B7" w:rsidRPr="00CC2F87" w14:paraId="787EE129" w14:textId="15192131" w:rsidTr="00684BD5">
        <w:trPr>
          <w:trHeight w:val="399"/>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A061B7" w:rsidRPr="00CC2F87" w:rsidRDefault="00A061B7" w:rsidP="00F42F7D">
            <w:pPr>
              <w:pStyle w:val="TableText"/>
              <w:spacing w:before="120" w:line="240" w:lineRule="auto"/>
            </w:pPr>
            <w:r w:rsidRPr="00CC2F87">
              <w:t>70–75</w:t>
            </w:r>
          </w:p>
        </w:tc>
        <w:tc>
          <w:tcPr>
            <w:tcW w:w="2410"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45986524" w:rsidR="00A061B7" w:rsidRPr="00CC2F87" w:rsidRDefault="00A061B7" w:rsidP="00F42F7D">
            <w:pPr>
              <w:pStyle w:val="TableText"/>
              <w:spacing w:before="120" w:line="240" w:lineRule="auto"/>
            </w:pPr>
            <w:r w:rsidRPr="00CC2F87">
              <w:t>0.</w:t>
            </w:r>
            <w:r>
              <w:t>86</w:t>
            </w:r>
          </w:p>
        </w:tc>
        <w:tc>
          <w:tcPr>
            <w:tcW w:w="2552" w:type="dxa"/>
            <w:tcBorders>
              <w:top w:val="single" w:sz="4" w:space="0" w:color="FFFFFF" w:themeColor="background1"/>
              <w:left w:val="single" w:sz="4" w:space="0" w:color="FFFFFF"/>
              <w:bottom w:val="single" w:sz="4" w:space="0" w:color="FFFFFF" w:themeColor="background1"/>
              <w:right w:val="single" w:sz="4" w:space="0" w:color="FFFFFF"/>
            </w:tcBorders>
          </w:tcPr>
          <w:p w14:paraId="509AECB0" w14:textId="2D338F89" w:rsidR="00A061B7" w:rsidRPr="00CC2F87" w:rsidRDefault="00116077" w:rsidP="00F42F7D">
            <w:pPr>
              <w:pStyle w:val="TableText"/>
              <w:spacing w:before="120" w:line="240" w:lineRule="auto"/>
            </w:pPr>
            <w:r>
              <w:t>1</w:t>
            </w:r>
            <w:r w:rsidR="00A061B7">
              <w:t>.</w:t>
            </w:r>
            <w:r>
              <w:t>26</w:t>
            </w:r>
          </w:p>
        </w:tc>
      </w:tr>
      <w:tr w:rsidR="00A061B7" w:rsidRPr="00CC2F87" w14:paraId="489853B7" w14:textId="278F63AD" w:rsidTr="00684BD5">
        <w:trPr>
          <w:trHeight w:val="587"/>
        </w:trPr>
        <w:tc>
          <w:tcPr>
            <w:tcW w:w="2830" w:type="dxa"/>
            <w:tcBorders>
              <w:top w:val="single" w:sz="4" w:space="0" w:color="FFFFFF" w:themeColor="background1"/>
              <w:left w:val="single" w:sz="4" w:space="0" w:color="FFFFFF"/>
              <w:right w:val="single" w:sz="4" w:space="0" w:color="FFFFFF"/>
            </w:tcBorders>
          </w:tcPr>
          <w:p w14:paraId="5E65252E" w14:textId="0FCEFF3C" w:rsidR="00A061B7" w:rsidRPr="00CC2F87" w:rsidRDefault="00A061B7" w:rsidP="00F42F7D">
            <w:pPr>
              <w:pStyle w:val="TableText"/>
              <w:spacing w:before="120" w:after="240" w:line="240" w:lineRule="auto"/>
            </w:pPr>
            <w:r w:rsidRPr="00CC2F87">
              <w:t>75–80</w:t>
            </w:r>
          </w:p>
        </w:tc>
        <w:tc>
          <w:tcPr>
            <w:tcW w:w="2410" w:type="dxa"/>
            <w:tcBorders>
              <w:top w:val="single" w:sz="4" w:space="0" w:color="FFFFFF" w:themeColor="background1"/>
              <w:left w:val="single" w:sz="4" w:space="0" w:color="FFFFFF"/>
              <w:right w:val="single" w:sz="4" w:space="0" w:color="FFFFFF"/>
            </w:tcBorders>
          </w:tcPr>
          <w:p w14:paraId="69504C9F" w14:textId="22E762A7" w:rsidR="00A061B7" w:rsidRPr="00CC2F87" w:rsidRDefault="00A061B7" w:rsidP="00F42F7D">
            <w:pPr>
              <w:pStyle w:val="TableText"/>
              <w:spacing w:before="120" w:line="240" w:lineRule="auto"/>
            </w:pPr>
            <w:r>
              <w:t>1</w:t>
            </w:r>
            <w:r w:rsidRPr="00CC2F87">
              <w:t>.</w:t>
            </w:r>
            <w:r>
              <w:t>0</w:t>
            </w:r>
            <w:r w:rsidR="002C3DF2">
              <w:t>0</w:t>
            </w:r>
          </w:p>
        </w:tc>
        <w:tc>
          <w:tcPr>
            <w:tcW w:w="2552" w:type="dxa"/>
            <w:tcBorders>
              <w:top w:val="single" w:sz="4" w:space="0" w:color="FFFFFF" w:themeColor="background1"/>
              <w:left w:val="single" w:sz="4" w:space="0" w:color="FFFFFF"/>
              <w:right w:val="single" w:sz="4" w:space="0" w:color="FFFFFF"/>
            </w:tcBorders>
          </w:tcPr>
          <w:p w14:paraId="0791D28C" w14:textId="500B4D19" w:rsidR="00A061B7" w:rsidRPr="00CC2F87" w:rsidRDefault="00A061B7" w:rsidP="00F42F7D">
            <w:pPr>
              <w:pStyle w:val="TableText"/>
              <w:spacing w:before="120" w:line="240" w:lineRule="auto"/>
            </w:pPr>
            <w:r>
              <w:t>1.</w:t>
            </w:r>
            <w:r w:rsidR="00116077">
              <w:t>78</w:t>
            </w:r>
          </w:p>
        </w:tc>
      </w:tr>
    </w:tbl>
    <w:p w14:paraId="656EF943" w14:textId="6AA215A5" w:rsidR="00393D82" w:rsidRDefault="00393D82" w:rsidP="000675A3"/>
    <w:p w14:paraId="08A91CC7" w14:textId="77777777" w:rsidR="00DD49EE" w:rsidRDefault="00DD49EE" w:rsidP="001231D8">
      <w:pPr>
        <w:keepNext/>
        <w:spacing w:after="0"/>
      </w:pPr>
      <w:r>
        <w:rPr>
          <w:noProof/>
        </w:rPr>
        <w:lastRenderedPageBreak/>
        <w:drawing>
          <wp:inline distT="0" distB="0" distL="0" distR="0" wp14:anchorId="4357CB90" wp14:editId="0EBC2739">
            <wp:extent cx="3327446" cy="291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ise_impedace_fun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446" cy="2911516"/>
                    </a:xfrm>
                    <a:prstGeom prst="rect">
                      <a:avLst/>
                    </a:prstGeom>
                  </pic:spPr>
                </pic:pic>
              </a:graphicData>
            </a:graphic>
          </wp:inline>
        </w:drawing>
      </w:r>
    </w:p>
    <w:p w14:paraId="51D835CC" w14:textId="3669CB4D" w:rsidR="00FC4723" w:rsidRDefault="00DD49EE" w:rsidP="00D60F6B">
      <w:pPr>
        <w:pStyle w:val="Caption"/>
        <w:jc w:val="both"/>
      </w:pPr>
      <w:bookmarkStart w:id="64" w:name="_Ref25930825"/>
      <w:bookmarkStart w:id="65" w:name="_Toc37690011"/>
      <w:r>
        <w:t xml:space="preserve">Figure </w:t>
      </w:r>
      <w:r>
        <w:fldChar w:fldCharType="begin"/>
      </w:r>
      <w:r>
        <w:instrText xml:space="preserve"> SEQ Figure \* ARABIC </w:instrText>
      </w:r>
      <w:r>
        <w:fldChar w:fldCharType="separate"/>
      </w:r>
      <w:r w:rsidR="0052232F">
        <w:rPr>
          <w:noProof/>
        </w:rPr>
        <w:t>15</w:t>
      </w:r>
      <w:r>
        <w:fldChar w:fldCharType="end"/>
      </w:r>
      <w:bookmarkEnd w:id="64"/>
      <w:r>
        <w:t>. Noise cost coefficient</w:t>
      </w:r>
      <w:r w:rsidR="008566F0">
        <w:t>s</w:t>
      </w:r>
      <w:r>
        <w:t xml:space="preserve"> for dB range 45–75 dB calculated with both equations presented in this chapter</w:t>
      </w:r>
      <w:r w:rsidR="0089767B">
        <w:t xml:space="preserve"> (</w:t>
      </w:r>
      <w:r w:rsidR="0089767B">
        <w:fldChar w:fldCharType="begin"/>
      </w:r>
      <w:r w:rsidR="0089767B">
        <w:instrText xml:space="preserve"> REF _Ref34464348 \h </w:instrText>
      </w:r>
      <w:r w:rsidR="0089767B">
        <w:fldChar w:fldCharType="separate"/>
      </w:r>
      <w:r w:rsidR="00205E1B" w:rsidRPr="00CC2F87">
        <w:t xml:space="preserve">Table </w:t>
      </w:r>
      <w:r w:rsidR="00205E1B">
        <w:rPr>
          <w:noProof/>
        </w:rPr>
        <w:t>3</w:t>
      </w:r>
      <w:r w:rsidR="0089767B">
        <w:fldChar w:fldCharType="end"/>
      </w:r>
      <w:r w:rsidR="0089767B">
        <w:t>)</w:t>
      </w:r>
      <w:r>
        <w:t>.</w:t>
      </w:r>
      <w:bookmarkEnd w:id="65"/>
    </w:p>
    <w:p w14:paraId="66BB1F6C" w14:textId="5D110EE9" w:rsidR="00002CCA" w:rsidRDefault="00A41C09" w:rsidP="00002CCA">
      <w:pPr>
        <w:pStyle w:val="Heading3"/>
      </w:pPr>
      <w:bookmarkStart w:id="66" w:name="_Toc37689969"/>
      <w:r>
        <w:t>Quiet path routing</w:t>
      </w:r>
      <w:r w:rsidR="0062533E">
        <w:t xml:space="preserve"> application</w:t>
      </w:r>
      <w:bookmarkEnd w:id="66"/>
    </w:p>
    <w:p w14:paraId="33A6FA8E" w14:textId="77777777" w:rsidR="00774C5A" w:rsidRDefault="00346D55" w:rsidP="00DB77ED">
      <w:r>
        <w:t xml:space="preserve">In this chapter, </w:t>
      </w:r>
      <w:r w:rsidR="006D2927">
        <w:t xml:space="preserve">operation and </w:t>
      </w:r>
      <w:r>
        <w:t xml:space="preserve">main functions of the </w:t>
      </w:r>
      <w:r w:rsidR="00A41C09">
        <w:t>quiet path routing</w:t>
      </w:r>
      <w:r>
        <w:t xml:space="preserve"> application are described.</w:t>
      </w:r>
      <w:r w:rsidR="00C9076A">
        <w:t xml:space="preserve"> </w:t>
      </w:r>
      <w:r w:rsidR="00EB5A31">
        <w:t>The developed application features three key capabilities: it optimizes shortest paths</w:t>
      </w:r>
      <w:r w:rsidR="00483626">
        <w:t xml:space="preserve"> (1)</w:t>
      </w:r>
      <w:r w:rsidR="00EB5A31">
        <w:t xml:space="preserve">, it optimizes quiet paths </w:t>
      </w:r>
      <w:r w:rsidR="00483626">
        <w:t xml:space="preserve">(2) </w:t>
      </w:r>
      <w:r w:rsidR="00EB5A31">
        <w:t>and</w:t>
      </w:r>
      <w:r w:rsidR="004A635A">
        <w:t xml:space="preserve"> </w:t>
      </w:r>
      <w:r w:rsidR="00EB5A31">
        <w:t xml:space="preserve">it assesses dynamic exposure to noise on the paths (3). </w:t>
      </w:r>
      <w:r w:rsidR="00F76B01">
        <w:t xml:space="preserve">The </w:t>
      </w:r>
      <w:r w:rsidR="00862339">
        <w:t xml:space="preserve">operation of the application is </w:t>
      </w:r>
      <w:r w:rsidR="000A250E">
        <w:t xml:space="preserve">delineated by </w:t>
      </w:r>
      <w:r w:rsidR="00862339">
        <w:t xml:space="preserve">explaining the sequence of actions that </w:t>
      </w:r>
      <w:r w:rsidR="0028405F">
        <w:t xml:space="preserve">are </w:t>
      </w:r>
      <w:r w:rsidR="00862339">
        <w:t>execute</w:t>
      </w:r>
      <w:r w:rsidR="0028405F">
        <w:t>d</w:t>
      </w:r>
      <w:r w:rsidR="00862339">
        <w:t xml:space="preserve"> </w:t>
      </w:r>
      <w:r w:rsidR="00600EC4">
        <w:t>during</w:t>
      </w:r>
      <w:r w:rsidR="00774C5A">
        <w:t>:</w:t>
      </w:r>
    </w:p>
    <w:p w14:paraId="03106358" w14:textId="77777777" w:rsidR="00774C5A" w:rsidRDefault="00774C5A" w:rsidP="00774C5A">
      <w:pPr>
        <w:pStyle w:val="ListParagraph"/>
        <w:numPr>
          <w:ilvl w:val="0"/>
          <w:numId w:val="34"/>
        </w:numPr>
      </w:pPr>
      <w:r>
        <w:t>S</w:t>
      </w:r>
      <w:r w:rsidR="00EB5A31">
        <w:t>tarting the application</w:t>
      </w:r>
      <w:r w:rsidR="00E002E4">
        <w:t xml:space="preserve"> (1–</w:t>
      </w:r>
      <w:r w:rsidR="00EE2D49">
        <w:t>2</w:t>
      </w:r>
      <w:r w:rsidR="00E002E4">
        <w:t>)</w:t>
      </w:r>
    </w:p>
    <w:p w14:paraId="4A2978F7" w14:textId="77777777" w:rsidR="00774C5A" w:rsidRDefault="00774C5A" w:rsidP="00774C5A">
      <w:pPr>
        <w:pStyle w:val="ListParagraph"/>
        <w:numPr>
          <w:ilvl w:val="0"/>
          <w:numId w:val="34"/>
        </w:numPr>
      </w:pPr>
      <w:r>
        <w:t>C</w:t>
      </w:r>
      <w:r w:rsidR="008B2BE3">
        <w:t xml:space="preserve">reating origin and destination nodes in the graph for one OD pair (3–7) </w:t>
      </w:r>
    </w:p>
    <w:p w14:paraId="2EB10BA1" w14:textId="3F8A5ADB" w:rsidR="00C9076A" w:rsidRDefault="00774C5A" w:rsidP="00774C5A">
      <w:pPr>
        <w:pStyle w:val="ListParagraph"/>
        <w:numPr>
          <w:ilvl w:val="0"/>
          <w:numId w:val="34"/>
        </w:numPr>
      </w:pPr>
      <w:r>
        <w:t>S</w:t>
      </w:r>
      <w:r w:rsidR="00A441FE">
        <w:t xml:space="preserve">olving </w:t>
      </w:r>
      <w:r w:rsidR="00862339">
        <w:t xml:space="preserve">a </w:t>
      </w:r>
      <w:r w:rsidR="00E22406">
        <w:t>single</w:t>
      </w:r>
      <w:r w:rsidR="000878AB">
        <w:t xml:space="preserve"> </w:t>
      </w:r>
      <w:r w:rsidR="00862339">
        <w:t xml:space="preserve">short and </w:t>
      </w:r>
      <w:r w:rsidR="00A41C09">
        <w:t>quiet path routing</w:t>
      </w:r>
      <w:r w:rsidR="00862339">
        <w:t xml:space="preserve"> problem</w:t>
      </w:r>
      <w:r w:rsidR="00E002E4">
        <w:t xml:space="preserve"> (</w:t>
      </w:r>
      <w:r w:rsidR="00EB237E">
        <w:t>8</w:t>
      </w:r>
      <w:r w:rsidR="00E002E4">
        <w:t>–</w:t>
      </w:r>
      <w:r w:rsidR="00EB237E">
        <w:t>1</w:t>
      </w:r>
      <w:r w:rsidR="00690677">
        <w:t>2</w:t>
      </w:r>
      <w:r w:rsidR="00E002E4">
        <w:t>)</w:t>
      </w:r>
    </w:p>
    <w:p w14:paraId="39CC5EBF" w14:textId="19FDED45" w:rsidR="00774C5A" w:rsidRDefault="00902F50" w:rsidP="00774C5A">
      <w:pPr>
        <w:pStyle w:val="ListParagraph"/>
        <w:numPr>
          <w:ilvl w:val="0"/>
          <w:numId w:val="34"/>
        </w:numPr>
      </w:pPr>
      <w:r>
        <w:t>Filtering out duplicate paths</w:t>
      </w:r>
      <w:r w:rsidR="00774C5A">
        <w:t xml:space="preserve"> </w:t>
      </w:r>
      <w:r>
        <w:t xml:space="preserve">by length and geometry </w:t>
      </w:r>
      <w:r w:rsidR="00774C5A">
        <w:t>(13–</w:t>
      </w:r>
      <w:r w:rsidR="007034B7">
        <w:t>14</w:t>
      </w:r>
      <w:r w:rsidR="00E272D5">
        <w:t>)</w:t>
      </w:r>
    </w:p>
    <w:p w14:paraId="49A0BEFE" w14:textId="05706D91" w:rsidR="007E1140" w:rsidRDefault="005D2431" w:rsidP="007E1140">
      <w:r>
        <w:t>T</w:t>
      </w:r>
      <w:r w:rsidR="006905E2">
        <w:t xml:space="preserve">he application </w:t>
      </w:r>
      <w:r w:rsidR="002B5CFE">
        <w:t>first load</w:t>
      </w:r>
      <w:r w:rsidR="007367DF">
        <w:t xml:space="preserve">s </w:t>
      </w:r>
      <w:r w:rsidR="0025202E">
        <w:t>a</w:t>
      </w:r>
      <w:r w:rsidR="002B5CFE">
        <w:t xml:space="preserve"> processed </w:t>
      </w:r>
      <w:r w:rsidR="006905E2">
        <w:t>graph</w:t>
      </w:r>
      <w:r w:rsidR="00CE3096">
        <w:t xml:space="preserve"> from</w:t>
      </w:r>
      <w:r w:rsidR="006905E2">
        <w:t xml:space="preserve"> </w:t>
      </w:r>
      <w:r w:rsidR="00720043">
        <w:t xml:space="preserve">a GraphML </w:t>
      </w:r>
      <w:r w:rsidR="002B5CFE">
        <w:t xml:space="preserve">file to </w:t>
      </w:r>
      <w:r w:rsidR="00E842A2">
        <w:t xml:space="preserve">a </w:t>
      </w:r>
      <w:r w:rsidR="006905E2">
        <w:t xml:space="preserve">NetworkX graph </w:t>
      </w:r>
      <w:r w:rsidR="002B5CFE">
        <w:t xml:space="preserve">object </w:t>
      </w:r>
      <w:r w:rsidR="00E002E4">
        <w:t xml:space="preserve">(1) </w:t>
      </w:r>
      <w:r w:rsidR="006905E2">
        <w:t xml:space="preserve">and </w:t>
      </w:r>
      <w:r w:rsidR="009E2221">
        <w:t xml:space="preserve">then </w:t>
      </w:r>
      <w:r w:rsidR="00C60683">
        <w:t>calculate</w:t>
      </w:r>
      <w:r w:rsidR="00C21AE8">
        <w:t>s</w:t>
      </w:r>
      <w:r w:rsidR="00C60683">
        <w:t xml:space="preserve"> noise exposure -based costs to edges</w:t>
      </w:r>
      <w:r w:rsidR="00E002E4">
        <w:t xml:space="preserve"> </w:t>
      </w:r>
      <w:r w:rsidR="00FE0688">
        <w:t>attributes</w:t>
      </w:r>
      <w:r w:rsidR="00516493">
        <w:t xml:space="preserve"> (2)</w:t>
      </w:r>
      <w:r w:rsidR="00F718A5">
        <w:t xml:space="preserve">. </w:t>
      </w:r>
      <w:r w:rsidR="00466F91">
        <w:t>The e</w:t>
      </w:r>
      <w:r w:rsidR="00DD314D">
        <w:t xml:space="preserve">nvironmental impedance function </w:t>
      </w:r>
      <w:r w:rsidR="00466F91">
        <w:t xml:space="preserve">for noise </w:t>
      </w:r>
      <w:r w:rsidR="00F8523D">
        <w:t>(</w:t>
      </w:r>
      <w:r w:rsidR="00161B9C">
        <w:t xml:space="preserve">see </w:t>
      </w:r>
      <w:r w:rsidR="003C13A8">
        <w:t>3.5.</w:t>
      </w:r>
      <w:r w:rsidR="000E21E9">
        <w:t>2</w:t>
      </w:r>
      <w:r w:rsidR="003C13A8">
        <w:t xml:space="preserve">) </w:t>
      </w:r>
      <w:r w:rsidR="007A2FB0">
        <w:t xml:space="preserve">is </w:t>
      </w:r>
      <w:r w:rsidR="00FC6785">
        <w:t xml:space="preserve">applied in calculating </w:t>
      </w:r>
      <w:r w:rsidR="003F7A2D">
        <w:t xml:space="preserve">the </w:t>
      </w:r>
      <w:r w:rsidR="003C13A8">
        <w:t xml:space="preserve">noise costs </w:t>
      </w:r>
      <w:r w:rsidR="003C4802">
        <w:t xml:space="preserve">from </w:t>
      </w:r>
      <w:r w:rsidR="003C13A8">
        <w:t>contaminated distances with different noise levels</w:t>
      </w:r>
      <w:r w:rsidR="00BF7F20">
        <w:t xml:space="preserve"> (</w:t>
      </w:r>
      <w:r w:rsidR="00BF7F20">
        <w:fldChar w:fldCharType="begin"/>
      </w:r>
      <w:r w:rsidR="00BF7F20">
        <w:instrText xml:space="preserve"> REF _Ref9348368 \h </w:instrText>
      </w:r>
      <w:r w:rsidR="00BF7F20">
        <w:fldChar w:fldCharType="separate"/>
      </w:r>
      <w:r w:rsidR="00205E1B" w:rsidRPr="00CC2F87">
        <w:t xml:space="preserve">Figure </w:t>
      </w:r>
      <w:r w:rsidR="00205E1B">
        <w:rPr>
          <w:noProof/>
        </w:rPr>
        <w:t>16</w:t>
      </w:r>
      <w:r w:rsidR="00BF7F20">
        <w:fldChar w:fldCharType="end"/>
      </w:r>
      <w:r w:rsidR="00BF7F20">
        <w:t>)</w:t>
      </w:r>
      <w:r w:rsidR="003C13A8">
        <w:t>.</w:t>
      </w:r>
      <w:r w:rsidR="006C5BAD">
        <w:t xml:space="preserve"> </w:t>
      </w:r>
      <w:r w:rsidR="00EC1556">
        <w:t xml:space="preserve">Parallel noise costs are calculated </w:t>
      </w:r>
      <w:r w:rsidR="00D56EAD">
        <w:t>by</w:t>
      </w:r>
      <w:r w:rsidR="00EC1556">
        <w:t xml:space="preserve"> different noise sensitivity indexes. </w:t>
      </w:r>
      <w:r w:rsidR="007E1140">
        <w:t>The final set of noise sensitivity coefficients</w:t>
      </w:r>
      <w:r w:rsidR="007E1140" w:rsidRPr="00CC2F87">
        <w:t xml:space="preserve"> </w:t>
      </w:r>
      <w:r w:rsidR="007E1140">
        <w:t>that were selected for the quiet path routing application was defined as [</w:t>
      </w:r>
      <w:r w:rsidR="007E1140" w:rsidRPr="00142C2A">
        <w:t>0.1, 0.15, 0.25, 0.35, 0.5, 1, 1.5, 2, 4, 6, 10, 20</w:t>
      </w:r>
      <w:r w:rsidR="007E1140">
        <w:t xml:space="preserve">, </w:t>
      </w:r>
      <w:r w:rsidR="007E1140" w:rsidRPr="00CC2F87">
        <w:t>40</w:t>
      </w:r>
      <w:r w:rsidR="007E1140">
        <w:t xml:space="preserve">]. </w:t>
      </w:r>
      <w:r w:rsidR="00181941">
        <w:t>This set</w:t>
      </w:r>
      <w:r w:rsidR="007E1140">
        <w:t xml:space="preserve"> was found </w:t>
      </w:r>
      <w:r w:rsidR="007E1140" w:rsidRPr="00CC2F87">
        <w:t xml:space="preserve">to </w:t>
      </w:r>
      <w:r w:rsidR="007E1140">
        <w:t xml:space="preserve">provide an </w:t>
      </w:r>
      <w:r w:rsidR="007E1140" w:rsidRPr="00CC2F87">
        <w:t xml:space="preserve">appropriate balance between performance and path variability. </w:t>
      </w:r>
      <w:r w:rsidR="007E1140">
        <w:t>I</w:t>
      </w:r>
      <w:r w:rsidR="007E1140" w:rsidRPr="00CC2F87">
        <w:t xml:space="preserve">n most cases, multiple identical or nearly identical </w:t>
      </w:r>
      <w:r w:rsidR="007E1140">
        <w:t>quiet paths were found, indicating</w:t>
      </w:r>
      <w:r w:rsidR="007E1140" w:rsidRPr="00CC2F87">
        <w:t xml:space="preserve"> that </w:t>
      </w:r>
      <w:r w:rsidR="007E1140">
        <w:t xml:space="preserve">adding more sensitivity coefficients </w:t>
      </w:r>
      <w:r w:rsidR="007E1140" w:rsidRPr="00CC2F87">
        <w:t>would</w:t>
      </w:r>
      <w:r w:rsidR="007E1140">
        <w:t xml:space="preserve"> not have resulted in finding more unique alternative (quiet) paths</w:t>
      </w:r>
      <w:r w:rsidR="007E1140" w:rsidRPr="00CC2F87">
        <w:t>.</w:t>
      </w:r>
      <w:r w:rsidR="007E1140">
        <w:t xml:space="preserve"> </w:t>
      </w:r>
    </w:p>
    <w:p w14:paraId="1ACFCD0E" w14:textId="36CBF296" w:rsidR="00EC1556" w:rsidRDefault="00EC1556" w:rsidP="00F718A5"/>
    <w:p w14:paraId="4F2D3E10" w14:textId="5D37A3E8" w:rsidR="0016213E" w:rsidRDefault="00850124" w:rsidP="00F718A5">
      <w:r>
        <w:t xml:space="preserve">Calculation of the noise costs </w:t>
      </w:r>
      <w:r w:rsidR="003242DC">
        <w:t xml:space="preserve">is </w:t>
      </w:r>
      <w:r w:rsidR="00F10AFB">
        <w:t xml:space="preserve">not </w:t>
      </w:r>
      <w:r w:rsidR="00B70DFA">
        <w:t xml:space="preserve">computationally </w:t>
      </w:r>
      <w:r w:rsidR="00AE4BCA">
        <w:t xml:space="preserve">very </w:t>
      </w:r>
      <w:r w:rsidR="00F10AFB">
        <w:t xml:space="preserve">demanding and could hence be </w:t>
      </w:r>
      <w:r w:rsidR="00821481">
        <w:t xml:space="preserve">set to </w:t>
      </w:r>
      <w:r w:rsidR="00F10AFB">
        <w:t xml:space="preserve">run </w:t>
      </w:r>
      <w:r w:rsidR="005D55B9">
        <w:t xml:space="preserve">at runtime </w:t>
      </w:r>
      <w:r w:rsidR="003F7A2D">
        <w:t xml:space="preserve">(initialization) </w:t>
      </w:r>
      <w:r w:rsidR="00821481">
        <w:t xml:space="preserve">of the application </w:t>
      </w:r>
      <w:r w:rsidR="00F10AFB">
        <w:t xml:space="preserve">as opposed </w:t>
      </w:r>
      <w:r w:rsidR="00FE0144">
        <w:t xml:space="preserve">to </w:t>
      </w:r>
      <w:r w:rsidR="00647739">
        <w:t xml:space="preserve">loading </w:t>
      </w:r>
      <w:r w:rsidR="00F10AFB">
        <w:t>th</w:t>
      </w:r>
      <w:r w:rsidR="009C3159">
        <w:t xml:space="preserve">e </w:t>
      </w:r>
      <w:r w:rsidR="00FF70E9">
        <w:t>cost</w:t>
      </w:r>
      <w:r w:rsidR="002D60EA">
        <w:t>s</w:t>
      </w:r>
      <w:r w:rsidR="005D55B9">
        <w:t xml:space="preserve"> </w:t>
      </w:r>
      <w:r w:rsidR="003244B9">
        <w:t xml:space="preserve">from </w:t>
      </w:r>
      <w:r w:rsidR="00580DA7">
        <w:t>a</w:t>
      </w:r>
      <w:r w:rsidR="000442A5">
        <w:t xml:space="preserve"> static graph </w:t>
      </w:r>
      <w:r w:rsidR="003244B9">
        <w:t>file</w:t>
      </w:r>
      <w:r w:rsidR="00F10AFB">
        <w:t xml:space="preserve">. </w:t>
      </w:r>
      <w:r w:rsidR="005D508B">
        <w:t xml:space="preserve">This </w:t>
      </w:r>
      <w:r w:rsidR="00F143F7">
        <w:t xml:space="preserve">setup </w:t>
      </w:r>
      <w:r w:rsidR="005D508B">
        <w:t xml:space="preserve">facilitated </w:t>
      </w:r>
      <w:r w:rsidR="00744479">
        <w:t xml:space="preserve">testing </w:t>
      </w:r>
      <w:r w:rsidR="000F3176">
        <w:t xml:space="preserve">of </w:t>
      </w:r>
      <w:r w:rsidR="00744479">
        <w:t xml:space="preserve">different </w:t>
      </w:r>
      <w:r w:rsidR="00476889">
        <w:t>variants</w:t>
      </w:r>
      <w:r w:rsidR="00744479">
        <w:t xml:space="preserve"> of the environmental impedance function and noise sensitivity </w:t>
      </w:r>
      <w:r w:rsidR="0016213E">
        <w:t>coefficients</w:t>
      </w:r>
      <w:r w:rsidR="00744479">
        <w:t>.</w:t>
      </w:r>
      <w:r w:rsidR="003227AA">
        <w:t xml:space="preserve"> </w:t>
      </w:r>
    </w:p>
    <w:p w14:paraId="44A00CC1" w14:textId="77777777" w:rsidR="002A652E" w:rsidRPr="00CC2F87" w:rsidRDefault="002A652E" w:rsidP="008E3A25">
      <w:pPr>
        <w:keepNext/>
        <w:spacing w:before="360" w:after="0"/>
      </w:pPr>
      <w:r w:rsidRPr="00CC2F87">
        <w:rPr>
          <w:noProof/>
        </w:rPr>
        <w:drawing>
          <wp:inline distT="0" distB="0" distL="0" distR="0" wp14:anchorId="294CD465" wp14:editId="6D8602BD">
            <wp:extent cx="4396509" cy="4716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777" cy="4725340"/>
                    </a:xfrm>
                    <a:prstGeom prst="rect">
                      <a:avLst/>
                    </a:prstGeom>
                    <a:ln>
                      <a:noFill/>
                    </a:ln>
                  </pic:spPr>
                </pic:pic>
              </a:graphicData>
            </a:graphic>
          </wp:inline>
        </w:drawing>
      </w:r>
    </w:p>
    <w:p w14:paraId="0FA4E98A" w14:textId="72304C76" w:rsidR="002A652E" w:rsidRDefault="002A652E" w:rsidP="002A652E">
      <w:pPr>
        <w:pStyle w:val="Caption"/>
      </w:pPr>
      <w:bookmarkStart w:id="67" w:name="_Ref9348368"/>
      <w:bookmarkStart w:id="68" w:name="_Toc37690012"/>
      <w:r w:rsidRPr="00CC2F87">
        <w:t xml:space="preserve">Figure </w:t>
      </w:r>
      <w:r w:rsidRPr="00CC2F87">
        <w:fldChar w:fldCharType="begin"/>
      </w:r>
      <w:r w:rsidRPr="00CC2F87">
        <w:instrText xml:space="preserve"> SEQ Figure \* ARABIC </w:instrText>
      </w:r>
      <w:r w:rsidRPr="00CC2F87">
        <w:fldChar w:fldCharType="separate"/>
      </w:r>
      <w:r w:rsidR="0052232F">
        <w:rPr>
          <w:noProof/>
        </w:rPr>
        <w:t>16</w:t>
      </w:r>
      <w:r w:rsidRPr="00CC2F87">
        <w:fldChar w:fldCharType="end"/>
      </w:r>
      <w:bookmarkEnd w:id="67"/>
      <w:r w:rsidRPr="00CC2F87">
        <w:t xml:space="preserve">. Workflow of calculating and adding noise </w:t>
      </w:r>
      <w:r>
        <w:t>sensitivity</w:t>
      </w:r>
      <w:r w:rsidRPr="00CC2F87">
        <w:t xml:space="preserve"> specific edge costs as new edge attributes.</w:t>
      </w:r>
      <w:bookmarkEnd w:id="68"/>
      <w:r>
        <w:t xml:space="preserve"> </w:t>
      </w:r>
    </w:p>
    <w:p w14:paraId="058C1135" w14:textId="1DA3117B" w:rsidR="00A20818" w:rsidRDefault="0007253C" w:rsidP="0007253C">
      <w:r>
        <w:t xml:space="preserve">To enable finding origin and destination nodes for </w:t>
      </w:r>
      <w:r w:rsidR="008A62BB">
        <w:t xml:space="preserve">a </w:t>
      </w:r>
      <w:r>
        <w:t xml:space="preserve">given </w:t>
      </w:r>
      <w:r w:rsidR="00723644">
        <w:t>OD pair</w:t>
      </w:r>
      <w:r w:rsidR="000A0291">
        <w:t xml:space="preserve"> fast</w:t>
      </w:r>
      <w:r>
        <w:t xml:space="preserve">, </w:t>
      </w:r>
      <w:r w:rsidR="00C60683">
        <w:t xml:space="preserve">geometries of </w:t>
      </w:r>
      <w:r w:rsidR="000A0291">
        <w:t xml:space="preserve">nodes and edges of the graph </w:t>
      </w:r>
      <w:r w:rsidR="005A76E3">
        <w:t xml:space="preserve">are </w:t>
      </w:r>
      <w:r>
        <w:t xml:space="preserve">collected to </w:t>
      </w:r>
      <w:r w:rsidR="00C60683">
        <w:t xml:space="preserve">GeoPandas GeoDataFrames. </w:t>
      </w:r>
      <w:r w:rsidR="000A0291">
        <w:t>T</w:t>
      </w:r>
      <w:r w:rsidR="00D11D7F">
        <w:t xml:space="preserve">he spatial indexes of the GeoDataFrames </w:t>
      </w:r>
      <w:r w:rsidR="000A0291">
        <w:t>are used</w:t>
      </w:r>
      <w:r w:rsidR="00AC1258">
        <w:t xml:space="preserve"> </w:t>
      </w:r>
      <w:r w:rsidR="00D11D7F">
        <w:t xml:space="preserve">to quickly narrow down the candidates </w:t>
      </w:r>
      <w:r w:rsidR="002773F0">
        <w:t xml:space="preserve">for </w:t>
      </w:r>
      <w:r w:rsidR="00DA7736">
        <w:t>nearest</w:t>
      </w:r>
      <w:r w:rsidR="00D11D7F">
        <w:t xml:space="preserve"> edge </w:t>
      </w:r>
      <w:r w:rsidR="002773F0">
        <w:t xml:space="preserve">and </w:t>
      </w:r>
      <w:r w:rsidR="00D11D7F">
        <w:t xml:space="preserve">node </w:t>
      </w:r>
      <w:r w:rsidR="00FC09A4">
        <w:t xml:space="preserve">at </w:t>
      </w:r>
      <w:r w:rsidR="002773F0">
        <w:t>a given location</w:t>
      </w:r>
      <w:r w:rsidR="00D11D7F">
        <w:t xml:space="preserve">. </w:t>
      </w:r>
      <w:r w:rsidR="00DB5AD4">
        <w:t xml:space="preserve">Subsequently, the very nearest features are determined </w:t>
      </w:r>
      <w:r w:rsidR="002903C3">
        <w:t xml:space="preserve">by </w:t>
      </w:r>
      <w:r w:rsidR="00EE0DD8">
        <w:t xml:space="preserve">using </w:t>
      </w:r>
      <w:r w:rsidR="00C53741">
        <w:t xml:space="preserve">the </w:t>
      </w:r>
      <w:r w:rsidR="00DB5AD4">
        <w:t>geometrical distance functions from the Shapely package</w:t>
      </w:r>
      <w:r w:rsidR="007B0C4B">
        <w:t xml:space="preserve"> (3)</w:t>
      </w:r>
      <w:r w:rsidR="00DB5AD4">
        <w:t>.</w:t>
      </w:r>
      <w:r w:rsidR="00A57E8C">
        <w:t xml:space="preserve"> </w:t>
      </w:r>
    </w:p>
    <w:p w14:paraId="1A540EBC" w14:textId="52ACC6BD" w:rsidR="00C60683" w:rsidRDefault="00DA7736" w:rsidP="00F718A5">
      <w:r>
        <w:lastRenderedPageBreak/>
        <w:t xml:space="preserve">In most cases, the </w:t>
      </w:r>
      <w:r w:rsidR="00EF7663">
        <w:t xml:space="preserve">distance to the </w:t>
      </w:r>
      <w:r w:rsidR="00CA6F80">
        <w:t xml:space="preserve">nearest </w:t>
      </w:r>
      <w:r>
        <w:t xml:space="preserve">edge </w:t>
      </w:r>
      <w:r w:rsidR="00926086">
        <w:t xml:space="preserve">is </w:t>
      </w:r>
      <w:r w:rsidR="00EF7663">
        <w:t xml:space="preserve">smaller </w:t>
      </w:r>
      <w:r>
        <w:t xml:space="preserve">than </w:t>
      </w:r>
      <w:r w:rsidR="00EF7663">
        <w:t xml:space="preserve">to </w:t>
      </w:r>
      <w:r>
        <w:t xml:space="preserve">the </w:t>
      </w:r>
      <w:r w:rsidR="003D05DB">
        <w:t xml:space="preserve">nearest </w:t>
      </w:r>
      <w:r>
        <w:t xml:space="preserve">node. </w:t>
      </w:r>
      <w:r w:rsidR="00E263E2">
        <w:t>Then</w:t>
      </w:r>
      <w:r w:rsidR="00CA6F80">
        <w:t>, a new node need</w:t>
      </w:r>
      <w:r w:rsidR="001D21E6">
        <w:t>s</w:t>
      </w:r>
      <w:r w:rsidR="00CA6F80">
        <w:t xml:space="preserve"> to be created </w:t>
      </w:r>
      <w:r w:rsidR="00633C4E">
        <w:t xml:space="preserve">to the graph </w:t>
      </w:r>
      <w:r w:rsidR="00CA6F80">
        <w:t>at the nearest point on the nearest edge</w:t>
      </w:r>
      <w:r w:rsidR="00A20818">
        <w:t xml:space="preserve"> (4)</w:t>
      </w:r>
      <w:r w:rsidR="00CA6F80">
        <w:t>.</w:t>
      </w:r>
      <w:r w:rsidR="009942C0">
        <w:t xml:space="preserve"> </w:t>
      </w:r>
      <w:r w:rsidR="00D51764">
        <w:t>Subsequently</w:t>
      </w:r>
      <w:r w:rsidR="009942C0">
        <w:t>, two linking edges need</w:t>
      </w:r>
      <w:r w:rsidR="001D21E6">
        <w:t xml:space="preserve"> </w:t>
      </w:r>
      <w:r w:rsidR="009942C0">
        <w:t xml:space="preserve">to be </w:t>
      </w:r>
      <w:r w:rsidR="006217F8">
        <w:t xml:space="preserve">created </w:t>
      </w:r>
      <w:r w:rsidR="009942C0">
        <w:t xml:space="preserve">to </w:t>
      </w:r>
      <w:r w:rsidR="007C128F">
        <w:t xml:space="preserve">the graph to </w:t>
      </w:r>
      <w:r w:rsidR="009942C0">
        <w:t xml:space="preserve">connect the newly created node to the </w:t>
      </w:r>
      <w:r w:rsidR="00D51764">
        <w:t>origin and destination nodes of the nearest edge</w:t>
      </w:r>
      <w:r w:rsidR="00206469">
        <w:t xml:space="preserve"> (5)</w:t>
      </w:r>
      <w:r w:rsidR="001344BC">
        <w:t>.</w:t>
      </w:r>
      <w:r w:rsidR="005F7C90">
        <w:t xml:space="preserve"> </w:t>
      </w:r>
      <w:r w:rsidR="006C253E">
        <w:t xml:space="preserve">Again, </w:t>
      </w:r>
      <w:r w:rsidR="00F83056">
        <w:t xml:space="preserve">geometrical </w:t>
      </w:r>
      <w:r w:rsidR="006C253E">
        <w:t xml:space="preserve">functions from the Shapely package </w:t>
      </w:r>
      <w:r w:rsidR="007E4516">
        <w:t>are</w:t>
      </w:r>
      <w:r w:rsidR="006C253E">
        <w:t xml:space="preserve"> used in </w:t>
      </w:r>
      <w:r w:rsidR="00F83056">
        <w:t xml:space="preserve">splitting the edge at the nearest point. </w:t>
      </w:r>
      <w:r w:rsidR="005F7C90">
        <w:t xml:space="preserve">Contaminated distances with different noise levels </w:t>
      </w:r>
      <w:r w:rsidR="003727F1">
        <w:t xml:space="preserve">are </w:t>
      </w:r>
      <w:r w:rsidR="007C40F4">
        <w:t xml:space="preserve">then </w:t>
      </w:r>
      <w:r w:rsidR="00316966">
        <w:t>estimated</w:t>
      </w:r>
      <w:r w:rsidR="003C1DE3">
        <w:t xml:space="preserve"> </w:t>
      </w:r>
      <w:r w:rsidR="005F7C90">
        <w:t xml:space="preserve">for the linking edges as fractions of the contaminated distances of the nearest edge, </w:t>
      </w:r>
      <w:r w:rsidR="002B2C49">
        <w:t>by</w:t>
      </w:r>
      <w:r w:rsidR="005F7C90">
        <w:t xml:space="preserve"> the ratio of the length of the linking edge to the length of the nearest edge</w:t>
      </w:r>
      <w:r w:rsidR="00321D82">
        <w:t xml:space="preserve"> (6)</w:t>
      </w:r>
      <w:r w:rsidR="005F7C90">
        <w:t>.</w:t>
      </w:r>
      <w:r w:rsidR="001202A8">
        <w:t xml:space="preserve"> </w:t>
      </w:r>
      <w:r w:rsidR="00554FBA">
        <w:t xml:space="preserve">Then, </w:t>
      </w:r>
      <w:r w:rsidR="00FF32AD">
        <w:t xml:space="preserve">noise costs </w:t>
      </w:r>
      <w:r w:rsidR="00085F7F">
        <w:t xml:space="preserve">(by different noise sensitivity coefficients) </w:t>
      </w:r>
      <w:r w:rsidR="00FF32AD">
        <w:t xml:space="preserve">are calculated and updated to the edge attributes of the linking edges, allowing them to be used in the LCP analysis </w:t>
      </w:r>
      <w:r w:rsidR="004B4036">
        <w:t xml:space="preserve">in the same way </w:t>
      </w:r>
      <w:r w:rsidR="00FF32AD">
        <w:t>as all other edges</w:t>
      </w:r>
      <w:r w:rsidR="00D66529">
        <w:t xml:space="preserve"> (7)</w:t>
      </w:r>
      <w:r w:rsidR="00FF32AD">
        <w:t xml:space="preserve">. </w:t>
      </w:r>
    </w:p>
    <w:p w14:paraId="67846996" w14:textId="01365D51" w:rsidR="00F76B01" w:rsidRDefault="00EB3D16" w:rsidP="00EB3D16">
      <w:r>
        <w:t xml:space="preserve">The complete sequence of </w:t>
      </w:r>
      <w:r w:rsidR="001E286D">
        <w:t>higher-level</w:t>
      </w:r>
      <w:r w:rsidR="006879D5">
        <w:t xml:space="preserve"> </w:t>
      </w:r>
      <w:r>
        <w:t xml:space="preserve">actions </w:t>
      </w:r>
      <w:r w:rsidR="00D82E01">
        <w:t>included</w:t>
      </w:r>
      <w:r w:rsidR="00B11156">
        <w:t xml:space="preserve"> in</w:t>
      </w:r>
      <w:r>
        <w:t xml:space="preserve"> solving one </w:t>
      </w:r>
      <w:r w:rsidR="00A41C09">
        <w:t>quiet path routing</w:t>
      </w:r>
      <w:r>
        <w:t xml:space="preserve"> problem is illustrated in </w:t>
      </w:r>
      <w:r>
        <w:fldChar w:fldCharType="begin"/>
      </w:r>
      <w:r>
        <w:instrText xml:space="preserve"> REF _Ref9516858 \h </w:instrText>
      </w:r>
      <w:r>
        <w:fldChar w:fldCharType="separate"/>
      </w:r>
      <w:r w:rsidR="00205E1B" w:rsidRPr="00CC2F87">
        <w:t xml:space="preserve">Figure </w:t>
      </w:r>
      <w:r w:rsidR="00205E1B">
        <w:rPr>
          <w:noProof/>
        </w:rPr>
        <w:t>17</w:t>
      </w:r>
      <w:r>
        <w:fldChar w:fldCharType="end"/>
      </w:r>
      <w:r>
        <w:t>.</w:t>
      </w:r>
      <w:r w:rsidR="00897F08">
        <w:t xml:space="preserve"> </w:t>
      </w:r>
      <w:r w:rsidR="000710A8">
        <w:t xml:space="preserve">As illustrated, </w:t>
      </w:r>
      <w:r w:rsidR="007B2741">
        <w:t xml:space="preserve">after creating new nodes for origin and destination, </w:t>
      </w:r>
      <w:r w:rsidR="009449C3">
        <w:t xml:space="preserve">LCP analysis is </w:t>
      </w:r>
      <w:r w:rsidR="00EC1556">
        <w:t>carried out</w:t>
      </w:r>
      <w:r w:rsidR="009449C3">
        <w:t xml:space="preserve"> </w:t>
      </w:r>
      <w:r w:rsidR="00EC1556">
        <w:t>to find the</w:t>
      </w:r>
      <w:r w:rsidR="009449C3">
        <w:t xml:space="preserve"> shortest and a set of quiet paths</w:t>
      </w:r>
      <w:r w:rsidR="006C453C">
        <w:t xml:space="preserve"> for the given OD.</w:t>
      </w:r>
      <w:r w:rsidR="00385BFA">
        <w:t xml:space="preserve"> </w:t>
      </w:r>
      <w:r w:rsidR="00F60F0A">
        <w:t>First, t</w:t>
      </w:r>
      <w:r w:rsidR="00385BFA">
        <w:t>he shortest path is calculated by using length as the cost variable</w:t>
      </w:r>
      <w:r w:rsidR="00C60583">
        <w:t xml:space="preserve"> (8)</w:t>
      </w:r>
      <w:r w:rsidR="00385BFA">
        <w:t>.</w:t>
      </w:r>
      <w:r w:rsidR="009449C3">
        <w:t xml:space="preserve"> </w:t>
      </w:r>
      <w:r w:rsidR="00F60F0A">
        <w:t xml:space="preserve">Then, </w:t>
      </w:r>
      <w:r w:rsidR="00BF274B">
        <w:t xml:space="preserve">a set of </w:t>
      </w:r>
      <w:r w:rsidR="00EC1556">
        <w:t xml:space="preserve">quiet paths are calculated by </w:t>
      </w:r>
      <w:r w:rsidR="00FC167E">
        <w:t xml:space="preserve">the </w:t>
      </w:r>
      <w:r w:rsidR="000B72B3">
        <w:t xml:space="preserve">noise costs that were calculated to the graph </w:t>
      </w:r>
      <w:r w:rsidR="003B3630">
        <w:t xml:space="preserve">when </w:t>
      </w:r>
      <w:r w:rsidR="000B72B3">
        <w:t>the application was started</w:t>
      </w:r>
      <w:r w:rsidR="00C60583">
        <w:t xml:space="preserve"> (9)</w:t>
      </w:r>
      <w:r w:rsidR="00385BFA">
        <w:t>,</w:t>
      </w:r>
      <w:r w:rsidR="00267076">
        <w:t xml:space="preserve"> resulting a </w:t>
      </w:r>
      <w:r w:rsidR="00D10457">
        <w:t xml:space="preserve">collection </w:t>
      </w:r>
      <w:r w:rsidR="00267076">
        <w:t xml:space="preserve">of paths represented by sequences of node </w:t>
      </w:r>
      <w:r w:rsidR="00D10457">
        <w:t>ID</w:t>
      </w:r>
      <w:r w:rsidR="00267076">
        <w:t>s.</w:t>
      </w:r>
      <w:r w:rsidR="00F37AAF">
        <w:t xml:space="preserve"> </w:t>
      </w:r>
      <w:r w:rsidR="009922C3">
        <w:t xml:space="preserve">At this stage, the number of paths is equal to the number of noise sensitivity indexes. </w:t>
      </w:r>
      <w:r w:rsidR="00F37AAF">
        <w:t xml:space="preserve">Then, the respective edges </w:t>
      </w:r>
      <w:r w:rsidR="00BE3125">
        <w:t xml:space="preserve">of the paths </w:t>
      </w:r>
      <w:r w:rsidR="00F37AAF">
        <w:t>are fetched from the graph object</w:t>
      </w:r>
      <w:r w:rsidR="000174E0">
        <w:t xml:space="preserve"> by the </w:t>
      </w:r>
      <w:r w:rsidR="002F66C0">
        <w:t xml:space="preserve">sequences of </w:t>
      </w:r>
      <w:r w:rsidR="000174E0">
        <w:t xml:space="preserve">node </w:t>
      </w:r>
      <w:r w:rsidR="002F66C0">
        <w:t>ID</w:t>
      </w:r>
      <w:r w:rsidR="00841918">
        <w:t>s</w:t>
      </w:r>
      <w:r w:rsidR="00957D7E">
        <w:t xml:space="preserve"> (10)</w:t>
      </w:r>
      <w:r w:rsidR="00F37AAF">
        <w:t>.</w:t>
      </w:r>
      <w:r w:rsidR="00C6577F">
        <w:t xml:space="preserve"> </w:t>
      </w:r>
      <w:r w:rsidR="008C498F" w:rsidRPr="00CC2F87">
        <w:t>Subsequently</w:t>
      </w:r>
      <w:r w:rsidR="00C6577F">
        <w:t>, attributes of the edges are aggregated</w:t>
      </w:r>
      <w:r w:rsidR="0052173D">
        <w:t xml:space="preserve"> for each path</w:t>
      </w:r>
      <w:r w:rsidR="00C6577F">
        <w:t>.</w:t>
      </w:r>
      <w:r w:rsidR="0052173D">
        <w:t xml:space="preserve"> The line geometry of </w:t>
      </w:r>
      <w:r w:rsidR="00665702">
        <w:t>each</w:t>
      </w:r>
      <w:r w:rsidR="0052173D">
        <w:t xml:space="preserve"> path is constructed from the </w:t>
      </w:r>
      <w:r w:rsidR="0036206F">
        <w:t>separate</w:t>
      </w:r>
      <w:r w:rsidR="0052173D">
        <w:t xml:space="preserve"> line geometries of its edges</w:t>
      </w:r>
      <w:r w:rsidR="008878B1">
        <w:t xml:space="preserve"> (11)</w:t>
      </w:r>
      <w:r w:rsidR="0052173D">
        <w:t xml:space="preserve">. </w:t>
      </w:r>
      <w:r w:rsidR="007025D3">
        <w:t xml:space="preserve">Also, </w:t>
      </w:r>
      <w:r w:rsidR="00447E80">
        <w:t>total length</w:t>
      </w:r>
      <w:r w:rsidR="00FF36B6">
        <w:t>s</w:t>
      </w:r>
      <w:r w:rsidR="00447E80">
        <w:t xml:space="preserve"> and </w:t>
      </w:r>
      <w:r w:rsidR="00391925">
        <w:t xml:space="preserve">contaminated distances with different noise levels and statistics on </w:t>
      </w:r>
      <w:r w:rsidR="007025D3">
        <w:t>dynamic noise exposure</w:t>
      </w:r>
      <w:r w:rsidR="00575887">
        <w:t xml:space="preserve"> </w:t>
      </w:r>
      <w:r w:rsidR="00336B23">
        <w:t xml:space="preserve">(see chapter 3.5.4) </w:t>
      </w:r>
      <w:r w:rsidR="007025D3">
        <w:t xml:space="preserve">are calculated from </w:t>
      </w:r>
      <w:r w:rsidR="00311D13">
        <w:t xml:space="preserve">the </w:t>
      </w:r>
      <w:r w:rsidR="007025D3">
        <w:t>aggregated edge attributes</w:t>
      </w:r>
      <w:r w:rsidR="00264066">
        <w:t xml:space="preserve"> (12)</w:t>
      </w:r>
      <w:r w:rsidR="007F7AA2">
        <w:t>.</w:t>
      </w:r>
      <w:r w:rsidR="00336B23">
        <w:t xml:space="preserve"> </w:t>
      </w:r>
    </w:p>
    <w:p w14:paraId="50892940" w14:textId="080A4E9D" w:rsidR="00F37AAF" w:rsidRDefault="00391925" w:rsidP="00EB3D16">
      <w:r>
        <w:t xml:space="preserve">Finally, </w:t>
      </w:r>
      <w:r w:rsidR="00F76B01">
        <w:t>paths having unique geometry are filtered</w:t>
      </w:r>
      <w:r w:rsidR="00770303">
        <w:t xml:space="preserve"> out</w:t>
      </w:r>
      <w:r w:rsidR="00F76B01">
        <w:t xml:space="preserve"> from the full set of (quiet) paths. </w:t>
      </w:r>
      <w:r w:rsidR="00A72675">
        <w:t>The filtering is done in two phases</w:t>
      </w:r>
      <w:r w:rsidR="00B71099">
        <w:t>.</w:t>
      </w:r>
      <w:r w:rsidR="00A72675">
        <w:t xml:space="preserve"> </w:t>
      </w:r>
      <w:r w:rsidR="00B71099">
        <w:t>F</w:t>
      </w:r>
      <w:r w:rsidR="00A72675">
        <w:t>irst</w:t>
      </w:r>
      <w:r w:rsidR="00770303">
        <w:t>,</w:t>
      </w:r>
      <w:r w:rsidR="00A72675">
        <w:t xml:space="preserve"> the paths having exactly same length are filtered out</w:t>
      </w:r>
      <w:r w:rsidR="00C262D7">
        <w:t xml:space="preserve"> (13)</w:t>
      </w:r>
      <w:r w:rsidR="00A72675">
        <w:t xml:space="preserve">. Then, </w:t>
      </w:r>
      <w:r w:rsidR="0039449D">
        <w:t xml:space="preserve">a simple overlay analysis is </w:t>
      </w:r>
      <w:r w:rsidR="00C63FA3">
        <w:t>performed</w:t>
      </w:r>
      <w:r w:rsidR="0039449D">
        <w:t xml:space="preserve"> to </w:t>
      </w:r>
      <w:r w:rsidR="00E93284">
        <w:t xml:space="preserve">filter out paths </w:t>
      </w:r>
      <w:r w:rsidR="00DB47FF">
        <w:t xml:space="preserve">with </w:t>
      </w:r>
      <w:r w:rsidR="00E93284">
        <w:t>nearly identical geometries</w:t>
      </w:r>
      <w:r w:rsidR="00C63FA3">
        <w:t xml:space="preserve"> (14)</w:t>
      </w:r>
      <w:r w:rsidR="0027230B">
        <w:t>.</w:t>
      </w:r>
      <w:r w:rsidR="00D50863">
        <w:t xml:space="preserve"> </w:t>
      </w:r>
      <w:r w:rsidR="0027230B">
        <w:t xml:space="preserve">For </w:t>
      </w:r>
      <w:r w:rsidR="007034B7">
        <w:t>one path at a time</w:t>
      </w:r>
      <w:r w:rsidR="0027230B">
        <w:t xml:space="preserve">, all </w:t>
      </w:r>
      <w:r w:rsidR="0057077A">
        <w:t xml:space="preserve">paths </w:t>
      </w:r>
      <w:r w:rsidR="0027230B">
        <w:t xml:space="preserve">that </w:t>
      </w:r>
      <w:r w:rsidR="000227E7">
        <w:t>fall</w:t>
      </w:r>
      <w:r w:rsidR="0027230B">
        <w:t xml:space="preserve"> completely within a </w:t>
      </w:r>
      <w:r w:rsidR="00D50863">
        <w:t xml:space="preserve">30 m radius </w:t>
      </w:r>
      <w:r w:rsidR="0027230B">
        <w:t xml:space="preserve">(buffer) around </w:t>
      </w:r>
      <w:r w:rsidR="001B5C54">
        <w:t xml:space="preserve">the path </w:t>
      </w:r>
      <w:r w:rsidR="0027230B">
        <w:t xml:space="preserve">are </w:t>
      </w:r>
      <w:r w:rsidR="004B2EE8">
        <w:t>collected</w:t>
      </w:r>
      <w:r w:rsidR="0027230B">
        <w:t>.</w:t>
      </w:r>
      <w:r w:rsidR="00D50863">
        <w:t xml:space="preserve"> </w:t>
      </w:r>
      <w:r w:rsidR="00735C10">
        <w:t xml:space="preserve">The </w:t>
      </w:r>
      <w:r w:rsidR="004B2EE8">
        <w:t xml:space="preserve">collected </w:t>
      </w:r>
      <w:r w:rsidR="00735C10">
        <w:t>paths must also have</w:t>
      </w:r>
      <w:r w:rsidR="006F41DF">
        <w:t xml:space="preserve"> a</w:t>
      </w:r>
      <w:r w:rsidR="00735C10">
        <w:t xml:space="preserve"> length difference of </w:t>
      </w:r>
      <w:r w:rsidR="007B03FD">
        <w:t xml:space="preserve">less than </w:t>
      </w:r>
      <w:r w:rsidR="00FE4612">
        <w:t>30</w:t>
      </w:r>
      <w:r w:rsidR="00735C10">
        <w:t xml:space="preserve"> m. Then</w:t>
      </w:r>
      <w:r w:rsidR="000227E7">
        <w:t xml:space="preserve">, the best path of the </w:t>
      </w:r>
      <w:r w:rsidR="002147B8">
        <w:t xml:space="preserve">collection </w:t>
      </w:r>
      <w:r w:rsidR="000227E7">
        <w:t xml:space="preserve">is determined by the </w:t>
      </w:r>
      <w:r w:rsidR="009D2003">
        <w:t>normalized noise exposure index</w:t>
      </w:r>
      <w:r w:rsidR="00FF0F47">
        <w:t xml:space="preserve"> (see </w:t>
      </w:r>
      <w:r w:rsidR="0049234D">
        <w:t>3.5.4</w:t>
      </w:r>
      <w:r w:rsidR="009D2003">
        <w:t xml:space="preserve">). Only the best path of </w:t>
      </w:r>
      <w:r w:rsidR="00A44576">
        <w:t xml:space="preserve">the </w:t>
      </w:r>
      <w:r w:rsidR="001E2A2C">
        <w:t>collection</w:t>
      </w:r>
      <w:r w:rsidR="009D2003">
        <w:t xml:space="preserve"> is </w:t>
      </w:r>
      <w:r w:rsidR="00A37EB5">
        <w:t xml:space="preserve">retained, and others are discarded. </w:t>
      </w:r>
      <w:r w:rsidR="002A233F">
        <w:t xml:space="preserve">Iterating the filtering </w:t>
      </w:r>
      <w:r w:rsidR="00853E68">
        <w:t xml:space="preserve">results </w:t>
      </w:r>
      <w:r w:rsidR="008B7415">
        <w:t>a set of fewer but geometrically more unique paths</w:t>
      </w:r>
      <w:r w:rsidR="009D2003">
        <w:t>.</w:t>
      </w:r>
      <w:r w:rsidR="00A365B1">
        <w:t xml:space="preserve"> </w:t>
      </w:r>
      <w:r w:rsidR="00B94055">
        <w:t xml:space="preserve">One of the desired </w:t>
      </w:r>
      <w:r w:rsidR="00183ED2">
        <w:t>effects</w:t>
      </w:r>
      <w:r w:rsidR="00B94055">
        <w:t xml:space="preserve"> of this filtering step is to </w:t>
      </w:r>
      <w:r w:rsidR="00BA37E5">
        <w:t>discard</w:t>
      </w:r>
      <w:r w:rsidR="00B94055">
        <w:t xml:space="preserve"> one of the two paths that </w:t>
      </w:r>
      <w:r w:rsidR="003144AF">
        <w:t xml:space="preserve">use </w:t>
      </w:r>
      <w:r w:rsidR="00B94055">
        <w:t xml:space="preserve">the same road but different </w:t>
      </w:r>
      <w:r w:rsidR="00746892">
        <w:t>sidewalks</w:t>
      </w:r>
      <w:r w:rsidR="00B94055">
        <w:t xml:space="preserve"> </w:t>
      </w:r>
      <w:r w:rsidR="005D3B86">
        <w:t xml:space="preserve">by </w:t>
      </w:r>
      <w:r w:rsidR="00B94055">
        <w:t>it.</w:t>
      </w:r>
      <w:r w:rsidR="007A7FCB">
        <w:t xml:space="preserve"> </w:t>
      </w:r>
      <w:r w:rsidR="000631D1">
        <w:t xml:space="preserve">Another </w:t>
      </w:r>
      <w:r w:rsidR="00E73593">
        <w:t xml:space="preserve">one is to discard the </w:t>
      </w:r>
      <w:r w:rsidR="00DF5FD2">
        <w:t>path that use</w:t>
      </w:r>
      <w:r w:rsidR="00704AF0">
        <w:t>s</w:t>
      </w:r>
      <w:r w:rsidR="00DF5FD2">
        <w:t xml:space="preserve"> </w:t>
      </w:r>
      <w:r w:rsidR="003E61B0">
        <w:t>the</w:t>
      </w:r>
      <w:r w:rsidR="00DF5FD2">
        <w:t xml:space="preserve"> center line of </w:t>
      </w:r>
      <w:r w:rsidR="00746892">
        <w:t>a road</w:t>
      </w:r>
      <w:r w:rsidR="00E73593">
        <w:t xml:space="preserve"> if there is</w:t>
      </w:r>
      <w:r w:rsidR="00D72827">
        <w:t xml:space="preserve"> an alternative</w:t>
      </w:r>
      <w:r w:rsidR="00DF5FD2">
        <w:t xml:space="preserve"> path using an adjacent sidewalk</w:t>
      </w:r>
      <w:r w:rsidR="00746892">
        <w:t>.</w:t>
      </w:r>
      <w:r w:rsidR="000631D1">
        <w:t xml:space="preserve"> </w:t>
      </w:r>
      <w:r w:rsidR="007A7FCB">
        <w:t xml:space="preserve">The shortest path is also included in this filtering process, </w:t>
      </w:r>
      <w:r w:rsidR="00E878AA">
        <w:t xml:space="preserve">and hence may </w:t>
      </w:r>
      <w:r w:rsidR="005E0FC1">
        <w:t>get</w:t>
      </w:r>
      <w:r w:rsidR="00E878AA">
        <w:t xml:space="preserve"> </w:t>
      </w:r>
      <w:r w:rsidR="005D1225">
        <w:t>“</w:t>
      </w:r>
      <w:r w:rsidR="00E878AA">
        <w:t>replaced</w:t>
      </w:r>
      <w:r w:rsidR="005D1225">
        <w:t>”</w:t>
      </w:r>
      <w:r w:rsidR="00E878AA">
        <w:t xml:space="preserve"> with a</w:t>
      </w:r>
      <w:r w:rsidR="0031783D">
        <w:t xml:space="preserve"> nearly identical</w:t>
      </w:r>
      <w:r w:rsidR="00E878AA">
        <w:t xml:space="preserve"> quiet path.</w:t>
      </w:r>
      <w:r w:rsidR="00C53D0D">
        <w:t xml:space="preserve"> </w:t>
      </w:r>
    </w:p>
    <w:p w14:paraId="32659DEC" w14:textId="623E8268" w:rsidR="009F40D8" w:rsidRPr="009F40D8" w:rsidRDefault="00CC6A0E" w:rsidP="009F40D8">
      <w:r>
        <w:lastRenderedPageBreak/>
        <w:t xml:space="preserve">Once the paths are fully processed, they are returned either as a GeoPandas GeoDataFrame or GeoJSON. </w:t>
      </w:r>
      <w:r w:rsidR="00111ABD">
        <w:t xml:space="preserve">The first format was </w:t>
      </w:r>
      <w:r w:rsidR="00EE0EE6">
        <w:t>used</w:t>
      </w:r>
      <w:r w:rsidR="00111ABD">
        <w:t xml:space="preserve"> in the assessment of pedestrians’ exposure to traffic noise and the second one </w:t>
      </w:r>
      <w:r w:rsidR="00EE0EE6">
        <w:t>in</w:t>
      </w:r>
      <w:r w:rsidR="00111ABD">
        <w:t xml:space="preserve"> </w:t>
      </w:r>
      <w:r w:rsidR="00410895">
        <w:t xml:space="preserve">used in </w:t>
      </w:r>
      <w:r w:rsidR="00111ABD">
        <w:t xml:space="preserve">the </w:t>
      </w:r>
      <w:r w:rsidR="007D60DA">
        <w:t>web-based quiet path application programming interface (</w:t>
      </w:r>
      <w:r w:rsidR="00A21346">
        <w:t xml:space="preserve">i.e. </w:t>
      </w:r>
      <w:r w:rsidR="007D60DA">
        <w:t>quiet path</w:t>
      </w:r>
      <w:r w:rsidR="007B5A14">
        <w:t xml:space="preserve"> routing</w:t>
      </w:r>
      <w:r w:rsidR="007D60DA">
        <w:t xml:space="preserve"> API).</w:t>
      </w:r>
      <w:r w:rsidR="00D841F7">
        <w:t xml:space="preserve"> </w:t>
      </w:r>
      <w:r w:rsidR="007D4267">
        <w:t>The</w:t>
      </w:r>
      <w:r w:rsidR="008A6C21">
        <w:t xml:space="preserve"> </w:t>
      </w:r>
      <w:r w:rsidR="007D4267">
        <w:t xml:space="preserve">attributes </w:t>
      </w:r>
      <w:r w:rsidR="008A6C21">
        <w:t xml:space="preserve">and schema </w:t>
      </w:r>
      <w:r w:rsidR="007D4267">
        <w:t xml:space="preserve">of the </w:t>
      </w:r>
      <w:r w:rsidR="00004DDF">
        <w:t xml:space="preserve">short and quiet </w:t>
      </w:r>
      <w:r w:rsidR="007D4267">
        <w:t xml:space="preserve">paths are described further </w:t>
      </w:r>
      <w:r w:rsidR="00D841F7">
        <w:t xml:space="preserve">in the </w:t>
      </w:r>
      <w:r w:rsidR="00B60ECB">
        <w:t xml:space="preserve">next chapter (3.5.4) and in the </w:t>
      </w:r>
      <w:r w:rsidR="00D841F7">
        <w:t>documentation of the quiet path API (</w:t>
      </w:r>
      <w:r w:rsidR="00EC4ECD">
        <w:t xml:space="preserve">see </w:t>
      </w:r>
      <w:r w:rsidR="00493E87">
        <w:t>3</w:t>
      </w:r>
      <w:r w:rsidR="00D841F7">
        <w:t>.</w:t>
      </w:r>
      <w:r w:rsidR="00493E87">
        <w:t>4</w:t>
      </w:r>
      <w:r w:rsidR="00C10BFD">
        <w:t>).</w:t>
      </w:r>
      <w:r w:rsidR="00DA777A">
        <w:t xml:space="preserve"> </w:t>
      </w:r>
    </w:p>
    <w:p w14:paraId="555F1A3F" w14:textId="77777777" w:rsidR="00415067" w:rsidRPr="00CC2F87" w:rsidRDefault="00415067" w:rsidP="008E3A25">
      <w:pPr>
        <w:keepNext/>
        <w:spacing w:before="360" w:after="0"/>
      </w:pPr>
      <w:r w:rsidRPr="00CC2F87">
        <w:rPr>
          <w:noProof/>
        </w:rPr>
        <w:drawing>
          <wp:inline distT="0" distB="0" distL="0" distR="0" wp14:anchorId="690C4F23" wp14:editId="42BF4E70">
            <wp:extent cx="5195665" cy="6021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5665" cy="6021466"/>
                    </a:xfrm>
                    <a:prstGeom prst="rect">
                      <a:avLst/>
                    </a:prstGeom>
                    <a:ln>
                      <a:noFill/>
                    </a:ln>
                  </pic:spPr>
                </pic:pic>
              </a:graphicData>
            </a:graphic>
          </wp:inline>
        </w:drawing>
      </w:r>
    </w:p>
    <w:p w14:paraId="0DB5D869" w14:textId="16035D6F" w:rsidR="008330B4" w:rsidRPr="00CC2F87" w:rsidRDefault="00415067" w:rsidP="00020EA1">
      <w:pPr>
        <w:pStyle w:val="Caption"/>
      </w:pPr>
      <w:bookmarkStart w:id="69" w:name="_Ref9516858"/>
      <w:bookmarkStart w:id="70" w:name="_Toc37690013"/>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7</w:t>
      </w:r>
      <w:r w:rsidR="004F023F" w:rsidRPr="00CC2F87">
        <w:fldChar w:fldCharType="end"/>
      </w:r>
      <w:bookmarkEnd w:id="69"/>
      <w:r w:rsidRPr="00CC2F87">
        <w:t xml:space="preserve">. </w:t>
      </w:r>
      <w:r w:rsidR="00BD6721">
        <w:t>The sequence of</w:t>
      </w:r>
      <w:r w:rsidR="00861EB0">
        <w:t xml:space="preserve"> </w:t>
      </w:r>
      <w:r w:rsidR="006F1010">
        <w:t>high-level</w:t>
      </w:r>
      <w:r w:rsidR="00BD6721">
        <w:t xml:space="preserve"> actions </w:t>
      </w:r>
      <w:r w:rsidR="005D2E78">
        <w:t>included in</w:t>
      </w:r>
      <w:r w:rsidR="00BD6721">
        <w:t xml:space="preserve"> solving </w:t>
      </w:r>
      <w:r w:rsidR="008E3A25">
        <w:t>a regular</w:t>
      </w:r>
      <w:r w:rsidR="00BD6721">
        <w:t xml:space="preserve"> </w:t>
      </w:r>
      <w:r w:rsidR="0040184E">
        <w:t xml:space="preserve">pathfinding </w:t>
      </w:r>
      <w:r w:rsidR="00BD6721">
        <w:t>problem</w:t>
      </w:r>
      <w:r w:rsidR="0040184E">
        <w:t xml:space="preserve"> with quiet path routing application</w:t>
      </w:r>
      <w:r w:rsidRPr="00CC2F87">
        <w:t>.</w:t>
      </w:r>
      <w:bookmarkEnd w:id="70"/>
    </w:p>
    <w:p w14:paraId="6AD7E744" w14:textId="41A6B557" w:rsidR="00A27CC8" w:rsidRPr="00CC2F87" w:rsidRDefault="002F6E97" w:rsidP="00A27CC8">
      <w:pPr>
        <w:pStyle w:val="Heading3"/>
      </w:pPr>
      <w:bookmarkStart w:id="71" w:name="_Toc37689970"/>
      <w:r>
        <w:t xml:space="preserve">Noise exposure assessment </w:t>
      </w:r>
      <w:r w:rsidR="00D2693F" w:rsidRPr="00CC2F87">
        <w:t xml:space="preserve">of </w:t>
      </w:r>
      <w:r w:rsidR="00A14980" w:rsidRPr="00CC2F87">
        <w:t>short and quiet paths</w:t>
      </w:r>
      <w:bookmarkEnd w:id="71"/>
    </w:p>
    <w:p w14:paraId="29F8B39C" w14:textId="454B4737" w:rsidR="00D36338" w:rsidRDefault="00B56EB5" w:rsidP="00C37FF9">
      <w:r w:rsidRPr="00CC2F87">
        <w:lastRenderedPageBreak/>
        <w:t xml:space="preserve">A set of metrics </w:t>
      </w:r>
      <w:r w:rsidR="00F3700C">
        <w:t xml:space="preserve">and indexes </w:t>
      </w:r>
      <w:r w:rsidRPr="00CC2F87">
        <w:t>was developed</w:t>
      </w:r>
      <w:r w:rsidR="006F1010">
        <w:t xml:space="preserve"> for </w:t>
      </w:r>
      <w:r w:rsidR="00F3700C">
        <w:t xml:space="preserve">assessing </w:t>
      </w:r>
      <w:r w:rsidR="006F1010">
        <w:t xml:space="preserve">dynamic </w:t>
      </w:r>
      <w:r w:rsidR="002A7CE8" w:rsidRPr="00CC2F87">
        <w:t>exposure</w:t>
      </w:r>
      <w:r w:rsidR="00586592">
        <w:t xml:space="preserve"> </w:t>
      </w:r>
      <w:r w:rsidR="002A7CE8" w:rsidRPr="00CC2F87">
        <w:t xml:space="preserve">to traffic noise </w:t>
      </w:r>
      <w:r w:rsidR="00F3700C">
        <w:t xml:space="preserve">on </w:t>
      </w:r>
      <w:r w:rsidR="00E426C9">
        <w:t>short and quiet paths</w:t>
      </w:r>
      <w:r w:rsidR="00D7290A">
        <w:t xml:space="preserve"> (</w:t>
      </w:r>
      <w:r w:rsidR="00D7290A" w:rsidRPr="00CC2F87">
        <w:fldChar w:fldCharType="begin"/>
      </w:r>
      <w:r w:rsidR="00D7290A" w:rsidRPr="00CC2F87">
        <w:instrText xml:space="preserve"> REF _Ref9592438 \h </w:instrText>
      </w:r>
      <w:r w:rsidR="00D7290A">
        <w:instrText xml:space="preserve"> \* MERGEFORMAT </w:instrText>
      </w:r>
      <w:r w:rsidR="00D7290A" w:rsidRPr="00CC2F87">
        <w:fldChar w:fldCharType="separate"/>
      </w:r>
      <w:r w:rsidR="00205E1B" w:rsidRPr="00CC2F87">
        <w:rPr>
          <w:noProof/>
        </w:rPr>
        <w:t>Table</w:t>
      </w:r>
      <w:r w:rsidR="00205E1B" w:rsidRPr="00CC2F87">
        <w:t xml:space="preserve"> </w:t>
      </w:r>
      <w:r w:rsidR="00205E1B">
        <w:rPr>
          <w:noProof/>
        </w:rPr>
        <w:t>4</w:t>
      </w:r>
      <w:r w:rsidR="00D7290A" w:rsidRPr="00CC2F87">
        <w:fldChar w:fldCharType="end"/>
      </w:r>
      <w:r w:rsidR="00D7290A" w:rsidRPr="00CC2F87">
        <w:t>)</w:t>
      </w:r>
      <w:r w:rsidR="002A7CE8" w:rsidRPr="00CC2F87">
        <w:t xml:space="preserve">. </w:t>
      </w:r>
      <w:r w:rsidR="00321682">
        <w:t>T</w:t>
      </w:r>
      <w:r w:rsidR="00F3700C">
        <w:t xml:space="preserve">he indexes defined in this chapter play a key role in comparing alternative quiet and short paths both in the </w:t>
      </w:r>
      <w:r w:rsidR="003942D3">
        <w:t xml:space="preserve">web-based </w:t>
      </w:r>
      <w:r w:rsidR="00F3700C">
        <w:t xml:space="preserve">quiet path route planner and in the analysis </w:t>
      </w:r>
      <w:r w:rsidR="003942D3">
        <w:t xml:space="preserve">of </w:t>
      </w:r>
      <w:r w:rsidR="00F3700C">
        <w:t>pedestrians’ opportunities to reduce exposure to traffic noise</w:t>
      </w:r>
      <w:r w:rsidR="000B4FC2">
        <w:t xml:space="preserve"> (i.e. achievable reductions in traffic noise exposure)</w:t>
      </w:r>
      <w:r w:rsidR="00F3700C">
        <w:t xml:space="preserve">. </w:t>
      </w:r>
      <w:r w:rsidR="00050182" w:rsidRPr="00CC2F87">
        <w:t xml:space="preserve">The challenge in developing such indexes was </w:t>
      </w:r>
      <w:r w:rsidR="00D56DE6" w:rsidRPr="00CC2F87">
        <w:t>compressing</w:t>
      </w:r>
      <w:r w:rsidR="00511611">
        <w:t xml:space="preserve"> the</w:t>
      </w:r>
      <w:r w:rsidR="00D56DE6" w:rsidRPr="00CC2F87">
        <w:t xml:space="preserve"> information </w:t>
      </w:r>
      <w:r w:rsidR="001A7844">
        <w:t xml:space="preserve">from </w:t>
      </w:r>
      <w:r w:rsidR="00D56DE6" w:rsidRPr="00CC2F87">
        <w:t xml:space="preserve">contaminated distances </w:t>
      </w:r>
      <w:r w:rsidR="00A93924">
        <w:t>with</w:t>
      </w:r>
      <w:r w:rsidR="00D56DE6" w:rsidRPr="00CC2F87">
        <w:t xml:space="preserve"> different traffic noise levels</w:t>
      </w:r>
      <w:r w:rsidR="004E1771">
        <w:t xml:space="preserve"> (ED</w:t>
      </w:r>
      <w:r w:rsidR="004E1771" w:rsidRPr="004E1771">
        <w:rPr>
          <w:vertAlign w:val="subscript"/>
        </w:rPr>
        <w:t>d</w:t>
      </w:r>
      <w:r w:rsidR="004E1771">
        <w:rPr>
          <w:vertAlign w:val="subscript"/>
        </w:rPr>
        <w:t>B</w:t>
      </w:r>
      <w:r w:rsidR="004E1771" w:rsidRPr="004E1771">
        <w:rPr>
          <w:vertAlign w:val="subscript"/>
        </w:rPr>
        <w:t>i</w:t>
      </w:r>
      <w:r w:rsidR="004E1771">
        <w:t>)</w:t>
      </w:r>
      <w:r w:rsidR="00B25B70">
        <w:rPr>
          <w:rFonts w:eastAsiaTheme="minorEastAsia"/>
          <w:sz w:val="20"/>
          <w:szCs w:val="22"/>
        </w:rPr>
        <w:t xml:space="preserve"> </w:t>
      </w:r>
      <w:r w:rsidR="00EF188D">
        <w:t>to</w:t>
      </w:r>
      <w:r w:rsidR="0004195C">
        <w:t xml:space="preserve"> </w:t>
      </w:r>
      <w:r w:rsidR="007F3DBE">
        <w:t xml:space="preserve">simple but descriptive </w:t>
      </w:r>
      <w:r w:rsidR="0004195C">
        <w:t>indexes</w:t>
      </w:r>
      <w:r w:rsidR="0094265D">
        <w:t xml:space="preserve"> </w:t>
      </w:r>
      <w:r w:rsidR="00F83CED">
        <w:t>of</w:t>
      </w:r>
      <w:r w:rsidR="0094265D">
        <w:t xml:space="preserve"> traffic noise exposure</w:t>
      </w:r>
      <w:r w:rsidR="00D56DE6" w:rsidRPr="00CC2F87">
        <w:t>.</w:t>
      </w:r>
      <w:r w:rsidR="00F3700C">
        <w:t xml:space="preserve"> </w:t>
      </w:r>
    </w:p>
    <w:p w14:paraId="7F4FC54A" w14:textId="165DCFEB" w:rsidR="00D36338" w:rsidRDefault="00D36338" w:rsidP="00C37FF9">
      <w:r>
        <w:t xml:space="preserve">The simplest of the </w:t>
      </w:r>
      <w:r w:rsidR="006523EB">
        <w:t>indexes</w:t>
      </w:r>
      <w:r>
        <w:t xml:space="preserve"> (</w:t>
      </w:r>
      <w:r w:rsidR="004E1771">
        <w:t>ED</w:t>
      </w:r>
      <w:r w:rsidR="004E1771">
        <w:rPr>
          <w:vertAlign w:val="subscript"/>
        </w:rPr>
        <w:t>+dB</w:t>
      </w:r>
      <w:r w:rsidR="004E1771" w:rsidRPr="004E1771">
        <w:rPr>
          <w:vertAlign w:val="subscript"/>
        </w:rPr>
        <w:t>i</w:t>
      </w:r>
      <w:r w:rsidR="004E1771">
        <w:t xml:space="preserve"> - </w:t>
      </w:r>
      <w:r w:rsidR="00A83BB9">
        <w:t xml:space="preserve">Equation </w:t>
      </w:r>
      <w:r w:rsidR="00A83BB9">
        <w:fldChar w:fldCharType="begin"/>
      </w:r>
      <w:r w:rsidR="00A83BB9">
        <w:instrText xml:space="preserve"> REF _Ref33867374 \h </w:instrText>
      </w:r>
      <w:r w:rsidR="00A83BB9">
        <w:fldChar w:fldCharType="separate"/>
      </w:r>
      <w:r w:rsidR="00205E1B">
        <w:rPr>
          <w:noProof/>
        </w:rPr>
        <w:t>6</w:t>
      </w:r>
      <w:r w:rsidR="00A83BB9">
        <w:fldChar w:fldCharType="end"/>
      </w:r>
      <w:r>
        <w:t xml:space="preserve">) </w:t>
      </w:r>
      <w:r w:rsidR="004E1771">
        <w:t>describes</w:t>
      </w:r>
      <w:r>
        <w:t xml:space="preserve"> </w:t>
      </w:r>
      <w:r w:rsidR="00AD45A0">
        <w:t xml:space="preserve">the total </w:t>
      </w:r>
      <w:r>
        <w:t>cumulative contaminated distance</w:t>
      </w:r>
      <w:r w:rsidR="00A14945">
        <w:t xml:space="preserve"> </w:t>
      </w:r>
      <w:r w:rsidR="00DE1972">
        <w:t xml:space="preserve">(i.e. distance of exposure) </w:t>
      </w:r>
      <w:r>
        <w:t xml:space="preserve">with noise levels higher than </w:t>
      </w:r>
      <w:r w:rsidR="00EA7B62">
        <w:t xml:space="preserve">a </w:t>
      </w:r>
      <w:r>
        <w:t>fixed threshold</w:t>
      </w:r>
      <w:r w:rsidR="00100D60">
        <w:t>, for example the</w:t>
      </w:r>
      <w:r w:rsidR="00A14945">
        <w:t xml:space="preserve"> exposure to noise levels higher than 65 dB</w:t>
      </w:r>
      <w:r>
        <w:t xml:space="preserve">. </w:t>
      </w:r>
      <w:r w:rsidR="00AD45A0">
        <w:t xml:space="preserve">Then, </w:t>
      </w:r>
      <w:r w:rsidR="00B52E62">
        <w:t>the</w:t>
      </w:r>
      <w:r w:rsidR="00AD45A0">
        <w:t xml:space="preserve"> ratio </w:t>
      </w:r>
      <w:r w:rsidR="003A69FF">
        <w:t>of</w:t>
      </w:r>
      <w:r w:rsidR="00620C5C">
        <w:t xml:space="preserve"> ED</w:t>
      </w:r>
      <w:r w:rsidR="00D32FFA">
        <w:rPr>
          <w:vertAlign w:val="subscript"/>
        </w:rPr>
        <w:t>+d</w:t>
      </w:r>
      <w:r w:rsidR="00620C5C">
        <w:rPr>
          <w:vertAlign w:val="subscript"/>
        </w:rPr>
        <w:t>B</w:t>
      </w:r>
      <w:r w:rsidR="00620C5C" w:rsidRPr="004E1771">
        <w:rPr>
          <w:vertAlign w:val="subscript"/>
        </w:rPr>
        <w:t>i</w:t>
      </w:r>
      <w:r w:rsidR="003A69FF">
        <w:t xml:space="preserve"> to </w:t>
      </w:r>
      <w:r w:rsidR="00D32FFA">
        <w:t xml:space="preserve">the </w:t>
      </w:r>
      <w:r w:rsidR="003A69FF">
        <w:t xml:space="preserve">total length of </w:t>
      </w:r>
      <w:r w:rsidR="00C65839">
        <w:t>a</w:t>
      </w:r>
      <w:r w:rsidR="003A69FF">
        <w:t xml:space="preserve"> path can be calculated as</w:t>
      </w:r>
      <w:r w:rsidR="0003107E">
        <w:t xml:space="preserve"> </w:t>
      </w:r>
      <w:r w:rsidR="00233DA8">
        <w:t xml:space="preserve">a </w:t>
      </w:r>
      <w:r w:rsidR="0003107E" w:rsidRPr="00A20463">
        <w:rPr>
          <w:i/>
          <w:iCs/>
        </w:rPr>
        <w:t>dB-specific</w:t>
      </w:r>
      <w:r w:rsidR="003A69FF">
        <w:t xml:space="preserve"> </w:t>
      </w:r>
      <w:r w:rsidR="009B7D0C" w:rsidRPr="00523FCC">
        <w:rPr>
          <w:i/>
          <w:iCs/>
        </w:rPr>
        <w:t>noise</w:t>
      </w:r>
      <w:r w:rsidR="009B7D0C">
        <w:t xml:space="preserve"> </w:t>
      </w:r>
      <w:r w:rsidR="003C7A2D" w:rsidRPr="005E1821">
        <w:rPr>
          <w:i/>
          <w:iCs/>
        </w:rPr>
        <w:t xml:space="preserve">exposure </w:t>
      </w:r>
      <w:r w:rsidR="005E1821" w:rsidRPr="005E1821">
        <w:rPr>
          <w:i/>
          <w:iCs/>
        </w:rPr>
        <w:t>ratio</w:t>
      </w:r>
      <w:r w:rsidR="005E1821">
        <w:t xml:space="preserve"> </w:t>
      </w:r>
      <w:r w:rsidR="003A69FF">
        <w:t>(</w:t>
      </w:r>
      <w:r w:rsidR="007023DC">
        <w:t>ER</w:t>
      </w:r>
      <w:r w:rsidR="007023DC">
        <w:rPr>
          <w:vertAlign w:val="subscript"/>
        </w:rPr>
        <w:t xml:space="preserve">+dBi </w:t>
      </w:r>
      <w:r w:rsidR="007023DC">
        <w:t xml:space="preserve">- </w:t>
      </w:r>
      <w:r w:rsidR="00A83BB9">
        <w:t xml:space="preserve">Equation </w:t>
      </w:r>
      <w:r w:rsidR="00A83BB9">
        <w:fldChar w:fldCharType="begin"/>
      </w:r>
      <w:r w:rsidR="00A83BB9">
        <w:instrText xml:space="preserve"> REF _Ref33867425 \h </w:instrText>
      </w:r>
      <w:r w:rsidR="00A83BB9">
        <w:fldChar w:fldCharType="separate"/>
      </w:r>
      <w:r w:rsidR="00205E1B">
        <w:rPr>
          <w:noProof/>
        </w:rPr>
        <w:t>7</w:t>
      </w:r>
      <w:r w:rsidR="00A83BB9">
        <w:fldChar w:fldCharType="end"/>
      </w:r>
      <w:r w:rsidR="00A83BB9">
        <w:t>)</w:t>
      </w:r>
      <w:r w:rsidR="003A69FF">
        <w:t>.</w:t>
      </w:r>
      <w:r w:rsidR="00FF7E0B">
        <w:t xml:space="preserve"> </w:t>
      </w:r>
      <w:r w:rsidR="004565F6">
        <w:t xml:space="preserve">This index </w:t>
      </w:r>
      <w:r w:rsidR="00FF7E0B">
        <w:t xml:space="preserve">can already be used to compare paths of different lengths, as it is </w:t>
      </w:r>
      <w:r w:rsidR="00E94CF0">
        <w:t>distance normalized</w:t>
      </w:r>
      <w:r w:rsidR="008B708F">
        <w:t xml:space="preserve">. </w:t>
      </w:r>
      <w:r w:rsidR="00E94CF0">
        <w:t xml:space="preserve">The mean noise level </w:t>
      </w:r>
      <w:r w:rsidR="004E1771">
        <w:t>(dB</w:t>
      </w:r>
      <w:r w:rsidR="004E1771" w:rsidRPr="004E1771">
        <w:rPr>
          <w:vertAlign w:val="subscript"/>
        </w:rPr>
        <w:t>mean</w:t>
      </w:r>
      <w:r w:rsidR="004E1771">
        <w:t>)</w:t>
      </w:r>
      <w:r w:rsidR="00E94CF0">
        <w:t xml:space="preserve"> is calculated simp</w:t>
      </w:r>
      <w:r w:rsidR="00A87FB2">
        <w:t>l</w:t>
      </w:r>
      <w:r w:rsidR="00E94CF0">
        <w:t xml:space="preserve">y by </w:t>
      </w:r>
      <w:r w:rsidR="00C47753">
        <w:t xml:space="preserve">adding </w:t>
      </w:r>
      <w:r w:rsidR="00326065">
        <w:t xml:space="preserve">up </w:t>
      </w:r>
      <w:r w:rsidR="00C47753">
        <w:t>the products of contaminated distances and the respective noise levels and dividing the sum with the total length</w:t>
      </w:r>
      <w:r w:rsidR="00924F24">
        <w:t xml:space="preserve"> </w:t>
      </w:r>
      <w:r w:rsidR="00ED2E14">
        <w:t xml:space="preserve">of the path </w:t>
      </w:r>
      <w:r w:rsidR="00924F24">
        <w:t xml:space="preserve">(Equation </w:t>
      </w:r>
      <w:r w:rsidR="00924F24">
        <w:fldChar w:fldCharType="begin"/>
      </w:r>
      <w:r w:rsidR="00924F24">
        <w:instrText xml:space="preserve"> REF _Ref33867501 \h </w:instrText>
      </w:r>
      <w:r w:rsidR="00924F24">
        <w:fldChar w:fldCharType="separate"/>
      </w:r>
      <w:r w:rsidR="00205E1B">
        <w:rPr>
          <w:noProof/>
        </w:rPr>
        <w:t>8</w:t>
      </w:r>
      <w:r w:rsidR="00924F24">
        <w:fldChar w:fldCharType="end"/>
      </w:r>
      <w:r w:rsidR="00924F24">
        <w:t>)</w:t>
      </w:r>
      <w:r w:rsidR="00C47753">
        <w:t xml:space="preserve">. </w:t>
      </w:r>
    </w:p>
    <w:p w14:paraId="44EB6753" w14:textId="51A85735" w:rsidR="0003797C" w:rsidRPr="00F756D6" w:rsidRDefault="00016FA1" w:rsidP="00C37FF9">
      <w:r w:rsidRPr="00CC2F87">
        <w:t xml:space="preserve">The </w:t>
      </w:r>
      <w:r w:rsidR="00D26DD2" w:rsidRPr="00CC2F87">
        <w:t>environmental impedance function</w:t>
      </w:r>
      <w:r w:rsidR="00D26DD2">
        <w:t xml:space="preserve"> for noise</w:t>
      </w:r>
      <w:r w:rsidR="00D26DD2" w:rsidRPr="00CC2F87">
        <w:t xml:space="preserve"> </w:t>
      </w:r>
      <w:r w:rsidR="00B66477">
        <w:t xml:space="preserve">(4) </w:t>
      </w:r>
      <w:r w:rsidRPr="00CC2F87">
        <w:t xml:space="preserve">was applied to </w:t>
      </w:r>
      <w:r w:rsidR="00F334A4">
        <w:t xml:space="preserve">calculate </w:t>
      </w:r>
      <w:r w:rsidR="000C215D">
        <w:t>a</w:t>
      </w:r>
      <w:r w:rsidR="00586AD0">
        <w:t xml:space="preserve"> general</w:t>
      </w:r>
      <w:r w:rsidR="000C215D">
        <w:t xml:space="preserve"> </w:t>
      </w:r>
      <w:r w:rsidR="00434E61" w:rsidRPr="00097E93">
        <w:rPr>
          <w:i/>
          <w:iCs/>
        </w:rPr>
        <w:t xml:space="preserve">noise exposure </w:t>
      </w:r>
      <w:r w:rsidR="000C215D" w:rsidRPr="00097E93">
        <w:rPr>
          <w:i/>
          <w:iCs/>
        </w:rPr>
        <w:t>index</w:t>
      </w:r>
      <w:r w:rsidR="003F5429">
        <w:t xml:space="preserve"> </w:t>
      </w:r>
      <w:r w:rsidR="00532F96">
        <w:t>(</w:t>
      </w:r>
      <w:r w:rsidR="00532F96" w:rsidRPr="004E450A">
        <w:t>EI</w:t>
      </w:r>
      <w:r w:rsidR="00532F96">
        <w:t xml:space="preserve"> - Equation </w:t>
      </w:r>
      <w:r w:rsidR="00532F96">
        <w:fldChar w:fldCharType="begin"/>
      </w:r>
      <w:r w:rsidR="00532F96">
        <w:instrText xml:space="preserve"> REF _Ref33867550 \h </w:instrText>
      </w:r>
      <w:r w:rsidR="00532F96">
        <w:fldChar w:fldCharType="separate"/>
      </w:r>
      <w:r w:rsidR="00205E1B">
        <w:rPr>
          <w:noProof/>
        </w:rPr>
        <w:t>9</w:t>
      </w:r>
      <w:r w:rsidR="00532F96">
        <w:fldChar w:fldCharType="end"/>
      </w:r>
      <w:r w:rsidR="00532F96">
        <w:t>)</w:t>
      </w:r>
      <w:r w:rsidR="00C32ABB">
        <w:t>.</w:t>
      </w:r>
      <w:r w:rsidR="00532F96">
        <w:t xml:space="preserve"> </w:t>
      </w:r>
      <w:r w:rsidR="00C32ABB">
        <w:t xml:space="preserve">EI </w:t>
      </w:r>
      <w:r w:rsidR="003F5429">
        <w:t xml:space="preserve">aims to model </w:t>
      </w:r>
      <w:r w:rsidR="005E6C0A">
        <w:t>the total noise-</w:t>
      </w:r>
      <w:r w:rsidR="00414597">
        <w:t>related</w:t>
      </w:r>
      <w:r w:rsidR="005E6C0A">
        <w:t xml:space="preserve"> environmental </w:t>
      </w:r>
      <w:r w:rsidR="00D660A5">
        <w:t xml:space="preserve">impedance of </w:t>
      </w:r>
      <w:r w:rsidR="00810542">
        <w:t xml:space="preserve">a </w:t>
      </w:r>
      <w:r w:rsidR="00D660A5">
        <w:t>path</w:t>
      </w:r>
      <w:r w:rsidR="00507058">
        <w:t>.</w:t>
      </w:r>
      <w:r w:rsidR="00496A05" w:rsidRPr="00CC2F87">
        <w:t xml:space="preserve"> </w:t>
      </w:r>
      <w:r w:rsidR="00612A1F" w:rsidRPr="00CC2F87">
        <w:t xml:space="preserve">Only </w:t>
      </w:r>
      <w:r w:rsidR="00C342DA">
        <w:t xml:space="preserve">a </w:t>
      </w:r>
      <w:r w:rsidR="008866CC" w:rsidRPr="00CC2F87">
        <w:t xml:space="preserve">simple form </w:t>
      </w:r>
      <w:r w:rsidR="00612A1F" w:rsidRPr="00CC2F87">
        <w:t xml:space="preserve">of the </w:t>
      </w:r>
      <w:r w:rsidR="00604184">
        <w:t xml:space="preserve">EIF </w:t>
      </w:r>
      <w:r w:rsidR="00612A1F" w:rsidRPr="00CC2F87">
        <w:t>was needed</w:t>
      </w:r>
      <w:r w:rsidR="00447422">
        <w:t xml:space="preserve"> here</w:t>
      </w:r>
      <w:r w:rsidR="00612A1F" w:rsidRPr="00CC2F87">
        <w:t xml:space="preserve">, </w:t>
      </w:r>
      <w:r w:rsidR="00090EDD">
        <w:t xml:space="preserve">excluding </w:t>
      </w:r>
      <w:r w:rsidR="00612A1F" w:rsidRPr="00CC2F87">
        <w:t xml:space="preserve">the </w:t>
      </w:r>
      <w:r w:rsidR="007065B9">
        <w:t xml:space="preserve">base-cost (length) and the </w:t>
      </w:r>
      <w:r w:rsidR="00612A1F" w:rsidRPr="00CC2F87">
        <w:t xml:space="preserve">noise </w:t>
      </w:r>
      <w:r w:rsidR="00164598">
        <w:t xml:space="preserve">sensitivity </w:t>
      </w:r>
      <w:r w:rsidR="00DE5DBA">
        <w:t>coefficient (s = 1)</w:t>
      </w:r>
      <w:r w:rsidR="008866CC" w:rsidRPr="00CC2F87">
        <w:t>.</w:t>
      </w:r>
      <w:r w:rsidR="00DA0F2B">
        <w:t xml:space="preserve"> </w:t>
      </w:r>
      <w:r w:rsidR="00DA619F">
        <w:t>Also</w:t>
      </w:r>
      <w:r w:rsidR="00B66477">
        <w:t>,</w:t>
      </w:r>
      <w:r w:rsidR="00DA619F">
        <w:t xml:space="preserve"> </w:t>
      </w:r>
      <w:r w:rsidR="004B16B8">
        <w:t xml:space="preserve">a </w:t>
      </w:r>
      <w:r w:rsidR="00BA653C">
        <w:t xml:space="preserve">distance </w:t>
      </w:r>
      <w:r w:rsidR="004B16B8">
        <w:t>normalized version of the index</w:t>
      </w:r>
      <w:r w:rsidR="00391DDA">
        <w:t xml:space="preserve"> </w:t>
      </w:r>
      <w:r w:rsidR="00012597">
        <w:t>was define</w:t>
      </w:r>
      <w:r w:rsidR="00DE6984">
        <w:t>d</w:t>
      </w:r>
      <w:r w:rsidR="00675A7B">
        <w:t xml:space="preserve"> as</w:t>
      </w:r>
      <w:r w:rsidR="00391DDA">
        <w:t xml:space="preserve"> </w:t>
      </w:r>
      <w:r w:rsidR="00BA653C" w:rsidRPr="00CC748B">
        <w:rPr>
          <w:i/>
          <w:iCs/>
        </w:rPr>
        <w:t xml:space="preserve">distance </w:t>
      </w:r>
      <w:r w:rsidR="00932E46" w:rsidRPr="00CC748B">
        <w:rPr>
          <w:i/>
          <w:iCs/>
        </w:rPr>
        <w:t xml:space="preserve">normalized </w:t>
      </w:r>
      <w:r w:rsidR="00CC748B" w:rsidRPr="00CC748B">
        <w:rPr>
          <w:i/>
          <w:iCs/>
        </w:rPr>
        <w:t xml:space="preserve">noise exposure </w:t>
      </w:r>
      <w:r w:rsidR="00932E46" w:rsidRPr="00CC748B">
        <w:rPr>
          <w:i/>
          <w:iCs/>
        </w:rPr>
        <w:t>index</w:t>
      </w:r>
      <w:r w:rsidR="00932E46">
        <w:t xml:space="preserve"> </w:t>
      </w:r>
      <w:r w:rsidR="00F26FD4">
        <w:t>(</w:t>
      </w:r>
      <w:r w:rsidR="00F26FD4" w:rsidRPr="004E450A">
        <w:t>EI</w:t>
      </w:r>
      <w:r w:rsidR="00F26FD4" w:rsidRPr="004E450A">
        <w:rPr>
          <w:vertAlign w:val="subscript"/>
        </w:rPr>
        <w:t>n</w:t>
      </w:r>
      <w:r w:rsidR="00F26FD4">
        <w:t xml:space="preserve"> - Equation </w:t>
      </w:r>
      <w:r w:rsidR="00F26FD4">
        <w:fldChar w:fldCharType="begin"/>
      </w:r>
      <w:r w:rsidR="00F26FD4">
        <w:instrText xml:space="preserve"> REF _Ref33867650 \h </w:instrText>
      </w:r>
      <w:r w:rsidR="00F26FD4">
        <w:fldChar w:fldCharType="separate"/>
      </w:r>
      <w:r w:rsidR="00205E1B">
        <w:rPr>
          <w:noProof/>
        </w:rPr>
        <w:t>11</w:t>
      </w:r>
      <w:r w:rsidR="00F26FD4">
        <w:fldChar w:fldCharType="end"/>
      </w:r>
      <w:r w:rsidR="00F26FD4">
        <w:t>)</w:t>
      </w:r>
      <w:r w:rsidR="00B66477">
        <w:t xml:space="preserve">. It </w:t>
      </w:r>
      <w:r w:rsidR="00BA653C">
        <w:t xml:space="preserve">varies </w:t>
      </w:r>
      <w:r w:rsidR="00266AAD">
        <w:t xml:space="preserve">from </w:t>
      </w:r>
      <w:r w:rsidR="00BA653C">
        <w:t xml:space="preserve">0.0 </w:t>
      </w:r>
      <w:r w:rsidR="00266AAD">
        <w:t xml:space="preserve">to </w:t>
      </w:r>
      <w:r w:rsidR="00BA653C">
        <w:t>1.0</w:t>
      </w:r>
      <w:r w:rsidR="00F049AD">
        <w:t>,</w:t>
      </w:r>
      <w:r w:rsidR="00BA653C">
        <w:t xml:space="preserve"> </w:t>
      </w:r>
      <w:r w:rsidR="00F049AD">
        <w:t xml:space="preserve">as </w:t>
      </w:r>
      <w:r w:rsidR="00BA653C">
        <w:t xml:space="preserve">it is calculated by dividing the </w:t>
      </w:r>
      <w:r w:rsidR="00346E71">
        <w:t xml:space="preserve">noise </w:t>
      </w:r>
      <w:r w:rsidR="00BA653C">
        <w:t xml:space="preserve">exposure </w:t>
      </w:r>
      <w:r w:rsidR="00346E71">
        <w:t xml:space="preserve">index </w:t>
      </w:r>
      <w:r w:rsidR="007E04C5">
        <w:t xml:space="preserve">of </w:t>
      </w:r>
      <w:r w:rsidR="00FA2D19">
        <w:t xml:space="preserve">a </w:t>
      </w:r>
      <w:r w:rsidR="007E04C5">
        <w:t xml:space="preserve">path </w:t>
      </w:r>
      <w:r w:rsidR="00FA2D19">
        <w:t xml:space="preserve">with </w:t>
      </w:r>
      <w:r w:rsidR="00BA653C">
        <w:t xml:space="preserve">the theoretical maximum </w:t>
      </w:r>
      <w:r w:rsidR="00346E71">
        <w:t>noise exposure index</w:t>
      </w:r>
      <w:r w:rsidR="000F2D75">
        <w:t xml:space="preserve"> of a path </w:t>
      </w:r>
      <w:r w:rsidR="00116C8F">
        <w:t xml:space="preserve">with </w:t>
      </w:r>
      <w:r w:rsidR="00432EA7">
        <w:t>equal</w:t>
      </w:r>
      <w:r w:rsidR="000F2D75">
        <w:t xml:space="preserve"> length</w:t>
      </w:r>
      <w:r w:rsidR="00BA653C">
        <w:t xml:space="preserve">. </w:t>
      </w:r>
      <w:r w:rsidR="001B3481">
        <w:t>Furthermore</w:t>
      </w:r>
      <w:r w:rsidR="009C52AE">
        <w:t>,</w:t>
      </w:r>
      <w:r w:rsidR="00F04C76">
        <w:t xml:space="preserve"> the difference in EI can be calculated for a quiet path</w:t>
      </w:r>
      <w:r w:rsidR="005651C5">
        <w:t xml:space="preserve"> </w:t>
      </w:r>
      <w:r w:rsidR="00A669F2">
        <w:t xml:space="preserve">compared to the shortest path, </w:t>
      </w:r>
      <w:r w:rsidR="005651C5">
        <w:t xml:space="preserve">to </w:t>
      </w:r>
      <w:r w:rsidR="00F04C76">
        <w:t xml:space="preserve">measure reduction in EI </w:t>
      </w:r>
      <w:r w:rsidR="00604518">
        <w:t>(Equation 10)</w:t>
      </w:r>
      <w:r w:rsidR="00F04C76">
        <w:t xml:space="preserve">. </w:t>
      </w:r>
      <w:bookmarkStart w:id="72" w:name="_Ref9592438"/>
      <w:r w:rsidR="0003797C">
        <w:br w:type="page"/>
      </w:r>
    </w:p>
    <w:p w14:paraId="1B6D7F8C" w14:textId="2AD2CF35" w:rsidR="00193D86" w:rsidRPr="00CC2F87" w:rsidRDefault="00832804" w:rsidP="00193D86">
      <w:pPr>
        <w:pStyle w:val="TableCaption"/>
      </w:pPr>
      <w:bookmarkStart w:id="73" w:name="_Ref33904344"/>
      <w:bookmarkStart w:id="74" w:name="_Toc37690037"/>
      <w:r w:rsidRPr="00CC2F87">
        <w:lastRenderedPageBreak/>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4</w:t>
      </w:r>
      <w:r w:rsidR="004F023F" w:rsidRPr="00CC2F87">
        <w:fldChar w:fldCharType="end"/>
      </w:r>
      <w:bookmarkEnd w:id="72"/>
      <w:bookmarkEnd w:id="73"/>
      <w:r w:rsidRPr="00CC2F87">
        <w:t>.</w:t>
      </w:r>
      <w:r w:rsidR="00671D0A">
        <w:t xml:space="preserve"> The noise exposure indexes that were defined for measuring </w:t>
      </w:r>
      <w:r w:rsidR="007723D5">
        <w:t xml:space="preserve">dynamic </w:t>
      </w:r>
      <w:r w:rsidR="00554700">
        <w:t xml:space="preserve">traffic noise exposure </w:t>
      </w:r>
      <w:r w:rsidR="00F6532F" w:rsidRPr="00CC2F87">
        <w:t xml:space="preserve">and reduction </w:t>
      </w:r>
      <w:r w:rsidR="004D1770">
        <w:t xml:space="preserve">in noise exposure </w:t>
      </w:r>
      <w:r w:rsidR="00DC18BD">
        <w:t>on</w:t>
      </w:r>
      <w:r w:rsidR="00F6532F" w:rsidRPr="00CC2F87">
        <w:t xml:space="preserve"> quiet path</w:t>
      </w:r>
      <w:r w:rsidR="00F339A5">
        <w:t>s</w:t>
      </w:r>
      <w:r w:rsidRPr="00CC2F87">
        <w:t>.</w:t>
      </w:r>
      <w:bookmarkEnd w:id="74"/>
      <w:r w:rsidR="00520548" w:rsidRPr="00CC2F87">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2836"/>
        <w:gridCol w:w="992"/>
        <w:gridCol w:w="567"/>
        <w:gridCol w:w="2693"/>
      </w:tblGrid>
      <w:tr w:rsidR="000C30D5" w:rsidRPr="00CC2F87" w14:paraId="60CBC275" w14:textId="4209E5CE" w:rsidTr="002F6D61">
        <w:trPr>
          <w:trHeight w:val="561"/>
        </w:trPr>
        <w:tc>
          <w:tcPr>
            <w:tcW w:w="2830" w:type="dxa"/>
            <w:tcBorders>
              <w:left w:val="single" w:sz="4" w:space="0" w:color="FFFFFF"/>
              <w:right w:val="single" w:sz="4" w:space="0" w:color="FFFFFF"/>
            </w:tcBorders>
          </w:tcPr>
          <w:p w14:paraId="4E6D1122" w14:textId="0E2D4C87" w:rsidR="000C30D5" w:rsidRPr="00CC2F87" w:rsidRDefault="00C91564" w:rsidP="00966516">
            <w:pPr>
              <w:pStyle w:val="TableText"/>
              <w:spacing w:before="240" w:after="160"/>
              <w:jc w:val="left"/>
            </w:pPr>
            <w:r w:rsidRPr="00CC2F87">
              <w:t>Metric</w:t>
            </w:r>
          </w:p>
        </w:tc>
        <w:tc>
          <w:tcPr>
            <w:tcW w:w="2836" w:type="dxa"/>
            <w:tcBorders>
              <w:left w:val="single" w:sz="4" w:space="0" w:color="FFFFFF"/>
              <w:right w:val="single" w:sz="4" w:space="0" w:color="FFFFFF"/>
            </w:tcBorders>
          </w:tcPr>
          <w:p w14:paraId="49371274" w14:textId="40DD2B48" w:rsidR="000C30D5" w:rsidRPr="00CC2F87" w:rsidRDefault="000C30D5" w:rsidP="00966516">
            <w:pPr>
              <w:pStyle w:val="TableText"/>
              <w:spacing w:before="240" w:after="160"/>
              <w:jc w:val="left"/>
            </w:pPr>
            <w:r w:rsidRPr="00CC2F87">
              <w:t>Equation</w:t>
            </w:r>
          </w:p>
        </w:tc>
        <w:tc>
          <w:tcPr>
            <w:tcW w:w="1559" w:type="dxa"/>
            <w:gridSpan w:val="2"/>
            <w:tcBorders>
              <w:left w:val="single" w:sz="4" w:space="0" w:color="FFFFFF"/>
              <w:right w:val="single" w:sz="4" w:space="0" w:color="FFFFFF"/>
            </w:tcBorders>
          </w:tcPr>
          <w:p w14:paraId="762647F8" w14:textId="45EC836D" w:rsidR="000C30D5" w:rsidRPr="00CC2F87" w:rsidRDefault="000C30D5" w:rsidP="00966516">
            <w:pPr>
              <w:pStyle w:val="TableText"/>
              <w:spacing w:before="240" w:after="160"/>
              <w:jc w:val="left"/>
            </w:pPr>
          </w:p>
        </w:tc>
        <w:tc>
          <w:tcPr>
            <w:tcW w:w="2693" w:type="dxa"/>
            <w:tcBorders>
              <w:left w:val="single" w:sz="4" w:space="0" w:color="FFFFFF"/>
              <w:right w:val="single" w:sz="4" w:space="0" w:color="FFFFFF"/>
            </w:tcBorders>
          </w:tcPr>
          <w:p w14:paraId="10C1EAA7" w14:textId="1579A11B" w:rsidR="000C30D5" w:rsidRPr="00CC2F87" w:rsidRDefault="000C30D5" w:rsidP="00966516">
            <w:pPr>
              <w:pStyle w:val="TableText"/>
              <w:spacing w:before="240" w:after="160"/>
              <w:jc w:val="left"/>
            </w:pPr>
            <w:r w:rsidRPr="00CC2F87">
              <w:t>Description</w:t>
            </w:r>
          </w:p>
        </w:tc>
      </w:tr>
      <w:tr w:rsidR="000C30D5" w:rsidRPr="00CC2F87" w14:paraId="43B277F9" w14:textId="7A53C1D6" w:rsidTr="002F6D61">
        <w:trPr>
          <w:trHeight w:val="1261"/>
        </w:trPr>
        <w:tc>
          <w:tcPr>
            <w:tcW w:w="2830" w:type="dxa"/>
            <w:tcBorders>
              <w:top w:val="single" w:sz="4" w:space="0" w:color="FFFFFF"/>
              <w:left w:val="single" w:sz="4" w:space="0" w:color="FFFFFF"/>
              <w:bottom w:val="single" w:sz="4" w:space="0" w:color="FFFFFF" w:themeColor="background1"/>
              <w:right w:val="single" w:sz="4" w:space="0" w:color="FFFFFF"/>
            </w:tcBorders>
          </w:tcPr>
          <w:p w14:paraId="03EFE5F0" w14:textId="0326F145" w:rsidR="000C30D5" w:rsidRPr="00CC2F87" w:rsidRDefault="00DC18BD" w:rsidP="0079530E">
            <w:pPr>
              <w:pStyle w:val="TableText"/>
              <w:spacing w:before="360" w:after="200" w:line="240" w:lineRule="auto"/>
              <w:jc w:val="left"/>
              <w:rPr>
                <w:sz w:val="20"/>
                <w:szCs w:val="22"/>
              </w:rPr>
            </w:pPr>
            <w:r>
              <w:rPr>
                <w:sz w:val="20"/>
                <w:szCs w:val="22"/>
              </w:rPr>
              <w:t>C</w:t>
            </w:r>
            <w:r w:rsidR="000C30D5" w:rsidRPr="00CC2F87">
              <w:rPr>
                <w:sz w:val="20"/>
                <w:szCs w:val="22"/>
              </w:rPr>
              <w:t xml:space="preserve">ontaminated distance </w:t>
            </w:r>
            <w:r w:rsidR="00D36338">
              <w:rPr>
                <w:sz w:val="20"/>
                <w:szCs w:val="22"/>
              </w:rPr>
              <w:t>with</w:t>
            </w:r>
            <w:r w:rsidR="000C30D5" w:rsidRPr="00CC2F87">
              <w:rPr>
                <w:sz w:val="20"/>
                <w:szCs w:val="22"/>
              </w:rPr>
              <w:t xml:space="preserve"> noise </w:t>
            </w:r>
            <w:r>
              <w:rPr>
                <w:sz w:val="20"/>
                <w:szCs w:val="22"/>
              </w:rPr>
              <w:t xml:space="preserve">level </w:t>
            </w:r>
            <w:r w:rsidR="000C30D5" w:rsidRPr="00CC2F87">
              <w:rPr>
                <w:sz w:val="20"/>
                <w:szCs w:val="22"/>
              </w:rPr>
              <w:t>dB</w:t>
            </w:r>
            <w:r w:rsidR="000C30D5" w:rsidRPr="00CC2F87">
              <w:rPr>
                <w:sz w:val="20"/>
                <w:szCs w:val="22"/>
                <w:vertAlign w:val="subscript"/>
              </w:rPr>
              <w:t>i</w:t>
            </w:r>
            <w:r w:rsidR="00CD6DF9">
              <w:rPr>
                <w:sz w:val="20"/>
                <w:szCs w:val="22"/>
              </w:rPr>
              <w:t xml:space="preserve"> </w:t>
            </w:r>
            <w:r w:rsidR="000C30D5" w:rsidRPr="00CC2F87">
              <w:rPr>
                <w:sz w:val="20"/>
                <w:szCs w:val="22"/>
              </w:rPr>
              <w:t>(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1A022C66" w:rsidR="000C30D5" w:rsidRPr="00CC2F87" w:rsidRDefault="007374C7"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0DAA7E9C" w:rsidR="000C30D5" w:rsidRPr="00CC2F87" w:rsidRDefault="000C30D5" w:rsidP="00D812DA">
            <w:pPr>
              <w:pStyle w:val="TableText"/>
              <w:spacing w:before="360"/>
            </w:pPr>
            <w:r w:rsidRPr="00CC2F87">
              <w:t>(</w:t>
            </w:r>
            <w:r w:rsidRPr="00CC2F87">
              <w:fldChar w:fldCharType="begin"/>
            </w:r>
            <w:r w:rsidRPr="00CC2F87">
              <w:instrText xml:space="preserve"> SEQ Equation \* ARABIC </w:instrText>
            </w:r>
            <w:r w:rsidRPr="00CC2F87">
              <w:fldChar w:fldCharType="separate"/>
            </w:r>
            <w:r w:rsidR="00205E1B">
              <w:rPr>
                <w:noProof/>
              </w:rPr>
              <w:t>5</w:t>
            </w:r>
            <w:r w:rsidRPr="00CC2F87">
              <w:fldChar w:fldCharType="end"/>
            </w:r>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D5FC2A0" w:rsidR="000C30D5" w:rsidRPr="00CC2F87" w:rsidRDefault="00A2357F" w:rsidP="0079530E">
            <w:pPr>
              <w:pStyle w:val="TableText"/>
              <w:spacing w:before="360" w:after="200" w:line="240" w:lineRule="auto"/>
              <w:jc w:val="left"/>
              <w:rPr>
                <w:sz w:val="20"/>
                <w:szCs w:val="22"/>
              </w:rPr>
            </w:pPr>
            <w:r w:rsidRPr="00CC2F87">
              <w:rPr>
                <w:sz w:val="20"/>
                <w:szCs w:val="22"/>
              </w:rPr>
              <w:t xml:space="preserve">The total </w:t>
            </w:r>
            <w:r w:rsidR="00767529">
              <w:rPr>
                <w:sz w:val="20"/>
                <w:szCs w:val="22"/>
              </w:rPr>
              <w:t>(</w:t>
            </w:r>
            <w:r w:rsidR="00941179">
              <w:rPr>
                <w:sz w:val="20"/>
                <w:szCs w:val="22"/>
              </w:rPr>
              <w:t>cumulative</w:t>
            </w:r>
            <w:r w:rsidR="00767529">
              <w:rPr>
                <w:sz w:val="20"/>
                <w:szCs w:val="22"/>
              </w:rPr>
              <w:t>)</w:t>
            </w:r>
            <w:r w:rsidR="00941179">
              <w:rPr>
                <w:sz w:val="20"/>
                <w:szCs w:val="22"/>
              </w:rPr>
              <w:t xml:space="preserve"> </w:t>
            </w:r>
            <w:r w:rsidRPr="00CC2F87">
              <w:rPr>
                <w:sz w:val="20"/>
                <w:szCs w:val="22"/>
              </w:rPr>
              <w:t>exposure</w:t>
            </w:r>
            <w:r w:rsidR="00941179">
              <w:rPr>
                <w:sz w:val="20"/>
                <w:szCs w:val="22"/>
              </w:rPr>
              <w:t xml:space="preserve"> </w:t>
            </w:r>
            <w:r w:rsidR="00767529">
              <w:rPr>
                <w:sz w:val="20"/>
                <w:szCs w:val="22"/>
              </w:rPr>
              <w:t xml:space="preserve">to </w:t>
            </w:r>
            <w:r w:rsidRPr="00CC2F87">
              <w:rPr>
                <w:sz w:val="20"/>
                <w:szCs w:val="22"/>
              </w:rPr>
              <w:t xml:space="preserve">noise </w:t>
            </w:r>
            <w:r w:rsidR="00D36338">
              <w:rPr>
                <w:sz w:val="20"/>
                <w:szCs w:val="22"/>
              </w:rPr>
              <w:t xml:space="preserve">level </w:t>
            </w:r>
            <w:r w:rsidRPr="00CC2F87">
              <w:rPr>
                <w:sz w:val="20"/>
                <w:szCs w:val="22"/>
              </w:rPr>
              <w:t>dB</w:t>
            </w:r>
            <w:r w:rsidR="00941179">
              <w:rPr>
                <w:sz w:val="20"/>
                <w:szCs w:val="22"/>
                <w:vertAlign w:val="subscript"/>
              </w:rPr>
              <w:t>i</w:t>
            </w:r>
            <w:r w:rsidRPr="00CC2F87">
              <w:rPr>
                <w:sz w:val="20"/>
                <w:szCs w:val="22"/>
              </w:rPr>
              <w:t xml:space="preserve"> </w:t>
            </w:r>
            <w:r w:rsidR="00941179">
              <w:rPr>
                <w:sz w:val="20"/>
                <w:szCs w:val="22"/>
              </w:rPr>
              <w:t xml:space="preserve">on </w:t>
            </w:r>
            <w:r w:rsidRPr="00CC2F87">
              <w:rPr>
                <w:sz w:val="20"/>
                <w:szCs w:val="22"/>
              </w:rPr>
              <w:t>the path</w:t>
            </w:r>
          </w:p>
        </w:tc>
      </w:tr>
      <w:tr w:rsidR="0068366E" w:rsidRPr="00CC2F87" w14:paraId="747DD091"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A064938" w14:textId="08029333" w:rsidR="0068366E" w:rsidRPr="0068366E" w:rsidRDefault="007A0644" w:rsidP="0068366E">
            <w:pPr>
              <w:pStyle w:val="TableText"/>
              <w:spacing w:after="200" w:line="240" w:lineRule="auto"/>
              <w:jc w:val="left"/>
              <w:rPr>
                <w:sz w:val="20"/>
                <w:szCs w:val="22"/>
              </w:rPr>
            </w:pPr>
            <w:r>
              <w:rPr>
                <w:sz w:val="20"/>
                <w:szCs w:val="22"/>
              </w:rPr>
              <w:t>T</w:t>
            </w:r>
            <w:r w:rsidR="0003797C">
              <w:rPr>
                <w:sz w:val="20"/>
                <w:szCs w:val="22"/>
              </w:rPr>
              <w:t>otal c</w:t>
            </w:r>
            <w:r w:rsidR="0068366E">
              <w:rPr>
                <w:sz w:val="20"/>
                <w:szCs w:val="22"/>
              </w:rPr>
              <w:t>ontaminated distance</w:t>
            </w:r>
            <w:r>
              <w:rPr>
                <w:sz w:val="20"/>
                <w:szCs w:val="22"/>
              </w:rPr>
              <w:t xml:space="preserve"> with</w:t>
            </w:r>
            <w:r w:rsidR="0068366E">
              <w:rPr>
                <w:sz w:val="20"/>
                <w:szCs w:val="22"/>
              </w:rPr>
              <w:t xml:space="preserve"> noise levels higher than dB</w:t>
            </w:r>
            <w:r w:rsidR="0068366E">
              <w:rPr>
                <w:sz w:val="20"/>
                <w:szCs w:val="22"/>
                <w:vertAlign w:val="subscript"/>
              </w:rPr>
              <w:t>i</w:t>
            </w:r>
            <w:r w:rsidR="0068366E">
              <w:rPr>
                <w:sz w:val="20"/>
                <w:szCs w:val="22"/>
              </w:rPr>
              <w:t xml:space="preserve"> (m)</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E33C7FB" w14:textId="643CF14C" w:rsidR="0068366E" w:rsidRPr="00264A50" w:rsidRDefault="007374C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D</m:t>
                    </m:r>
                  </m:e>
                  <m:sub>
                    <m:r>
                      <w:rPr>
                        <w:rFonts w:ascii="Cambria Math" w:eastAsiaTheme="minorEastAsia" w:hAnsi="Cambria Math"/>
                        <w:sz w:val="20"/>
                        <w:szCs w:val="22"/>
                      </w:rPr>
                      <m:t>+</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eastAsiaTheme="minorEastAsia" w:hAnsi="Cambria Math"/>
                    <w:sz w:val="20"/>
                    <w:szCs w:val="22"/>
                  </w:rPr>
                  <m:t xml:space="preserve">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38BAB77" w14:textId="00BF6866" w:rsidR="0068366E" w:rsidRPr="00CC2F87" w:rsidRDefault="00264A50" w:rsidP="0068366E">
            <w:pPr>
              <w:pStyle w:val="TableText"/>
            </w:pPr>
            <w:bookmarkStart w:id="75" w:name="_Ref33867374"/>
            <w:r w:rsidRPr="00CC2F87">
              <w:t>(</w:t>
            </w:r>
            <w:r w:rsidRPr="00CC2F87">
              <w:fldChar w:fldCharType="begin"/>
            </w:r>
            <w:r w:rsidRPr="00CC2F87">
              <w:instrText xml:space="preserve"> SEQ Equation \* ARABIC </w:instrText>
            </w:r>
            <w:r w:rsidRPr="00CC2F87">
              <w:fldChar w:fldCharType="separate"/>
            </w:r>
            <w:r w:rsidR="00205E1B">
              <w:rPr>
                <w:noProof/>
              </w:rPr>
              <w:t>6</w:t>
            </w:r>
            <w:r w:rsidRPr="00CC2F87">
              <w:fldChar w:fldCharType="end"/>
            </w:r>
            <w:bookmarkEnd w:id="75"/>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503DF8C7" w14:textId="77777777" w:rsidR="0068366E" w:rsidRPr="00CC2F87" w:rsidRDefault="0068366E" w:rsidP="0068366E">
            <w:pPr>
              <w:pStyle w:val="TableText"/>
              <w:spacing w:after="200" w:line="240" w:lineRule="auto"/>
              <w:jc w:val="left"/>
              <w:rPr>
                <w:sz w:val="20"/>
                <w:szCs w:val="22"/>
              </w:rPr>
            </w:pPr>
          </w:p>
        </w:tc>
      </w:tr>
      <w:tr w:rsidR="0003797C" w:rsidRPr="00CC2F87" w14:paraId="3D0BAD1D"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592F1911" w14:textId="65D5C8AB" w:rsidR="0003797C" w:rsidRDefault="009367BF" w:rsidP="0068366E">
            <w:pPr>
              <w:pStyle w:val="TableText"/>
              <w:spacing w:after="200" w:line="240" w:lineRule="auto"/>
              <w:jc w:val="left"/>
              <w:rPr>
                <w:sz w:val="20"/>
                <w:szCs w:val="22"/>
              </w:rPr>
            </w:pPr>
            <w:r>
              <w:rPr>
                <w:sz w:val="20"/>
                <w:szCs w:val="22"/>
              </w:rPr>
              <w:t>Percentage</w:t>
            </w:r>
            <w:r w:rsidR="0003797C">
              <w:rPr>
                <w:sz w:val="20"/>
                <w:szCs w:val="22"/>
              </w:rPr>
              <w:t xml:space="preserve"> of total contaminated distance </w:t>
            </w:r>
            <w:r w:rsidR="004343A4">
              <w:rPr>
                <w:sz w:val="20"/>
                <w:szCs w:val="22"/>
              </w:rPr>
              <w:t>with</w:t>
            </w:r>
            <w:r w:rsidR="0003797C">
              <w:rPr>
                <w:sz w:val="20"/>
                <w:szCs w:val="22"/>
              </w:rPr>
              <w:t xml:space="preserve"> noise levels higher than dB</w:t>
            </w:r>
            <w:r w:rsidR="0003797C">
              <w:rPr>
                <w:sz w:val="20"/>
                <w:szCs w:val="22"/>
                <w:vertAlign w:val="subscript"/>
              </w:rPr>
              <w:t>i</w:t>
            </w:r>
            <w:r w:rsidR="0003797C">
              <w:rPr>
                <w:sz w:val="20"/>
                <w:szCs w:val="22"/>
              </w:rPr>
              <w:t xml:space="preserve"> </w:t>
            </w:r>
            <w:r>
              <w:rPr>
                <w:sz w:val="20"/>
                <w:szCs w:val="22"/>
              </w:rPr>
              <w:t>of</w:t>
            </w:r>
            <w:r w:rsidR="00F55E0D">
              <w:rPr>
                <w:sz w:val="20"/>
                <w:szCs w:val="22"/>
              </w:rPr>
              <w:t xml:space="preserve"> the</w:t>
            </w:r>
            <w:r w:rsidR="0003797C">
              <w:rPr>
                <w:sz w:val="20"/>
                <w:szCs w:val="22"/>
              </w:rPr>
              <w:t xml:space="preserve"> total path length</w:t>
            </w:r>
            <w:r w:rsidR="007F24A2">
              <w:rPr>
                <w:sz w:val="20"/>
                <w:szCs w:val="22"/>
              </w:rPr>
              <w:t xml:space="preserve"> (%)</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7EE184D4" w14:textId="66569627" w:rsidR="0003797C" w:rsidRPr="00526A7C" w:rsidRDefault="007374C7" w:rsidP="0068366E">
            <w:pPr>
              <w:pStyle w:val="TableText"/>
              <w:spacing w:before="240"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R</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i</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xml:space="preserve"> </m:t>
                    </m:r>
                  </m:num>
                  <m:den>
                    <m:r>
                      <w:rPr>
                        <w:rFonts w:ascii="Cambria Math" w:eastAsia="Calibri" w:hAnsi="Cambria Math"/>
                        <w:sz w:val="20"/>
                        <w:szCs w:val="22"/>
                      </w:rPr>
                      <m:t>d</m:t>
                    </m:r>
                  </m:den>
                </m:f>
                <m:r>
                  <w:rPr>
                    <w:rFonts w:ascii="Cambria Math" w:eastAsia="Calibri"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CB1A92F" w14:textId="4E8A4043" w:rsidR="0003797C" w:rsidRPr="00CC2F87" w:rsidRDefault="0003797C" w:rsidP="0068366E">
            <w:pPr>
              <w:pStyle w:val="TableText"/>
            </w:pPr>
            <w:bookmarkStart w:id="76" w:name="_Ref33867425"/>
            <w:r w:rsidRPr="00CC2F87">
              <w:t>(</w:t>
            </w:r>
            <w:r w:rsidRPr="00CC2F87">
              <w:fldChar w:fldCharType="begin"/>
            </w:r>
            <w:r w:rsidRPr="00CC2F87">
              <w:instrText xml:space="preserve"> SEQ Equation \* ARABIC </w:instrText>
            </w:r>
            <w:r w:rsidRPr="00CC2F87">
              <w:fldChar w:fldCharType="separate"/>
            </w:r>
            <w:r w:rsidR="00205E1B">
              <w:rPr>
                <w:noProof/>
              </w:rPr>
              <w:t>7</w:t>
            </w:r>
            <w:r w:rsidRPr="00CC2F87">
              <w:fldChar w:fldCharType="end"/>
            </w:r>
            <w:bookmarkEnd w:id="76"/>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6B446C4" w14:textId="77777777" w:rsidR="0003797C" w:rsidRPr="00CC2F87" w:rsidRDefault="0003797C" w:rsidP="0068366E">
            <w:pPr>
              <w:pStyle w:val="TableText"/>
              <w:spacing w:after="200" w:line="240" w:lineRule="auto"/>
              <w:jc w:val="left"/>
              <w:rPr>
                <w:sz w:val="20"/>
                <w:szCs w:val="22"/>
              </w:rPr>
            </w:pPr>
          </w:p>
        </w:tc>
      </w:tr>
      <w:tr w:rsidR="0068366E" w:rsidRPr="00CC2F87" w14:paraId="752AFBEE"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C1A0D42" w14:textId="28FB7D39" w:rsidR="0068366E" w:rsidRPr="00CC2F87" w:rsidRDefault="0068366E" w:rsidP="0068366E">
            <w:pPr>
              <w:pStyle w:val="TableText"/>
              <w:spacing w:after="200" w:line="240" w:lineRule="auto"/>
              <w:jc w:val="left"/>
              <w:rPr>
                <w:sz w:val="20"/>
                <w:szCs w:val="22"/>
              </w:rPr>
            </w:pPr>
            <w:r w:rsidRPr="00CC2F87">
              <w:rPr>
                <w:sz w:val="20"/>
                <w:szCs w:val="22"/>
              </w:rPr>
              <w:t xml:space="preserve">Mean dB </w:t>
            </w:r>
            <w:r w:rsidR="00CD77AD">
              <w:rPr>
                <w:sz w:val="20"/>
                <w:szCs w:val="22"/>
              </w:rPr>
              <w:t>on</w:t>
            </w:r>
            <w:r w:rsidRPr="00CC2F87">
              <w:rPr>
                <w:sz w:val="20"/>
                <w:szCs w:val="22"/>
              </w:rPr>
              <w:t xml:space="preserve"> the path</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E7B7EFB" w14:textId="337B77FE" w:rsidR="0068366E" w:rsidRPr="00CC2F87" w:rsidRDefault="007374C7" w:rsidP="0068366E">
            <w:pPr>
              <w:pStyle w:val="TableText"/>
              <w:spacing w:before="240" w:after="200" w:line="240" w:lineRule="auto"/>
              <w:jc w:val="left"/>
              <w:rPr>
                <w:rFonts w:eastAsia="Calibri"/>
                <w:sz w:val="20"/>
                <w:szCs w:val="22"/>
                <w:vertAlign w:val="subscript"/>
              </w:rPr>
            </w:pPr>
            <m:oMathPara>
              <m:oMathParaPr>
                <m:jc m:val="left"/>
              </m:oMathParaPr>
              <m:oMath>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mean</m:t>
                    </m:r>
                  </m:sub>
                </m:sSub>
                <m:r>
                  <w:rPr>
                    <w:rFonts w:ascii="Cambria Math" w:hAnsi="Cambria Math"/>
                    <w:sz w:val="20"/>
                    <w:szCs w:val="22"/>
                  </w:rPr>
                  <m:t xml:space="preserve"> =</m:t>
                </m:r>
                <m:f>
                  <m:fPr>
                    <m:ctrlPr>
                      <w:rPr>
                        <w:rFonts w:ascii="Cambria Math" w:hAnsi="Cambria Math"/>
                        <w:i/>
                        <w:sz w:val="20"/>
                        <w:szCs w:val="22"/>
                      </w:rPr>
                    </m:ctrlPr>
                  </m:fPr>
                  <m:num>
                    <m:nary>
                      <m:naryPr>
                        <m:chr m:val="∑"/>
                        <m:grow m:val="1"/>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ctrlPr>
                              <w:rPr>
                                <w:rFonts w:ascii="Cambria Math" w:eastAsia="Cambria Math" w:hAnsi="Cambria Math" w:cs="Cambria Math"/>
                                <w:sz w:val="20"/>
                                <w:szCs w:val="22"/>
                              </w:rPr>
                            </m:ctrlP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r>
                          <w:rPr>
                            <w:rFonts w:ascii="Cambria Math" w:hAnsi="Cambria Math"/>
                            <w:sz w:val="20"/>
                            <w:szCs w:val="22"/>
                          </w:rPr>
                          <m:t xml:space="preserve">* </m:t>
                        </m:r>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e>
                    </m:nary>
                    <m:r>
                      <m:rPr>
                        <m:sty m:val="p"/>
                      </m:rPr>
                      <w:rPr>
                        <w:rFonts w:ascii="Cambria Math" w:hAnsi="Cambria Math"/>
                        <w:sz w:val="20"/>
                        <w:szCs w:val="22"/>
                      </w:rPr>
                      <m:t xml:space="preserve"> </m:t>
                    </m:r>
                  </m:num>
                  <m:den>
                    <m:r>
                      <w:rPr>
                        <w:rFonts w:ascii="Cambria Math" w:eastAsia="Calibri" w:hAnsi="Cambria Math"/>
                        <w:sz w:val="20"/>
                        <w:szCs w:val="22"/>
                      </w:rPr>
                      <m:t>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2C35380" w14:textId="5C9143A0" w:rsidR="0068366E" w:rsidRPr="00CC2F87" w:rsidRDefault="0068366E" w:rsidP="0068366E">
            <w:pPr>
              <w:pStyle w:val="TableText"/>
            </w:pPr>
            <w:bookmarkStart w:id="77" w:name="_Ref33867501"/>
            <w:r w:rsidRPr="00CC2F87">
              <w:t>(</w:t>
            </w:r>
            <w:r w:rsidRPr="00CC2F87">
              <w:fldChar w:fldCharType="begin"/>
            </w:r>
            <w:r w:rsidRPr="00CC2F87">
              <w:instrText xml:space="preserve"> SEQ Equation \* ARABIC </w:instrText>
            </w:r>
            <w:r w:rsidRPr="00CC2F87">
              <w:fldChar w:fldCharType="separate"/>
            </w:r>
            <w:r w:rsidR="00205E1B">
              <w:rPr>
                <w:noProof/>
              </w:rPr>
              <w:t>8</w:t>
            </w:r>
            <w:r w:rsidRPr="00CC2F87">
              <w:fldChar w:fldCharType="end"/>
            </w:r>
            <w:bookmarkEnd w:id="77"/>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4A673A0E" w14:textId="77777777" w:rsidR="0068366E" w:rsidRPr="00CC2F87" w:rsidRDefault="0068366E" w:rsidP="0068366E">
            <w:pPr>
              <w:pStyle w:val="TableText"/>
              <w:spacing w:after="200" w:line="240" w:lineRule="auto"/>
              <w:jc w:val="left"/>
              <w:rPr>
                <w:sz w:val="20"/>
                <w:szCs w:val="22"/>
              </w:rPr>
            </w:pPr>
          </w:p>
        </w:tc>
      </w:tr>
      <w:tr w:rsidR="0068366E" w:rsidRPr="00CC2F87" w14:paraId="03F3D9D9" w14:textId="77777777"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3457B9D7" w:rsidR="0068366E" w:rsidRPr="00CC2F87" w:rsidRDefault="005E1659" w:rsidP="0068366E">
            <w:pPr>
              <w:pStyle w:val="TableText"/>
              <w:spacing w:after="200" w:line="240" w:lineRule="auto"/>
              <w:jc w:val="left"/>
              <w:rPr>
                <w:sz w:val="20"/>
                <w:szCs w:val="22"/>
              </w:rPr>
            </w:pPr>
            <w:r>
              <w:rPr>
                <w:sz w:val="20"/>
                <w:szCs w:val="22"/>
              </w:rPr>
              <w:t>N</w:t>
            </w:r>
            <w:r w:rsidR="0068366E" w:rsidRPr="00CC2F87">
              <w:rPr>
                <w:sz w:val="20"/>
                <w:szCs w:val="22"/>
              </w:rPr>
              <w:t xml:space="preserve">oise </w:t>
            </w:r>
            <w:r w:rsidR="004569E5">
              <w:rPr>
                <w:sz w:val="20"/>
                <w:szCs w:val="22"/>
              </w:rPr>
              <w:t xml:space="preserve">exposure </w:t>
            </w:r>
            <w:r w:rsidR="00731F87">
              <w:rPr>
                <w:sz w:val="20"/>
                <w:szCs w:val="22"/>
              </w:rPr>
              <w:t xml:space="preserve">index </w:t>
            </w:r>
            <w:r w:rsidR="00057F49">
              <w:rPr>
                <w:sz w:val="20"/>
                <w:szCs w:val="22"/>
              </w:rPr>
              <w:t xml:space="preserve">(i.e. </w:t>
            </w:r>
            <w:r w:rsidR="005826A6">
              <w:rPr>
                <w:sz w:val="20"/>
                <w:szCs w:val="22"/>
              </w:rPr>
              <w:t xml:space="preserve">total </w:t>
            </w:r>
            <w:r w:rsidR="00057F49">
              <w:rPr>
                <w:sz w:val="20"/>
                <w:szCs w:val="22"/>
              </w:rPr>
              <w:t>noise-based environmental impedance)</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3575F846" w:rsidR="0068366E" w:rsidRPr="00CC2F87" w:rsidRDefault="0068366E" w:rsidP="0068366E">
            <w:pPr>
              <w:pStyle w:val="TableText"/>
              <w:spacing w:after="200" w:line="240" w:lineRule="auto"/>
              <w:jc w:val="left"/>
              <w:rPr>
                <w:rFonts w:eastAsia="Calibri"/>
                <w:sz w:val="20"/>
                <w:szCs w:val="22"/>
              </w:rPr>
            </w:pPr>
            <m:oMathPara>
              <m:oMathParaPr>
                <m:jc m:val="left"/>
              </m:oMathParaPr>
              <m:oMath>
                <m:r>
                  <w:rPr>
                    <w:rFonts w:ascii="Cambria Math" w:hAnsi="Cambria Math"/>
                    <w:sz w:val="20"/>
                    <w:szCs w:val="22"/>
                  </w:rPr>
                  <m:t xml:space="preserve">EI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rPr>
                          <m:t>ED</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rPr>
                      <m:t>a</m:t>
                    </m:r>
                  </m:e>
                  <m:sub>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603058A4" w:rsidR="0068366E" w:rsidRPr="00CC2F87" w:rsidRDefault="0068366E" w:rsidP="0068366E">
            <w:pPr>
              <w:pStyle w:val="TableText"/>
            </w:pPr>
            <w:bookmarkStart w:id="78" w:name="_Ref33867550"/>
            <w:r w:rsidRPr="00CC2F87">
              <w:t>(</w:t>
            </w:r>
            <w:r w:rsidRPr="00CC2F87">
              <w:fldChar w:fldCharType="begin"/>
            </w:r>
            <w:r w:rsidRPr="00CC2F87">
              <w:instrText xml:space="preserve"> SEQ Equation \* ARABIC </w:instrText>
            </w:r>
            <w:r w:rsidRPr="00CC2F87">
              <w:fldChar w:fldCharType="separate"/>
            </w:r>
            <w:r w:rsidR="00205E1B">
              <w:rPr>
                <w:noProof/>
              </w:rPr>
              <w:t>9</w:t>
            </w:r>
            <w:r w:rsidRPr="00CC2F87">
              <w:fldChar w:fldCharType="end"/>
            </w:r>
            <w:bookmarkEnd w:id="78"/>
            <w:r w:rsidRPr="00CC2F87">
              <w:t>)</w:t>
            </w: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7A629F79" w:rsidR="0068366E" w:rsidRPr="00CC2F87" w:rsidRDefault="0068366E" w:rsidP="0068366E">
            <w:pPr>
              <w:pStyle w:val="TableText"/>
              <w:spacing w:after="200" w:line="240" w:lineRule="auto"/>
              <w:jc w:val="left"/>
              <w:rPr>
                <w:sz w:val="20"/>
                <w:szCs w:val="22"/>
              </w:rPr>
            </w:pPr>
            <w:r w:rsidRPr="00CC2F87">
              <w:rPr>
                <w:sz w:val="20"/>
                <w:szCs w:val="22"/>
              </w:rPr>
              <w:t xml:space="preserve">Similar </w:t>
            </w:r>
            <w:r w:rsidR="009B6C40">
              <w:rPr>
                <w:sz w:val="20"/>
                <w:szCs w:val="22"/>
              </w:rPr>
              <w:t xml:space="preserve">to </w:t>
            </w:r>
            <w:r w:rsidRPr="00CC2F87">
              <w:rPr>
                <w:sz w:val="20"/>
                <w:szCs w:val="22"/>
              </w:rPr>
              <w:t xml:space="preserve">environmental impedance function </w:t>
            </w:r>
            <w:r w:rsidRPr="00CC2F87">
              <w:rPr>
                <w:sz w:val="20"/>
                <w:szCs w:val="22"/>
              </w:rPr>
              <w:fldChar w:fldCharType="begin"/>
            </w:r>
            <w:r w:rsidRPr="00CC2F87">
              <w:rPr>
                <w:sz w:val="20"/>
                <w:szCs w:val="22"/>
              </w:rPr>
              <w:instrText xml:space="preserve"> REF _Ref9591374 \h </w:instrText>
            </w:r>
            <w:r>
              <w:rPr>
                <w:sz w:val="20"/>
                <w:szCs w:val="22"/>
              </w:rPr>
              <w:instrText xml:space="preserve"> \* MERGEFORMAT </w:instrText>
            </w:r>
            <w:r w:rsidRPr="00CC2F87">
              <w:rPr>
                <w:sz w:val="20"/>
                <w:szCs w:val="22"/>
              </w:rPr>
            </w:r>
            <w:r w:rsidRPr="00CC2F87">
              <w:rPr>
                <w:sz w:val="20"/>
                <w:szCs w:val="22"/>
              </w:rPr>
              <w:fldChar w:fldCharType="separate"/>
            </w:r>
            <w:r w:rsidR="00205E1B" w:rsidRPr="00CC2F87">
              <w:t>(</w:t>
            </w:r>
            <w:r w:rsidR="00205E1B">
              <w:t>2</w:t>
            </w:r>
            <w:r w:rsidR="00205E1B" w:rsidRPr="00CC2F87">
              <w:t>)</w:t>
            </w:r>
            <w:r w:rsidRPr="00CC2F87">
              <w:rPr>
                <w:sz w:val="20"/>
                <w:szCs w:val="22"/>
              </w:rPr>
              <w:fldChar w:fldCharType="end"/>
            </w:r>
            <w:r w:rsidRPr="00CC2F87">
              <w:rPr>
                <w:sz w:val="20"/>
                <w:szCs w:val="22"/>
              </w:rPr>
              <w:t xml:space="preserve"> but without noise </w:t>
            </w:r>
            <w:r w:rsidR="00164598">
              <w:rPr>
                <w:sz w:val="20"/>
                <w:szCs w:val="22"/>
              </w:rPr>
              <w:t>sensitivity</w:t>
            </w:r>
            <w:r w:rsidRPr="00CC2F87">
              <w:rPr>
                <w:sz w:val="20"/>
                <w:szCs w:val="22"/>
              </w:rPr>
              <w:t xml:space="preserve"> coefficient (</w:t>
            </w:r>
            <w:r w:rsidR="00164598">
              <w:rPr>
                <w:i/>
                <w:iCs/>
                <w:sz w:val="20"/>
                <w:szCs w:val="22"/>
              </w:rPr>
              <w:t>s</w:t>
            </w:r>
            <w:r w:rsidRPr="00CC2F87">
              <w:rPr>
                <w:sz w:val="20"/>
                <w:szCs w:val="22"/>
              </w:rPr>
              <w:t xml:space="preserve"> = 1)</w:t>
            </w:r>
          </w:p>
        </w:tc>
      </w:tr>
      <w:tr w:rsidR="0068366E" w:rsidRPr="00CC2F87" w14:paraId="772D067F" w14:textId="08FD06C5" w:rsidTr="002F6D61">
        <w:trPr>
          <w:trHeight w:val="826"/>
        </w:trPr>
        <w:tc>
          <w:tcPr>
            <w:tcW w:w="2830"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24814406" w:rsidR="0068366E" w:rsidRPr="00CC2F87" w:rsidRDefault="0068366E" w:rsidP="0068366E">
            <w:pPr>
              <w:pStyle w:val="TableText"/>
              <w:spacing w:after="200" w:line="240" w:lineRule="auto"/>
              <w:jc w:val="left"/>
              <w:rPr>
                <w:sz w:val="20"/>
                <w:szCs w:val="22"/>
              </w:rPr>
            </w:pPr>
            <w:r w:rsidRPr="00CC2F87">
              <w:rPr>
                <w:sz w:val="20"/>
                <w:szCs w:val="22"/>
              </w:rPr>
              <w:t xml:space="preserve">Reduction in noise </w:t>
            </w:r>
            <w:r w:rsidR="004569E5">
              <w:rPr>
                <w:sz w:val="20"/>
                <w:szCs w:val="22"/>
              </w:rPr>
              <w:t xml:space="preserve">exposure </w:t>
            </w:r>
            <w:r w:rsidR="00731F87">
              <w:rPr>
                <w:sz w:val="20"/>
                <w:szCs w:val="22"/>
              </w:rPr>
              <w:t xml:space="preserve">index </w:t>
            </w:r>
            <w:r w:rsidRPr="00CC2F87">
              <w:rPr>
                <w:sz w:val="20"/>
                <w:szCs w:val="22"/>
              </w:rPr>
              <w:t>(%)</w:t>
            </w:r>
          </w:p>
        </w:tc>
        <w:tc>
          <w:tcPr>
            <w:tcW w:w="3828"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30A9D616" w:rsidR="0068366E" w:rsidRPr="00CC2F87" w:rsidRDefault="007374C7" w:rsidP="0068366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diff</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w:rPr>
                        <w:rFonts w:ascii="Cambria Math" w:hAnsi="Cambria Math"/>
                        <w:sz w:val="20"/>
                        <w:szCs w:val="22"/>
                      </w:rPr>
                      <m:t>ΔEI</m:t>
                    </m:r>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m:t>
                </m:r>
                <m:r>
                  <m:rPr>
                    <m:sty m:val="p"/>
                  </m:rPr>
                  <w:rPr>
                    <w:rFonts w:ascii="Cambria Math" w:eastAsiaTheme="minorEastAsia" w:hAnsi="Cambria Math"/>
                    <w:sz w:val="20"/>
                    <w:szCs w:val="22"/>
                  </w:rPr>
                  <m:t>*100</m:t>
                </m:r>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I</m:t>
                        </m:r>
                      </m:e>
                      <m:sub>
                        <m:r>
                          <w:rPr>
                            <w:rFonts w:ascii="Cambria Math" w:eastAsiaTheme="minorEastAsia" w:hAnsi="Cambria Math"/>
                            <w:sz w:val="20"/>
                            <w:szCs w:val="22"/>
                          </w:rPr>
                          <m: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8BE98F5" w:rsidR="0068366E" w:rsidRPr="00CC2F87" w:rsidRDefault="0068366E" w:rsidP="0068366E">
            <w:pPr>
              <w:pStyle w:val="TableText"/>
            </w:pPr>
            <w:r w:rsidRPr="00CC2F87">
              <w:t>(</w:t>
            </w:r>
            <w:r w:rsidRPr="00CC2F87">
              <w:fldChar w:fldCharType="begin"/>
            </w:r>
            <w:r w:rsidRPr="00CC2F87">
              <w:instrText xml:space="preserve"> SEQ Equation \* ARABIC </w:instrText>
            </w:r>
            <w:r w:rsidRPr="00CC2F87">
              <w:fldChar w:fldCharType="separate"/>
            </w:r>
            <w:r w:rsidR="00205E1B">
              <w:rPr>
                <w:noProof/>
              </w:rPr>
              <w:t>10</w:t>
            </w:r>
            <w:r w:rsidRPr="00CC2F87">
              <w:fldChar w:fldCharType="end"/>
            </w:r>
            <w:r w:rsidRPr="00CC2F87">
              <w:t>)</w:t>
            </w:r>
          </w:p>
          <w:p w14:paraId="63FCF6CA" w14:textId="77777777" w:rsidR="0068366E" w:rsidRPr="00CC2F87" w:rsidRDefault="0068366E" w:rsidP="0068366E">
            <w:pPr>
              <w:pStyle w:val="TableText"/>
              <w:spacing w:after="200" w:line="240" w:lineRule="auto"/>
              <w:jc w:val="left"/>
              <w:rPr>
                <w:sz w:val="20"/>
                <w:szCs w:val="22"/>
              </w:rPr>
            </w:pPr>
          </w:p>
        </w:tc>
        <w:tc>
          <w:tcPr>
            <w:tcW w:w="2693"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548C6BBD" w:rsidR="0068366E" w:rsidRPr="00CC2F87" w:rsidRDefault="0068366E" w:rsidP="0068366E">
            <w:pPr>
              <w:pStyle w:val="TableText"/>
              <w:spacing w:after="200" w:line="240" w:lineRule="auto"/>
              <w:jc w:val="left"/>
              <w:rPr>
                <w:sz w:val="20"/>
                <w:szCs w:val="22"/>
              </w:rPr>
            </w:pPr>
            <w:r w:rsidRPr="00CC2F87">
              <w:rPr>
                <w:sz w:val="20"/>
                <w:szCs w:val="22"/>
              </w:rPr>
              <w:t>Reduction (%) in</w:t>
            </w:r>
            <w:r w:rsidR="004569E5">
              <w:rPr>
                <w:sz w:val="20"/>
                <w:szCs w:val="22"/>
              </w:rPr>
              <w:t xml:space="preserve"> </w:t>
            </w:r>
            <w:r w:rsidRPr="00CC2F87">
              <w:rPr>
                <w:sz w:val="20"/>
                <w:szCs w:val="22"/>
              </w:rPr>
              <w:t xml:space="preserve">noise </w:t>
            </w:r>
            <w:r w:rsidR="004569E5">
              <w:rPr>
                <w:sz w:val="20"/>
                <w:szCs w:val="22"/>
              </w:rPr>
              <w:t xml:space="preserve">exposure </w:t>
            </w:r>
            <w:r w:rsidR="00731F87">
              <w:rPr>
                <w:sz w:val="20"/>
                <w:szCs w:val="22"/>
              </w:rPr>
              <w:t xml:space="preserve">index </w:t>
            </w:r>
            <w:r w:rsidRPr="00CC2F87">
              <w:rPr>
                <w:sz w:val="20"/>
                <w:szCs w:val="22"/>
              </w:rPr>
              <w:t>between short and quiet path</w:t>
            </w:r>
          </w:p>
        </w:tc>
      </w:tr>
      <w:tr w:rsidR="0068366E" w:rsidRPr="00CC2F87" w14:paraId="2A51B588" w14:textId="77777777" w:rsidTr="002F6D61">
        <w:trPr>
          <w:trHeight w:val="826"/>
        </w:trPr>
        <w:tc>
          <w:tcPr>
            <w:tcW w:w="2830" w:type="dxa"/>
            <w:tcBorders>
              <w:top w:val="single" w:sz="4" w:space="0" w:color="FFFFFF" w:themeColor="background1"/>
              <w:left w:val="single" w:sz="4" w:space="0" w:color="FFFFFF"/>
              <w:bottom w:val="single" w:sz="4" w:space="0" w:color="auto"/>
              <w:right w:val="single" w:sz="4" w:space="0" w:color="FFFFFF"/>
            </w:tcBorders>
          </w:tcPr>
          <w:p w14:paraId="01646938" w14:textId="0E1B68A2" w:rsidR="0068366E" w:rsidRPr="00CC2F87" w:rsidRDefault="0068366E" w:rsidP="0068366E">
            <w:pPr>
              <w:pStyle w:val="TableText"/>
              <w:spacing w:after="200" w:line="240" w:lineRule="auto"/>
              <w:jc w:val="left"/>
              <w:rPr>
                <w:sz w:val="20"/>
                <w:szCs w:val="22"/>
              </w:rPr>
            </w:pPr>
            <w:r w:rsidRPr="00CC2F87">
              <w:rPr>
                <w:sz w:val="20"/>
                <w:szCs w:val="22"/>
              </w:rPr>
              <w:t xml:space="preserve">Distance normalized noise </w:t>
            </w:r>
            <w:r w:rsidR="004569E5">
              <w:rPr>
                <w:sz w:val="20"/>
                <w:szCs w:val="22"/>
              </w:rPr>
              <w:t xml:space="preserve">exposure </w:t>
            </w:r>
            <w:r w:rsidR="00731F87">
              <w:rPr>
                <w:sz w:val="20"/>
                <w:szCs w:val="22"/>
              </w:rPr>
              <w:t xml:space="preserve">index </w:t>
            </w:r>
            <w:r w:rsidRPr="00CC2F87">
              <w:rPr>
                <w:sz w:val="20"/>
                <w:szCs w:val="22"/>
              </w:rPr>
              <w:t>(index)</w:t>
            </w:r>
          </w:p>
        </w:tc>
        <w:tc>
          <w:tcPr>
            <w:tcW w:w="3828" w:type="dxa"/>
            <w:gridSpan w:val="2"/>
            <w:tcBorders>
              <w:top w:val="single" w:sz="4" w:space="0" w:color="FFFFFF" w:themeColor="background1"/>
              <w:left w:val="single" w:sz="4" w:space="0" w:color="FFFFFF"/>
              <w:bottom w:val="single" w:sz="4" w:space="0" w:color="auto"/>
              <w:right w:val="single" w:sz="4" w:space="0" w:color="FFFFFF"/>
            </w:tcBorders>
          </w:tcPr>
          <w:p w14:paraId="0425297E" w14:textId="5682E7C6" w:rsidR="0068366E" w:rsidRPr="00CC2F87" w:rsidRDefault="007374C7" w:rsidP="0068366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EI</m:t>
                        </m:r>
                      </m:e>
                      <m:sub>
                        <m:r>
                          <w:rPr>
                            <w:rFonts w:ascii="Cambria Math" w:hAnsi="Cambria Math"/>
                            <w:sz w:val="20"/>
                            <w:szCs w:val="22"/>
                          </w:rPr>
                          <m:t>max</m:t>
                        </m:r>
                      </m:sub>
                    </m:sSub>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r>
                      <w:rPr>
                        <w:rFonts w:ascii="Cambria Math" w:hAnsi="Cambria Math"/>
                        <w:sz w:val="20"/>
                        <w:szCs w:val="22"/>
                      </w:rPr>
                      <m:t>EI</m:t>
                    </m:r>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75dB</m:t>
                        </m:r>
                      </m:sub>
                    </m:sSub>
                    <m:r>
                      <w:rPr>
                        <w:rFonts w:ascii="Cambria Math" w:hAnsi="Cambria Math"/>
                        <w:sz w:val="20"/>
                        <w:szCs w:val="22"/>
                      </w:rPr>
                      <m:t>* d</m:t>
                    </m:r>
                  </m:den>
                </m:f>
              </m:oMath>
            </m:oMathPara>
          </w:p>
        </w:tc>
        <w:tc>
          <w:tcPr>
            <w:tcW w:w="567" w:type="dxa"/>
            <w:tcBorders>
              <w:top w:val="single" w:sz="4" w:space="0" w:color="FFFFFF" w:themeColor="background1"/>
              <w:left w:val="single" w:sz="4" w:space="0" w:color="FFFFFF"/>
              <w:bottom w:val="single" w:sz="4" w:space="0" w:color="auto"/>
              <w:right w:val="single" w:sz="4" w:space="0" w:color="FFFFFF"/>
            </w:tcBorders>
          </w:tcPr>
          <w:p w14:paraId="20B57755" w14:textId="6EB5BB93" w:rsidR="0068366E" w:rsidRPr="00CC2F87" w:rsidRDefault="0068366E" w:rsidP="0068366E">
            <w:pPr>
              <w:pStyle w:val="TableText"/>
            </w:pPr>
            <w:bookmarkStart w:id="79" w:name="_Ref33867650"/>
            <w:r w:rsidRPr="00CC2F87">
              <w:t>(</w:t>
            </w:r>
            <w:r w:rsidRPr="00CC2F87">
              <w:fldChar w:fldCharType="begin"/>
            </w:r>
            <w:r w:rsidRPr="00CC2F87">
              <w:instrText xml:space="preserve"> SEQ Equation \* ARABIC </w:instrText>
            </w:r>
            <w:r w:rsidRPr="00CC2F87">
              <w:fldChar w:fldCharType="separate"/>
            </w:r>
            <w:r w:rsidR="00205E1B">
              <w:rPr>
                <w:noProof/>
              </w:rPr>
              <w:t>11</w:t>
            </w:r>
            <w:r w:rsidRPr="00CC2F87">
              <w:fldChar w:fldCharType="end"/>
            </w:r>
            <w:bookmarkEnd w:id="79"/>
            <w:r w:rsidRPr="00CC2F87">
              <w:t>)</w:t>
            </w:r>
          </w:p>
        </w:tc>
        <w:tc>
          <w:tcPr>
            <w:tcW w:w="2693" w:type="dxa"/>
            <w:tcBorders>
              <w:top w:val="single" w:sz="4" w:space="0" w:color="FFFFFF" w:themeColor="background1"/>
              <w:left w:val="single" w:sz="4" w:space="0" w:color="FFFFFF"/>
              <w:bottom w:val="single" w:sz="4" w:space="0" w:color="auto"/>
              <w:right w:val="single" w:sz="4" w:space="0" w:color="FFFFFF"/>
            </w:tcBorders>
          </w:tcPr>
          <w:p w14:paraId="6CAFAB76" w14:textId="56B6D6D0" w:rsidR="0068366E" w:rsidRPr="00CC2F87" w:rsidRDefault="000A0F3A" w:rsidP="0068366E">
            <w:pPr>
              <w:pStyle w:val="TableText"/>
              <w:spacing w:after="200" w:line="240" w:lineRule="auto"/>
              <w:jc w:val="left"/>
              <w:rPr>
                <w:sz w:val="20"/>
                <w:szCs w:val="22"/>
              </w:rPr>
            </w:pPr>
            <w:r w:rsidRPr="005963D3">
              <w:rPr>
                <w:sz w:val="20"/>
                <w:szCs w:val="22"/>
              </w:rPr>
              <w:t>EI</w:t>
            </w:r>
            <w:r w:rsidR="0068366E" w:rsidRPr="00CC2F87">
              <w:rPr>
                <w:sz w:val="20"/>
                <w:szCs w:val="22"/>
                <w:vertAlign w:val="subscript"/>
              </w:rPr>
              <w:t xml:space="preserve"> </w:t>
            </w:r>
            <w:r w:rsidR="0068366E" w:rsidRPr="00CC2F87">
              <w:rPr>
                <w:sz w:val="20"/>
                <w:szCs w:val="22"/>
              </w:rPr>
              <w:t xml:space="preserve">of the path normalized by dividing it with maximum theoretical </w:t>
            </w:r>
            <w:r w:rsidRPr="00333419">
              <w:rPr>
                <w:sz w:val="20"/>
                <w:szCs w:val="22"/>
              </w:rPr>
              <w:t>EI</w:t>
            </w:r>
            <w:r>
              <w:rPr>
                <w:i/>
                <w:iCs/>
                <w:sz w:val="20"/>
                <w:szCs w:val="22"/>
              </w:rPr>
              <w:t xml:space="preserve"> </w:t>
            </w:r>
            <w:r w:rsidR="0068366E" w:rsidRPr="00CC2F87">
              <w:rPr>
                <w:sz w:val="20"/>
                <w:szCs w:val="22"/>
              </w:rPr>
              <w:t>for a path of same distance</w:t>
            </w:r>
          </w:p>
        </w:tc>
      </w:tr>
    </w:tbl>
    <w:p w14:paraId="36E9B706" w14:textId="53C267D0" w:rsidR="00D9566D" w:rsidRDefault="007374C7" w:rsidP="00D9566D">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CC2F87">
        <w:t xml:space="preserve"> = </w:t>
      </w:r>
      <w:r w:rsidR="00DF3A93" w:rsidRPr="00CC2F87">
        <w:t xml:space="preserve">5 dB range </w:t>
      </w:r>
      <w:r w:rsidR="00F34C80" w:rsidRPr="00CC2F87">
        <w:t>with</w:t>
      </w:r>
      <w:r w:rsidR="00DF3A93" w:rsidRPr="00CC2F87">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CC2F87">
        <w:t xml:space="preserve"> as the lower value (e.g. 55 dB refers to </w:t>
      </w:r>
      <w:r w:rsidR="00A45F95" w:rsidRPr="00CC2F87">
        <w:t>noise range</w:t>
      </w:r>
      <w:r w:rsidR="00A45F95">
        <w:t xml:space="preserve"> of </w:t>
      </w:r>
      <w:r w:rsidR="00DF3A93" w:rsidRPr="00CC2F87">
        <w:t>55–60 dB)</w:t>
      </w:r>
      <w:r w:rsidR="00F25C96" w:rsidRPr="00CC2F87">
        <w:br/>
      </w:r>
      <m:oMath>
        <m:sSub>
          <m:sSubPr>
            <m:ctrlPr>
              <w:rPr>
                <w:rFonts w:ascii="Cambria Math" w:hAnsi="Cambria Math"/>
              </w:rPr>
            </m:ctrlPr>
          </m:sSubPr>
          <m:e>
            <m:r>
              <w:rPr>
                <w:rFonts w:ascii="Cambria Math" w:hAnsi="Cambria Math"/>
              </w:rPr>
              <m:t>E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CC2F87">
        <w:t xml:space="preserve"> = </w:t>
      </w:r>
      <w:r w:rsidR="00BB2825">
        <w:t xml:space="preserve">total </w:t>
      </w:r>
      <w:r w:rsidR="005B6FD0" w:rsidRPr="00CC2F87">
        <w:t xml:space="preserve">contaminated distance </w:t>
      </w:r>
      <w:r w:rsidR="00AD4847">
        <w:t>with</w:t>
      </w:r>
      <w:r w:rsidR="00550E1A">
        <w:t xml:space="preserve"> noise</w:t>
      </w:r>
      <w:r w:rsidR="005B6FD0" w:rsidRPr="00CC2F87">
        <w:t xml:space="preserve"> </w:t>
      </w:r>
      <w:r w:rsidR="009A6635">
        <w:t xml:space="preserve">level </w:t>
      </w:r>
      <w:r w:rsidR="002F547A">
        <w:t xml:space="preserve">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CC2F87">
        <w:t xml:space="preserve"> (e.g. 14 m of </w:t>
      </w:r>
      <w:r w:rsidR="00D97490" w:rsidRPr="00CC2F87">
        <w:t>55</w:t>
      </w:r>
      <w:r w:rsidR="00BC413B" w:rsidRPr="00CC2F87">
        <w:t>–</w:t>
      </w:r>
      <w:r w:rsidR="00D97490" w:rsidRPr="00CC2F87">
        <w:t>60</w:t>
      </w:r>
      <w:r w:rsidR="005B6FD0" w:rsidRPr="00CC2F87">
        <w:t xml:space="preserve"> dB</w:t>
      </w:r>
      <w:r w:rsidR="004B1DD1" w:rsidRPr="00CC2F87">
        <w:t xml:space="preserve"> noise</w:t>
      </w:r>
      <w:r w:rsidR="005B6FD0" w:rsidRPr="00CC2F87">
        <w:t>)</w:t>
      </w:r>
      <w:r w:rsidR="001E4700" w:rsidRPr="00CC2F87">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CC2F87">
        <w:t xml:space="preserve"> = dB-specific noise cost coefficien</w:t>
      </w:r>
      <w:r w:rsidR="00D9566D">
        <w:t>t (</w:t>
      </w:r>
      <w:r w:rsidR="00943378">
        <w:t xml:space="preserve">as </w:t>
      </w:r>
      <w:r w:rsidR="00D41363">
        <w:t>in</w:t>
      </w:r>
      <w:r w:rsidR="00943378">
        <w:t xml:space="preserve"> Equation </w:t>
      </w:r>
      <w:r w:rsidR="00D9566D">
        <w:t>4)</w:t>
      </w:r>
      <w:r w:rsidR="00D9566D">
        <w:br/>
      </w:r>
    </w:p>
    <w:p w14:paraId="6163879C" w14:textId="327B1537" w:rsidR="00B74D96" w:rsidRPr="00CC2F87" w:rsidRDefault="002E2F5C" w:rsidP="00D9566D">
      <w:pPr>
        <w:pStyle w:val="Heading2"/>
      </w:pPr>
      <w:bookmarkStart w:id="80" w:name="_Toc37689971"/>
      <w:r>
        <w:t>Web-based q</w:t>
      </w:r>
      <w:r w:rsidR="00B74D96" w:rsidRPr="00CC2F87">
        <w:t>uiet path route planner</w:t>
      </w:r>
      <w:bookmarkEnd w:id="80"/>
    </w:p>
    <w:p w14:paraId="37EB6460" w14:textId="7DA09722" w:rsidR="00572329" w:rsidRPr="00CC2F87" w:rsidRDefault="00897D02" w:rsidP="00B74D96">
      <w:r>
        <w:t xml:space="preserve">A web-based </w:t>
      </w:r>
      <w:r w:rsidR="00B74D96" w:rsidRPr="00CC2F87">
        <w:t xml:space="preserve">quiet path route planner was developed as a proof of concept to demonstrate the </w:t>
      </w:r>
      <w:r w:rsidR="000F4C47">
        <w:t xml:space="preserve">potential utility </w:t>
      </w:r>
      <w:r w:rsidR="00B74D96" w:rsidRPr="00CC2F87">
        <w:t>of the quiet path routing method in practical situations</w:t>
      </w:r>
      <w:r w:rsidR="00283C87">
        <w:t xml:space="preserve">. </w:t>
      </w:r>
      <w:r w:rsidR="001B3E35" w:rsidRPr="00CC2F87">
        <w:t xml:space="preserve">Also, it </w:t>
      </w:r>
      <w:r w:rsidR="00855F6C">
        <w:t>accelerated</w:t>
      </w:r>
      <w:r w:rsidR="001B3E35" w:rsidRPr="00CC2F87">
        <w:t xml:space="preserve"> developing</w:t>
      </w:r>
      <w:r w:rsidR="001520C9" w:rsidRPr="00CC2F87">
        <w:t xml:space="preserve"> </w:t>
      </w:r>
      <w:r w:rsidR="001520C9" w:rsidRPr="00CC2F87">
        <w:lastRenderedPageBreak/>
        <w:t>and adjusting</w:t>
      </w:r>
      <w:r w:rsidR="001B3E35" w:rsidRPr="00CC2F87">
        <w:t xml:space="preserve"> the </w:t>
      </w:r>
      <w:r w:rsidR="00A41C09">
        <w:t>quiet path routing</w:t>
      </w:r>
      <w:r w:rsidR="00195FAA">
        <w:t xml:space="preserve"> </w:t>
      </w:r>
      <w:r w:rsidR="001B3E35" w:rsidRPr="00CC2F87">
        <w:t>method</w:t>
      </w:r>
      <w:r w:rsidR="00865E78">
        <w:t xml:space="preserve">, </w:t>
      </w:r>
      <w:r w:rsidR="00075BFC">
        <w:t>as</w:t>
      </w:r>
      <w:r w:rsidR="00BC42CF">
        <w:t xml:space="preserve"> </w:t>
      </w:r>
      <w:r w:rsidR="00195FAA">
        <w:t xml:space="preserve">different </w:t>
      </w:r>
      <w:r w:rsidR="00D566F7">
        <w:t>variants</w:t>
      </w:r>
      <w:r w:rsidR="00195FAA">
        <w:t xml:space="preserve"> of the </w:t>
      </w:r>
      <w:r w:rsidR="00865E78">
        <w:t xml:space="preserve">street network graph and </w:t>
      </w:r>
      <w:r w:rsidR="00195FAA">
        <w:t>environmental impedance function</w:t>
      </w:r>
      <w:r w:rsidR="00865E78">
        <w:t xml:space="preserve"> could be easily tested</w:t>
      </w:r>
      <w:r w:rsidR="001B3E35" w:rsidRPr="00CC2F87">
        <w:t>.</w:t>
      </w:r>
    </w:p>
    <w:p w14:paraId="658563A9" w14:textId="77777777" w:rsidR="00B74D96" w:rsidRPr="00CC2F87" w:rsidRDefault="00B74D96" w:rsidP="00AA055B">
      <w:pPr>
        <w:keepNext/>
        <w:spacing w:before="360" w:after="0"/>
      </w:pPr>
      <w:r w:rsidRPr="00CC2F87">
        <w:rPr>
          <w:noProof/>
        </w:rPr>
        <w:drawing>
          <wp:inline distT="0" distB="0" distL="0" distR="0" wp14:anchorId="0E9CC9FC" wp14:editId="7EBB9719">
            <wp:extent cx="6018198" cy="3168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8198" cy="3168544"/>
                    </a:xfrm>
                    <a:prstGeom prst="rect">
                      <a:avLst/>
                    </a:prstGeom>
                    <a:ln>
                      <a:noFill/>
                    </a:ln>
                  </pic:spPr>
                </pic:pic>
              </a:graphicData>
            </a:graphic>
          </wp:inline>
        </w:drawing>
      </w:r>
    </w:p>
    <w:p w14:paraId="494D3983" w14:textId="25684E08" w:rsidR="00B74D96" w:rsidRPr="00CC2F87" w:rsidRDefault="00B74D96" w:rsidP="00020EA1">
      <w:pPr>
        <w:pStyle w:val="Caption"/>
      </w:pPr>
      <w:bookmarkStart w:id="81" w:name="_Ref9517973"/>
      <w:bookmarkStart w:id="82" w:name="_Toc37690014"/>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8</w:t>
      </w:r>
      <w:r w:rsidR="004F023F" w:rsidRPr="00CC2F87">
        <w:fldChar w:fldCharType="end"/>
      </w:r>
      <w:bookmarkEnd w:id="81"/>
      <w:r w:rsidRPr="00CC2F87">
        <w:t xml:space="preserve">. </w:t>
      </w:r>
      <w:r w:rsidR="005F7507">
        <w:t>T</w:t>
      </w:r>
      <w:r w:rsidRPr="00CC2F87">
        <w:t>echnical architecture of the quiet path route planner web application.</w:t>
      </w:r>
      <w:bookmarkEnd w:id="82"/>
      <w:r w:rsidR="003172BE" w:rsidRPr="00CC2F87">
        <w:t xml:space="preserve"> </w:t>
      </w:r>
    </w:p>
    <w:p w14:paraId="5C6CF1D2" w14:textId="0AD814D2" w:rsidR="00D03A8C" w:rsidRPr="00CC2F87" w:rsidRDefault="00B74D96" w:rsidP="00B74D96">
      <w:r w:rsidRPr="00CC2F87">
        <w:t xml:space="preserve">The technical implementation of the quiet path route planner </w:t>
      </w:r>
      <w:r w:rsidR="000D18DE">
        <w:t xml:space="preserve">is composed </w:t>
      </w:r>
      <w:r w:rsidRPr="00CC2F87">
        <w:t>of three components</w:t>
      </w:r>
      <w:r w:rsidR="006F765F">
        <w:t xml:space="preserve"> (</w:t>
      </w:r>
      <w:r w:rsidR="006F765F" w:rsidRPr="00CC2F87">
        <w:fldChar w:fldCharType="begin"/>
      </w:r>
      <w:r w:rsidR="006F765F" w:rsidRPr="00CC2F87">
        <w:instrText xml:space="preserve"> REF _Ref9517973 \h </w:instrText>
      </w:r>
      <w:r w:rsidR="006F765F" w:rsidRPr="00CC2F87">
        <w:fldChar w:fldCharType="separate"/>
      </w:r>
      <w:r w:rsidR="00205E1B" w:rsidRPr="00CC2F87">
        <w:t xml:space="preserve">Figure </w:t>
      </w:r>
      <w:r w:rsidR="00205E1B">
        <w:rPr>
          <w:noProof/>
        </w:rPr>
        <w:t>18</w:t>
      </w:r>
      <w:r w:rsidR="006F765F" w:rsidRPr="00CC2F87">
        <w:fldChar w:fldCharType="end"/>
      </w:r>
      <w:r w:rsidR="006F765F" w:rsidRPr="00CC2F87">
        <w:t>)</w:t>
      </w:r>
      <w:r w:rsidRPr="00CC2F87">
        <w:t xml:space="preserve">: </w:t>
      </w:r>
      <w:r w:rsidR="00EE763C">
        <w:t xml:space="preserve">graph </w:t>
      </w:r>
      <w:r w:rsidR="00496F8C">
        <w:t xml:space="preserve">processing </w:t>
      </w:r>
      <w:r w:rsidRPr="00CC2F87">
        <w:t xml:space="preserve">for quiet path </w:t>
      </w:r>
      <w:r w:rsidR="00A41C09">
        <w:t>routing</w:t>
      </w:r>
      <w:r w:rsidR="00496F8C">
        <w:t xml:space="preserve"> (1)</w:t>
      </w:r>
      <w:r w:rsidRPr="00CC2F87">
        <w:t xml:space="preserve">, server-side </w:t>
      </w:r>
      <w:r w:rsidR="00A41C09">
        <w:t>quiet path routing</w:t>
      </w:r>
      <w:r w:rsidRPr="00CC2F87">
        <w:t xml:space="preserve"> application </w:t>
      </w:r>
      <w:r w:rsidR="00496F8C">
        <w:t xml:space="preserve">(2) </w:t>
      </w:r>
      <w:r w:rsidRPr="00CC2F87">
        <w:t xml:space="preserve">and client-side route planner user interface </w:t>
      </w:r>
      <w:r w:rsidR="00496F8C">
        <w:t>(3</w:t>
      </w:r>
      <w:r w:rsidR="006F765F">
        <w:t>)</w:t>
      </w:r>
      <w:r w:rsidR="005E68C4" w:rsidRPr="00CC2F87">
        <w:t>.</w:t>
      </w:r>
      <w:r w:rsidR="00080336" w:rsidRPr="00CC2F87">
        <w:t xml:space="preserve"> </w:t>
      </w:r>
      <w:r w:rsidR="00ED3AD8">
        <w:t xml:space="preserve">The </w:t>
      </w:r>
      <w:r w:rsidR="00C31E6F">
        <w:t>interface</w:t>
      </w:r>
      <w:r w:rsidR="00ED3AD8">
        <w:t xml:space="preserve"> between </w:t>
      </w:r>
      <w:r w:rsidR="00265808">
        <w:t xml:space="preserve">the </w:t>
      </w:r>
      <w:r w:rsidR="00ED3AD8">
        <w:t xml:space="preserve">graph processing </w:t>
      </w:r>
      <w:r w:rsidR="00265808">
        <w:t>script</w:t>
      </w:r>
      <w:r w:rsidR="003E4528">
        <w:t>s</w:t>
      </w:r>
      <w:r w:rsidR="00265808">
        <w:t xml:space="preserve"> </w:t>
      </w:r>
      <w:r w:rsidR="00ED3AD8">
        <w:t xml:space="preserve">and the routing application is a </w:t>
      </w:r>
      <w:r w:rsidR="008F191A">
        <w:t xml:space="preserve">GraphML </w:t>
      </w:r>
      <w:r w:rsidR="00600EBF">
        <w:t>file</w:t>
      </w:r>
      <w:r w:rsidR="00ED3AD8">
        <w:t>.</w:t>
      </w:r>
      <w:r w:rsidR="00004105">
        <w:t xml:space="preserve"> </w:t>
      </w:r>
      <w:r w:rsidR="001A471C">
        <w:t>T</w:t>
      </w:r>
      <w:r w:rsidR="00A95905">
        <w:t xml:space="preserve">he client-side web application </w:t>
      </w:r>
      <w:r w:rsidR="00F905CD">
        <w:t xml:space="preserve">communicates with </w:t>
      </w:r>
      <w:r w:rsidR="00A95905">
        <w:t>the</w:t>
      </w:r>
      <w:r w:rsidR="00BF78CE">
        <w:t xml:space="preserve"> </w:t>
      </w:r>
      <w:r w:rsidR="00A95905">
        <w:t>routing application via a RESTful API</w:t>
      </w:r>
      <w:r w:rsidR="003C1291">
        <w:t xml:space="preserve"> </w:t>
      </w:r>
      <w:r w:rsidR="00722657">
        <w:t>exposed by the server application</w:t>
      </w:r>
      <w:r w:rsidR="00A95905">
        <w:t xml:space="preserve">. </w:t>
      </w:r>
      <w:r w:rsidR="00F329EE">
        <w:t xml:space="preserve">The </w:t>
      </w:r>
      <w:r w:rsidR="00F77C92">
        <w:t xml:space="preserve">capabilities of the </w:t>
      </w:r>
      <w:r w:rsidR="00F329EE">
        <w:t xml:space="preserve">quiet path </w:t>
      </w:r>
      <w:r w:rsidR="00205E26">
        <w:t xml:space="preserve">routing </w:t>
      </w:r>
      <w:r w:rsidR="00F329EE">
        <w:t xml:space="preserve">API </w:t>
      </w:r>
      <w:r w:rsidR="00852245">
        <w:t>are</w:t>
      </w:r>
      <w:r w:rsidR="00F329EE">
        <w:t xml:space="preserve"> </w:t>
      </w:r>
      <w:r w:rsidR="009C56F4">
        <w:t xml:space="preserve">documented in more detail </w:t>
      </w:r>
      <w:r w:rsidR="00F329EE">
        <w:t xml:space="preserve">in the chapter </w:t>
      </w:r>
      <w:r w:rsidR="00943378">
        <w:t>4</w:t>
      </w:r>
      <w:r w:rsidR="00F329EE">
        <w:t>.</w:t>
      </w:r>
      <w:r w:rsidR="00943378">
        <w:t>3</w:t>
      </w:r>
      <w:r w:rsidR="00F329EE">
        <w:t>.</w:t>
      </w:r>
      <w:r w:rsidR="00297A10">
        <w:t xml:space="preserve"> </w:t>
      </w:r>
    </w:p>
    <w:p w14:paraId="71AA850B" w14:textId="54529929" w:rsidR="005E68C4" w:rsidRPr="00CC2F87" w:rsidRDefault="00D03A8C" w:rsidP="00B74D96">
      <w:r w:rsidRPr="00CC2F87">
        <w:t xml:space="preserve">A virtual machine was acquired for </w:t>
      </w:r>
      <w:r w:rsidR="00694693">
        <w:t xml:space="preserve">hosting </w:t>
      </w:r>
      <w:r w:rsidRPr="00CC2F87">
        <w:t xml:space="preserve">the quiet path </w:t>
      </w:r>
      <w:r w:rsidR="00A41C09">
        <w:t>routing</w:t>
      </w:r>
      <w:r w:rsidR="00694693">
        <w:t xml:space="preserve"> application </w:t>
      </w:r>
      <w:r w:rsidRPr="00CC2F87">
        <w:t xml:space="preserve">as a </w:t>
      </w:r>
      <w:r w:rsidR="00AA5FBA">
        <w:t xml:space="preserve">stateless </w:t>
      </w:r>
      <w:r w:rsidRPr="00CC2F87">
        <w:t xml:space="preserve">web service. </w:t>
      </w:r>
      <w:r w:rsidR="00B13823" w:rsidRPr="00CC2F87">
        <w:t>The machine was provided by CSC (CSC - IT Center for Science</w:t>
      </w:r>
      <w:r w:rsidR="00926A14">
        <w:t xml:space="preserve"> Ltd.</w:t>
      </w:r>
      <w:r w:rsidR="00B13823" w:rsidRPr="00CC2F87">
        <w:t>) with Ubuntu 18.04 operating system preinstalled.</w:t>
      </w:r>
      <w:r w:rsidR="00A1083B">
        <w:t xml:space="preserve"> Again, </w:t>
      </w:r>
      <w:r w:rsidR="007044EA">
        <w:t xml:space="preserve">a </w:t>
      </w:r>
      <w:r w:rsidR="0055488A">
        <w:t xml:space="preserve">desired </w:t>
      </w:r>
      <w:r w:rsidR="00DE5F66">
        <w:t xml:space="preserve">Python environment was installed with Conda package manager to match </w:t>
      </w:r>
      <w:r w:rsidR="002917E1">
        <w:t xml:space="preserve">the development environment of the </w:t>
      </w:r>
      <w:r w:rsidR="00DE5F66">
        <w:t xml:space="preserve">application. </w:t>
      </w:r>
      <w:r w:rsidR="00D24567" w:rsidRPr="00CC2F87">
        <w:t xml:space="preserve">In addition </w:t>
      </w:r>
      <w:r w:rsidR="00AB2FF4">
        <w:t>to the normal scientific and geospatial Python libraries</w:t>
      </w:r>
      <w:r w:rsidR="00D24567" w:rsidRPr="00CC2F87">
        <w:t xml:space="preserve">, </w:t>
      </w:r>
      <w:r w:rsidR="00DE5F66">
        <w:t xml:space="preserve">the </w:t>
      </w:r>
      <w:r w:rsidR="00C73836" w:rsidRPr="00CC2F87">
        <w:t xml:space="preserve">library </w:t>
      </w:r>
      <w:r w:rsidR="00D24567" w:rsidRPr="00CC2F87">
        <w:t xml:space="preserve">Flask </w:t>
      </w:r>
      <w:r w:rsidR="00C73836" w:rsidRPr="00CC2F87">
        <w:t xml:space="preserve">was installed </w:t>
      </w:r>
      <w:r w:rsidR="00D24567" w:rsidRPr="00CC2F87">
        <w:t xml:space="preserve">to enable </w:t>
      </w:r>
      <w:r w:rsidR="00CE1564">
        <w:t xml:space="preserve">accessing </w:t>
      </w:r>
      <w:r w:rsidR="00D24567" w:rsidRPr="00CC2F87">
        <w:t xml:space="preserve">the </w:t>
      </w:r>
      <w:r w:rsidR="00DE5F66">
        <w:t xml:space="preserve">functionality of the </w:t>
      </w:r>
      <w:r w:rsidR="00D24567" w:rsidRPr="00CC2F87">
        <w:t xml:space="preserve">routing application </w:t>
      </w:r>
      <w:r w:rsidR="00CE1564">
        <w:t xml:space="preserve">with </w:t>
      </w:r>
      <w:r w:rsidR="00DE5F66" w:rsidRPr="00DE5F66">
        <w:t xml:space="preserve">RESTful </w:t>
      </w:r>
      <w:r w:rsidR="00DE5F66">
        <w:t>web requests</w:t>
      </w:r>
      <w:r w:rsidR="00D24567" w:rsidRPr="00CC2F87">
        <w:t xml:space="preserve">. </w:t>
      </w:r>
      <w:r w:rsidR="001C236B">
        <w:t>Since</w:t>
      </w:r>
      <w:r w:rsidR="00501DD8" w:rsidRPr="00CC2F87">
        <w:t xml:space="preserve"> Flask is not </w:t>
      </w:r>
      <w:r w:rsidR="00597E15">
        <w:t>recommended for production environments</w:t>
      </w:r>
      <w:r w:rsidR="00501DD8" w:rsidRPr="00CC2F87">
        <w:t xml:space="preserve">, </w:t>
      </w:r>
      <w:r w:rsidR="00000F08">
        <w:t xml:space="preserve">the library </w:t>
      </w:r>
      <w:r w:rsidR="00501DD8" w:rsidRPr="00CC2F87">
        <w:t>Gunicorn</w:t>
      </w:r>
      <w:r w:rsidR="00F23804">
        <w:t xml:space="preserve"> </w:t>
      </w:r>
      <w:r w:rsidR="00501DD8" w:rsidRPr="00CC2F87">
        <w:t xml:space="preserve">was configured to run the Python-Flask application in more efficient and </w:t>
      </w:r>
      <w:r w:rsidR="00F4156D" w:rsidRPr="00CC2F87">
        <w:t>secure</w:t>
      </w:r>
      <w:r w:rsidR="00501DD8" w:rsidRPr="00CC2F87">
        <w:t xml:space="preserve"> manner. </w:t>
      </w:r>
      <w:r w:rsidR="00635904">
        <w:t xml:space="preserve">Practically, </w:t>
      </w:r>
      <w:r w:rsidR="009728C9">
        <w:t>t</w:t>
      </w:r>
      <w:r w:rsidR="00F805B0">
        <w:t xml:space="preserve">his meant running several instances of the application in parallel to be able to </w:t>
      </w:r>
      <w:r w:rsidR="00D542E6">
        <w:t xml:space="preserve">quickly </w:t>
      </w:r>
      <w:r w:rsidR="00F805B0">
        <w:t xml:space="preserve">handle </w:t>
      </w:r>
      <w:r w:rsidR="00D84B02">
        <w:t xml:space="preserve">many </w:t>
      </w:r>
      <w:r w:rsidR="00F805B0">
        <w:t xml:space="preserve">simultaneous routing requests. </w:t>
      </w:r>
      <w:r w:rsidR="007865FC">
        <w:t>T</w:t>
      </w:r>
      <w:r w:rsidR="00F805B0">
        <w:t xml:space="preserve">he </w:t>
      </w:r>
      <w:r w:rsidR="007865FC">
        <w:t xml:space="preserve">web server </w:t>
      </w:r>
      <w:r w:rsidR="005B2CF6">
        <w:t xml:space="preserve">application </w:t>
      </w:r>
      <w:r w:rsidR="00547521" w:rsidRPr="00CC2F87">
        <w:t>Nginx</w:t>
      </w:r>
      <w:r w:rsidR="00CA7323">
        <w:t xml:space="preserve"> </w:t>
      </w:r>
      <w:r w:rsidR="00547521" w:rsidRPr="00CC2F87">
        <w:t xml:space="preserve">was installed </w:t>
      </w:r>
      <w:r w:rsidR="00F805B0">
        <w:t xml:space="preserve">and configured as a reverse proxy to </w:t>
      </w:r>
      <w:r w:rsidR="00547521" w:rsidRPr="00CC2F87">
        <w:t xml:space="preserve">handle all incoming and </w:t>
      </w:r>
      <w:r w:rsidR="00547521" w:rsidRPr="00CC2F87">
        <w:lastRenderedPageBreak/>
        <w:t>outcoming connections to the machine.</w:t>
      </w:r>
      <w:r w:rsidR="00E57EF6">
        <w:t xml:space="preserve"> </w:t>
      </w:r>
      <w:r w:rsidR="007865FC">
        <w:t xml:space="preserve">Finally, the </w:t>
      </w:r>
      <w:r w:rsidR="009B01B0">
        <w:t>server</w:t>
      </w:r>
      <w:r w:rsidR="00DD7114">
        <w:t>-</w:t>
      </w:r>
      <w:r w:rsidR="00671884">
        <w:t xml:space="preserve">side </w:t>
      </w:r>
      <w:r w:rsidR="007865FC">
        <w:t xml:space="preserve">quiet path </w:t>
      </w:r>
      <w:r w:rsidR="0043455B">
        <w:t xml:space="preserve">routing </w:t>
      </w:r>
      <w:r w:rsidR="007865FC">
        <w:t>application (wrapped with Gunicorn) was configured as a system service and started.</w:t>
      </w:r>
      <w:r w:rsidR="00581E84">
        <w:t xml:space="preserve"> </w:t>
      </w:r>
    </w:p>
    <w:p w14:paraId="182D15CB" w14:textId="33C2376A" w:rsidR="009656C4" w:rsidRPr="00CC2F87" w:rsidRDefault="002D5931" w:rsidP="00B74D96">
      <w:r w:rsidRPr="00CC2F87">
        <w:t xml:space="preserve">An interactive web map application was developed to serve as </w:t>
      </w:r>
      <w:r w:rsidR="00264C39">
        <w:t>the</w:t>
      </w:r>
      <w:r w:rsidR="00262B08">
        <w:t xml:space="preserve"> </w:t>
      </w:r>
      <w:r w:rsidRPr="00CC2F87">
        <w:t xml:space="preserve">user interface for the quiet path </w:t>
      </w:r>
      <w:r w:rsidR="001432F4">
        <w:t>routing</w:t>
      </w:r>
      <w:r w:rsidRPr="00CC2F87">
        <w:t xml:space="preserve"> service. </w:t>
      </w:r>
      <w:r w:rsidR="001E07F1" w:rsidRPr="00CC2F87">
        <w:t xml:space="preserve">It was implemented </w:t>
      </w:r>
      <w:r w:rsidR="0043022A">
        <w:t>with</w:t>
      </w:r>
      <w:r w:rsidR="009113A2" w:rsidRPr="00CC2F87">
        <w:t xml:space="preserve"> </w:t>
      </w:r>
      <w:r w:rsidR="001E07F1" w:rsidRPr="00CC2F87">
        <w:t>ReactJS</w:t>
      </w:r>
      <w:r w:rsidR="00276C09" w:rsidRPr="00CC2F87">
        <w:t xml:space="preserve"> </w:t>
      </w:r>
      <w:r w:rsidR="0043022A">
        <w:t xml:space="preserve">as a </w:t>
      </w:r>
      <w:r w:rsidR="001E07F1" w:rsidRPr="00CC2F87">
        <w:t xml:space="preserve">single page application (SPA). </w:t>
      </w:r>
      <w:r w:rsidR="008D6013" w:rsidRPr="00CC2F87">
        <w:t>Mapbox GL</w:t>
      </w:r>
      <w:r w:rsidR="00413A73" w:rsidRPr="00CC2F87">
        <w:t xml:space="preserve"> </w:t>
      </w:r>
      <w:r w:rsidR="006C7694">
        <w:t>JS</w:t>
      </w:r>
      <w:r w:rsidR="008D6013" w:rsidRPr="00CC2F87">
        <w:t xml:space="preserve"> was chosen as the </w:t>
      </w:r>
      <w:r w:rsidR="00A67F99">
        <w:t xml:space="preserve">web </w:t>
      </w:r>
      <w:r w:rsidR="008D6013" w:rsidRPr="00CC2F87">
        <w:t>mapping library</w:t>
      </w:r>
      <w:r w:rsidR="00823A4F">
        <w:t xml:space="preserve"> due to its great support for visualizing vector data interactively</w:t>
      </w:r>
      <w:r w:rsidR="00D52918">
        <w:t xml:space="preserve">. Mapbox Studio was used to design </w:t>
      </w:r>
      <w:r w:rsidR="00AB33F6">
        <w:t xml:space="preserve">a </w:t>
      </w:r>
      <w:r w:rsidR="00FC2C79">
        <w:t>custom</w:t>
      </w:r>
      <w:r w:rsidR="00CA710B">
        <w:t>, light-colored,</w:t>
      </w:r>
      <w:r w:rsidR="00AB33F6">
        <w:t xml:space="preserve"> </w:t>
      </w:r>
      <w:r w:rsidR="00D52918">
        <w:t>basema</w:t>
      </w:r>
      <w:r w:rsidR="00AB33F6">
        <w:t xml:space="preserve">p to allow </w:t>
      </w:r>
      <w:r w:rsidR="002F326E">
        <w:t>visualizing</w:t>
      </w:r>
      <w:r w:rsidR="00AB33F6">
        <w:t xml:space="preserve"> </w:t>
      </w:r>
      <w:r w:rsidR="008E3027">
        <w:t>multiple</w:t>
      </w:r>
      <w:r w:rsidR="00AB33F6">
        <w:t xml:space="preserve"> paths </w:t>
      </w:r>
      <w:r w:rsidR="008E3027">
        <w:t xml:space="preserve">with varying colors </w:t>
      </w:r>
      <w:r w:rsidR="00AB33F6">
        <w:t xml:space="preserve">clearly on top of it. </w:t>
      </w:r>
      <w:r w:rsidR="00BA053A">
        <w:t xml:space="preserve">ReactJS SPA, as a technical framework, </w:t>
      </w:r>
      <w:r w:rsidR="00425E19" w:rsidRPr="00CC2F87">
        <w:t>enabled</w:t>
      </w:r>
      <w:r w:rsidR="00003D68" w:rsidRPr="00CC2F87">
        <w:t xml:space="preserve"> </w:t>
      </w:r>
      <w:r w:rsidR="002B3B95" w:rsidRPr="00CC2F87">
        <w:t xml:space="preserve">building </w:t>
      </w:r>
      <w:r w:rsidR="00786614">
        <w:t xml:space="preserve">highly </w:t>
      </w:r>
      <w:r w:rsidR="002B3B95" w:rsidRPr="00CC2F87">
        <w:t xml:space="preserve">customized </w:t>
      </w:r>
      <w:r w:rsidR="00D52918">
        <w:t xml:space="preserve">and reactive web map application </w:t>
      </w:r>
      <w:r w:rsidR="002B3B95" w:rsidRPr="00CC2F87">
        <w:t>for the purpose.</w:t>
      </w:r>
      <w:r w:rsidR="003731A8" w:rsidRPr="00CC2F87">
        <w:t xml:space="preserve"> </w:t>
      </w:r>
      <w:r w:rsidR="00707838" w:rsidRPr="00CC2F87">
        <w:t>C</w:t>
      </w:r>
      <w:r w:rsidR="0007417D" w:rsidRPr="00CC2F87">
        <w:t xml:space="preserve">ommunication between the web map application and the routing service was implemented with asynchronous </w:t>
      </w:r>
      <w:r w:rsidR="00817C03">
        <w:t>requests</w:t>
      </w:r>
      <w:r w:rsidR="0007417D" w:rsidRPr="00CC2F87">
        <w:t xml:space="preserve">; </w:t>
      </w:r>
      <w:r w:rsidR="005C600B" w:rsidRPr="00CC2F87">
        <w:t>after</w:t>
      </w:r>
      <w:r w:rsidR="0007417D" w:rsidRPr="00CC2F87">
        <w:t xml:space="preserve"> </w:t>
      </w:r>
      <w:r w:rsidR="005231B9">
        <w:t xml:space="preserve">the </w:t>
      </w:r>
      <w:r w:rsidR="0007417D" w:rsidRPr="00CC2F87">
        <w:t>routing request is sent from the client, a callback function</w:t>
      </w:r>
      <w:r w:rsidR="00400BF0" w:rsidRPr="00CC2F87">
        <w:t xml:space="preserve"> (at the client)</w:t>
      </w:r>
      <w:r w:rsidR="0007417D" w:rsidRPr="00CC2F87">
        <w:t xml:space="preserve"> is invoked once the paths are returned from the </w:t>
      </w:r>
      <w:r w:rsidR="005C600B" w:rsidRPr="00CC2F87">
        <w:t>routing service</w:t>
      </w:r>
      <w:r w:rsidR="0007417D" w:rsidRPr="00CC2F87">
        <w:t>.</w:t>
      </w:r>
      <w:r w:rsidR="00A87CDB">
        <w:t xml:space="preserve"> </w:t>
      </w:r>
      <w:r w:rsidR="00C84685" w:rsidRPr="00CC2F87">
        <w:t xml:space="preserve">The </w:t>
      </w:r>
      <w:r w:rsidR="00D52918">
        <w:t xml:space="preserve">design </w:t>
      </w:r>
      <w:r w:rsidR="00B80EC4">
        <w:t xml:space="preserve">and features </w:t>
      </w:r>
      <w:r w:rsidR="00D52918">
        <w:t xml:space="preserve">of the </w:t>
      </w:r>
      <w:r w:rsidR="006A3E2D">
        <w:t>user interface</w:t>
      </w:r>
      <w:r w:rsidR="00C84685">
        <w:t xml:space="preserve"> </w:t>
      </w:r>
      <w:r w:rsidR="00C84685" w:rsidRPr="00CC2F87">
        <w:t xml:space="preserve">are </w:t>
      </w:r>
      <w:r w:rsidR="003E3EE6">
        <w:t xml:space="preserve">presented </w:t>
      </w:r>
      <w:r w:rsidR="00C84685" w:rsidRPr="00CC2F87">
        <w:t xml:space="preserve">in </w:t>
      </w:r>
      <w:r w:rsidR="00B80EC4">
        <w:t xml:space="preserve">more detail in </w:t>
      </w:r>
      <w:r w:rsidR="00C84685" w:rsidRPr="00CC2F87">
        <w:t>the results chapter</w:t>
      </w:r>
      <w:r w:rsidR="00C84685">
        <w:t xml:space="preserve"> (</w:t>
      </w:r>
      <w:r w:rsidR="00ED1823">
        <w:t xml:space="preserve">see </w:t>
      </w:r>
      <w:r w:rsidR="00D52918">
        <w:t>4</w:t>
      </w:r>
      <w:r w:rsidR="00C84685">
        <w:t>.</w:t>
      </w:r>
      <w:r w:rsidR="00D52918">
        <w:t>3 &amp; 4.4</w:t>
      </w:r>
      <w:r w:rsidR="00C84685">
        <w:t>)</w:t>
      </w:r>
      <w:r w:rsidR="00C84685" w:rsidRPr="00CC2F87">
        <w:t xml:space="preserve">. </w:t>
      </w:r>
    </w:p>
    <w:p w14:paraId="3D3D9328" w14:textId="1597CE65" w:rsidR="00C84685" w:rsidRDefault="0005070F" w:rsidP="00B74D96">
      <w:r>
        <w:t xml:space="preserve">During the making of this thesis, </w:t>
      </w:r>
      <w:r w:rsidR="000A3D43">
        <w:t xml:space="preserve">components of </w:t>
      </w:r>
      <w:r>
        <w:t xml:space="preserve">the </w:t>
      </w:r>
      <w:r w:rsidR="00175105">
        <w:t xml:space="preserve">web-based </w:t>
      </w:r>
      <w:r>
        <w:t>quiet path routing application</w:t>
      </w:r>
      <w:r w:rsidR="0019737F">
        <w:t xml:space="preserve">, </w:t>
      </w:r>
      <w:r w:rsidR="0074600F">
        <w:t>particularly</w:t>
      </w:r>
      <w:r w:rsidR="0019737F">
        <w:t xml:space="preserve"> the </w:t>
      </w:r>
      <w:r>
        <w:t>user interface</w:t>
      </w:r>
      <w:r w:rsidR="0019737F">
        <w:t>,</w:t>
      </w:r>
      <w:r>
        <w:t xml:space="preserve"> </w:t>
      </w:r>
      <w:r w:rsidR="000A3D43">
        <w:t xml:space="preserve">were </w:t>
      </w:r>
      <w:r>
        <w:t xml:space="preserve">developed iteratively based on the comments </w:t>
      </w:r>
      <w:r w:rsidR="00C02D46">
        <w:t xml:space="preserve">and suggestions </w:t>
      </w:r>
      <w:r w:rsidR="00864F0A">
        <w:t>from a</w:t>
      </w:r>
      <w:r w:rsidR="00525651">
        <w:t xml:space="preserve"> small</w:t>
      </w:r>
      <w:r>
        <w:t xml:space="preserve"> group of test users.</w:t>
      </w:r>
      <w:r w:rsidR="000425EA">
        <w:t xml:space="preserve"> Closer to the end of the thesis project, the focus in </w:t>
      </w:r>
      <w:r w:rsidR="006A38D4">
        <w:t xml:space="preserve">developing </w:t>
      </w:r>
      <w:r w:rsidR="000425EA">
        <w:t xml:space="preserve">the routing application was guided </w:t>
      </w:r>
      <w:r w:rsidR="0043156B">
        <w:t xml:space="preserve">also </w:t>
      </w:r>
      <w:r w:rsidR="000425EA">
        <w:t>by the</w:t>
      </w:r>
      <w:r w:rsidR="00EA1144">
        <w:t xml:space="preserve"> EU project Healthy Outdoor Premises for Everyone (HOPE)</w:t>
      </w:r>
      <w:r w:rsidR="000425EA">
        <w:t>.</w:t>
      </w:r>
      <w:r w:rsidR="00E54C20">
        <w:t xml:space="preserve"> Thus,</w:t>
      </w:r>
      <w:r w:rsidR="00215169">
        <w:t xml:space="preserve"> </w:t>
      </w:r>
      <w:r w:rsidR="00E54C20">
        <w:t xml:space="preserve">the </w:t>
      </w:r>
      <w:r w:rsidR="00F54C15">
        <w:t xml:space="preserve">support for assessing and minimizing exposure to also real-time air pollution was implemented in the </w:t>
      </w:r>
      <w:r w:rsidR="006D0512">
        <w:t xml:space="preserve">routing </w:t>
      </w:r>
      <w:r w:rsidR="00F54C15">
        <w:t xml:space="preserve">application. </w:t>
      </w:r>
      <w:r w:rsidR="00721749">
        <w:t xml:space="preserve">Also, to enable </w:t>
      </w:r>
      <w:r w:rsidR="003429BC">
        <w:t xml:space="preserve">significantly </w:t>
      </w:r>
      <w:r w:rsidR="00721749">
        <w:t>faster routing analysis</w:t>
      </w:r>
      <w:r w:rsidR="003429BC">
        <w:t xml:space="preserve"> for longer O</w:t>
      </w:r>
      <w:r w:rsidR="00105B0B">
        <w:t>-</w:t>
      </w:r>
      <w:r w:rsidR="003429BC">
        <w:t>D distances</w:t>
      </w:r>
      <w:r w:rsidR="00721749">
        <w:t xml:space="preserve">, the routing </w:t>
      </w:r>
      <w:r w:rsidR="003429BC">
        <w:t xml:space="preserve">analysis was </w:t>
      </w:r>
      <w:r w:rsidR="00250A3B">
        <w:t>converted</w:t>
      </w:r>
      <w:r w:rsidR="003429BC">
        <w:t xml:space="preserve"> to utilize </w:t>
      </w:r>
      <w:r w:rsidR="009F21A8">
        <w:t>graph</w:t>
      </w:r>
      <w:r w:rsidR="003429BC">
        <w:t xml:space="preserve"> library </w:t>
      </w:r>
      <w:r w:rsidR="00721749">
        <w:t>igraph</w:t>
      </w:r>
      <w:r w:rsidR="00C23099">
        <w:t xml:space="preserve"> </w:t>
      </w:r>
      <w:r w:rsidR="00C23099">
        <w:fldChar w:fldCharType="begin"/>
      </w:r>
      <w:r w:rsidR="00C23099">
        <w:instrText xml:space="preserve"> ADDIN ZOTERO_ITEM CSL_CITATION {"citationID":"3N0rwHe5","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C23099">
        <w:fldChar w:fldCharType="separate"/>
      </w:r>
      <w:r w:rsidR="00C23099">
        <w:rPr>
          <w:noProof/>
        </w:rPr>
        <w:t>(Csardi &amp; Nepusz, 2006)</w:t>
      </w:r>
      <w:r w:rsidR="00C23099">
        <w:fldChar w:fldCharType="end"/>
      </w:r>
      <w:r w:rsidR="003429BC">
        <w:t xml:space="preserve"> </w:t>
      </w:r>
      <w:r w:rsidR="009F21A8">
        <w:t>instead of</w:t>
      </w:r>
      <w:r w:rsidR="003429BC">
        <w:t xml:space="preserve"> </w:t>
      </w:r>
      <w:r w:rsidR="00721749">
        <w:t>NetworkX.</w:t>
      </w:r>
      <w:r w:rsidR="002139B3">
        <w:t xml:space="preserve"> </w:t>
      </w:r>
      <w:r w:rsidR="00B52D50">
        <w:t xml:space="preserve">The links to the source-codes and further documentation of both versions of the routing application </w:t>
      </w:r>
      <w:r w:rsidR="00A90FBF">
        <w:t xml:space="preserve">are presented </w:t>
      </w:r>
      <w:r w:rsidR="00B52D50">
        <w:t>in the results chapter (</w:t>
      </w:r>
      <w:r w:rsidR="002F7678">
        <w:t xml:space="preserve">see </w:t>
      </w:r>
      <w:r w:rsidR="00FC6472">
        <w:t>4.3</w:t>
      </w:r>
      <w:r w:rsidR="005B4B65">
        <w:t xml:space="preserve">, </w:t>
      </w:r>
      <w:r w:rsidR="00FC6472">
        <w:t>4</w:t>
      </w:r>
      <w:r w:rsidR="00B52D50">
        <w:t>.</w:t>
      </w:r>
      <w:r w:rsidR="00FC6472">
        <w:t>4</w:t>
      </w:r>
      <w:r w:rsidR="005B4B65">
        <w:t xml:space="preserve"> &amp; 4.6</w:t>
      </w:r>
      <w:r w:rsidR="00B52D50">
        <w:t>)</w:t>
      </w:r>
      <w:r w:rsidR="00784936">
        <w:t>.</w:t>
      </w:r>
      <w:r w:rsidR="002B15A3">
        <w:t xml:space="preserve"> </w:t>
      </w:r>
    </w:p>
    <w:p w14:paraId="50559576" w14:textId="1AA7EEF6" w:rsidR="00942B90" w:rsidRPr="00CC2F87" w:rsidRDefault="002464BA" w:rsidP="006931F6">
      <w:pPr>
        <w:pStyle w:val="Heading2"/>
      </w:pPr>
      <w:bookmarkStart w:id="83" w:name="_Toc37689972"/>
      <w:r w:rsidRPr="00CC2F87">
        <w:t xml:space="preserve">Assessment of pedestrians’ exposure to traffic noise at </w:t>
      </w:r>
      <w:r w:rsidR="000F4FE7">
        <w:t xml:space="preserve">a </w:t>
      </w:r>
      <w:r w:rsidR="00C141D9" w:rsidRPr="00CC2F87">
        <w:t>neighborhood</w:t>
      </w:r>
      <w:r w:rsidRPr="00CC2F87">
        <w:t xml:space="preserve"> level</w:t>
      </w:r>
      <w:bookmarkEnd w:id="83"/>
    </w:p>
    <w:p w14:paraId="707139F9" w14:textId="4C605449" w:rsidR="00D21C90" w:rsidRPr="00CC2F87" w:rsidRDefault="0011579D" w:rsidP="00942B90">
      <w:pPr>
        <w:pStyle w:val="Heading3"/>
      </w:pPr>
      <w:bookmarkStart w:id="84" w:name="_Toc37689973"/>
      <w:r w:rsidRPr="00CC2F87">
        <w:t>Overview</w:t>
      </w:r>
      <w:r w:rsidR="00D21C90" w:rsidRPr="00CC2F87">
        <w:t xml:space="preserve"> of the analysis</w:t>
      </w:r>
      <w:bookmarkEnd w:id="84"/>
    </w:p>
    <w:p w14:paraId="268E4212" w14:textId="5D50FA19" w:rsidR="0011579D" w:rsidRPr="00CC2F87" w:rsidRDefault="00FB00F4" w:rsidP="0011579D">
      <w:r>
        <w:t xml:space="preserve">Pedestrians’ dynamic exposure to traffic noise was assessed indirectly </w:t>
      </w:r>
      <w:r w:rsidR="00190A64">
        <w:t>on a large</w:t>
      </w:r>
      <w:r w:rsidR="000556DE">
        <w:t>-</w:t>
      </w:r>
      <w:r w:rsidR="00190A64">
        <w:t>scale</w:t>
      </w:r>
      <w:r w:rsidR="000556DE">
        <w:t xml:space="preserve"> analysis</w:t>
      </w:r>
      <w:r w:rsidR="00791130">
        <w:t xml:space="preserve">. </w:t>
      </w:r>
      <w:r w:rsidR="0011579D" w:rsidRPr="00FB00F4">
        <w:t xml:space="preserve">The assessment </w:t>
      </w:r>
      <w:r w:rsidR="0011579D" w:rsidRPr="00CC2F87">
        <w:t xml:space="preserve">was </w:t>
      </w:r>
      <w:r w:rsidR="00517896">
        <w:t xml:space="preserve">composed of </w:t>
      </w:r>
      <w:r w:rsidR="009F27FB" w:rsidRPr="00CC2F87">
        <w:t xml:space="preserve">two </w:t>
      </w:r>
      <w:r w:rsidR="00182A6F">
        <w:t>parts</w:t>
      </w:r>
      <w:r w:rsidR="0011579D" w:rsidRPr="00CC2F87">
        <w:t>:</w:t>
      </w:r>
      <w:r w:rsidR="007B6ED8">
        <w:t xml:space="preserve"> </w:t>
      </w:r>
    </w:p>
    <w:p w14:paraId="28E854BC" w14:textId="27A2F9A3" w:rsidR="0011579D" w:rsidRPr="00CC2F87" w:rsidRDefault="00DC15DB" w:rsidP="00E23A20">
      <w:pPr>
        <w:pStyle w:val="ListParagraph"/>
        <w:numPr>
          <w:ilvl w:val="0"/>
          <w:numId w:val="5"/>
        </w:numPr>
      </w:pPr>
      <w:r w:rsidRPr="00CC2F87">
        <w:t xml:space="preserve">Identification of </w:t>
      </w:r>
      <w:r w:rsidR="00CA3029" w:rsidRPr="00CC2F87">
        <w:t xml:space="preserve">origin </w:t>
      </w:r>
      <w:r w:rsidR="009D4664">
        <w:t xml:space="preserve">(i.e. home) </w:t>
      </w:r>
      <w:r w:rsidR="00CA3029" w:rsidRPr="00CC2F87">
        <w:t xml:space="preserve">– PT stop </w:t>
      </w:r>
      <w:r w:rsidR="00E02042" w:rsidRPr="00CC2F87">
        <w:t>(</w:t>
      </w:r>
      <w:r w:rsidR="00CA3029" w:rsidRPr="00CC2F87">
        <w:t xml:space="preserve">or </w:t>
      </w:r>
      <w:r w:rsidR="00E02042" w:rsidRPr="00CC2F87">
        <w:t>commuting destination)</w:t>
      </w:r>
      <w:r w:rsidRPr="00CC2F87">
        <w:t xml:space="preserve"> </w:t>
      </w:r>
      <w:r w:rsidR="00CA3029" w:rsidRPr="00CC2F87">
        <w:t xml:space="preserve">walks </w:t>
      </w:r>
      <w:r w:rsidRPr="00CC2F87">
        <w:t>and estimation of their utilization rates</w:t>
      </w:r>
      <w:r w:rsidR="00B871F4">
        <w:t xml:space="preserve"> (</w:t>
      </w:r>
      <w:r w:rsidR="00B871F4">
        <w:fldChar w:fldCharType="begin"/>
      </w:r>
      <w:r w:rsidR="00B871F4">
        <w:instrText xml:space="preserve"> REF _Ref9504158 \h </w:instrText>
      </w:r>
      <w:r w:rsidR="00B871F4">
        <w:fldChar w:fldCharType="separate"/>
      </w:r>
      <w:r w:rsidR="00205E1B" w:rsidRPr="00CC2F87">
        <w:t xml:space="preserve">Figure </w:t>
      </w:r>
      <w:r w:rsidR="00205E1B">
        <w:rPr>
          <w:noProof/>
        </w:rPr>
        <w:t>19</w:t>
      </w:r>
      <w:r w:rsidR="00B871F4">
        <w:fldChar w:fldCharType="end"/>
      </w:r>
      <w:r w:rsidR="003573D4">
        <w:t>, chapter 3.7.2</w:t>
      </w:r>
      <w:r w:rsidR="00B871F4">
        <w:t>)</w:t>
      </w:r>
      <w:r w:rsidR="00045C62">
        <w:t>.</w:t>
      </w:r>
      <w:r w:rsidR="00CC7BE4">
        <w:t xml:space="preserve"> </w:t>
      </w:r>
    </w:p>
    <w:p w14:paraId="2D145ECB" w14:textId="4DE41F12" w:rsidR="00DC15DB" w:rsidRPr="00CC2F87" w:rsidRDefault="00DC15DB" w:rsidP="00E23A20">
      <w:pPr>
        <w:pStyle w:val="ListParagraph"/>
        <w:numPr>
          <w:ilvl w:val="0"/>
          <w:numId w:val="5"/>
        </w:numPr>
      </w:pPr>
      <w:r w:rsidRPr="00CC2F87">
        <w:t xml:space="preserve">Assessment of pedestrians’ exposure to traffic noise </w:t>
      </w:r>
      <w:r w:rsidR="00227C60">
        <w:t xml:space="preserve">on </w:t>
      </w:r>
      <w:r w:rsidR="00045C62">
        <w:t xml:space="preserve">the </w:t>
      </w:r>
      <w:r w:rsidRPr="00CC2F87">
        <w:t xml:space="preserve">walks from </w:t>
      </w:r>
      <w:r w:rsidR="00975B87">
        <w:t>origins</w:t>
      </w:r>
      <w:r w:rsidRPr="00CC2F87">
        <w:t xml:space="preserve"> to local </w:t>
      </w:r>
      <w:r w:rsidR="00C8748E" w:rsidRPr="00CC2F87">
        <w:t xml:space="preserve">PT </w:t>
      </w:r>
      <w:r w:rsidRPr="00CC2F87">
        <w:t xml:space="preserve">stops or </w:t>
      </w:r>
      <w:r w:rsidR="00191984" w:rsidRPr="00CC2F87">
        <w:t>commuting destinations</w:t>
      </w:r>
      <w:r w:rsidR="00385632">
        <w:t xml:space="preserve"> (</w:t>
      </w:r>
      <w:r w:rsidR="00385632">
        <w:fldChar w:fldCharType="begin"/>
      </w:r>
      <w:r w:rsidR="00385632">
        <w:instrText xml:space="preserve"> REF _Ref33897315 \h </w:instrText>
      </w:r>
      <w:r w:rsidR="00385632">
        <w:fldChar w:fldCharType="separate"/>
      </w:r>
      <w:r w:rsidR="00205E1B" w:rsidRPr="00CC2F87">
        <w:t xml:space="preserve">Figure </w:t>
      </w:r>
      <w:r w:rsidR="00205E1B">
        <w:rPr>
          <w:noProof/>
        </w:rPr>
        <w:t>20</w:t>
      </w:r>
      <w:r w:rsidR="00385632">
        <w:fldChar w:fldCharType="end"/>
      </w:r>
      <w:r w:rsidR="003573D4">
        <w:t>, chapters 3.7.3 &amp; 3.7.4</w:t>
      </w:r>
      <w:r w:rsidR="00385632">
        <w:t>)</w:t>
      </w:r>
      <w:r w:rsidRPr="00CC2F87">
        <w:t xml:space="preserve">. </w:t>
      </w:r>
    </w:p>
    <w:p w14:paraId="31EF78B6" w14:textId="77777777" w:rsidR="00FD4AB0" w:rsidRPr="00CC2F87" w:rsidRDefault="00FD4AB0" w:rsidP="00A0010E">
      <w:pPr>
        <w:keepNext/>
        <w:spacing w:before="360" w:after="0"/>
      </w:pPr>
      <w:r w:rsidRPr="00CC2F87">
        <w:rPr>
          <w:noProof/>
        </w:rPr>
        <w:lastRenderedPageBreak/>
        <w:drawing>
          <wp:inline distT="0" distB="0" distL="0" distR="0" wp14:anchorId="2E3AB177" wp14:editId="6E474560">
            <wp:extent cx="5605263" cy="623011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05263" cy="6230113"/>
                    </a:xfrm>
                    <a:prstGeom prst="rect">
                      <a:avLst/>
                    </a:prstGeom>
                    <a:ln>
                      <a:noFill/>
                    </a:ln>
                  </pic:spPr>
                </pic:pic>
              </a:graphicData>
            </a:graphic>
          </wp:inline>
        </w:drawing>
      </w:r>
    </w:p>
    <w:p w14:paraId="0CB828E1" w14:textId="5F92C695" w:rsidR="00D21C90" w:rsidRPr="00CC2F87" w:rsidRDefault="00FD4AB0" w:rsidP="00020EA1">
      <w:pPr>
        <w:pStyle w:val="Caption"/>
      </w:pPr>
      <w:bookmarkStart w:id="85" w:name="_Ref9504158"/>
      <w:bookmarkStart w:id="86" w:name="_Toc37690015"/>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19</w:t>
      </w:r>
      <w:r w:rsidR="004F023F" w:rsidRPr="00CC2F87">
        <w:fldChar w:fldCharType="end"/>
      </w:r>
      <w:bookmarkEnd w:id="85"/>
      <w:r w:rsidRPr="00CC2F87">
        <w:t>. Workflow of the analysis f</w:t>
      </w:r>
      <w:r w:rsidR="007974A0">
        <w:t xml:space="preserve">or identifying </w:t>
      </w:r>
      <w:r w:rsidR="007974A0" w:rsidRPr="007974A0">
        <w:t xml:space="preserve">origin – PT stop (or commuting destination) walks and </w:t>
      </w:r>
      <w:r w:rsidR="007974A0">
        <w:t xml:space="preserve">estimating </w:t>
      </w:r>
      <w:r w:rsidR="007974A0" w:rsidRPr="007974A0">
        <w:t>of their utilization rates</w:t>
      </w:r>
      <w:r w:rsidR="007974A0">
        <w:t xml:space="preserve"> based on commuter flows</w:t>
      </w:r>
      <w:r w:rsidRPr="00CC2F87">
        <w:t>.</w:t>
      </w:r>
      <w:bookmarkEnd w:id="86"/>
      <w:r w:rsidR="000A78BC">
        <w:t xml:space="preserve"> </w:t>
      </w:r>
    </w:p>
    <w:p w14:paraId="17E9E156" w14:textId="77777777" w:rsidR="00754167" w:rsidRPr="00CC2F87" w:rsidRDefault="00754167" w:rsidP="00A0010E">
      <w:pPr>
        <w:keepNext/>
        <w:spacing w:before="360" w:after="0"/>
      </w:pPr>
      <w:r w:rsidRPr="00CC2F87">
        <w:rPr>
          <w:noProof/>
        </w:rPr>
        <w:lastRenderedPageBreak/>
        <w:drawing>
          <wp:inline distT="0" distB="0" distL="0" distR="0" wp14:anchorId="64FBCBCB" wp14:editId="3F761072">
            <wp:extent cx="4890910" cy="507990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0910" cy="5079904"/>
                    </a:xfrm>
                    <a:prstGeom prst="rect">
                      <a:avLst/>
                    </a:prstGeom>
                    <a:ln>
                      <a:noFill/>
                    </a:ln>
                  </pic:spPr>
                </pic:pic>
              </a:graphicData>
            </a:graphic>
          </wp:inline>
        </w:drawing>
      </w:r>
    </w:p>
    <w:p w14:paraId="37482D5F" w14:textId="7AB06B25" w:rsidR="000115DA" w:rsidRDefault="00754167" w:rsidP="000115DA">
      <w:pPr>
        <w:pStyle w:val="TableCaption"/>
        <w:spacing w:before="120"/>
      </w:pPr>
      <w:bookmarkStart w:id="87" w:name="_Ref33897315"/>
      <w:bookmarkStart w:id="88" w:name="_Toc37690016"/>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20</w:t>
      </w:r>
      <w:r w:rsidR="004F023F" w:rsidRPr="00CC2F87">
        <w:fldChar w:fldCharType="end"/>
      </w:r>
      <w:bookmarkEnd w:id="87"/>
      <w:r w:rsidRPr="00CC2F87">
        <w:t xml:space="preserve">. Workflow of the </w:t>
      </w:r>
      <w:r w:rsidR="001C1705" w:rsidRPr="00CC2F87">
        <w:t xml:space="preserve">analysis for </w:t>
      </w:r>
      <w:r w:rsidR="00DA55E8">
        <w:t xml:space="preserve">1) </w:t>
      </w:r>
      <w:r w:rsidR="001C1705" w:rsidRPr="00CC2F87">
        <w:t xml:space="preserve">calculating </w:t>
      </w:r>
      <w:r w:rsidR="00DA55E8">
        <w:t xml:space="preserve">short and quiet </w:t>
      </w:r>
      <w:r w:rsidR="000D6F25" w:rsidRPr="00CC2F87">
        <w:t xml:space="preserve">paths </w:t>
      </w:r>
      <w:r w:rsidR="00D80438">
        <w:t xml:space="preserve">by ODs of the </w:t>
      </w:r>
      <w:r w:rsidR="00DA55E8">
        <w:t>local walks</w:t>
      </w:r>
      <w:r w:rsidR="001D18B4">
        <w:t xml:space="preserve">, </w:t>
      </w:r>
      <w:r w:rsidR="00DA55E8">
        <w:t xml:space="preserve">2) assessing </w:t>
      </w:r>
      <w:r w:rsidR="001D18B4">
        <w:t xml:space="preserve">exposures to traffic noise on the paths and 3) assessing </w:t>
      </w:r>
      <w:r w:rsidR="00DA55E8">
        <w:t xml:space="preserve">achievable reductions in traffic noise </w:t>
      </w:r>
      <w:r w:rsidR="001D18B4">
        <w:t xml:space="preserve">exposure </w:t>
      </w:r>
      <w:r w:rsidR="00DA55E8">
        <w:t>by taking quiet paths</w:t>
      </w:r>
      <w:r w:rsidR="00D42B2B">
        <w:t xml:space="preserve"> (see 3.8)</w:t>
      </w:r>
      <w:r w:rsidR="00DA55E8">
        <w:t>.</w:t>
      </w:r>
      <w:bookmarkEnd w:id="88"/>
      <w:r w:rsidR="009C324A">
        <w:t xml:space="preserve"> </w:t>
      </w:r>
      <w:r w:rsidR="003209FB">
        <w:br/>
      </w:r>
    </w:p>
    <w:p w14:paraId="0B3BAEBA" w14:textId="23769FA5" w:rsidR="00E64C51" w:rsidRPr="00CC2F87" w:rsidRDefault="005C1735" w:rsidP="00942B90">
      <w:pPr>
        <w:pStyle w:val="Heading3"/>
      </w:pPr>
      <w:bookmarkStart w:id="89" w:name="_Toc37689974"/>
      <w:r w:rsidRPr="00CC2F87">
        <w:t xml:space="preserve">Estimation of local </w:t>
      </w:r>
      <w:r w:rsidR="00523928">
        <w:t xml:space="preserve">walks </w:t>
      </w:r>
      <w:r w:rsidRPr="00CC2F87">
        <w:t>by commutes</w:t>
      </w:r>
      <w:bookmarkEnd w:id="89"/>
    </w:p>
    <w:p w14:paraId="791772F4" w14:textId="67ED1A04" w:rsidR="00A667EA" w:rsidRDefault="00940AAD" w:rsidP="002B037D">
      <w:r w:rsidRPr="00CC2F87">
        <w:t>In the following chapters, the word origin is used to refer to origins of commutes</w:t>
      </w:r>
      <w:r>
        <w:t xml:space="preserve"> (i.e. home locations)</w:t>
      </w:r>
      <w:r w:rsidRPr="00CC2F87">
        <w:t>.</w:t>
      </w:r>
      <w:r w:rsidR="00D30FEA">
        <w:t xml:space="preserve"> </w:t>
      </w:r>
      <w:r w:rsidR="00492F0F">
        <w:t>Before the analysis, a</w:t>
      </w:r>
      <w:r w:rsidR="00492F0F" w:rsidRPr="00CC2F87">
        <w:t xml:space="preserve">ll </w:t>
      </w:r>
      <w:r w:rsidR="00710083">
        <w:t xml:space="preserve">commuting flows </w:t>
      </w:r>
      <w:r w:rsidR="00492F0F" w:rsidRPr="00CC2F87">
        <w:t xml:space="preserve">with origin in Helsinki were extracted from </w:t>
      </w:r>
      <w:r w:rsidR="00492F0F">
        <w:t xml:space="preserve">the </w:t>
      </w:r>
      <w:r w:rsidR="00492F0F" w:rsidRPr="00CC2F87">
        <w:t xml:space="preserve">YKR commuting data. </w:t>
      </w:r>
      <w:r w:rsidR="00B344A2">
        <w:t>Then, l</w:t>
      </w:r>
      <w:r w:rsidR="002B037D" w:rsidRPr="00CC2F87">
        <w:t xml:space="preserve">ocal </w:t>
      </w:r>
      <w:r w:rsidR="00941A7E">
        <w:t xml:space="preserve">walks to </w:t>
      </w:r>
      <w:r w:rsidR="00FE12B3" w:rsidRPr="00CC2F87">
        <w:t xml:space="preserve">public transport </w:t>
      </w:r>
      <w:r w:rsidR="00217339" w:rsidRPr="00CC2F87">
        <w:t>stop</w:t>
      </w:r>
      <w:r w:rsidR="005A5079">
        <w:t>s</w:t>
      </w:r>
      <w:r w:rsidR="002B037D" w:rsidRPr="00CC2F87">
        <w:t xml:space="preserve"> </w:t>
      </w:r>
      <w:r w:rsidR="00C2003C">
        <w:t xml:space="preserve">(PT stops) </w:t>
      </w:r>
      <w:r w:rsidR="00217339">
        <w:t xml:space="preserve">or commuting destinations </w:t>
      </w:r>
      <w:r w:rsidR="002B037D" w:rsidRPr="00CC2F87">
        <w:t xml:space="preserve">were identified </w:t>
      </w:r>
      <w:r w:rsidR="00ED1C9C">
        <w:t xml:space="preserve">as a result of an </w:t>
      </w:r>
      <w:r w:rsidR="002B037D" w:rsidRPr="00CC2F87">
        <w:t>extensive routing analysis</w:t>
      </w:r>
      <w:r w:rsidR="00242F31" w:rsidRPr="00CC2F87">
        <w:t xml:space="preserve"> (</w:t>
      </w:r>
      <w:r w:rsidR="00242F31" w:rsidRPr="00CC2F87">
        <w:fldChar w:fldCharType="begin"/>
      </w:r>
      <w:r w:rsidR="00242F31" w:rsidRPr="00CC2F87">
        <w:instrText xml:space="preserve"> REF _Ref9504158 \h </w:instrText>
      </w:r>
      <w:r w:rsidR="00242F31" w:rsidRPr="00CC2F87">
        <w:fldChar w:fldCharType="separate"/>
      </w:r>
      <w:r w:rsidR="00205E1B" w:rsidRPr="00CC2F87">
        <w:t xml:space="preserve">Figure </w:t>
      </w:r>
      <w:r w:rsidR="00205E1B">
        <w:rPr>
          <w:noProof/>
        </w:rPr>
        <w:t>19</w:t>
      </w:r>
      <w:r w:rsidR="00242F31" w:rsidRPr="00CC2F87">
        <w:fldChar w:fldCharType="end"/>
      </w:r>
      <w:r w:rsidR="00242F31" w:rsidRPr="00CC2F87">
        <w:t>)</w:t>
      </w:r>
      <w:r w:rsidR="002B037D" w:rsidRPr="00CC2F87">
        <w:t xml:space="preserve">. </w:t>
      </w:r>
    </w:p>
    <w:p w14:paraId="129CC124" w14:textId="07B82412" w:rsidR="00515FE2" w:rsidRPr="00CC2F87" w:rsidRDefault="00523928" w:rsidP="002B037D">
      <w:r>
        <w:t xml:space="preserve">In </w:t>
      </w:r>
      <w:r w:rsidR="00A667EA">
        <w:t xml:space="preserve">this </w:t>
      </w:r>
      <w:r>
        <w:t>chapter</w:t>
      </w:r>
      <w:r w:rsidR="00D14413">
        <w:t>,</w:t>
      </w:r>
      <w:r w:rsidR="00F3239C">
        <w:t xml:space="preserve"> the </w:t>
      </w:r>
      <w:r w:rsidR="00D66DB6">
        <w:t xml:space="preserve">necessary </w:t>
      </w:r>
      <w:r w:rsidR="00F3239C">
        <w:t xml:space="preserve">steps </w:t>
      </w:r>
      <w:r w:rsidR="007915BE">
        <w:t xml:space="preserve">that </w:t>
      </w:r>
      <w:r w:rsidR="00D30FEA">
        <w:t>were</w:t>
      </w:r>
      <w:r w:rsidR="007915BE">
        <w:t xml:space="preserve"> </w:t>
      </w:r>
      <w:r w:rsidR="00F3239C">
        <w:t xml:space="preserve">required </w:t>
      </w:r>
      <w:r w:rsidR="000A4394">
        <w:t xml:space="preserve">for determining commuting destinations </w:t>
      </w:r>
      <w:r w:rsidR="000057ED">
        <w:t>from</w:t>
      </w:r>
      <w:r w:rsidR="000A4394">
        <w:t xml:space="preserve"> one origin are described</w:t>
      </w:r>
      <w:r w:rsidR="00D14413">
        <w:t>.</w:t>
      </w:r>
      <w:r w:rsidR="005663EE">
        <w:t xml:space="preserve"> The iteration of the </w:t>
      </w:r>
      <w:r w:rsidR="0023260E">
        <w:t xml:space="preserve">full </w:t>
      </w:r>
      <w:r w:rsidR="005663EE">
        <w:t xml:space="preserve">analysis is illustrated in </w:t>
      </w:r>
      <w:r w:rsidR="00EC2991" w:rsidRPr="00CC2F87">
        <w:fldChar w:fldCharType="begin"/>
      </w:r>
      <w:r w:rsidR="00EC2991" w:rsidRPr="00CC2F87">
        <w:instrText xml:space="preserve"> REF _Ref9504158 \h </w:instrText>
      </w:r>
      <w:r w:rsidR="00EC2991" w:rsidRPr="00CC2F87">
        <w:fldChar w:fldCharType="separate"/>
      </w:r>
      <w:r w:rsidR="00205E1B" w:rsidRPr="00CC2F87">
        <w:t xml:space="preserve">Figure </w:t>
      </w:r>
      <w:r w:rsidR="00205E1B">
        <w:rPr>
          <w:noProof/>
        </w:rPr>
        <w:t>19</w:t>
      </w:r>
      <w:r w:rsidR="00EC2991" w:rsidRPr="00CC2F87">
        <w:fldChar w:fldCharType="end"/>
      </w:r>
      <w:r w:rsidR="005663EE">
        <w:t xml:space="preserve">. </w:t>
      </w:r>
      <w:r w:rsidR="000B7DE6">
        <w:t xml:space="preserve">The </w:t>
      </w:r>
      <w:r w:rsidR="00DA6C2B">
        <w:t xml:space="preserve">real </w:t>
      </w:r>
      <w:r w:rsidR="000B7DE6">
        <w:t xml:space="preserve">commuting destinations </w:t>
      </w:r>
      <w:r w:rsidR="00CA2347">
        <w:t>(</w:t>
      </w:r>
      <w:r w:rsidR="00DA6C2B">
        <w:t xml:space="preserve">by the commuting </w:t>
      </w:r>
      <w:r w:rsidR="000B7DE6">
        <w:t>data</w:t>
      </w:r>
      <w:r w:rsidR="00CA2347">
        <w:t>)</w:t>
      </w:r>
      <w:r w:rsidR="000B7DE6">
        <w:t xml:space="preserve"> </w:t>
      </w:r>
      <w:r w:rsidR="007B2B35" w:rsidRPr="00CC2F87">
        <w:t xml:space="preserve">were </w:t>
      </w:r>
      <w:r w:rsidR="00966BCD">
        <w:t>selected</w:t>
      </w:r>
      <w:r w:rsidR="007B2B35" w:rsidRPr="00CC2F87">
        <w:t xml:space="preserve"> as destinations for all workplaces closer than 3 km from the origin. </w:t>
      </w:r>
      <w:r w:rsidR="00293C32">
        <w:t>In order to</w:t>
      </w:r>
      <w:r w:rsidR="00F50481" w:rsidRPr="00CC2F87">
        <w:t xml:space="preserve"> limit the number of routing requests</w:t>
      </w:r>
      <w:r w:rsidR="006D535E">
        <w:t xml:space="preserve"> to Digitransit API</w:t>
      </w:r>
      <w:r w:rsidR="00F50481" w:rsidRPr="00CC2F87">
        <w:t xml:space="preserve">, </w:t>
      </w:r>
      <w:r w:rsidR="00F50481" w:rsidRPr="00CC2F87">
        <w:lastRenderedPageBreak/>
        <w:t xml:space="preserve">distant </w:t>
      </w:r>
      <w:r w:rsidR="00900CEC">
        <w:t xml:space="preserve">commuting destinations </w:t>
      </w:r>
      <w:r w:rsidR="00F50481" w:rsidRPr="00CC2F87">
        <w:t>(</w:t>
      </w:r>
      <w:r w:rsidR="00DD4239" w:rsidRPr="00DD4239">
        <w:t>farther</w:t>
      </w:r>
      <w:r w:rsidR="00DD4239">
        <w:t xml:space="preserve"> </w:t>
      </w:r>
      <w:r w:rsidR="008B594D" w:rsidRPr="00CC2F87">
        <w:t xml:space="preserve">than 3 km from the </w:t>
      </w:r>
      <w:r w:rsidR="00F50481" w:rsidRPr="00CC2F87">
        <w:t>origin) were aggregated by city district</w:t>
      </w:r>
      <w:r w:rsidR="005433F6">
        <w:t>s</w:t>
      </w:r>
      <w:r w:rsidR="00CD7F2C" w:rsidRPr="00CC2F87">
        <w:t>.</w:t>
      </w:r>
      <w:r w:rsidR="00202E1F" w:rsidRPr="00CC2F87">
        <w:t xml:space="preserve"> </w:t>
      </w:r>
      <w:r w:rsidR="00CD7F2C" w:rsidRPr="00CC2F87">
        <w:t>T</w:t>
      </w:r>
      <w:r w:rsidR="00202E1F" w:rsidRPr="00CC2F87">
        <w:t>he center</w:t>
      </w:r>
      <w:r w:rsidR="00CD7F2C" w:rsidRPr="00CC2F87">
        <w:t>s</w:t>
      </w:r>
      <w:r w:rsidR="00202E1F" w:rsidRPr="00CC2F87">
        <w:t xml:space="preserve"> of the district</w:t>
      </w:r>
      <w:r w:rsidR="00CD7F2C" w:rsidRPr="00CC2F87">
        <w:t>s</w:t>
      </w:r>
      <w:r w:rsidR="00202E1F" w:rsidRPr="00CC2F87">
        <w:t xml:space="preserve"> </w:t>
      </w:r>
      <w:r w:rsidR="00CD7F2C" w:rsidRPr="00CC2F87">
        <w:t xml:space="preserve">were </w:t>
      </w:r>
      <w:r w:rsidR="005433F6">
        <w:t xml:space="preserve">then </w:t>
      </w:r>
      <w:r w:rsidR="00202E1F" w:rsidRPr="00CC2F87">
        <w:t xml:space="preserve">used as the </w:t>
      </w:r>
      <w:r w:rsidR="00AA2C42">
        <w:t>commuting destination</w:t>
      </w:r>
      <w:r w:rsidR="005E1234">
        <w:t>s</w:t>
      </w:r>
      <w:r w:rsidR="008E0F1E">
        <w:t xml:space="preserve"> for the distant workplaces</w:t>
      </w:r>
      <w:r w:rsidR="000825DC">
        <w:t xml:space="preserve"> (</w:t>
      </w:r>
      <w:r w:rsidR="000825DC">
        <w:fldChar w:fldCharType="begin"/>
      </w:r>
      <w:r w:rsidR="000825DC">
        <w:instrText xml:space="preserve"> REF _Ref37490842 \h </w:instrText>
      </w:r>
      <w:r w:rsidR="000825DC">
        <w:fldChar w:fldCharType="separate"/>
      </w:r>
      <w:r w:rsidR="00205E1B">
        <w:t xml:space="preserve">Figure </w:t>
      </w:r>
      <w:r w:rsidR="00205E1B">
        <w:rPr>
          <w:noProof/>
        </w:rPr>
        <w:t>21</w:t>
      </w:r>
      <w:r w:rsidR="000825DC">
        <w:fldChar w:fldCharType="end"/>
      </w:r>
      <w:r w:rsidR="000825DC">
        <w:t>)</w:t>
      </w:r>
      <w:r w:rsidR="00F50481" w:rsidRPr="00CC2F87">
        <w:t>.</w:t>
      </w:r>
      <w:r w:rsidR="00A9460A" w:rsidRPr="00CC2F87">
        <w:t xml:space="preserve"> </w:t>
      </w:r>
      <w:r w:rsidR="00202E1F" w:rsidRPr="00CC2F87">
        <w:t xml:space="preserve">The following </w:t>
      </w:r>
      <w:r w:rsidR="00F71A9B">
        <w:t xml:space="preserve">sequence of </w:t>
      </w:r>
      <w:r w:rsidR="00202E1F" w:rsidRPr="00CC2F87">
        <w:t xml:space="preserve">GIS analysis was used to adjust </w:t>
      </w:r>
      <w:r w:rsidR="00D702A5">
        <w:t xml:space="preserve">the </w:t>
      </w:r>
      <w:r w:rsidR="00AF4359">
        <w:t xml:space="preserve">center of each district </w:t>
      </w:r>
      <w:r w:rsidR="00202E1F" w:rsidRPr="00CC2F87">
        <w:t xml:space="preserve">to better represent </w:t>
      </w:r>
      <w:r w:rsidR="00A31C2A">
        <w:t xml:space="preserve">a </w:t>
      </w:r>
      <w:r w:rsidR="00F74201">
        <w:t>“</w:t>
      </w:r>
      <w:r w:rsidR="00202E1F" w:rsidRPr="00CC2F87">
        <w:t>central workplace</w:t>
      </w:r>
      <w:r w:rsidR="00393D73" w:rsidRPr="00CC2F87">
        <w:t xml:space="preserve"> locatio</w:t>
      </w:r>
      <w:r w:rsidR="00B05C16">
        <w:t>n</w:t>
      </w:r>
      <w:r w:rsidR="00F74201">
        <w:t>”</w:t>
      </w:r>
      <w:r w:rsidR="005624D8">
        <w:t xml:space="preserve"> and </w:t>
      </w:r>
      <w:r w:rsidR="003071AD">
        <w:t xml:space="preserve">to </w:t>
      </w:r>
      <w:r w:rsidR="005624D8">
        <w:t xml:space="preserve">ensure that </w:t>
      </w:r>
      <w:r w:rsidR="004A351F">
        <w:t xml:space="preserve">it is </w:t>
      </w:r>
      <w:r w:rsidR="005624D8">
        <w:t xml:space="preserve">located </w:t>
      </w:r>
      <w:r w:rsidR="0050109A">
        <w:t xml:space="preserve">in </w:t>
      </w:r>
      <w:r w:rsidR="004A351F">
        <w:t xml:space="preserve">an </w:t>
      </w:r>
      <w:r w:rsidR="005624D8">
        <w:t xml:space="preserve">accessible </w:t>
      </w:r>
      <w:r w:rsidR="0050109A">
        <w:t xml:space="preserve">part of the </w:t>
      </w:r>
      <w:r w:rsidR="005624D8">
        <w:t>street network</w:t>
      </w:r>
      <w:r w:rsidR="00202E1F" w:rsidRPr="00CC2F87">
        <w:t>:</w:t>
      </w:r>
      <w:r w:rsidR="007C265F">
        <w:t xml:space="preserve"> </w:t>
      </w:r>
    </w:p>
    <w:p w14:paraId="452C0563" w14:textId="7916C28F" w:rsidR="00202E1F" w:rsidRPr="00CC2F87" w:rsidRDefault="00202E1F" w:rsidP="00E23A20">
      <w:pPr>
        <w:pStyle w:val="ListParagraph"/>
        <w:numPr>
          <w:ilvl w:val="0"/>
          <w:numId w:val="7"/>
        </w:numPr>
      </w:pPr>
      <w:r w:rsidRPr="00CC2F87">
        <w:t xml:space="preserve">Create </w:t>
      </w:r>
      <w:r w:rsidR="00A64462">
        <w:t xml:space="preserve">a </w:t>
      </w:r>
      <w:r w:rsidRPr="00CC2F87">
        <w:t xml:space="preserve">convex hull polygon </w:t>
      </w:r>
      <w:r w:rsidR="00300AC5">
        <w:t>by</w:t>
      </w:r>
      <w:r w:rsidRPr="00CC2F87">
        <w:t xml:space="preserve"> the </w:t>
      </w:r>
      <w:r w:rsidR="00D540EF">
        <w:t xml:space="preserve">commuting destinations </w:t>
      </w:r>
      <w:r w:rsidR="00260143">
        <w:t>of</w:t>
      </w:r>
      <w:r w:rsidRPr="00CC2F87">
        <w:t xml:space="preserve"> the district.</w:t>
      </w:r>
      <w:r w:rsidR="001B34F0">
        <w:t xml:space="preserve"> </w:t>
      </w:r>
    </w:p>
    <w:p w14:paraId="36D082B5" w14:textId="26F86C38" w:rsidR="00202E1F" w:rsidRPr="00CC2F87" w:rsidRDefault="00202E1F" w:rsidP="00E23A20">
      <w:pPr>
        <w:pStyle w:val="ListParagraph"/>
        <w:numPr>
          <w:ilvl w:val="0"/>
          <w:numId w:val="7"/>
        </w:numPr>
      </w:pPr>
      <w:r w:rsidRPr="00CC2F87">
        <w:t>Calculate</w:t>
      </w:r>
      <w:r w:rsidR="005600CA">
        <w:t xml:space="preserve"> a</w:t>
      </w:r>
      <w:r w:rsidRPr="00CC2F87">
        <w:t xml:space="preserve"> center of gravity for the convex hull polygon.</w:t>
      </w:r>
      <w:r w:rsidR="00A04435">
        <w:t xml:space="preserve"> </w:t>
      </w:r>
    </w:p>
    <w:p w14:paraId="11DD0419" w14:textId="544E6FF5" w:rsidR="00202E1F" w:rsidRPr="00CC2F87" w:rsidRDefault="00202E1F" w:rsidP="00E23A20">
      <w:pPr>
        <w:pStyle w:val="ListParagraph"/>
        <w:numPr>
          <w:ilvl w:val="0"/>
          <w:numId w:val="7"/>
        </w:numPr>
      </w:pPr>
      <w:r w:rsidRPr="00CC2F87">
        <w:t>Calculate distance</w:t>
      </w:r>
      <w:r w:rsidR="00C07F03">
        <w:t>s</w:t>
      </w:r>
      <w:r w:rsidRPr="00CC2F87">
        <w:t xml:space="preserve"> from </w:t>
      </w:r>
      <w:r w:rsidR="00C07F03">
        <w:t xml:space="preserve">the </w:t>
      </w:r>
      <w:r w:rsidR="00347E5B">
        <w:t xml:space="preserve">commuting destinations </w:t>
      </w:r>
      <w:r w:rsidRPr="00CC2F87">
        <w:t>(</w:t>
      </w:r>
      <w:r w:rsidR="00C07F03">
        <w:t>of</w:t>
      </w:r>
      <w:r w:rsidRPr="00CC2F87">
        <w:t xml:space="preserve"> the district) to the cente</w:t>
      </w:r>
      <w:r w:rsidR="00D979F3" w:rsidRPr="00CC2F87">
        <w:t>r</w:t>
      </w:r>
      <w:r w:rsidR="00347E5B">
        <w:t xml:space="preserve"> of gravity</w:t>
      </w:r>
      <w:r w:rsidRPr="00CC2F87">
        <w:t>.</w:t>
      </w:r>
      <w:r w:rsidR="001B34F0">
        <w:t xml:space="preserve"> </w:t>
      </w:r>
    </w:p>
    <w:p w14:paraId="2D095041" w14:textId="75DA15A8" w:rsidR="00202E1F" w:rsidRPr="00CC2F87" w:rsidRDefault="00202E1F" w:rsidP="00E23A20">
      <w:pPr>
        <w:pStyle w:val="ListParagraph"/>
        <w:numPr>
          <w:ilvl w:val="0"/>
          <w:numId w:val="7"/>
        </w:numPr>
      </w:pPr>
      <w:r w:rsidRPr="00CC2F87">
        <w:t xml:space="preserve">Select </w:t>
      </w:r>
      <w:r w:rsidR="00B60B80">
        <w:t>the “central workplace location” as the</w:t>
      </w:r>
      <w:r w:rsidR="005F066E">
        <w:t xml:space="preserve"> commuting destination closest to the center of gravity</w:t>
      </w:r>
      <w:r w:rsidR="006D4461" w:rsidRPr="00CC2F87">
        <w:t>.</w:t>
      </w:r>
      <w:r w:rsidR="001B34F0">
        <w:t xml:space="preserve"> </w:t>
      </w:r>
    </w:p>
    <w:p w14:paraId="09AF6E54" w14:textId="77777777" w:rsidR="00044E9B" w:rsidRDefault="00044E9B" w:rsidP="001231D8">
      <w:pPr>
        <w:keepNext/>
        <w:spacing w:before="360" w:after="0"/>
      </w:pPr>
      <w:r>
        <w:rPr>
          <w:noProof/>
        </w:rPr>
        <w:drawing>
          <wp:inline distT="0" distB="0" distL="0" distR="0" wp14:anchorId="651233F9" wp14:editId="405F7697">
            <wp:extent cx="6018449" cy="5315505"/>
            <wp:effectExtent l="12700" t="12700" r="14605" b="190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tudy_area_commut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27703" cy="5323678"/>
                    </a:xfrm>
                    <a:prstGeom prst="rect">
                      <a:avLst/>
                    </a:prstGeom>
                    <a:ln>
                      <a:solidFill>
                        <a:schemeClr val="tx1"/>
                      </a:solidFill>
                    </a:ln>
                  </pic:spPr>
                </pic:pic>
              </a:graphicData>
            </a:graphic>
          </wp:inline>
        </w:drawing>
      </w:r>
    </w:p>
    <w:p w14:paraId="6E1DFA5D" w14:textId="0C8B13ED" w:rsidR="00044E9B" w:rsidRDefault="00044E9B" w:rsidP="00044E9B">
      <w:pPr>
        <w:pStyle w:val="Caption"/>
        <w:jc w:val="both"/>
      </w:pPr>
      <w:bookmarkStart w:id="90" w:name="_Ref37490842"/>
      <w:bookmarkStart w:id="91" w:name="_Toc37690017"/>
      <w:r>
        <w:t xml:space="preserve">Figure </w:t>
      </w:r>
      <w:r>
        <w:fldChar w:fldCharType="begin"/>
      </w:r>
      <w:r>
        <w:instrText xml:space="preserve"> SEQ Figure \* ARABIC </w:instrText>
      </w:r>
      <w:r>
        <w:fldChar w:fldCharType="separate"/>
      </w:r>
      <w:r w:rsidR="0052232F">
        <w:rPr>
          <w:noProof/>
        </w:rPr>
        <w:t>21</w:t>
      </w:r>
      <w:r>
        <w:fldChar w:fldCharType="end"/>
      </w:r>
      <w:bookmarkEnd w:id="90"/>
      <w:r>
        <w:t xml:space="preserve">. Extent of the itinerary planning analysis by commuting flow data. </w:t>
      </w:r>
      <w:r w:rsidR="00267E4F">
        <w:t xml:space="preserve">The point symbols represent </w:t>
      </w:r>
      <w:r w:rsidR="001B325B">
        <w:t>“</w:t>
      </w:r>
      <w:r w:rsidR="00267E4F">
        <w:t>central workplace locations</w:t>
      </w:r>
      <w:r w:rsidR="001B325B">
        <w:t>”</w:t>
      </w:r>
      <w:r w:rsidR="00267E4F">
        <w:t xml:space="preserve"> within each city district.</w:t>
      </w:r>
      <w:bookmarkEnd w:id="91"/>
      <w:r w:rsidR="00267E4F">
        <w:t xml:space="preserve"> </w:t>
      </w:r>
    </w:p>
    <w:p w14:paraId="3117881F" w14:textId="7283A0BC" w:rsidR="002B037D" w:rsidRPr="00CC2F87" w:rsidRDefault="003652A4" w:rsidP="002B037D">
      <w:r w:rsidRPr="00CC2F87">
        <w:lastRenderedPageBreak/>
        <w:t xml:space="preserve">For </w:t>
      </w:r>
      <w:r w:rsidR="00A17CAC">
        <w:t xml:space="preserve">each </w:t>
      </w:r>
      <w:r w:rsidR="00900CEC">
        <w:t xml:space="preserve">origin-destination pair </w:t>
      </w:r>
      <w:r w:rsidR="00A17CAC">
        <w:t>(</w:t>
      </w:r>
      <w:r w:rsidRPr="00CC2F87">
        <w:t>commut</w:t>
      </w:r>
      <w:r w:rsidR="003B6905">
        <w:t>ing</w:t>
      </w:r>
      <w:r w:rsidR="00900CEC">
        <w:t xml:space="preserve"> flow</w:t>
      </w:r>
      <w:r w:rsidR="00A17CAC">
        <w:t>)</w:t>
      </w:r>
      <w:r w:rsidRPr="00CC2F87">
        <w:t>, three public transport itineraries were requested from Digitransit routing API</w:t>
      </w:r>
      <w:r w:rsidR="0097323A">
        <w:t>. The</w:t>
      </w:r>
      <w:r w:rsidR="003B5853">
        <w:t xml:space="preserve"> </w:t>
      </w:r>
      <w:r w:rsidR="009A65FC">
        <w:t xml:space="preserve">open routing </w:t>
      </w:r>
      <w:r w:rsidR="0097323A">
        <w:t xml:space="preserve">API is </w:t>
      </w:r>
      <w:r w:rsidR="00F61820" w:rsidRPr="00CC2F87">
        <w:t xml:space="preserve">provided by the local public transport authority Helsinki Region Transport </w:t>
      </w:r>
      <w:r w:rsidR="00227A98">
        <w:t>(</w:t>
      </w:r>
      <w:r w:rsidR="00F61820" w:rsidRPr="00CC2F87">
        <w:t>HRT</w:t>
      </w:r>
      <w:r w:rsidR="0097323A">
        <w:t>/HSL</w:t>
      </w:r>
      <w:r w:rsidR="00F61820" w:rsidRPr="00CC2F87">
        <w:t xml:space="preserve">). </w:t>
      </w:r>
      <w:r w:rsidR="008A4927" w:rsidRPr="00CC2F87">
        <w:t>In the routing requests, walking speed was set as 70 m/min</w:t>
      </w:r>
      <w:r w:rsidR="002A0103" w:rsidRPr="00CC2F87">
        <w:t xml:space="preserve"> </w:t>
      </w:r>
      <w:r w:rsidR="008A4927" w:rsidRPr="00CC2F87">
        <w:fldChar w:fldCharType="begin"/>
      </w:r>
      <w:r w:rsidR="00F25FE5">
        <w:instrText xml:space="preserve"> ADDIN ZOTERO_ITEM CSL_CITATION {"citationID":"3IdROp3H","properties":{"formattedCitation":"(J\\uc0\\u228{}ppinen et al., 2013; Toivonen et al., 2014)","plainCitation":"(Jäppinen et al., 2013; Toivonen et al., 2014)","dontUpdate":true,"noteIndex":0},"citationItems":[{"id":426,"uris":["http://zotero.org/users/5467145/items/VWTR85YT"],"uri":["http://zotero.org/users/5467145/items/VWTR85YT"],"itemData":{"id":426,"type":"article-journal","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container-title":"Applied Geography","DOI":"10.1016/j.apgeog.2013.05.010","ISSN":"0143-6228","journalAbbreviation":"Applied Geography","page":"13-24","source":"ScienceDirect","title":"Modelling the potential effect of shared bicycles on public transport travel times in Greater Helsinki: An open data approach","title-short":"Modelling the potential effect of shared bicycles on public transport travel times in Greater Helsinki","volume":"43","author":[{"family":"Jäppinen","given":"Sakari"},{"family":"Toivonen","given":"Tuuli"},{"family":"Salonen","given":"Maria"}],"issued":{"date-parts":[["2013",9,1]]}}},{"id":508,"uris":["http://zotero.org/users/5467145/items/7VURM7L9"],"uri":["http://zotero.org/users/5467145/items/7VURM7L9"],"itemData":{"id":508,"type":"article-journal","container-title":"Terra 126 (2014): 3","source":"Google Scholar","title":"Joukkoliikenteellä, autolla ja kävellen: avoin saavutettavuusaineisto pääkaupunkiseudulta","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rsidRPr="00CC2F87">
        <w:fldChar w:fldCharType="separate"/>
      </w:r>
      <w:r w:rsidR="00F9754F" w:rsidRPr="00F9754F">
        <w:rPr>
          <w:lang w:val="en-GB"/>
        </w:rPr>
        <w:t>(</w:t>
      </w:r>
      <w:r w:rsidR="00386304">
        <w:rPr>
          <w:lang w:val="en-GB"/>
        </w:rPr>
        <w:t xml:space="preserve">as in </w:t>
      </w:r>
      <w:r w:rsidR="00F9754F" w:rsidRPr="00F9754F">
        <w:rPr>
          <w:lang w:val="en-GB"/>
        </w:rPr>
        <w:t>Jäppinen et al., 2013; Toivonen et al., 2014)</w:t>
      </w:r>
      <w:r w:rsidR="008A4927" w:rsidRPr="00CC2F87">
        <w:fldChar w:fldCharType="end"/>
      </w:r>
      <w:r w:rsidR="002A0103" w:rsidRPr="00CC2F87">
        <w:t xml:space="preserve">. Default values were used for other </w:t>
      </w:r>
      <w:r w:rsidR="00F61820" w:rsidRPr="00CC2F87">
        <w:t xml:space="preserve">routing parameters to </w:t>
      </w:r>
      <w:r w:rsidR="00B95AAA">
        <w:t>match</w:t>
      </w:r>
      <w:r w:rsidR="00F61820" w:rsidRPr="00CC2F87">
        <w:t xml:space="preserve"> typical user preferences</w:t>
      </w:r>
      <w:r w:rsidR="00C36BA5" w:rsidRPr="00CC2F87">
        <w:t xml:space="preserve"> (</w:t>
      </w:r>
      <w:r w:rsidR="00367FEA" w:rsidRPr="00CC2F87">
        <w:fldChar w:fldCharType="begin"/>
      </w:r>
      <w:r w:rsidR="00367FEA" w:rsidRPr="00CC2F87">
        <w:instrText xml:space="preserve"> REF _Ref9505792 \h </w:instrText>
      </w:r>
      <w:r w:rsidR="00367FEA" w:rsidRPr="00CC2F87">
        <w:fldChar w:fldCharType="separate"/>
      </w:r>
      <w:r w:rsidR="00205E1B" w:rsidRPr="00CC2F87">
        <w:t xml:space="preserve">Table </w:t>
      </w:r>
      <w:r w:rsidR="00205E1B">
        <w:rPr>
          <w:noProof/>
        </w:rPr>
        <w:t>5</w:t>
      </w:r>
      <w:r w:rsidR="00367FEA" w:rsidRPr="00CC2F87">
        <w:fldChar w:fldCharType="end"/>
      </w:r>
      <w:r w:rsidR="00C36BA5" w:rsidRPr="00CC2F87">
        <w:t>)</w:t>
      </w:r>
      <w:r w:rsidR="00F61820" w:rsidRPr="00CC2F87">
        <w:t>.</w:t>
      </w:r>
      <w:r w:rsidR="000028E9" w:rsidRPr="00CC2F87">
        <w:t xml:space="preserve"> In </w:t>
      </w:r>
      <w:r w:rsidR="00555CF2">
        <w:t xml:space="preserve">cases where the </w:t>
      </w:r>
      <w:r w:rsidR="000028E9" w:rsidRPr="00CC2F87">
        <w:t xml:space="preserve">routing request did not result any </w:t>
      </w:r>
      <w:r w:rsidR="009C36F9" w:rsidRPr="00CC2F87">
        <w:t>itineraries</w:t>
      </w:r>
      <w:r w:rsidR="000028E9" w:rsidRPr="00CC2F87">
        <w:t xml:space="preserve">, origin </w:t>
      </w:r>
      <w:r w:rsidR="006E0D88">
        <w:t xml:space="preserve">or </w:t>
      </w:r>
      <w:r w:rsidR="000028E9" w:rsidRPr="00CC2F87">
        <w:t xml:space="preserve">target location </w:t>
      </w:r>
      <w:r w:rsidR="0039565A" w:rsidRPr="00CC2F87">
        <w:t xml:space="preserve">was slightly adjusted </w:t>
      </w:r>
      <w:r w:rsidR="00802815" w:rsidRPr="00CC2F87">
        <w:t xml:space="preserve">in order to </w:t>
      </w:r>
      <w:r w:rsidR="00281F9B">
        <w:t>reach</w:t>
      </w:r>
      <w:r w:rsidR="006E0D88">
        <w:t xml:space="preserve"> </w:t>
      </w:r>
      <w:r w:rsidR="0039565A" w:rsidRPr="00CC2F87">
        <w:t>the unde</w:t>
      </w:r>
      <w:r w:rsidR="00802815" w:rsidRPr="00CC2F87">
        <w:t>r</w:t>
      </w:r>
      <w:r w:rsidR="0039565A" w:rsidRPr="00CC2F87">
        <w:t xml:space="preserve">lying </w:t>
      </w:r>
      <w:r w:rsidR="006E0D88">
        <w:t xml:space="preserve">street </w:t>
      </w:r>
      <w:r w:rsidR="0039565A" w:rsidRPr="00CC2F87">
        <w:t xml:space="preserve">network. </w:t>
      </w:r>
    </w:p>
    <w:p w14:paraId="54474C62" w14:textId="6CD2695D" w:rsidR="00F762CF" w:rsidRPr="00CC2F87" w:rsidRDefault="00F762CF" w:rsidP="002B037D">
      <w:r w:rsidRPr="00CC2F87">
        <w:t xml:space="preserve">The resulting itineraries were aggregated </w:t>
      </w:r>
      <w:r w:rsidR="00287ABE" w:rsidRPr="00CC2F87">
        <w:t>by</w:t>
      </w:r>
      <w:r w:rsidRPr="00CC2F87">
        <w:t xml:space="preserve"> origin. </w:t>
      </w:r>
      <w:r w:rsidR="0027591C" w:rsidRPr="00CC2F87">
        <w:t>The f</w:t>
      </w:r>
      <w:r w:rsidRPr="00CC2F87">
        <w:t xml:space="preserve">irst walks of the itineraries were extracted and grouped by their </w:t>
      </w:r>
      <w:r w:rsidR="001F6B34" w:rsidRPr="00CC2F87">
        <w:t>destinations</w:t>
      </w:r>
      <w:r w:rsidRPr="00CC2F87">
        <w:t xml:space="preserve">. </w:t>
      </w:r>
      <w:r w:rsidR="00FD41B2">
        <w:t>W</w:t>
      </w:r>
      <w:r w:rsidRPr="00CC2F87">
        <w:t xml:space="preserve">alks </w:t>
      </w:r>
      <w:r w:rsidR="00FD41B2">
        <w:t xml:space="preserve">of two kinds </w:t>
      </w:r>
      <w:r w:rsidRPr="00CC2F87">
        <w:t>were found: 1)</w:t>
      </w:r>
      <w:r w:rsidR="00C1371A">
        <w:t xml:space="preserve"> </w:t>
      </w:r>
      <w:r w:rsidRPr="00CC2F87">
        <w:t xml:space="preserve">walks from origins to PT stops and 2) </w:t>
      </w:r>
      <w:r w:rsidR="00FD41B2">
        <w:t xml:space="preserve">direct </w:t>
      </w:r>
      <w:r w:rsidRPr="00CC2F87">
        <w:t xml:space="preserve">walks from origins to </w:t>
      </w:r>
      <w:r w:rsidR="006B16C6" w:rsidRPr="00CC2F87">
        <w:t>commuting</w:t>
      </w:r>
      <w:r w:rsidRPr="00CC2F87">
        <w:t xml:space="preserve"> destinations. </w:t>
      </w:r>
      <w:r w:rsidR="003D068B">
        <w:t>The w</w:t>
      </w:r>
      <w:r w:rsidR="006B16C6" w:rsidRPr="00CC2F87">
        <w:t xml:space="preserve">alks </w:t>
      </w:r>
      <w:r w:rsidR="00A74EF8">
        <w:t xml:space="preserve">from each origin </w:t>
      </w:r>
      <w:r w:rsidR="006B16C6" w:rsidRPr="00CC2F87">
        <w:t xml:space="preserve">were </w:t>
      </w:r>
      <w:r w:rsidR="00855B64">
        <w:t xml:space="preserve">aggregated </w:t>
      </w:r>
      <w:r w:rsidR="006B16C6" w:rsidRPr="00CC2F87">
        <w:t xml:space="preserve">by their </w:t>
      </w:r>
      <w:r w:rsidR="00F33AAF" w:rsidRPr="00CC2F87">
        <w:t>destination</w:t>
      </w:r>
      <w:r w:rsidR="00A74EF8">
        <w:t xml:space="preserve"> </w:t>
      </w:r>
      <w:r w:rsidR="006B16C6" w:rsidRPr="00CC2F87">
        <w:t>and</w:t>
      </w:r>
      <w:r w:rsidR="00571063">
        <w:t xml:space="preserve"> </w:t>
      </w:r>
      <w:r w:rsidR="000427FC">
        <w:t xml:space="preserve">combined </w:t>
      </w:r>
      <w:r w:rsidR="00F33AAF" w:rsidRPr="00CC2F87">
        <w:t xml:space="preserve">utilization rates of </w:t>
      </w:r>
      <w:r w:rsidR="00E15C91">
        <w:t xml:space="preserve">the </w:t>
      </w:r>
      <w:r w:rsidR="000427FC">
        <w:t xml:space="preserve">aggregated </w:t>
      </w:r>
      <w:r w:rsidR="00F33AAF" w:rsidRPr="00CC2F87">
        <w:t xml:space="preserve">walks </w:t>
      </w:r>
      <w:r w:rsidR="00E15C91">
        <w:t xml:space="preserve">were </w:t>
      </w:r>
      <w:r w:rsidR="00F33AAF" w:rsidRPr="00CC2F87">
        <w:t>calculated</w:t>
      </w:r>
      <w:r w:rsidR="00106D92">
        <w:t xml:space="preserve"> </w:t>
      </w:r>
      <w:r w:rsidR="009C119F">
        <w:t>(</w:t>
      </w:r>
      <w:r w:rsidR="00106D92">
        <w:fldChar w:fldCharType="begin"/>
      </w:r>
      <w:r w:rsidR="00106D92">
        <w:instrText xml:space="preserve"> REF _Ref33901886 \h </w:instrText>
      </w:r>
      <w:r w:rsidR="00106D92">
        <w:fldChar w:fldCharType="separate"/>
      </w:r>
      <w:r w:rsidR="00205E1B">
        <w:t xml:space="preserve">Figure </w:t>
      </w:r>
      <w:r w:rsidR="00205E1B">
        <w:rPr>
          <w:noProof/>
        </w:rPr>
        <w:t>22</w:t>
      </w:r>
      <w:r w:rsidR="00106D92">
        <w:fldChar w:fldCharType="end"/>
      </w:r>
      <w:r w:rsidR="00106D92">
        <w:t>)</w:t>
      </w:r>
      <w:r w:rsidR="00F33AAF" w:rsidRPr="00CC2F87">
        <w:t xml:space="preserve">. </w:t>
      </w:r>
    </w:p>
    <w:p w14:paraId="6D0DD9D1" w14:textId="288206A4" w:rsidR="00CE4D3F" w:rsidRPr="00CC2F87" w:rsidRDefault="00CE4D3F" w:rsidP="00020EA1">
      <w:pPr>
        <w:pStyle w:val="TableCaption"/>
      </w:pPr>
      <w:bookmarkStart w:id="92" w:name="_Ref9505792"/>
      <w:bookmarkStart w:id="93" w:name="_Toc37690038"/>
      <w:r w:rsidRPr="00CC2F87">
        <w:t xml:space="preserve">Table </w:t>
      </w:r>
      <w:r w:rsidR="004F023F" w:rsidRPr="00CC2F87">
        <w:fldChar w:fldCharType="begin"/>
      </w:r>
      <w:r w:rsidR="004F023F" w:rsidRPr="00CC2F87">
        <w:instrText xml:space="preserve"> SEQ Table \* ARABIC </w:instrText>
      </w:r>
      <w:r w:rsidR="004F023F" w:rsidRPr="00CC2F87">
        <w:fldChar w:fldCharType="separate"/>
      </w:r>
      <w:r w:rsidR="00205E1B">
        <w:rPr>
          <w:noProof/>
        </w:rPr>
        <w:t>5</w:t>
      </w:r>
      <w:r w:rsidR="004F023F" w:rsidRPr="00CC2F87">
        <w:fldChar w:fldCharType="end"/>
      </w:r>
      <w:bookmarkEnd w:id="92"/>
      <w:r w:rsidRPr="00CC2F87">
        <w:t>. Parameters used</w:t>
      </w:r>
      <w:r w:rsidR="000262C8" w:rsidRPr="00CC2F87">
        <w:t xml:space="preserve"> </w:t>
      </w:r>
      <w:r w:rsidR="004F4DD0" w:rsidRPr="00CC2F87">
        <w:t>in</w:t>
      </w:r>
      <w:r w:rsidR="000262C8" w:rsidRPr="00CC2F87">
        <w:t xml:space="preserve"> routing with Digitransit routing API</w:t>
      </w:r>
      <w:r w:rsidR="00FB1BBC" w:rsidRPr="00CC2F87">
        <w:t>.</w:t>
      </w:r>
      <w:bookmarkEnd w:id="9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261"/>
      </w:tblGrid>
      <w:tr w:rsidR="00CE4D3F" w:rsidRPr="00CC2F87" w14:paraId="2519CFA8" w14:textId="77777777" w:rsidTr="00847C04">
        <w:trPr>
          <w:trHeight w:val="562"/>
        </w:trPr>
        <w:tc>
          <w:tcPr>
            <w:tcW w:w="4247" w:type="dxa"/>
            <w:tcBorders>
              <w:left w:val="single" w:sz="4" w:space="0" w:color="FFFFFF"/>
              <w:right w:val="single" w:sz="4" w:space="0" w:color="FFFFFF"/>
            </w:tcBorders>
          </w:tcPr>
          <w:p w14:paraId="09E4A8DA" w14:textId="5D57F8DE" w:rsidR="00CE4D3F" w:rsidRPr="00CC2F87" w:rsidRDefault="00FB1BBC" w:rsidP="00602F9E">
            <w:pPr>
              <w:pStyle w:val="TableText"/>
              <w:spacing w:before="240" w:after="160"/>
            </w:pPr>
            <w:r w:rsidRPr="00CC2F87">
              <w:t>Parameter</w:t>
            </w:r>
          </w:p>
        </w:tc>
        <w:tc>
          <w:tcPr>
            <w:tcW w:w="3261" w:type="dxa"/>
            <w:tcBorders>
              <w:left w:val="single" w:sz="4" w:space="0" w:color="FFFFFF"/>
              <w:right w:val="single" w:sz="4" w:space="0" w:color="FFFFFF"/>
            </w:tcBorders>
          </w:tcPr>
          <w:p w14:paraId="242E73B6" w14:textId="38C1A890" w:rsidR="00CE4D3F" w:rsidRPr="00CC2F87" w:rsidRDefault="00FB1BBC" w:rsidP="00602F9E">
            <w:pPr>
              <w:pStyle w:val="TableText"/>
              <w:spacing w:before="240" w:after="160"/>
            </w:pPr>
            <w:r w:rsidRPr="00CC2F87">
              <w:t>Value</w:t>
            </w:r>
          </w:p>
        </w:tc>
      </w:tr>
      <w:tr w:rsidR="00CE4D3F" w:rsidRPr="00CC2F87" w14:paraId="0A153624" w14:textId="77777777" w:rsidTr="00847C04">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Pr="00CC2F87" w:rsidRDefault="000028E9" w:rsidP="00FC69C8">
            <w:pPr>
              <w:pStyle w:val="TableText"/>
              <w:spacing w:before="240" w:line="240" w:lineRule="auto"/>
            </w:pPr>
            <w:r w:rsidRPr="00CC2F87">
              <w:t>Ori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Pr="00CC2F87" w:rsidRDefault="000028E9" w:rsidP="00FC69C8">
            <w:pPr>
              <w:pStyle w:val="TableText"/>
              <w:spacing w:before="240" w:line="240" w:lineRule="auto"/>
            </w:pPr>
            <w:r w:rsidRPr="00CC2F87">
              <w:t>Center of the YKR grid cell</w:t>
            </w:r>
          </w:p>
        </w:tc>
      </w:tr>
      <w:tr w:rsidR="000028E9" w:rsidRPr="00CC2F87" w14:paraId="53E6018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Pr="00CC2F87" w:rsidRDefault="000028E9" w:rsidP="00FC69C8">
            <w:pPr>
              <w:pStyle w:val="TableText"/>
              <w:spacing w:line="240" w:lineRule="auto"/>
            </w:pPr>
            <w:r w:rsidRPr="00CC2F87">
              <w:t>Destinatio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Pr="00CC2F87" w:rsidRDefault="000028E9" w:rsidP="00FC69C8">
            <w:pPr>
              <w:pStyle w:val="TableText"/>
              <w:spacing w:line="240" w:lineRule="auto"/>
            </w:pPr>
            <w:r w:rsidRPr="00CC2F87">
              <w:t>Destination of the commute</w:t>
            </w:r>
          </w:p>
        </w:tc>
      </w:tr>
      <w:tr w:rsidR="00A3000B" w:rsidRPr="00CC2F87" w14:paraId="1B73B399"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Pr="00CC2F87" w:rsidRDefault="00A3000B" w:rsidP="00FC69C8">
            <w:pPr>
              <w:pStyle w:val="TableText"/>
              <w:spacing w:line="240" w:lineRule="auto"/>
            </w:pPr>
            <w:r w:rsidRPr="00CC2F87">
              <w:t>Date</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Pr="00CC2F87" w:rsidRDefault="00A3000B" w:rsidP="00FC69C8">
            <w:pPr>
              <w:pStyle w:val="TableText"/>
              <w:spacing w:line="240" w:lineRule="auto"/>
            </w:pPr>
            <w:r w:rsidRPr="00CC2F87">
              <w:t>Monday</w:t>
            </w:r>
            <w:r w:rsidR="002A2791" w:rsidRPr="00CC2F87">
              <w:t xml:space="preserve"> 8:30 am</w:t>
            </w:r>
            <w:r w:rsidR="00355664" w:rsidRPr="00CC2F87">
              <w:t>,</w:t>
            </w:r>
            <w:r w:rsidRPr="00CC2F87">
              <w:t xml:space="preserve"> </w:t>
            </w:r>
            <w:r w:rsidR="00355664" w:rsidRPr="00CC2F87">
              <w:t>05/27/2019</w:t>
            </w:r>
          </w:p>
        </w:tc>
      </w:tr>
      <w:tr w:rsidR="000028E9" w:rsidRPr="00CC2F87" w14:paraId="7ED225EE"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CC2F87" w:rsidRDefault="000028E9" w:rsidP="00FC69C8">
            <w:pPr>
              <w:pStyle w:val="TableText"/>
              <w:spacing w:line="240" w:lineRule="auto"/>
            </w:pPr>
            <w:r w:rsidRPr="00CC2F87">
              <w:t>Walking spe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Pr="00CC2F87" w:rsidRDefault="000028E9" w:rsidP="00FC69C8">
            <w:pPr>
              <w:pStyle w:val="TableText"/>
              <w:spacing w:line="240" w:lineRule="auto"/>
            </w:pPr>
            <w:r w:rsidRPr="00CC2F87">
              <w:t>70 m/min</w:t>
            </w:r>
          </w:p>
        </w:tc>
      </w:tr>
      <w:tr w:rsidR="000028E9" w:rsidRPr="00CC2F87" w14:paraId="705A4D14"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Pr="00CC2F87" w:rsidRDefault="000028E9" w:rsidP="00FC69C8">
            <w:pPr>
              <w:pStyle w:val="TableText"/>
              <w:spacing w:line="240" w:lineRule="auto"/>
            </w:pPr>
            <w:r w:rsidRPr="00CC2F87">
              <w:t>Means of transport used</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Pr="00CC2F87" w:rsidRDefault="000028E9" w:rsidP="00FC69C8">
            <w:pPr>
              <w:pStyle w:val="TableText"/>
              <w:spacing w:line="240" w:lineRule="auto"/>
            </w:pPr>
            <w:r w:rsidRPr="00CC2F87">
              <w:t>All except city bikes</w:t>
            </w:r>
          </w:p>
        </w:tc>
      </w:tr>
      <w:tr w:rsidR="000028E9" w:rsidRPr="00CC2F87" w14:paraId="2AB3FE63" w14:textId="77777777" w:rsidTr="00847C04">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Pr="00CC2F87" w:rsidRDefault="000028E9" w:rsidP="00FC69C8">
            <w:pPr>
              <w:pStyle w:val="TableText"/>
              <w:spacing w:line="240" w:lineRule="auto"/>
            </w:pPr>
            <w:r w:rsidRPr="00CC2F87">
              <w:t>Transfer safety margin</w:t>
            </w:r>
          </w:p>
        </w:tc>
        <w:tc>
          <w:tcPr>
            <w:tcW w:w="326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Pr="00CC2F87" w:rsidRDefault="000028E9" w:rsidP="00FC69C8">
            <w:pPr>
              <w:pStyle w:val="TableText"/>
              <w:spacing w:line="240" w:lineRule="auto"/>
            </w:pPr>
            <w:r w:rsidRPr="00CC2F87">
              <w:t>0 min</w:t>
            </w:r>
          </w:p>
        </w:tc>
      </w:tr>
      <w:tr w:rsidR="000028E9" w:rsidRPr="00CC2F87" w14:paraId="2096037A" w14:textId="77777777" w:rsidTr="00847C04">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Pr="00CC2F87" w:rsidRDefault="000028E9" w:rsidP="00FC69C8">
            <w:pPr>
              <w:pStyle w:val="TableText"/>
              <w:spacing w:after="240" w:line="240" w:lineRule="auto"/>
            </w:pPr>
            <w:r w:rsidRPr="00CC2F87">
              <w:t>Number of itineraries to suggest</w:t>
            </w:r>
          </w:p>
        </w:tc>
        <w:tc>
          <w:tcPr>
            <w:tcW w:w="3261" w:type="dxa"/>
            <w:tcBorders>
              <w:top w:val="single" w:sz="4" w:space="0" w:color="FFFFFF" w:themeColor="background1"/>
              <w:left w:val="single" w:sz="4" w:space="0" w:color="FFFFFF"/>
              <w:right w:val="single" w:sz="4" w:space="0" w:color="FFFFFF"/>
            </w:tcBorders>
          </w:tcPr>
          <w:p w14:paraId="76EDEC7A" w14:textId="68B511CD" w:rsidR="000028E9" w:rsidRPr="00CC2F87" w:rsidRDefault="000028E9" w:rsidP="00FC69C8">
            <w:pPr>
              <w:pStyle w:val="TableText"/>
              <w:spacing w:line="240" w:lineRule="auto"/>
            </w:pPr>
            <w:r w:rsidRPr="00CC2F87">
              <w:t>3</w:t>
            </w:r>
          </w:p>
        </w:tc>
      </w:tr>
    </w:tbl>
    <w:p w14:paraId="7D1F0B08" w14:textId="77777777" w:rsidR="00877F1E" w:rsidRPr="00CC2F87" w:rsidRDefault="00877F1E" w:rsidP="00877F1E"/>
    <w:p w14:paraId="54F2EC9F" w14:textId="77777777" w:rsidR="00562144" w:rsidRDefault="00562144" w:rsidP="00562144">
      <w:pPr>
        <w:keepNext/>
      </w:pPr>
      <w:r>
        <w:rPr>
          <w:noProof/>
        </w:rPr>
        <w:lastRenderedPageBreak/>
        <w:drawing>
          <wp:inline distT="0" distB="0" distL="0" distR="0" wp14:anchorId="754BDC9A" wp14:editId="66DB42C2">
            <wp:extent cx="6116320" cy="5401945"/>
            <wp:effectExtent l="12700" t="12700" r="17780" b="8255"/>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g_origin_stops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30500" cy="5414469"/>
                    </a:xfrm>
                    <a:prstGeom prst="rect">
                      <a:avLst/>
                    </a:prstGeom>
                    <a:ln>
                      <a:solidFill>
                        <a:schemeClr val="tx1"/>
                      </a:solidFill>
                    </a:ln>
                  </pic:spPr>
                </pic:pic>
              </a:graphicData>
            </a:graphic>
          </wp:inline>
        </w:drawing>
      </w:r>
    </w:p>
    <w:p w14:paraId="56C2D37A" w14:textId="6F7D0667" w:rsidR="00562144" w:rsidRDefault="00562144" w:rsidP="000C5499">
      <w:pPr>
        <w:pStyle w:val="Caption"/>
        <w:jc w:val="both"/>
      </w:pPr>
      <w:bookmarkStart w:id="94" w:name="_Ref33901886"/>
      <w:bookmarkStart w:id="95" w:name="_Toc37690018"/>
      <w:r>
        <w:t xml:space="preserve">Figure </w:t>
      </w:r>
      <w:r>
        <w:fldChar w:fldCharType="begin"/>
      </w:r>
      <w:r>
        <w:instrText xml:space="preserve"> SEQ Figure \* ARABIC </w:instrText>
      </w:r>
      <w:r>
        <w:fldChar w:fldCharType="separate"/>
      </w:r>
      <w:r w:rsidR="0052232F">
        <w:rPr>
          <w:noProof/>
        </w:rPr>
        <w:t>22</w:t>
      </w:r>
      <w:r>
        <w:fldChar w:fldCharType="end"/>
      </w:r>
      <w:bookmarkEnd w:id="94"/>
      <w:r>
        <w:t xml:space="preserve">. An example </w:t>
      </w:r>
      <w:r w:rsidR="00FE327B">
        <w:t xml:space="preserve">of </w:t>
      </w:r>
      <w:r>
        <w:t xml:space="preserve">local walks and </w:t>
      </w:r>
      <w:r w:rsidR="00980A11">
        <w:t xml:space="preserve">their </w:t>
      </w:r>
      <w:r>
        <w:t xml:space="preserve">utilization </w:t>
      </w:r>
      <w:r w:rsidR="00A13D42">
        <w:t>rates</w:t>
      </w:r>
      <w:r>
        <w:t xml:space="preserve"> from one origin as a result of the </w:t>
      </w:r>
      <w:r w:rsidR="00880334">
        <w:t xml:space="preserve">itinerary planning </w:t>
      </w:r>
      <w:r>
        <w:t xml:space="preserve">analysis. </w:t>
      </w:r>
      <w:r w:rsidR="00D56F63">
        <w:t>Most of the destinations of the walks are public transport stops.</w:t>
      </w:r>
      <w:bookmarkEnd w:id="95"/>
      <w:r w:rsidR="00D56F63">
        <w:t xml:space="preserve"> </w:t>
      </w:r>
    </w:p>
    <w:p w14:paraId="72502B29" w14:textId="617A33A5" w:rsidR="00877F1E" w:rsidRPr="00CC2F87" w:rsidRDefault="000E2B45" w:rsidP="00877F1E">
      <w:r>
        <w:t>In order to</w:t>
      </w:r>
      <w:r w:rsidR="00877F1E" w:rsidRPr="00CC2F87">
        <w:t xml:space="preserve"> </w:t>
      </w:r>
      <w:r w:rsidR="002117D2" w:rsidRPr="00CC2F87">
        <w:t>validate</w:t>
      </w:r>
      <w:r w:rsidR="00877F1E" w:rsidRPr="00CC2F87">
        <w:t xml:space="preserve"> the </w:t>
      </w:r>
      <w:r w:rsidR="002117D2" w:rsidRPr="00CC2F87">
        <w:t xml:space="preserve">results </w:t>
      </w:r>
      <w:r w:rsidR="00877F1E" w:rsidRPr="00CC2F87">
        <w:t xml:space="preserve">of the </w:t>
      </w:r>
      <w:r w:rsidR="00933A96">
        <w:t>itinerary planning analysis</w:t>
      </w:r>
      <w:r w:rsidR="00650C89" w:rsidRPr="00CC2F87">
        <w:t>, sum</w:t>
      </w:r>
      <w:r w:rsidR="00762209">
        <w:t>s</w:t>
      </w:r>
      <w:r w:rsidR="00877F1E" w:rsidRPr="00CC2F87">
        <w:t xml:space="preserve"> of the utilization rate</w:t>
      </w:r>
      <w:r w:rsidR="000A4E0E" w:rsidRPr="00CC2F87">
        <w:t>s</w:t>
      </w:r>
      <w:r w:rsidR="00877F1E" w:rsidRPr="00CC2F87">
        <w:t xml:space="preserve"> </w:t>
      </w:r>
      <w:r w:rsidR="000807F4" w:rsidRPr="00CC2F87">
        <w:t xml:space="preserve">of the walks </w:t>
      </w:r>
      <w:r w:rsidR="00762209">
        <w:t>were</w:t>
      </w:r>
      <w:r w:rsidR="00650C89" w:rsidRPr="00CC2F87">
        <w:t xml:space="preserve"> </w:t>
      </w:r>
      <w:r w:rsidR="00877F1E" w:rsidRPr="00CC2F87">
        <w:t xml:space="preserve">compared to the total flow of commutes </w:t>
      </w:r>
      <w:r w:rsidR="00F3159C">
        <w:t>from</w:t>
      </w:r>
      <w:r w:rsidR="00877F1E" w:rsidRPr="00CC2F87">
        <w:t xml:space="preserve"> </w:t>
      </w:r>
      <w:r w:rsidR="00206EC6" w:rsidRPr="00CC2F87">
        <w:t>each</w:t>
      </w:r>
      <w:r w:rsidR="00650C89" w:rsidRPr="00CC2F87">
        <w:t xml:space="preserve"> origin</w:t>
      </w:r>
      <w:r w:rsidR="000F4DFE" w:rsidRPr="00CC2F87">
        <w:t xml:space="preserve"> by the </w:t>
      </w:r>
      <w:r w:rsidR="002E6250">
        <w:t>original</w:t>
      </w:r>
      <w:r w:rsidR="007E5E1F">
        <w:t xml:space="preserve"> </w:t>
      </w:r>
      <w:r w:rsidR="000F4DFE" w:rsidRPr="00CC2F87">
        <w:t xml:space="preserve">commuting </w:t>
      </w:r>
      <w:r w:rsidR="007E5E1F">
        <w:t xml:space="preserve">flow </w:t>
      </w:r>
      <w:r w:rsidR="000F4DFE" w:rsidRPr="00CC2F87">
        <w:t>data</w:t>
      </w:r>
      <w:r w:rsidR="00877F1E" w:rsidRPr="00CC2F87">
        <w:t xml:space="preserve">. </w:t>
      </w:r>
      <w:r w:rsidR="004B5931" w:rsidRPr="00CC2F87">
        <w:t xml:space="preserve">Of the total number of commutes </w:t>
      </w:r>
      <w:r w:rsidR="005C0FB0">
        <w:t xml:space="preserve">originating in </w:t>
      </w:r>
      <w:r w:rsidR="004B5931" w:rsidRPr="00CC2F87">
        <w:t>the study area (296470), 8</w:t>
      </w:r>
      <w:r w:rsidR="007E255E" w:rsidRPr="00CC2F87">
        <w:t>3</w:t>
      </w:r>
      <w:r w:rsidR="001C680A">
        <w:t xml:space="preserve"> </w:t>
      </w:r>
      <w:r w:rsidR="004B5931" w:rsidRPr="00CC2F87">
        <w:t xml:space="preserve">% were included in the analysis. </w:t>
      </w:r>
      <w:r w:rsidR="001A3212" w:rsidRPr="00CC2F87">
        <w:t>The mean inclusion of commut</w:t>
      </w:r>
      <w:r w:rsidR="00EB2B1C" w:rsidRPr="00CC2F87">
        <w:t>es</w:t>
      </w:r>
      <w:r w:rsidR="001A3212" w:rsidRPr="00CC2F87">
        <w:t xml:space="preserve"> per origin was 8</w:t>
      </w:r>
      <w:r w:rsidR="008A63DC" w:rsidRPr="00CC2F87">
        <w:t>1</w:t>
      </w:r>
      <w:r w:rsidR="001A3212" w:rsidRPr="00CC2F87">
        <w:t xml:space="preserve">% </w:t>
      </w:r>
      <w:r w:rsidR="00B203AF" w:rsidRPr="00CC2F87">
        <w:t xml:space="preserve">with </w:t>
      </w:r>
      <w:r w:rsidR="00300712">
        <w:t xml:space="preserve">a </w:t>
      </w:r>
      <w:r w:rsidR="00B203AF" w:rsidRPr="00CC2F87">
        <w:t>standard deviation of</w:t>
      </w:r>
      <w:r w:rsidR="001A3212" w:rsidRPr="00CC2F87">
        <w:t xml:space="preserve"> 1</w:t>
      </w:r>
      <w:r w:rsidR="00F4696A" w:rsidRPr="00CC2F87">
        <w:t>4</w:t>
      </w:r>
      <w:r w:rsidR="001C680A">
        <w:t xml:space="preserve"> </w:t>
      </w:r>
      <w:r w:rsidR="001A3212" w:rsidRPr="00CC2F87">
        <w:t>%</w:t>
      </w:r>
      <w:r w:rsidR="001C3CFC" w:rsidRPr="00CC2F87">
        <w:t>.</w:t>
      </w:r>
      <w:r w:rsidR="00F76BC5" w:rsidRPr="00CC2F87">
        <w:t xml:space="preserve"> </w:t>
      </w:r>
      <w:r w:rsidR="00053EFC" w:rsidRPr="00CC2F87">
        <w:t>The a</w:t>
      </w:r>
      <w:r w:rsidR="00F76BC5" w:rsidRPr="00CC2F87">
        <w:t xml:space="preserve">nalysis </w:t>
      </w:r>
      <w:r w:rsidR="00AB36BB">
        <w:t>performed</w:t>
      </w:r>
      <w:r w:rsidR="00F76BC5" w:rsidRPr="00CC2F87">
        <w:t xml:space="preserve"> well </w:t>
      </w:r>
      <w:r w:rsidR="00AB36BB">
        <w:t xml:space="preserve">at </w:t>
      </w:r>
      <w:r w:rsidR="00F76BC5" w:rsidRPr="00CC2F87">
        <w:t xml:space="preserve">most central and residentials areas, but </w:t>
      </w:r>
      <w:r w:rsidR="00AB30DC">
        <w:t xml:space="preserve">considerable share </w:t>
      </w:r>
      <w:r w:rsidR="0038354C" w:rsidRPr="00CC2F87">
        <w:t>of the</w:t>
      </w:r>
      <w:r w:rsidR="00F76BC5" w:rsidRPr="00CC2F87">
        <w:t xml:space="preserve"> commutes </w:t>
      </w:r>
      <w:r w:rsidR="0038354C" w:rsidRPr="00CC2F87">
        <w:t xml:space="preserve">from </w:t>
      </w:r>
      <w:r w:rsidR="00AB30DC">
        <w:t xml:space="preserve">several </w:t>
      </w:r>
      <w:r w:rsidR="00F76BC5" w:rsidRPr="00CC2F87">
        <w:t>remote and coastal areas</w:t>
      </w:r>
      <w:r w:rsidR="00B232A1" w:rsidRPr="00CC2F87">
        <w:t xml:space="preserve"> </w:t>
      </w:r>
      <w:r w:rsidR="0038354C" w:rsidRPr="00CC2F87">
        <w:t xml:space="preserve">were </w:t>
      </w:r>
      <w:r w:rsidR="00976B7C">
        <w:t>excluded</w:t>
      </w:r>
      <w:r w:rsidR="003A1AA4">
        <w:t xml:space="preserve">, as </w:t>
      </w:r>
      <w:r w:rsidR="00DD7DCC">
        <w:t xml:space="preserve">illustrated </w:t>
      </w:r>
      <w:r w:rsidR="003A1AA4">
        <w:t xml:space="preserve">in </w:t>
      </w:r>
      <w:r w:rsidR="00976B7C">
        <w:t xml:space="preserve"> </w:t>
      </w:r>
      <w:r w:rsidR="00B232A1" w:rsidRPr="00CC2F87">
        <w:fldChar w:fldCharType="begin"/>
      </w:r>
      <w:r w:rsidR="00B232A1" w:rsidRPr="00CC2F87">
        <w:instrText xml:space="preserve"> REF _Ref9955925 \h </w:instrText>
      </w:r>
      <w:r w:rsidR="00B232A1" w:rsidRPr="00CC2F87">
        <w:fldChar w:fldCharType="separate"/>
      </w:r>
      <w:r w:rsidR="00205E1B" w:rsidRPr="00CC2F87">
        <w:t xml:space="preserve">Figure </w:t>
      </w:r>
      <w:r w:rsidR="00205E1B">
        <w:rPr>
          <w:noProof/>
        </w:rPr>
        <w:t>23</w:t>
      </w:r>
      <w:r w:rsidR="00B232A1" w:rsidRPr="00CC2F87">
        <w:fldChar w:fldCharType="end"/>
      </w:r>
      <w:r w:rsidR="00F76BC5" w:rsidRPr="00CC2F87">
        <w:t xml:space="preserve">. </w:t>
      </w:r>
      <w:r w:rsidR="008F257D">
        <w:t>Comparing</w:t>
      </w:r>
      <w:r w:rsidR="00EB5570" w:rsidRPr="00CC2F87">
        <w:t xml:space="preserve"> </w:t>
      </w:r>
      <w:r w:rsidR="00241378">
        <w:t xml:space="preserve">the </w:t>
      </w:r>
      <w:r w:rsidR="0030392C">
        <w:t>number</w:t>
      </w:r>
      <w:r w:rsidR="000E40A7">
        <w:t xml:space="preserve"> of </w:t>
      </w:r>
      <w:r w:rsidR="00EB5570" w:rsidRPr="00CC2F87">
        <w:t xml:space="preserve">commutes </w:t>
      </w:r>
      <w:r w:rsidR="00390968" w:rsidRPr="00CC2F87">
        <w:t>against</w:t>
      </w:r>
      <w:r w:rsidR="00EB5570" w:rsidRPr="00CC2F87">
        <w:t xml:space="preserve"> </w:t>
      </w:r>
      <w:r w:rsidR="00F07533">
        <w:t>the inclusion of the commutes (</w:t>
      </w:r>
      <w:r w:rsidR="006C0789" w:rsidRPr="00CC2F87">
        <w:t>in the analysis</w:t>
      </w:r>
      <w:r w:rsidR="00F07533">
        <w:t>)</w:t>
      </w:r>
      <w:r w:rsidR="006C0789" w:rsidRPr="00CC2F87">
        <w:t xml:space="preserve"> </w:t>
      </w:r>
      <w:r w:rsidR="00EB5570" w:rsidRPr="00CC2F87">
        <w:t>by origin</w:t>
      </w:r>
      <w:r w:rsidR="00795BBA" w:rsidRPr="00CC2F87">
        <w:t xml:space="preserve"> revealed</w:t>
      </w:r>
      <w:r w:rsidR="00EB5570" w:rsidRPr="00CC2F87">
        <w:t xml:space="preserve"> that</w:t>
      </w:r>
      <w:r w:rsidR="005F6BE6" w:rsidRPr="00CC2F87">
        <w:t xml:space="preserve"> </w:t>
      </w:r>
      <w:r w:rsidR="009832BE">
        <w:t xml:space="preserve">the </w:t>
      </w:r>
      <w:r w:rsidR="00592723" w:rsidRPr="00CC2F87">
        <w:t>low</w:t>
      </w:r>
      <w:r w:rsidR="000D0798">
        <w:t>er</w:t>
      </w:r>
      <w:r w:rsidR="00592723" w:rsidRPr="00CC2F87">
        <w:t xml:space="preserve"> inclusion of </w:t>
      </w:r>
      <w:r w:rsidR="00EB5570" w:rsidRPr="00CC2F87">
        <w:t xml:space="preserve">commutes </w:t>
      </w:r>
      <w:r w:rsidR="00C90C14">
        <w:t>occurred</w:t>
      </w:r>
      <w:r w:rsidR="00775DE6">
        <w:t xml:space="preserve"> </w:t>
      </w:r>
      <w:r w:rsidR="006D0625">
        <w:t xml:space="preserve">mainly </w:t>
      </w:r>
      <w:r w:rsidR="00C90C14">
        <w:t xml:space="preserve">at </w:t>
      </w:r>
      <w:r w:rsidR="00EB5570" w:rsidRPr="00CC2F87">
        <w:t>origins with few</w:t>
      </w:r>
      <w:r w:rsidR="006D0625">
        <w:t>er</w:t>
      </w:r>
      <w:r w:rsidR="00EB5570" w:rsidRPr="00CC2F87">
        <w:t xml:space="preserve"> </w:t>
      </w:r>
      <w:r w:rsidR="00592723" w:rsidRPr="00CC2F87">
        <w:t>commutes</w:t>
      </w:r>
      <w:r w:rsidR="00F07533">
        <w:t xml:space="preserve"> </w:t>
      </w:r>
      <w:r w:rsidR="00F07533" w:rsidRPr="00CC2F87">
        <w:t>(</w:t>
      </w:r>
      <w:r w:rsidR="00F07533" w:rsidRPr="00CC2F87">
        <w:fldChar w:fldCharType="begin"/>
      </w:r>
      <w:r w:rsidR="00F07533" w:rsidRPr="00CC2F87">
        <w:instrText xml:space="preserve"> REF _Ref9955196 \h </w:instrText>
      </w:r>
      <w:r w:rsidR="00F07533" w:rsidRPr="00CC2F87">
        <w:fldChar w:fldCharType="separate"/>
      </w:r>
      <w:r w:rsidR="00205E1B" w:rsidRPr="00CC2F87">
        <w:t xml:space="preserve">Figure </w:t>
      </w:r>
      <w:r w:rsidR="00205E1B">
        <w:rPr>
          <w:noProof/>
        </w:rPr>
        <w:t>24</w:t>
      </w:r>
      <w:r w:rsidR="00F07533" w:rsidRPr="00CC2F87">
        <w:fldChar w:fldCharType="end"/>
      </w:r>
      <w:r w:rsidR="00F07533" w:rsidRPr="00CC2F87">
        <w:t>)</w:t>
      </w:r>
      <w:r w:rsidR="00EB5570" w:rsidRPr="00CC2F87">
        <w:t xml:space="preserve">. </w:t>
      </w:r>
      <w:r w:rsidR="00B00256">
        <w:t>Moreover, b</w:t>
      </w:r>
      <w:r w:rsidR="0055240A" w:rsidRPr="00CC2F87">
        <w:t>y</w:t>
      </w:r>
      <w:r w:rsidR="00A27F71">
        <w:t xml:space="preserve"> further</w:t>
      </w:r>
      <w:r w:rsidR="0055240A" w:rsidRPr="00CC2F87">
        <w:t xml:space="preserve"> exploring the </w:t>
      </w:r>
      <w:r w:rsidR="00D66B5F" w:rsidRPr="00CC2F87">
        <w:t>commuting statistics</w:t>
      </w:r>
      <w:r w:rsidR="00D66B5F">
        <w:t xml:space="preserve"> at </w:t>
      </w:r>
      <w:r w:rsidR="009832BE">
        <w:t>origin-level</w:t>
      </w:r>
      <w:r w:rsidR="0055240A" w:rsidRPr="00CC2F87">
        <w:t xml:space="preserve">, it was found that </w:t>
      </w:r>
      <w:r w:rsidR="0055240A" w:rsidRPr="00CC2F87">
        <w:lastRenderedPageBreak/>
        <w:t xml:space="preserve">of the origins </w:t>
      </w:r>
      <w:r w:rsidR="009832BE">
        <w:t xml:space="preserve">with </w:t>
      </w:r>
      <w:r w:rsidR="0055240A" w:rsidRPr="00CC2F87">
        <w:t>less than 50</w:t>
      </w:r>
      <w:r w:rsidR="00B83EAB">
        <w:t xml:space="preserve"> </w:t>
      </w:r>
      <w:r w:rsidR="0055240A" w:rsidRPr="00CC2F87">
        <w:t xml:space="preserve">% </w:t>
      </w:r>
      <w:r w:rsidR="009832BE">
        <w:t>inclusion of commutes (in the analysis)</w:t>
      </w:r>
      <w:r w:rsidR="0055240A" w:rsidRPr="00CC2F87">
        <w:t>, none had more than 12 commutes</w:t>
      </w:r>
      <w:r w:rsidR="00801FDA" w:rsidRPr="00CC2F87">
        <w:t xml:space="preserve"> </w:t>
      </w:r>
      <w:r w:rsidR="003322CB">
        <w:t xml:space="preserve">in </w:t>
      </w:r>
      <w:r w:rsidR="00801FDA" w:rsidRPr="00CC2F87">
        <w:t>total</w:t>
      </w:r>
      <w:r w:rsidR="0055240A" w:rsidRPr="00CC2F87">
        <w:t>.</w:t>
      </w:r>
      <w:r w:rsidR="00763826" w:rsidRPr="00CC2F87">
        <w:t xml:space="preserve"> </w:t>
      </w:r>
    </w:p>
    <w:p w14:paraId="640A48A8" w14:textId="77777777" w:rsidR="006C217B" w:rsidRPr="00CC2F87" w:rsidRDefault="006C217B" w:rsidP="006C217B">
      <w:pPr>
        <w:keepNext/>
      </w:pPr>
      <w:r w:rsidRPr="00CC2F87">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7F0A25D8" w:rsidR="006C217B" w:rsidRPr="00CC2F87" w:rsidRDefault="006C217B" w:rsidP="006C217B">
      <w:pPr>
        <w:pStyle w:val="Caption"/>
        <w:jc w:val="both"/>
      </w:pPr>
      <w:bookmarkStart w:id="96" w:name="_Ref9955925"/>
      <w:bookmarkStart w:id="97" w:name="_Toc37690019"/>
      <w:r w:rsidRPr="00CC2F87">
        <w:t xml:space="preserve">Figure </w:t>
      </w:r>
      <w:r w:rsidRPr="00CC2F87">
        <w:fldChar w:fldCharType="begin"/>
      </w:r>
      <w:r w:rsidRPr="00CC2F87">
        <w:instrText xml:space="preserve"> SEQ Figure \* ARABIC </w:instrText>
      </w:r>
      <w:r w:rsidRPr="00CC2F87">
        <w:fldChar w:fldCharType="separate"/>
      </w:r>
      <w:r w:rsidR="0052232F">
        <w:rPr>
          <w:noProof/>
        </w:rPr>
        <w:t>23</w:t>
      </w:r>
      <w:r w:rsidRPr="00CC2F87">
        <w:fldChar w:fldCharType="end"/>
      </w:r>
      <w:bookmarkEnd w:id="96"/>
      <w:r w:rsidRPr="00CC2F87">
        <w:t xml:space="preserve">. Inclusion (%) of commutes per origin in the </w:t>
      </w:r>
      <w:r w:rsidR="007E47D3">
        <w:t xml:space="preserve">itinerary planning </w:t>
      </w:r>
      <w:r w:rsidRPr="00CC2F87">
        <w:t xml:space="preserve">analysis for finding local </w:t>
      </w:r>
      <w:r w:rsidR="008C25E8">
        <w:t xml:space="preserve">walks to </w:t>
      </w:r>
      <w:r w:rsidRPr="00CC2F87">
        <w:t>PT stops</w:t>
      </w:r>
      <w:r w:rsidR="003F62F7" w:rsidRPr="00CC2F87">
        <w:t xml:space="preserve"> and </w:t>
      </w:r>
      <w:r w:rsidR="008C25E8">
        <w:t>commuting destinations</w:t>
      </w:r>
      <w:r w:rsidRPr="00CC2F87">
        <w:t>.</w:t>
      </w:r>
      <w:bookmarkEnd w:id="97"/>
    </w:p>
    <w:p w14:paraId="52A832F5" w14:textId="77777777" w:rsidR="000E1C92" w:rsidRPr="00CC2F87" w:rsidRDefault="00164DD7" w:rsidP="000E1C92">
      <w:pPr>
        <w:keepNext/>
      </w:pPr>
      <w:r w:rsidRPr="00CC2F87">
        <w:rPr>
          <w:noProof/>
        </w:rPr>
        <w:lastRenderedPageBreak/>
        <w:drawing>
          <wp:inline distT="0" distB="0" distL="0" distR="0" wp14:anchorId="53F0434C" wp14:editId="4882AE2D">
            <wp:extent cx="4182139" cy="26138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178" cy="2652612"/>
                    </a:xfrm>
                    <a:prstGeom prst="rect">
                      <a:avLst/>
                    </a:prstGeom>
                  </pic:spPr>
                </pic:pic>
              </a:graphicData>
            </a:graphic>
          </wp:inline>
        </w:drawing>
      </w:r>
    </w:p>
    <w:p w14:paraId="5DBC0D8E" w14:textId="75F04AA9" w:rsidR="002D011B" w:rsidRPr="00CC2F87" w:rsidRDefault="000E1C92" w:rsidP="000E71C6">
      <w:pPr>
        <w:pStyle w:val="Caption"/>
        <w:jc w:val="both"/>
      </w:pPr>
      <w:bookmarkStart w:id="98" w:name="_Ref9955196"/>
      <w:bookmarkStart w:id="99" w:name="_Toc37690020"/>
      <w:r w:rsidRPr="00CC2F87">
        <w:t xml:space="preserve">Figure </w:t>
      </w:r>
      <w:r w:rsidRPr="00CC2F87">
        <w:fldChar w:fldCharType="begin"/>
      </w:r>
      <w:r w:rsidRPr="00CC2F87">
        <w:instrText xml:space="preserve"> SEQ Figure \* ARABIC </w:instrText>
      </w:r>
      <w:r w:rsidRPr="00CC2F87">
        <w:fldChar w:fldCharType="separate"/>
      </w:r>
      <w:r w:rsidR="0052232F">
        <w:rPr>
          <w:noProof/>
        </w:rPr>
        <w:t>24</w:t>
      </w:r>
      <w:r w:rsidRPr="00CC2F87">
        <w:fldChar w:fldCharType="end"/>
      </w:r>
      <w:bookmarkEnd w:id="98"/>
      <w:r w:rsidRPr="00CC2F87">
        <w:t xml:space="preserve">. </w:t>
      </w:r>
      <w:r w:rsidR="000C5499">
        <w:t>Number of</w:t>
      </w:r>
      <w:r w:rsidRPr="00CC2F87">
        <w:t xml:space="preserve"> commutes vs. commutes included in the </w:t>
      </w:r>
      <w:r w:rsidR="00241378">
        <w:t xml:space="preserve">routing </w:t>
      </w:r>
      <w:r w:rsidRPr="00CC2F87">
        <w:t>analysis</w:t>
      </w:r>
      <w:r w:rsidR="000C5499">
        <w:t xml:space="preserve"> (%) per origin</w:t>
      </w:r>
      <w:r w:rsidRPr="00CC2F87">
        <w:t>.</w:t>
      </w:r>
      <w:bookmarkEnd w:id="99"/>
      <w:r w:rsidR="00AC5A3C" w:rsidRPr="00CC2F87">
        <w:t xml:space="preserve"> </w:t>
      </w:r>
    </w:p>
    <w:p w14:paraId="4B8176DF" w14:textId="69AA88E5" w:rsidR="00731E0F" w:rsidRPr="00CC2F87" w:rsidRDefault="00E04C82" w:rsidP="002464BA">
      <w:pPr>
        <w:pStyle w:val="Heading3"/>
      </w:pPr>
      <w:bookmarkStart w:id="100" w:name="_Toc37689975"/>
      <w:r w:rsidRPr="00CC2F87">
        <w:t>L</w:t>
      </w:r>
      <w:r w:rsidR="00E64C51" w:rsidRPr="00CC2F87">
        <w:t>east</w:t>
      </w:r>
      <w:r w:rsidR="00BC3B8C" w:rsidRPr="00CC2F87">
        <w:t xml:space="preserve"> </w:t>
      </w:r>
      <w:r w:rsidR="00E64C51" w:rsidRPr="00CC2F87">
        <w:t>cost path</w:t>
      </w:r>
      <w:r w:rsidRPr="00CC2F87">
        <w:t xml:space="preserve"> </w:t>
      </w:r>
      <w:r w:rsidR="00734E6D" w:rsidRPr="00CC2F87">
        <w:t>calculations</w:t>
      </w:r>
      <w:r w:rsidR="009B6A95">
        <w:t xml:space="preserve">: </w:t>
      </w:r>
      <w:r w:rsidR="00BC3B8C" w:rsidRPr="00CC2F87">
        <w:t>short and quiet paths</w:t>
      </w:r>
      <w:bookmarkEnd w:id="100"/>
    </w:p>
    <w:p w14:paraId="2B958318" w14:textId="0E633115" w:rsidR="00037C17" w:rsidRPr="00CC2F87" w:rsidRDefault="0045114F" w:rsidP="00A3000B">
      <w:r>
        <w:t>Using the ODs of the local walks determined in the previous phases of the</w:t>
      </w:r>
      <w:r w:rsidR="005739F1">
        <w:t xml:space="preserve"> analysis</w:t>
      </w:r>
      <w:r>
        <w:t xml:space="preserve">, short </w:t>
      </w:r>
      <w:r w:rsidR="00DB59C3" w:rsidRPr="00CC2F87">
        <w:t xml:space="preserve">and </w:t>
      </w:r>
      <w:r w:rsidR="002C06E1">
        <w:t xml:space="preserve">a </w:t>
      </w:r>
      <w:r w:rsidR="00407B8F">
        <w:t>set of</w:t>
      </w:r>
      <w:r w:rsidR="00DB59C3" w:rsidRPr="00CC2F87">
        <w:t xml:space="preserve"> quiet paths were </w:t>
      </w:r>
      <w:r w:rsidR="008C59DE">
        <w:t xml:space="preserve">routed </w:t>
      </w:r>
      <w:r w:rsidR="00DB59C3" w:rsidRPr="00CC2F87">
        <w:t xml:space="preserve">for </w:t>
      </w:r>
      <w:r w:rsidR="0006170A">
        <w:t xml:space="preserve">all </w:t>
      </w:r>
      <w:r w:rsidR="00B60E9C">
        <w:t>walk</w:t>
      </w:r>
      <w:r w:rsidR="0006170A">
        <w:t>s</w:t>
      </w:r>
      <w:r w:rsidR="003044DE">
        <w:t xml:space="preserve"> </w:t>
      </w:r>
      <w:r w:rsidR="00941B16">
        <w:t xml:space="preserve">with the </w:t>
      </w:r>
      <w:r w:rsidR="00A41C09">
        <w:t>quiet path routing</w:t>
      </w:r>
      <w:r w:rsidR="00941B16">
        <w:t xml:space="preserve"> application</w:t>
      </w:r>
      <w:r w:rsidR="00EA0F33">
        <w:t xml:space="preserve"> (see 3.5)</w:t>
      </w:r>
      <w:r w:rsidR="00941B16">
        <w:t xml:space="preserve"> developed in </w:t>
      </w:r>
      <w:r w:rsidR="008C59DE">
        <w:t xml:space="preserve">the </w:t>
      </w:r>
      <w:r w:rsidR="00941B16">
        <w:t>study</w:t>
      </w:r>
      <w:r w:rsidR="00EE68B4">
        <w:t xml:space="preserve"> (</w:t>
      </w:r>
      <w:r w:rsidR="00EE68B4">
        <w:fldChar w:fldCharType="begin"/>
      </w:r>
      <w:r w:rsidR="00EE68B4">
        <w:instrText xml:space="preserve"> REF _Ref33897315 \h </w:instrText>
      </w:r>
      <w:r w:rsidR="00EE68B4">
        <w:fldChar w:fldCharType="separate"/>
      </w:r>
      <w:r w:rsidR="00205E1B" w:rsidRPr="00CC2F87">
        <w:t xml:space="preserve">Figure </w:t>
      </w:r>
      <w:r w:rsidR="00205E1B">
        <w:rPr>
          <w:noProof/>
        </w:rPr>
        <w:t>20</w:t>
      </w:r>
      <w:r w:rsidR="00EE68B4">
        <w:fldChar w:fldCharType="end"/>
      </w:r>
      <w:r w:rsidR="00EE68B4">
        <w:t>)</w:t>
      </w:r>
      <w:r w:rsidR="00DB59C3" w:rsidRPr="00CC2F87">
        <w:t xml:space="preserve">. </w:t>
      </w:r>
      <w:r w:rsidR="003044DE">
        <w:t>The utilization rate</w:t>
      </w:r>
      <w:r w:rsidR="000274CB">
        <w:t xml:space="preserve"> of each walk was inherited as attribute information </w:t>
      </w:r>
      <w:r w:rsidR="00EA0F33">
        <w:t>to</w:t>
      </w:r>
      <w:r w:rsidR="000274CB">
        <w:t xml:space="preserve"> the respective short and quiet paths</w:t>
      </w:r>
      <w:r w:rsidR="003044DE">
        <w:t xml:space="preserve">. </w:t>
      </w:r>
      <w:r w:rsidR="00643FBB">
        <w:t>Once all paths were</w:t>
      </w:r>
      <w:r w:rsidR="00744280">
        <w:t xml:space="preserve"> </w:t>
      </w:r>
      <w:r w:rsidR="003971DA">
        <w:t>routed</w:t>
      </w:r>
      <w:r w:rsidR="00643FBB">
        <w:t xml:space="preserve">, descriptive statistics of the </w:t>
      </w:r>
      <w:r w:rsidR="00F443F0">
        <w:t>length</w:t>
      </w:r>
      <w:r w:rsidR="00C26207">
        <w:t>s</w:t>
      </w:r>
      <w:r w:rsidR="00F443F0">
        <w:t xml:space="preserve"> of the </w:t>
      </w:r>
      <w:r w:rsidR="00643FBB">
        <w:t>shortest paths were calculated (</w:t>
      </w:r>
      <w:r w:rsidR="00643FBB">
        <w:fldChar w:fldCharType="begin"/>
      </w:r>
      <w:r w:rsidR="00643FBB">
        <w:instrText xml:space="preserve"> REF _Ref33902848 \h </w:instrText>
      </w:r>
      <w:r w:rsidR="00643FBB">
        <w:fldChar w:fldCharType="separate"/>
      </w:r>
      <w:r w:rsidR="00205E1B" w:rsidRPr="00CC2F87">
        <w:t xml:space="preserve">Table </w:t>
      </w:r>
      <w:r w:rsidR="00205E1B">
        <w:rPr>
          <w:noProof/>
        </w:rPr>
        <w:t>6</w:t>
      </w:r>
      <w:r w:rsidR="00643FBB">
        <w:fldChar w:fldCharType="end"/>
      </w:r>
      <w:r w:rsidR="00643FBB">
        <w:t>).</w:t>
      </w:r>
      <w:r w:rsidR="008426D1">
        <w:t xml:space="preserve"> </w:t>
      </w:r>
      <w:r w:rsidR="00F76FDE">
        <w:fldChar w:fldCharType="begin"/>
      </w:r>
      <w:r w:rsidR="00F76FDE">
        <w:instrText xml:space="preserve"> REF _Ref33903340 \h </w:instrText>
      </w:r>
      <w:r w:rsidR="00F76FDE">
        <w:fldChar w:fldCharType="separate"/>
      </w:r>
      <w:r w:rsidR="00205E1B" w:rsidRPr="00CC2F87">
        <w:t xml:space="preserve">Figure </w:t>
      </w:r>
      <w:r w:rsidR="00205E1B">
        <w:rPr>
          <w:noProof/>
        </w:rPr>
        <w:t>25</w:t>
      </w:r>
      <w:r w:rsidR="00F76FDE">
        <w:fldChar w:fldCharType="end"/>
      </w:r>
      <w:r w:rsidR="00822A23">
        <w:t xml:space="preserve"> illustrates the </w:t>
      </w:r>
      <w:r w:rsidR="004C7509">
        <w:t xml:space="preserve">spatial variation in the </w:t>
      </w:r>
      <w:r w:rsidR="00822A23">
        <w:t>volume of</w:t>
      </w:r>
      <w:r w:rsidR="007F7B1F">
        <w:t xml:space="preserve"> </w:t>
      </w:r>
      <w:r w:rsidR="00430C94">
        <w:t xml:space="preserve">the </w:t>
      </w:r>
      <w:r w:rsidR="003D4DBB">
        <w:t>shortest</w:t>
      </w:r>
      <w:r w:rsidR="006A512D">
        <w:t xml:space="preserve"> </w:t>
      </w:r>
      <w:r w:rsidR="00822A23">
        <w:t>paths</w:t>
      </w:r>
      <w:r w:rsidR="00F76FDE">
        <w:t xml:space="preserve">. </w:t>
      </w:r>
    </w:p>
    <w:p w14:paraId="1E5C357B" w14:textId="315CEF60" w:rsidR="00CC0487" w:rsidRPr="00CC2F87" w:rsidRDefault="003A5764" w:rsidP="003A5764">
      <w:pPr>
        <w:pStyle w:val="TableCaption"/>
      </w:pPr>
      <w:bookmarkStart w:id="101" w:name="_Ref33902848"/>
      <w:bookmarkStart w:id="102" w:name="_Toc37690039"/>
      <w:r w:rsidRPr="00CC2F87">
        <w:t xml:space="preserve">Table </w:t>
      </w:r>
      <w:r w:rsidRPr="00CC2F87">
        <w:fldChar w:fldCharType="begin"/>
      </w:r>
      <w:r w:rsidRPr="00CC2F87">
        <w:instrText xml:space="preserve"> SEQ Table \* ARABIC </w:instrText>
      </w:r>
      <w:r w:rsidRPr="00CC2F87">
        <w:fldChar w:fldCharType="separate"/>
      </w:r>
      <w:r w:rsidR="00205E1B">
        <w:rPr>
          <w:noProof/>
        </w:rPr>
        <w:t>6</w:t>
      </w:r>
      <w:r w:rsidRPr="00CC2F87">
        <w:fldChar w:fldCharType="end"/>
      </w:r>
      <w:bookmarkEnd w:id="101"/>
      <w:r w:rsidRPr="00CC2F87">
        <w:t xml:space="preserve">. </w:t>
      </w:r>
      <w:r w:rsidR="00643FBB">
        <w:t>Descriptive</w:t>
      </w:r>
      <w:r w:rsidRPr="00CC2F87">
        <w:t xml:space="preserve"> statistics of the </w:t>
      </w:r>
      <w:r w:rsidR="00643FBB">
        <w:t xml:space="preserve">length of the </w:t>
      </w:r>
      <w:r w:rsidRPr="00CC2F87">
        <w:t>shortest paths to PT stops a</w:t>
      </w:r>
      <w:r w:rsidR="00572D11">
        <w:t xml:space="preserve">nd commuting destinations </w:t>
      </w:r>
      <w:r w:rsidR="00E85328" w:rsidRPr="00CC2F87">
        <w:t>(n=</w:t>
      </w:r>
      <w:commentRangeStart w:id="103"/>
      <w:r w:rsidR="00EF762A" w:rsidRPr="00CC2F87">
        <w:t>31291</w:t>
      </w:r>
      <w:commentRangeEnd w:id="103"/>
      <w:r w:rsidR="006B1FB7" w:rsidRPr="00CC2F87">
        <w:rPr>
          <w:rStyle w:val="CommentReference"/>
          <w:iCs w:val="0"/>
          <w:color w:val="auto"/>
        </w:rPr>
        <w:commentReference w:id="103"/>
      </w:r>
      <w:r w:rsidR="00E85328" w:rsidRPr="00CC2F87">
        <w:t>)</w:t>
      </w:r>
      <w:r w:rsidRPr="00CC2F87">
        <w:t>.</w:t>
      </w:r>
      <w:bookmarkEnd w:id="102"/>
      <w:r w:rsidR="00E85328"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97"/>
        <w:gridCol w:w="976"/>
        <w:gridCol w:w="1085"/>
        <w:gridCol w:w="1099"/>
        <w:gridCol w:w="1021"/>
        <w:gridCol w:w="966"/>
        <w:gridCol w:w="952"/>
        <w:gridCol w:w="1026"/>
      </w:tblGrid>
      <w:tr w:rsidR="00F8019A" w:rsidRPr="00CC2F87" w14:paraId="55AE4D55" w14:textId="77777777" w:rsidTr="00F8019A">
        <w:trPr>
          <w:trHeight w:val="561"/>
        </w:trPr>
        <w:tc>
          <w:tcPr>
            <w:tcW w:w="2497" w:type="dxa"/>
            <w:tcBorders>
              <w:left w:val="single" w:sz="4" w:space="0" w:color="FFFFFF"/>
              <w:right w:val="single" w:sz="4" w:space="0" w:color="FFFFFF"/>
            </w:tcBorders>
          </w:tcPr>
          <w:p w14:paraId="3B6B5B5A" w14:textId="41D83C95" w:rsidR="00F8019A" w:rsidRPr="00CC2F87" w:rsidRDefault="00F8019A" w:rsidP="00F8019A">
            <w:pPr>
              <w:pStyle w:val="TableText"/>
              <w:spacing w:before="240" w:after="160"/>
            </w:pPr>
            <w:r w:rsidRPr="00CC2F87">
              <w:t>Path length (m)</w:t>
            </w:r>
          </w:p>
        </w:tc>
        <w:tc>
          <w:tcPr>
            <w:tcW w:w="976" w:type="dxa"/>
            <w:tcBorders>
              <w:left w:val="single" w:sz="4" w:space="0" w:color="FFFFFF"/>
              <w:right w:val="single" w:sz="4" w:space="0" w:color="FFFFFF"/>
            </w:tcBorders>
          </w:tcPr>
          <w:p w14:paraId="209C6A68" w14:textId="556F43B9" w:rsidR="00F8019A" w:rsidRPr="00CC2F87" w:rsidRDefault="00F8019A" w:rsidP="00F8019A">
            <w:pPr>
              <w:pStyle w:val="TableText"/>
              <w:spacing w:before="240" w:after="160"/>
            </w:pPr>
            <w:r w:rsidRPr="00CC2F87">
              <w:t>Mean</w:t>
            </w:r>
          </w:p>
        </w:tc>
        <w:tc>
          <w:tcPr>
            <w:tcW w:w="1085" w:type="dxa"/>
            <w:tcBorders>
              <w:left w:val="single" w:sz="4" w:space="0" w:color="FFFFFF"/>
              <w:right w:val="single" w:sz="4" w:space="0" w:color="FFFFFF"/>
            </w:tcBorders>
          </w:tcPr>
          <w:p w14:paraId="7AA8A7F4" w14:textId="1F59F8B6" w:rsidR="00F8019A" w:rsidRPr="00CC2F87" w:rsidRDefault="00F8019A" w:rsidP="00F8019A">
            <w:pPr>
              <w:pStyle w:val="TableText"/>
              <w:spacing w:before="240" w:after="160"/>
            </w:pPr>
            <w:r w:rsidRPr="00CC2F87">
              <w:t>Median</w:t>
            </w:r>
          </w:p>
        </w:tc>
        <w:tc>
          <w:tcPr>
            <w:tcW w:w="1099" w:type="dxa"/>
            <w:tcBorders>
              <w:left w:val="single" w:sz="4" w:space="0" w:color="FFFFFF"/>
              <w:right w:val="single" w:sz="4" w:space="0" w:color="FFFFFF"/>
            </w:tcBorders>
          </w:tcPr>
          <w:p w14:paraId="1B331FD1" w14:textId="66804218" w:rsidR="00F8019A" w:rsidRPr="00CC2F87" w:rsidRDefault="00F8019A" w:rsidP="00F8019A">
            <w:pPr>
              <w:pStyle w:val="TableText"/>
              <w:spacing w:before="240" w:after="160"/>
            </w:pPr>
            <w:r w:rsidRPr="00CC2F87">
              <w:t>SD</w:t>
            </w:r>
          </w:p>
        </w:tc>
        <w:tc>
          <w:tcPr>
            <w:tcW w:w="1021" w:type="dxa"/>
            <w:tcBorders>
              <w:left w:val="single" w:sz="4" w:space="0" w:color="FFFFFF"/>
              <w:right w:val="single" w:sz="4" w:space="0" w:color="FFFFFF"/>
            </w:tcBorders>
          </w:tcPr>
          <w:p w14:paraId="79C010DB" w14:textId="54567F5A" w:rsidR="00F8019A" w:rsidRPr="00CC2F87" w:rsidRDefault="00F8019A" w:rsidP="00F8019A">
            <w:pPr>
              <w:pStyle w:val="TableText"/>
              <w:spacing w:before="240" w:after="160"/>
            </w:pPr>
            <w:r w:rsidRPr="00CC2F87">
              <w:t>p10</w:t>
            </w:r>
          </w:p>
        </w:tc>
        <w:tc>
          <w:tcPr>
            <w:tcW w:w="966" w:type="dxa"/>
            <w:tcBorders>
              <w:left w:val="single" w:sz="4" w:space="0" w:color="FFFFFF"/>
              <w:right w:val="single" w:sz="4" w:space="0" w:color="FFFFFF"/>
            </w:tcBorders>
          </w:tcPr>
          <w:p w14:paraId="394EE6EA" w14:textId="6A5E882E" w:rsidR="00F8019A" w:rsidRPr="00CC2F87" w:rsidRDefault="00F8019A" w:rsidP="00F8019A">
            <w:pPr>
              <w:pStyle w:val="TableText"/>
              <w:spacing w:before="240" w:after="160"/>
            </w:pPr>
            <w:r>
              <w:t>p25</w:t>
            </w:r>
          </w:p>
        </w:tc>
        <w:tc>
          <w:tcPr>
            <w:tcW w:w="952" w:type="dxa"/>
            <w:tcBorders>
              <w:left w:val="single" w:sz="4" w:space="0" w:color="FFFFFF"/>
              <w:right w:val="single" w:sz="4" w:space="0" w:color="FFFFFF"/>
            </w:tcBorders>
          </w:tcPr>
          <w:p w14:paraId="6A89EB6B" w14:textId="26B5A341" w:rsidR="00F8019A" w:rsidRPr="00CC2F87" w:rsidRDefault="00F8019A" w:rsidP="00F8019A">
            <w:pPr>
              <w:pStyle w:val="TableText"/>
              <w:spacing w:before="240" w:after="160"/>
            </w:pPr>
            <w:r>
              <w:t>p</w:t>
            </w:r>
            <w:r w:rsidR="00F615B2">
              <w:t>75</w:t>
            </w:r>
          </w:p>
        </w:tc>
        <w:tc>
          <w:tcPr>
            <w:tcW w:w="1026" w:type="dxa"/>
            <w:tcBorders>
              <w:left w:val="single" w:sz="4" w:space="0" w:color="FFFFFF"/>
              <w:right w:val="single" w:sz="4" w:space="0" w:color="FFFFFF"/>
            </w:tcBorders>
          </w:tcPr>
          <w:p w14:paraId="2BAAE209" w14:textId="62FBD4FB" w:rsidR="00F8019A" w:rsidRPr="00CC2F87" w:rsidRDefault="00F8019A" w:rsidP="00F8019A">
            <w:pPr>
              <w:pStyle w:val="TableText"/>
              <w:spacing w:before="240" w:after="160"/>
            </w:pPr>
            <w:r>
              <w:t>p90</w:t>
            </w:r>
          </w:p>
        </w:tc>
      </w:tr>
      <w:tr w:rsidR="00F8019A" w:rsidRPr="00CC2F87" w14:paraId="1A0A0CAB" w14:textId="77777777" w:rsidTr="00F8019A">
        <w:trPr>
          <w:trHeight w:val="466"/>
        </w:trPr>
        <w:tc>
          <w:tcPr>
            <w:tcW w:w="2497" w:type="dxa"/>
            <w:tcBorders>
              <w:top w:val="single" w:sz="4" w:space="0" w:color="FFFFFF"/>
              <w:left w:val="single" w:sz="4" w:space="0" w:color="FFFFFF"/>
              <w:bottom w:val="single" w:sz="4" w:space="0" w:color="FFFFFF" w:themeColor="background1"/>
              <w:right w:val="single" w:sz="4" w:space="0" w:color="FFFFFF"/>
            </w:tcBorders>
          </w:tcPr>
          <w:p w14:paraId="1AD99C75" w14:textId="7DB3F0F9" w:rsidR="00F8019A" w:rsidRPr="00CC2F87" w:rsidRDefault="00F8019A" w:rsidP="00F8019A">
            <w:pPr>
              <w:pStyle w:val="TableText"/>
              <w:spacing w:before="240" w:line="240" w:lineRule="auto"/>
            </w:pPr>
            <w:r w:rsidRPr="00CC2F87">
              <w:t>All (n=31291)</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29540188" w14:textId="1DB76447" w:rsidR="00F8019A" w:rsidRPr="00CC2F87" w:rsidRDefault="00F8019A" w:rsidP="00F8019A">
            <w:pPr>
              <w:pStyle w:val="TableText"/>
              <w:spacing w:before="240" w:line="240" w:lineRule="auto"/>
            </w:pPr>
            <w:r w:rsidRPr="00CC2F87">
              <w:t>49</w:t>
            </w:r>
            <w:r w:rsidR="00F615B2">
              <w:t>1</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43ABEEFA" w14:textId="1425A71E" w:rsidR="00F8019A" w:rsidRPr="00CC2F87" w:rsidRDefault="00F8019A" w:rsidP="00F8019A">
            <w:pPr>
              <w:pStyle w:val="TableText"/>
              <w:spacing w:before="240" w:line="240" w:lineRule="auto"/>
            </w:pPr>
            <w:r w:rsidRPr="00CC2F87">
              <w:t>408</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4164D4F9" w14:textId="339F9A97" w:rsidR="00F8019A" w:rsidRPr="00CC2F87" w:rsidRDefault="00F8019A" w:rsidP="00F8019A">
            <w:pPr>
              <w:pStyle w:val="TableText"/>
              <w:spacing w:before="240" w:line="240" w:lineRule="auto"/>
            </w:pPr>
            <w:r w:rsidRPr="00CC2F87">
              <w:t>33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7C2B202" w14:textId="3309E147" w:rsidR="00F8019A" w:rsidRPr="00CC2F87" w:rsidRDefault="00F8019A" w:rsidP="00F8019A">
            <w:pPr>
              <w:pStyle w:val="TableText"/>
              <w:spacing w:before="240" w:line="240" w:lineRule="auto"/>
            </w:pPr>
            <w:r w:rsidRPr="00CC2F87">
              <w:t>13</w:t>
            </w:r>
            <w:r w:rsidR="00F615B2">
              <w:t>6</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713A2CB1" w14:textId="65BFBC9C" w:rsidR="00F8019A" w:rsidRPr="00CC2F87" w:rsidRDefault="00F8019A" w:rsidP="00F8019A">
            <w:pPr>
              <w:pStyle w:val="TableText"/>
              <w:spacing w:before="240" w:line="240" w:lineRule="auto"/>
            </w:pPr>
            <w:r>
              <w:t>234</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0D0328E5" w14:textId="334FAA4D" w:rsidR="00F8019A" w:rsidRPr="00CC2F87" w:rsidRDefault="00F8019A" w:rsidP="00F8019A">
            <w:pPr>
              <w:pStyle w:val="TableText"/>
              <w:spacing w:before="240" w:line="240" w:lineRule="auto"/>
            </w:pPr>
            <w:r>
              <w:t>6</w:t>
            </w:r>
            <w:r w:rsidR="00F615B2">
              <w:t>70</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CB8DC2" w14:textId="4819489A" w:rsidR="00F8019A" w:rsidRPr="00CC2F87" w:rsidRDefault="00F8019A" w:rsidP="00F8019A">
            <w:pPr>
              <w:pStyle w:val="TableText"/>
              <w:spacing w:before="240" w:line="240" w:lineRule="auto"/>
            </w:pPr>
            <w:r w:rsidRPr="00CC2F87">
              <w:t>964</w:t>
            </w:r>
          </w:p>
        </w:tc>
      </w:tr>
      <w:tr w:rsidR="00F8019A" w:rsidRPr="00CC2F87" w14:paraId="5D8B9480" w14:textId="77777777" w:rsidTr="00F8019A">
        <w:trPr>
          <w:trHeight w:val="399"/>
        </w:trPr>
        <w:tc>
          <w:tcPr>
            <w:tcW w:w="2497" w:type="dxa"/>
            <w:tcBorders>
              <w:top w:val="single" w:sz="4" w:space="0" w:color="FFFFFF" w:themeColor="background1"/>
              <w:left w:val="single" w:sz="4" w:space="0" w:color="FFFFFF"/>
              <w:bottom w:val="single" w:sz="4" w:space="0" w:color="FFFFFF" w:themeColor="background1"/>
              <w:right w:val="single" w:sz="4" w:space="0" w:color="FFFFFF"/>
            </w:tcBorders>
          </w:tcPr>
          <w:p w14:paraId="0E94B0A6" w14:textId="6F3CA727" w:rsidR="00F8019A" w:rsidRPr="00CC2F87" w:rsidRDefault="00F8019A" w:rsidP="00F8019A">
            <w:pPr>
              <w:pStyle w:val="TableText"/>
              <w:spacing w:line="240" w:lineRule="auto"/>
            </w:pPr>
            <w:r w:rsidRPr="00CC2F87">
              <w:t>To PT stops (n=1871</w:t>
            </w:r>
            <w:r>
              <w:t>6</w:t>
            </w:r>
            <w:r w:rsidRPr="00CC2F87">
              <w:t>)</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tcPr>
          <w:p w14:paraId="79499071" w14:textId="4489EB11" w:rsidR="00F8019A" w:rsidRPr="00CC2F87" w:rsidRDefault="00F8019A" w:rsidP="00F8019A">
            <w:pPr>
              <w:pStyle w:val="TableText"/>
              <w:spacing w:line="240" w:lineRule="auto"/>
            </w:pPr>
            <w:r w:rsidRPr="00CC2F87">
              <w:t>472</w:t>
            </w:r>
          </w:p>
        </w:tc>
        <w:tc>
          <w:tcPr>
            <w:tcW w:w="1085" w:type="dxa"/>
            <w:tcBorders>
              <w:top w:val="single" w:sz="4" w:space="0" w:color="FFFFFF" w:themeColor="background1"/>
              <w:left w:val="single" w:sz="4" w:space="0" w:color="FFFFFF"/>
              <w:bottom w:val="single" w:sz="4" w:space="0" w:color="FFFFFF" w:themeColor="background1"/>
              <w:right w:val="single" w:sz="4" w:space="0" w:color="FFFFFF"/>
            </w:tcBorders>
          </w:tcPr>
          <w:p w14:paraId="147A502B" w14:textId="1AF5FAED" w:rsidR="00F8019A" w:rsidRPr="00CC2F87" w:rsidRDefault="00F8019A" w:rsidP="00F8019A">
            <w:pPr>
              <w:pStyle w:val="TableText"/>
              <w:spacing w:line="240" w:lineRule="auto"/>
            </w:pPr>
            <w:r w:rsidRPr="00CC2F87">
              <w:t>39</w:t>
            </w:r>
            <w:r w:rsidR="00540FE8">
              <w:t>7</w:t>
            </w:r>
          </w:p>
        </w:tc>
        <w:tc>
          <w:tcPr>
            <w:tcW w:w="1099" w:type="dxa"/>
            <w:tcBorders>
              <w:top w:val="single" w:sz="4" w:space="0" w:color="FFFFFF" w:themeColor="background1"/>
              <w:left w:val="single" w:sz="4" w:space="0" w:color="FFFFFF"/>
              <w:bottom w:val="single" w:sz="4" w:space="0" w:color="FFFFFF" w:themeColor="background1"/>
              <w:right w:val="single" w:sz="4" w:space="0" w:color="FFFFFF"/>
            </w:tcBorders>
          </w:tcPr>
          <w:p w14:paraId="617E5F53" w14:textId="72CB4CCC" w:rsidR="00F8019A" w:rsidRPr="00CC2F87" w:rsidRDefault="00F8019A" w:rsidP="00F8019A">
            <w:pPr>
              <w:pStyle w:val="TableText"/>
              <w:spacing w:line="240" w:lineRule="auto"/>
            </w:pPr>
            <w:r w:rsidRPr="00CC2F87">
              <w:t>31</w:t>
            </w:r>
            <w:r w:rsidR="00540FE8">
              <w:t>8</w:t>
            </w:r>
          </w:p>
        </w:tc>
        <w:tc>
          <w:tcPr>
            <w:tcW w:w="1021" w:type="dxa"/>
            <w:tcBorders>
              <w:top w:val="single" w:sz="4" w:space="0" w:color="FFFFFF" w:themeColor="background1"/>
              <w:left w:val="single" w:sz="4" w:space="0" w:color="FFFFFF"/>
              <w:bottom w:val="single" w:sz="4" w:space="0" w:color="FFFFFF" w:themeColor="background1"/>
              <w:right w:val="single" w:sz="4" w:space="0" w:color="FFFFFF"/>
            </w:tcBorders>
          </w:tcPr>
          <w:p w14:paraId="126863CC" w14:textId="330ED854" w:rsidR="00F8019A" w:rsidRPr="00CC2F87" w:rsidRDefault="00F8019A" w:rsidP="00F8019A">
            <w:pPr>
              <w:pStyle w:val="TableText"/>
              <w:spacing w:line="240" w:lineRule="auto"/>
            </w:pPr>
            <w:r w:rsidRPr="00CC2F87">
              <w:t>132</w:t>
            </w:r>
          </w:p>
        </w:tc>
        <w:tc>
          <w:tcPr>
            <w:tcW w:w="966" w:type="dxa"/>
            <w:tcBorders>
              <w:top w:val="single" w:sz="4" w:space="0" w:color="FFFFFF" w:themeColor="background1"/>
              <w:left w:val="single" w:sz="4" w:space="0" w:color="FFFFFF"/>
              <w:bottom w:val="single" w:sz="4" w:space="0" w:color="FFFFFF" w:themeColor="background1"/>
              <w:right w:val="single" w:sz="4" w:space="0" w:color="FFFFFF"/>
            </w:tcBorders>
          </w:tcPr>
          <w:p w14:paraId="009182C2" w14:textId="06A00D1B" w:rsidR="00F8019A" w:rsidRPr="00CC2F87" w:rsidRDefault="00F8019A" w:rsidP="00F8019A">
            <w:pPr>
              <w:pStyle w:val="TableText"/>
              <w:spacing w:line="240" w:lineRule="auto"/>
            </w:pPr>
            <w:r>
              <w:t>2</w:t>
            </w:r>
            <w:r w:rsidR="00540FE8">
              <w:t>30</w:t>
            </w:r>
          </w:p>
        </w:tc>
        <w:tc>
          <w:tcPr>
            <w:tcW w:w="952" w:type="dxa"/>
            <w:tcBorders>
              <w:top w:val="single" w:sz="4" w:space="0" w:color="FFFFFF" w:themeColor="background1"/>
              <w:left w:val="single" w:sz="4" w:space="0" w:color="FFFFFF"/>
              <w:bottom w:val="single" w:sz="4" w:space="0" w:color="FFFFFF" w:themeColor="background1"/>
              <w:right w:val="single" w:sz="4" w:space="0" w:color="FFFFFF"/>
            </w:tcBorders>
          </w:tcPr>
          <w:p w14:paraId="5A7086CF" w14:textId="7B0FAE1B" w:rsidR="00F8019A" w:rsidRPr="00CC2F87" w:rsidRDefault="00F8019A" w:rsidP="00F8019A">
            <w:pPr>
              <w:pStyle w:val="TableText"/>
              <w:spacing w:line="240" w:lineRule="auto"/>
            </w:pPr>
            <w:r>
              <w:t>64</w:t>
            </w:r>
            <w:r w:rsidR="00540FE8">
              <w:t>9</w:t>
            </w:r>
          </w:p>
        </w:tc>
        <w:tc>
          <w:tcPr>
            <w:tcW w:w="1026" w:type="dxa"/>
            <w:tcBorders>
              <w:top w:val="single" w:sz="4" w:space="0" w:color="FFFFFF" w:themeColor="background1"/>
              <w:left w:val="single" w:sz="4" w:space="0" w:color="FFFFFF"/>
              <w:bottom w:val="single" w:sz="4" w:space="0" w:color="FFFFFF" w:themeColor="background1"/>
              <w:right w:val="single" w:sz="4" w:space="0" w:color="FFFFFF"/>
            </w:tcBorders>
          </w:tcPr>
          <w:p w14:paraId="16372B7A" w14:textId="6D30D5BE" w:rsidR="00F8019A" w:rsidRPr="00CC2F87" w:rsidRDefault="00F8019A" w:rsidP="00F8019A">
            <w:pPr>
              <w:pStyle w:val="TableText"/>
              <w:spacing w:line="240" w:lineRule="auto"/>
            </w:pPr>
            <w:r w:rsidRPr="00CC2F87">
              <w:t>92</w:t>
            </w:r>
            <w:r w:rsidR="000B7D63">
              <w:t>4</w:t>
            </w:r>
          </w:p>
        </w:tc>
      </w:tr>
      <w:tr w:rsidR="00F8019A" w:rsidRPr="00CC2F87" w14:paraId="568435E7" w14:textId="77777777" w:rsidTr="00F8019A">
        <w:trPr>
          <w:trHeight w:val="587"/>
        </w:trPr>
        <w:tc>
          <w:tcPr>
            <w:tcW w:w="2497" w:type="dxa"/>
            <w:tcBorders>
              <w:top w:val="single" w:sz="4" w:space="0" w:color="FFFFFF" w:themeColor="background1"/>
              <w:left w:val="single" w:sz="4" w:space="0" w:color="FFFFFF"/>
              <w:right w:val="single" w:sz="4" w:space="0" w:color="FFFFFF"/>
            </w:tcBorders>
          </w:tcPr>
          <w:p w14:paraId="26D6F25A" w14:textId="48CCDFA9" w:rsidR="00F8019A" w:rsidRPr="00CC2F87" w:rsidRDefault="00F8019A" w:rsidP="00F8019A">
            <w:pPr>
              <w:pStyle w:val="TableText"/>
              <w:spacing w:after="240" w:line="240" w:lineRule="auto"/>
            </w:pPr>
            <w:r w:rsidRPr="00CC2F87">
              <w:t>To workplaces (n=1257</w:t>
            </w:r>
            <w:r>
              <w:t>5</w:t>
            </w:r>
            <w:r w:rsidRPr="00CC2F87">
              <w:t>)</w:t>
            </w:r>
          </w:p>
        </w:tc>
        <w:tc>
          <w:tcPr>
            <w:tcW w:w="976" w:type="dxa"/>
            <w:tcBorders>
              <w:top w:val="single" w:sz="4" w:space="0" w:color="FFFFFF" w:themeColor="background1"/>
              <w:left w:val="single" w:sz="4" w:space="0" w:color="FFFFFF"/>
              <w:right w:val="single" w:sz="4" w:space="0" w:color="FFFFFF"/>
            </w:tcBorders>
          </w:tcPr>
          <w:p w14:paraId="1F1C37FF" w14:textId="424145BA" w:rsidR="00F8019A" w:rsidRPr="00CC2F87" w:rsidRDefault="00F8019A" w:rsidP="00F8019A">
            <w:pPr>
              <w:pStyle w:val="TableText"/>
              <w:spacing w:line="240" w:lineRule="auto"/>
            </w:pPr>
            <w:r w:rsidRPr="00CC2F87">
              <w:t>88</w:t>
            </w:r>
            <w:r w:rsidR="00F615B2">
              <w:t>3</w:t>
            </w:r>
          </w:p>
        </w:tc>
        <w:tc>
          <w:tcPr>
            <w:tcW w:w="1085" w:type="dxa"/>
            <w:tcBorders>
              <w:top w:val="single" w:sz="4" w:space="0" w:color="FFFFFF" w:themeColor="background1"/>
              <w:left w:val="single" w:sz="4" w:space="0" w:color="FFFFFF"/>
              <w:right w:val="single" w:sz="4" w:space="0" w:color="FFFFFF"/>
            </w:tcBorders>
          </w:tcPr>
          <w:p w14:paraId="669EA492" w14:textId="3E5B8593" w:rsidR="00F8019A" w:rsidRPr="00CC2F87" w:rsidRDefault="00F8019A" w:rsidP="00F8019A">
            <w:pPr>
              <w:pStyle w:val="TableText"/>
              <w:spacing w:line="240" w:lineRule="auto"/>
            </w:pPr>
            <w:r w:rsidRPr="00CC2F87">
              <w:t>771</w:t>
            </w:r>
          </w:p>
        </w:tc>
        <w:tc>
          <w:tcPr>
            <w:tcW w:w="1099" w:type="dxa"/>
            <w:tcBorders>
              <w:top w:val="single" w:sz="4" w:space="0" w:color="FFFFFF" w:themeColor="background1"/>
              <w:left w:val="single" w:sz="4" w:space="0" w:color="FFFFFF"/>
              <w:right w:val="single" w:sz="4" w:space="0" w:color="FFFFFF"/>
            </w:tcBorders>
          </w:tcPr>
          <w:p w14:paraId="56E6BA8F" w14:textId="5F540CDD" w:rsidR="00F8019A" w:rsidRPr="00CC2F87" w:rsidRDefault="00F8019A" w:rsidP="00F8019A">
            <w:pPr>
              <w:pStyle w:val="TableText"/>
              <w:spacing w:line="240" w:lineRule="auto"/>
            </w:pPr>
            <w:r w:rsidRPr="00CC2F87">
              <w:t>486</w:t>
            </w:r>
          </w:p>
        </w:tc>
        <w:tc>
          <w:tcPr>
            <w:tcW w:w="1021" w:type="dxa"/>
            <w:tcBorders>
              <w:top w:val="single" w:sz="4" w:space="0" w:color="FFFFFF" w:themeColor="background1"/>
              <w:left w:val="single" w:sz="4" w:space="0" w:color="FFFFFF"/>
              <w:right w:val="single" w:sz="4" w:space="0" w:color="FFFFFF"/>
            </w:tcBorders>
          </w:tcPr>
          <w:p w14:paraId="46B90897" w14:textId="7F895249" w:rsidR="00F8019A" w:rsidRPr="00CC2F87" w:rsidRDefault="00F8019A" w:rsidP="00F8019A">
            <w:pPr>
              <w:pStyle w:val="TableText"/>
              <w:spacing w:line="240" w:lineRule="auto"/>
            </w:pPr>
            <w:r w:rsidRPr="00CC2F87">
              <w:t>33</w:t>
            </w:r>
            <w:r w:rsidR="00E224CF">
              <w:t>3</w:t>
            </w:r>
          </w:p>
        </w:tc>
        <w:tc>
          <w:tcPr>
            <w:tcW w:w="966" w:type="dxa"/>
            <w:tcBorders>
              <w:top w:val="single" w:sz="4" w:space="0" w:color="FFFFFF" w:themeColor="background1"/>
              <w:left w:val="single" w:sz="4" w:space="0" w:color="FFFFFF"/>
              <w:right w:val="single" w:sz="4" w:space="0" w:color="FFFFFF"/>
            </w:tcBorders>
          </w:tcPr>
          <w:p w14:paraId="0720447C" w14:textId="317D2C79" w:rsidR="00F8019A" w:rsidRPr="00CC2F87" w:rsidRDefault="00F8019A" w:rsidP="00F8019A">
            <w:pPr>
              <w:pStyle w:val="TableText"/>
              <w:spacing w:line="240" w:lineRule="auto"/>
            </w:pPr>
            <w:r>
              <w:t>45</w:t>
            </w:r>
            <w:r w:rsidR="00E224CF">
              <w:t>3</w:t>
            </w:r>
          </w:p>
        </w:tc>
        <w:tc>
          <w:tcPr>
            <w:tcW w:w="952" w:type="dxa"/>
            <w:tcBorders>
              <w:top w:val="single" w:sz="4" w:space="0" w:color="FFFFFF" w:themeColor="background1"/>
              <w:left w:val="single" w:sz="4" w:space="0" w:color="FFFFFF"/>
              <w:right w:val="single" w:sz="4" w:space="0" w:color="FFFFFF"/>
            </w:tcBorders>
          </w:tcPr>
          <w:p w14:paraId="0D737DE5" w14:textId="27CB3AC6" w:rsidR="00F8019A" w:rsidRPr="00CC2F87" w:rsidRDefault="00F8019A" w:rsidP="00F8019A">
            <w:pPr>
              <w:pStyle w:val="TableText"/>
              <w:spacing w:line="240" w:lineRule="auto"/>
            </w:pPr>
            <w:r>
              <w:t>120</w:t>
            </w:r>
            <w:r w:rsidR="00E224CF">
              <w:t>9</w:t>
            </w:r>
          </w:p>
        </w:tc>
        <w:tc>
          <w:tcPr>
            <w:tcW w:w="1026" w:type="dxa"/>
            <w:tcBorders>
              <w:top w:val="single" w:sz="4" w:space="0" w:color="FFFFFF" w:themeColor="background1"/>
              <w:left w:val="single" w:sz="4" w:space="0" w:color="FFFFFF"/>
              <w:right w:val="single" w:sz="4" w:space="0" w:color="FFFFFF"/>
            </w:tcBorders>
          </w:tcPr>
          <w:p w14:paraId="189CE830" w14:textId="55C628DF" w:rsidR="00F8019A" w:rsidRPr="00CC2F87" w:rsidRDefault="00F8019A" w:rsidP="00F8019A">
            <w:pPr>
              <w:pStyle w:val="TableText"/>
              <w:spacing w:line="240" w:lineRule="auto"/>
            </w:pPr>
            <w:r w:rsidRPr="00CC2F87">
              <w:t>158</w:t>
            </w:r>
            <w:r w:rsidR="00E224CF">
              <w:t>2</w:t>
            </w:r>
          </w:p>
        </w:tc>
      </w:tr>
    </w:tbl>
    <w:p w14:paraId="43E4CBCD" w14:textId="77777777" w:rsidR="00CC0487" w:rsidRPr="00CC2F87" w:rsidRDefault="00CC0487" w:rsidP="00A3000B"/>
    <w:p w14:paraId="43DB0789" w14:textId="77777777" w:rsidR="00247ED5" w:rsidRPr="00CC2F87" w:rsidRDefault="00247ED5" w:rsidP="00247ED5">
      <w:pPr>
        <w:keepNext/>
      </w:pPr>
      <w:r w:rsidRPr="00CC2F87">
        <w:rPr>
          <w:noProof/>
        </w:rPr>
        <w:lastRenderedPageBreak/>
        <w:drawing>
          <wp:inline distT="0" distB="0" distL="0" distR="0" wp14:anchorId="242701F1" wp14:editId="35FB6581">
            <wp:extent cx="6054672" cy="5401629"/>
            <wp:effectExtent l="12700" t="12700" r="1651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rotWithShape="1">
                    <a:blip r:embed="rId38" cstate="print">
                      <a:extLst>
                        <a:ext uri="{28A0092B-C50C-407E-A947-70E740481C1C}">
                          <a14:useLocalDpi xmlns:a14="http://schemas.microsoft.com/office/drawing/2010/main" val="0"/>
                        </a:ext>
                      </a:extLst>
                    </a:blip>
                    <a:srcRect r="998"/>
                    <a:stretch/>
                  </pic:blipFill>
                  <pic:spPr bwMode="auto">
                    <a:xfrm>
                      <a:off x="0" y="0"/>
                      <a:ext cx="6055026" cy="54019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0DAEFB" w14:textId="050AEF22" w:rsidR="00247ED5" w:rsidRPr="00CC2F87" w:rsidRDefault="00247ED5" w:rsidP="00247ED5">
      <w:pPr>
        <w:pStyle w:val="Caption"/>
        <w:jc w:val="both"/>
      </w:pPr>
      <w:bookmarkStart w:id="104" w:name="_Ref33903340"/>
      <w:bookmarkStart w:id="105" w:name="_Toc37690021"/>
      <w:r w:rsidRPr="00CC2F87">
        <w:t xml:space="preserve">Figure </w:t>
      </w:r>
      <w:r w:rsidRPr="00CC2F87">
        <w:fldChar w:fldCharType="begin"/>
      </w:r>
      <w:r w:rsidRPr="00CC2F87">
        <w:instrText xml:space="preserve"> SEQ Figure \* ARABIC </w:instrText>
      </w:r>
      <w:r w:rsidRPr="00CC2F87">
        <w:fldChar w:fldCharType="separate"/>
      </w:r>
      <w:r w:rsidR="0052232F">
        <w:rPr>
          <w:noProof/>
        </w:rPr>
        <w:t>25</w:t>
      </w:r>
      <w:r w:rsidRPr="00CC2F87">
        <w:fldChar w:fldCharType="end"/>
      </w:r>
      <w:bookmarkEnd w:id="104"/>
      <w:r w:rsidRPr="00CC2F87">
        <w:t>. All shortest paths visualized with feature blending</w:t>
      </w:r>
      <w:r w:rsidR="003D4DBB">
        <w:t xml:space="preserve"> method</w:t>
      </w:r>
      <w:r w:rsidRPr="00CC2F87">
        <w:t>: overlapping paths show darker on the map.</w:t>
      </w:r>
      <w:bookmarkEnd w:id="105"/>
      <w:r w:rsidR="008E7EE6" w:rsidRPr="00CC2F87">
        <w:t xml:space="preserve"> </w:t>
      </w:r>
    </w:p>
    <w:p w14:paraId="640027D6" w14:textId="2E59497D" w:rsidR="001E2F7F" w:rsidRPr="00CC2F87" w:rsidRDefault="00F11633" w:rsidP="00DC45DC">
      <w:pPr>
        <w:pStyle w:val="Heading3"/>
      </w:pPr>
      <w:bookmarkStart w:id="106" w:name="_Toc37689976"/>
      <w:r>
        <w:t xml:space="preserve">Assessment of </w:t>
      </w:r>
      <w:r w:rsidR="00BA5830" w:rsidRPr="00CC2F87">
        <w:t>e</w:t>
      </w:r>
      <w:r w:rsidR="00BC02B8" w:rsidRPr="00CC2F87">
        <w:t>xposure</w:t>
      </w:r>
      <w:r>
        <w:t xml:space="preserve">s </w:t>
      </w:r>
      <w:r w:rsidR="00BC02B8" w:rsidRPr="00CC2F87">
        <w:t>to traffic noise</w:t>
      </w:r>
      <w:r w:rsidR="00547447" w:rsidRPr="00CC2F87">
        <w:t xml:space="preserve"> </w:t>
      </w:r>
      <w:r>
        <w:t xml:space="preserve">on </w:t>
      </w:r>
      <w:r w:rsidR="00547447" w:rsidRPr="00CC2F87">
        <w:t>the paths</w:t>
      </w:r>
      <w:bookmarkEnd w:id="106"/>
    </w:p>
    <w:p w14:paraId="5E278464" w14:textId="111A9E7A" w:rsidR="008625E8" w:rsidRDefault="00E079AC" w:rsidP="00C1243D">
      <w:r>
        <w:t xml:space="preserve">As </w:t>
      </w:r>
      <w:r w:rsidR="00A9509F">
        <w:t xml:space="preserve">dynamic </w:t>
      </w:r>
      <w:r w:rsidR="009F10E2">
        <w:t>noise</w:t>
      </w:r>
      <w:r>
        <w:t xml:space="preserve"> exposure assessment was already a built</w:t>
      </w:r>
      <w:r w:rsidR="006E7BB2">
        <w:t>-</w:t>
      </w:r>
      <w:r>
        <w:t xml:space="preserve">in feature of the quiet path routing application, no </w:t>
      </w:r>
      <w:r w:rsidR="000E5F41">
        <w:t xml:space="preserve">separate </w:t>
      </w:r>
      <w:r w:rsidR="00C1361F">
        <w:t>analysis for</w:t>
      </w:r>
      <w:r w:rsidR="00EB18B9">
        <w:t xml:space="preserve"> determining</w:t>
      </w:r>
      <w:r w:rsidR="00C1361F">
        <w:t xml:space="preserve"> </w:t>
      </w:r>
      <w:r w:rsidR="000E5F41">
        <w:t>exposures to traffic noise on the paths</w:t>
      </w:r>
      <w:r w:rsidR="00D53C0C">
        <w:t xml:space="preserve"> was needed</w:t>
      </w:r>
      <w:r w:rsidR="000E5F41">
        <w:t>.</w:t>
      </w:r>
      <w:r w:rsidR="00D53C0C">
        <w:t xml:space="preserve"> </w:t>
      </w:r>
      <w:r w:rsidR="002C0902">
        <w:t>Yet, d</w:t>
      </w:r>
      <w:r w:rsidR="002B13A4">
        <w:t>escriptive statistics</w:t>
      </w:r>
      <w:r w:rsidR="004C2786">
        <w:t xml:space="preserve"> </w:t>
      </w:r>
      <w:r w:rsidR="00595920">
        <w:t xml:space="preserve">for </w:t>
      </w:r>
      <w:r w:rsidR="00BA0C30">
        <w:t>the</w:t>
      </w:r>
      <w:r w:rsidR="002B13A4">
        <w:t xml:space="preserve"> noise </w:t>
      </w:r>
      <w:r w:rsidR="004C2786">
        <w:t xml:space="preserve">exposure </w:t>
      </w:r>
      <w:r w:rsidR="00607A30">
        <w:t>attributes</w:t>
      </w:r>
      <w:r w:rsidR="004C2786">
        <w:t xml:space="preserve"> </w:t>
      </w:r>
      <w:r w:rsidR="004C2786" w:rsidRPr="00CC2F87">
        <w:t>(</w:t>
      </w:r>
      <w:r w:rsidR="004C2786">
        <w:fldChar w:fldCharType="begin"/>
      </w:r>
      <w:r w:rsidR="004C2786">
        <w:instrText xml:space="preserve"> REF _Ref33904344 \h </w:instrText>
      </w:r>
      <w:r w:rsidR="004C2786">
        <w:fldChar w:fldCharType="separate"/>
      </w:r>
      <w:r w:rsidR="00205E1B" w:rsidRPr="00CC2F87">
        <w:t xml:space="preserve">Table </w:t>
      </w:r>
      <w:r w:rsidR="00205E1B">
        <w:rPr>
          <w:noProof/>
        </w:rPr>
        <w:t>4</w:t>
      </w:r>
      <w:r w:rsidR="004C2786">
        <w:fldChar w:fldCharType="end"/>
      </w:r>
      <w:r w:rsidR="004C2786" w:rsidRPr="00CC2F87">
        <w:t xml:space="preserve">) </w:t>
      </w:r>
      <w:r w:rsidR="004C2786">
        <w:t>of</w:t>
      </w:r>
      <w:r w:rsidR="00F525A6">
        <w:t xml:space="preserve"> </w:t>
      </w:r>
      <w:r w:rsidR="00607A30">
        <w:t xml:space="preserve">the </w:t>
      </w:r>
      <w:r w:rsidR="002B13A4">
        <w:t xml:space="preserve">paths were calculated and weighted by the utilization rates of the walks. </w:t>
      </w:r>
      <w:r w:rsidR="008625E8">
        <w:t xml:space="preserve">The descriptive statistics were calculated </w:t>
      </w:r>
      <w:r w:rsidR="0003572E">
        <w:t xml:space="preserve">separately </w:t>
      </w:r>
      <w:r w:rsidR="008625E8">
        <w:t xml:space="preserve">for all paths and </w:t>
      </w:r>
      <w:r w:rsidR="0048622B">
        <w:t xml:space="preserve">for </w:t>
      </w:r>
      <w:r w:rsidR="008625E8">
        <w:t xml:space="preserve">a subset of only </w:t>
      </w:r>
      <w:r w:rsidR="0071663E">
        <w:t>origin–PT stop paths</w:t>
      </w:r>
      <w:r w:rsidR="0092542A">
        <w:t xml:space="preserve"> (excluding origin</w:t>
      </w:r>
      <w:r w:rsidR="002F08E0">
        <w:t xml:space="preserve"> </w:t>
      </w:r>
      <w:r w:rsidR="0092542A">
        <w:t>–</w:t>
      </w:r>
      <w:r w:rsidR="002F08E0">
        <w:t xml:space="preserve"> commuting destination </w:t>
      </w:r>
      <w:r w:rsidR="0092542A">
        <w:t>paths)</w:t>
      </w:r>
      <w:r w:rsidR="008625E8">
        <w:t xml:space="preserve">. </w:t>
      </w:r>
    </w:p>
    <w:p w14:paraId="02AD9FE8" w14:textId="289EFD84" w:rsidR="00C1243D" w:rsidRPr="00CC2F87" w:rsidRDefault="002B13A4" w:rsidP="00C1243D">
      <w:r>
        <w:t>Also</w:t>
      </w:r>
      <w:r w:rsidR="0066075F">
        <w:t xml:space="preserve">, origin-level statistics of </w:t>
      </w:r>
      <w:r w:rsidR="009F2BB2">
        <w:t xml:space="preserve">noise </w:t>
      </w:r>
      <w:r w:rsidR="005F54CA">
        <w:t xml:space="preserve">exposure </w:t>
      </w:r>
      <w:r w:rsidR="009F2BB2">
        <w:t>indexes</w:t>
      </w:r>
      <w:r w:rsidR="005F54CA">
        <w:t xml:space="preserve"> </w:t>
      </w:r>
      <w:r w:rsidR="0066075F">
        <w:t>were calculated</w:t>
      </w:r>
      <w:r w:rsidR="009F2BB2">
        <w:t xml:space="preserve"> to enable exploring possible spatial </w:t>
      </w:r>
      <w:r w:rsidR="0080230F">
        <w:t xml:space="preserve">patterns in </w:t>
      </w:r>
      <w:r w:rsidR="007E7FE4">
        <w:t xml:space="preserve">the </w:t>
      </w:r>
      <w:r w:rsidR="0080230F">
        <w:t>dynamic noise exposure</w:t>
      </w:r>
      <w:r w:rsidR="00693024">
        <w:t>s</w:t>
      </w:r>
      <w:r w:rsidR="0066075F">
        <w:t xml:space="preserve">. </w:t>
      </w:r>
      <w:r w:rsidR="00B91AF1">
        <w:t>In this analysis, o</w:t>
      </w:r>
      <w:r w:rsidR="00AB305C">
        <w:t xml:space="preserve">nly the origin–PT stop paths were </w:t>
      </w:r>
      <w:r w:rsidR="00AB305C">
        <w:lastRenderedPageBreak/>
        <w:t>included</w:t>
      </w:r>
      <w:r w:rsidR="00B91AF1">
        <w:t>, to</w:t>
      </w:r>
      <w:r w:rsidR="008F473A">
        <w:t xml:space="preserve"> </w:t>
      </w:r>
      <w:r w:rsidR="00C679A3">
        <w:t xml:space="preserve">focus the assessment on </w:t>
      </w:r>
      <w:r w:rsidR="00B91AF1">
        <w:t>the</w:t>
      </w:r>
      <w:r w:rsidR="00E428EF">
        <w:t xml:space="preserve"> </w:t>
      </w:r>
      <w:r w:rsidR="008F473A">
        <w:t>most local walks</w:t>
      </w:r>
      <w:r w:rsidR="009B3B8D">
        <w:t xml:space="preserve"> </w:t>
      </w:r>
      <w:r w:rsidR="001C3554">
        <w:t xml:space="preserve">of </w:t>
      </w:r>
      <w:r w:rsidR="00025389">
        <w:t>the origins</w:t>
      </w:r>
      <w:r w:rsidR="008F473A">
        <w:t>.</w:t>
      </w:r>
      <w:r w:rsidR="00AB305C">
        <w:t xml:space="preserve"> </w:t>
      </w:r>
      <w:r w:rsidR="000F548D">
        <w:t>P</w:t>
      </w:r>
      <w:r w:rsidR="00945EDC">
        <w:t>aths that were not completely inside the extent of the noise surface data were</w:t>
      </w:r>
      <w:r w:rsidR="002617BE">
        <w:t xml:space="preserve"> also</w:t>
      </w:r>
      <w:r w:rsidR="00945EDC">
        <w:t xml:space="preserve"> filtered out in the analysis. The total utilization rates of the paths that were included in the analysis were added up per origin, to assess the statistical significance of the results (per origin). </w:t>
      </w:r>
      <w:r w:rsidR="008401C3">
        <w:t>Again, t</w:t>
      </w:r>
      <w:r w:rsidR="00F6738A">
        <w:t xml:space="preserve">he </w:t>
      </w:r>
      <w:r w:rsidR="00B0510F">
        <w:t xml:space="preserve">descriptive </w:t>
      </w:r>
      <w:r w:rsidR="00F6738A">
        <w:t xml:space="preserve">statistics were weighted by the utilization rates of the </w:t>
      </w:r>
      <w:r w:rsidR="008401C3">
        <w:t>walks</w:t>
      </w:r>
      <w:r w:rsidR="00F6738A">
        <w:t xml:space="preserve">. </w:t>
      </w:r>
      <w:r w:rsidR="000F4043">
        <w:t>Therefore</w:t>
      </w:r>
      <w:r w:rsidR="00F6738A">
        <w:t xml:space="preserve">, the </w:t>
      </w:r>
      <w:r w:rsidR="00255D29">
        <w:t>(weighted) mean</w:t>
      </w:r>
      <w:r w:rsidR="007D29D3">
        <w:t xml:space="preserve"> noise exposure index</w:t>
      </w:r>
      <w:r w:rsidR="00B14085">
        <w:t xml:space="preserve"> can</w:t>
      </w:r>
      <w:r w:rsidR="0005517F">
        <w:t xml:space="preserve"> indicate </w:t>
      </w:r>
      <w:r w:rsidR="00B14085">
        <w:t xml:space="preserve">the expected </w:t>
      </w:r>
      <w:r w:rsidR="006A306B">
        <w:t xml:space="preserve">noise </w:t>
      </w:r>
      <w:r w:rsidR="00B14085">
        <w:t xml:space="preserve">exposure on </w:t>
      </w:r>
      <w:r w:rsidR="0005517F">
        <w:t xml:space="preserve">a </w:t>
      </w:r>
      <w:r w:rsidR="00E24FA1">
        <w:t>random</w:t>
      </w:r>
      <w:r w:rsidR="00A86437">
        <w:t xml:space="preserve"> </w:t>
      </w:r>
      <w:r w:rsidR="000E692E">
        <w:t>walk</w:t>
      </w:r>
      <w:r w:rsidR="00A86437">
        <w:t xml:space="preserve"> from each origin</w:t>
      </w:r>
      <w:r w:rsidR="007D29D3">
        <w:t xml:space="preserve">. </w:t>
      </w:r>
    </w:p>
    <w:p w14:paraId="0E8F1FC1" w14:textId="06F11200" w:rsidR="006B75E4" w:rsidRPr="00CC2F87" w:rsidRDefault="006B75E4" w:rsidP="00EC2BA6">
      <w:pPr>
        <w:pStyle w:val="Heading2"/>
      </w:pPr>
      <w:bookmarkStart w:id="107" w:name="_Toc37689977"/>
      <w:r w:rsidRPr="00CC2F87">
        <w:t xml:space="preserve">Assessment of </w:t>
      </w:r>
      <w:r w:rsidR="007D01EA">
        <w:t>achievable reductions in exposure to traffic noise</w:t>
      </w:r>
      <w:bookmarkEnd w:id="107"/>
    </w:p>
    <w:p w14:paraId="1F3039EE" w14:textId="14058442" w:rsidR="00FC4B4D" w:rsidRDefault="00387FB4" w:rsidP="00FC4B4D">
      <w:r>
        <w:t>B</w:t>
      </w:r>
      <w:r w:rsidR="00E14A8E">
        <w:t xml:space="preserve">oth shortest and quiet paths </w:t>
      </w:r>
      <w:r>
        <w:t xml:space="preserve">were calculated </w:t>
      </w:r>
      <w:r w:rsidR="00E14A8E">
        <w:t xml:space="preserve">for </w:t>
      </w:r>
      <w:r w:rsidR="00DF5FCC" w:rsidRPr="00085B50">
        <w:t>31291</w:t>
      </w:r>
      <w:r w:rsidR="00DF5FCC">
        <w:t xml:space="preserve"> </w:t>
      </w:r>
      <w:r w:rsidR="00E14A8E">
        <w:t>commuting-related walks</w:t>
      </w:r>
      <w:r w:rsidR="00631432">
        <w:t xml:space="preserve"> with the quiet path routing application (see 3.7)</w:t>
      </w:r>
      <w:r w:rsidR="00E14A8E">
        <w:t xml:space="preserve">. After filtering out paths that were outside the extent of the traffic noise data and </w:t>
      </w:r>
      <w:r w:rsidR="002E4A1B">
        <w:t xml:space="preserve">a </w:t>
      </w:r>
      <w:r w:rsidR="00E14A8E">
        <w:t>few other problematic paths, the achievable reduction</w:t>
      </w:r>
      <w:r w:rsidR="00756E1D">
        <w:t xml:space="preserve">s </w:t>
      </w:r>
      <w:r w:rsidR="00E14A8E">
        <w:t xml:space="preserve">in noise exposure </w:t>
      </w:r>
      <w:r w:rsidR="00756E1D">
        <w:t>were</w:t>
      </w:r>
      <w:r w:rsidR="00E14A8E">
        <w:t xml:space="preserve"> assessed for </w:t>
      </w:r>
      <w:r w:rsidR="00756E1D" w:rsidRPr="00756E1D">
        <w:t xml:space="preserve">12180 </w:t>
      </w:r>
      <w:r w:rsidR="00E14A8E">
        <w:t>OD pairs</w:t>
      </w:r>
      <w:r w:rsidR="00756E1D">
        <w:t xml:space="preserve"> having the shortest path </w:t>
      </w:r>
      <w:r w:rsidR="00F15BBA">
        <w:t>in</w:t>
      </w:r>
      <w:r w:rsidR="00756E1D">
        <w:t xml:space="preserve"> the length range from 300 to 1300 m. </w:t>
      </w:r>
      <w:r w:rsidR="0098059D" w:rsidRPr="00387FB4">
        <w:t>T</w:t>
      </w:r>
      <w:r w:rsidR="00200300" w:rsidRPr="00387FB4">
        <w:t xml:space="preserve">he </w:t>
      </w:r>
      <w:r w:rsidR="000D730D" w:rsidRPr="00387FB4">
        <w:t xml:space="preserve">achievable </w:t>
      </w:r>
      <w:r w:rsidR="00200300" w:rsidRPr="00387FB4">
        <w:t>reduction</w:t>
      </w:r>
      <w:r w:rsidR="0098059D" w:rsidRPr="00387FB4">
        <w:t>s</w:t>
      </w:r>
      <w:r w:rsidR="00200300">
        <w:t xml:space="preserve"> </w:t>
      </w:r>
      <w:r w:rsidR="00CB10CE">
        <w:t>in exposure</w:t>
      </w:r>
      <w:r w:rsidR="00F259B2">
        <w:t>s</w:t>
      </w:r>
      <w:r w:rsidR="00CB10CE">
        <w:t xml:space="preserve"> </w:t>
      </w:r>
      <w:r w:rsidR="00C74D95">
        <w:t>were</w:t>
      </w:r>
      <w:r w:rsidR="000D730D">
        <w:t xml:space="preserve"> </w:t>
      </w:r>
      <w:r w:rsidR="00200300">
        <w:t>calculated</w:t>
      </w:r>
      <w:r w:rsidR="009E363E">
        <w:t xml:space="preserve"> </w:t>
      </w:r>
      <w:r w:rsidR="00E2097B">
        <w:t xml:space="preserve">per </w:t>
      </w:r>
      <w:r w:rsidR="00263EA6">
        <w:t>OD pair,</w:t>
      </w:r>
      <w:r w:rsidR="00200300">
        <w:t xml:space="preserve"> </w:t>
      </w:r>
      <w:r w:rsidR="00263EA6">
        <w:t xml:space="preserve">by comparing </w:t>
      </w:r>
      <w:r w:rsidR="00F64554">
        <w:t xml:space="preserve">different </w:t>
      </w:r>
      <w:r w:rsidR="00200300">
        <w:t xml:space="preserve">noise exposure indexes of </w:t>
      </w:r>
      <w:r w:rsidR="0072551D">
        <w:t xml:space="preserve">the </w:t>
      </w:r>
      <w:r w:rsidR="000D730D">
        <w:t xml:space="preserve">quiet paths </w:t>
      </w:r>
      <w:r w:rsidR="00200300">
        <w:t xml:space="preserve">to the </w:t>
      </w:r>
      <w:r w:rsidR="00A179B1">
        <w:t xml:space="preserve">corresponding indexes </w:t>
      </w:r>
      <w:r w:rsidR="000D730D">
        <w:t xml:space="preserve">of the </w:t>
      </w:r>
      <w:r w:rsidR="00200300">
        <w:t>shortest path.</w:t>
      </w:r>
      <w:r w:rsidR="00CC1056">
        <w:t xml:space="preserve"> </w:t>
      </w:r>
      <w:r w:rsidR="00EB60AF">
        <w:t xml:space="preserve">The </w:t>
      </w:r>
      <w:r w:rsidR="00A44FD0">
        <w:t xml:space="preserve">achieved reductions in noise exposures were </w:t>
      </w:r>
      <w:r w:rsidR="00D73CFB">
        <w:t>evaluated</w:t>
      </w:r>
      <w:r w:rsidR="00EB60AF">
        <w:t xml:space="preserve"> </w:t>
      </w:r>
      <w:r w:rsidR="00ED36FF">
        <w:t>with respect to the</w:t>
      </w:r>
      <w:r w:rsidR="00A44FD0">
        <w:t xml:space="preserve"> following properties of the paths</w:t>
      </w:r>
      <w:r w:rsidR="00EB60AF">
        <w:t>:</w:t>
      </w:r>
      <w:r w:rsidR="00A87FD7">
        <w:t xml:space="preserve"> </w:t>
      </w:r>
    </w:p>
    <w:p w14:paraId="4F8AD09F" w14:textId="1C0CB2BE" w:rsidR="00EB60AF" w:rsidRDefault="00390EFA" w:rsidP="00E23A20">
      <w:pPr>
        <w:pStyle w:val="ListParagraph"/>
        <w:numPr>
          <w:ilvl w:val="0"/>
          <w:numId w:val="11"/>
        </w:numPr>
      </w:pPr>
      <w:r>
        <w:t>Distance between origin and destination</w:t>
      </w:r>
      <w:r w:rsidR="000424F7">
        <w:t xml:space="preserve"> (O</w:t>
      </w:r>
      <w:r w:rsidR="004D2986">
        <w:t>-</w:t>
      </w:r>
      <w:r w:rsidR="000424F7">
        <w:t>D distance)</w:t>
      </w:r>
    </w:p>
    <w:p w14:paraId="60B08BEB" w14:textId="5D3BB203" w:rsidR="00EB60AF" w:rsidRDefault="00FD0068" w:rsidP="00E23A20">
      <w:pPr>
        <w:pStyle w:val="ListParagraph"/>
        <w:numPr>
          <w:ilvl w:val="0"/>
          <w:numId w:val="11"/>
        </w:numPr>
      </w:pPr>
      <w:r>
        <w:t>Noise exposure indexes of the shortest path</w:t>
      </w:r>
    </w:p>
    <w:p w14:paraId="02F9CF31" w14:textId="23058736" w:rsidR="00EB60AF" w:rsidRPr="00CC2F87" w:rsidRDefault="00123DFA" w:rsidP="00E23A20">
      <w:pPr>
        <w:pStyle w:val="ListParagraph"/>
        <w:numPr>
          <w:ilvl w:val="0"/>
          <w:numId w:val="11"/>
        </w:numPr>
      </w:pPr>
      <w:r>
        <w:t xml:space="preserve">Length difference between </w:t>
      </w:r>
      <w:r w:rsidR="00FD0068">
        <w:t xml:space="preserve">quiet </w:t>
      </w:r>
      <w:r>
        <w:t xml:space="preserve">and </w:t>
      </w:r>
      <w:r w:rsidR="00EB60AF">
        <w:t>shortest path</w:t>
      </w:r>
    </w:p>
    <w:p w14:paraId="0B635B8D" w14:textId="6BFEFC2B" w:rsidR="004F356F" w:rsidRDefault="00365242" w:rsidP="00D71FA1">
      <w:r>
        <w:t>Two subsets of the paths</w:t>
      </w:r>
      <w:r w:rsidR="00134D51">
        <w:t xml:space="preserve"> (grouped by OD)</w:t>
      </w:r>
      <w:r>
        <w:t xml:space="preserve"> were </w:t>
      </w:r>
      <w:r w:rsidR="00992B4E">
        <w:t xml:space="preserve">selected </w:t>
      </w:r>
      <w:r w:rsidR="005520DA">
        <w:t xml:space="preserve">to assess the effect of the </w:t>
      </w:r>
      <w:r w:rsidR="00BF0772">
        <w:t xml:space="preserve">length of the </w:t>
      </w:r>
      <w:r w:rsidR="005520DA">
        <w:t>shortest path</w:t>
      </w:r>
      <w:r w:rsidR="00BF0772">
        <w:t xml:space="preserve"> </w:t>
      </w:r>
      <w:r w:rsidR="005520DA">
        <w:t>(O</w:t>
      </w:r>
      <w:r w:rsidR="00D35A0B">
        <w:t>-</w:t>
      </w:r>
      <w:r w:rsidR="005520DA">
        <w:t>D</w:t>
      </w:r>
      <w:r w:rsidR="00D35A0B">
        <w:t xml:space="preserve"> </w:t>
      </w:r>
      <w:r w:rsidR="005520DA">
        <w:t xml:space="preserve">distance) in </w:t>
      </w:r>
      <w:r w:rsidR="004D2986">
        <w:t xml:space="preserve">the </w:t>
      </w:r>
      <w:r w:rsidR="005520DA">
        <w:t xml:space="preserve">achievable reductions in </w:t>
      </w:r>
      <w:r w:rsidR="00DF4FEF">
        <w:t>noise exposure</w:t>
      </w:r>
      <w:r w:rsidR="00230254">
        <w:t xml:space="preserve">. </w:t>
      </w:r>
      <w:r w:rsidR="001B2968">
        <w:t>P</w:t>
      </w:r>
      <w:r w:rsidR="00872A20">
        <w:t xml:space="preserve">aths </w:t>
      </w:r>
      <w:r w:rsidR="00AE349D">
        <w:t>in</w:t>
      </w:r>
      <w:r w:rsidR="00144966">
        <w:t xml:space="preserve"> the length range from 300 to 600 m</w:t>
      </w:r>
      <w:r w:rsidR="001B2968">
        <w:t xml:space="preserve"> were added to the first set</w:t>
      </w:r>
      <w:r w:rsidR="00872A20">
        <w:t xml:space="preserve"> </w:t>
      </w:r>
      <w:r w:rsidR="00D35A0B">
        <w:t xml:space="preserve">(“short </w:t>
      </w:r>
      <w:r w:rsidR="00984CAB">
        <w:t>paths</w:t>
      </w:r>
      <w:r w:rsidR="00D35A0B">
        <w:t xml:space="preserve">”) </w:t>
      </w:r>
      <w:r w:rsidR="001B2968">
        <w:t xml:space="preserve">and paths </w:t>
      </w:r>
      <w:r w:rsidR="00AE349D">
        <w:t xml:space="preserve">in </w:t>
      </w:r>
      <w:r w:rsidR="00144966">
        <w:t>the length range from 700 to 1300 m</w:t>
      </w:r>
      <w:r w:rsidR="00872A20">
        <w:t xml:space="preserve"> </w:t>
      </w:r>
      <w:r w:rsidR="001B2968">
        <w:t>to the second set</w:t>
      </w:r>
      <w:r w:rsidR="00D35A0B">
        <w:t xml:space="preserve"> (“long</w:t>
      </w:r>
      <w:r w:rsidR="000249C3">
        <w:t>er</w:t>
      </w:r>
      <w:r w:rsidR="00D35A0B">
        <w:t xml:space="preserve"> paths”)</w:t>
      </w:r>
      <w:r w:rsidR="00872A20">
        <w:t xml:space="preserve">. </w:t>
      </w:r>
    </w:p>
    <w:p w14:paraId="2B6EA376" w14:textId="248020EC" w:rsidR="004F356F" w:rsidRDefault="004F356F" w:rsidP="00D71FA1">
      <w:r>
        <w:t xml:space="preserve">The reductions in </w:t>
      </w:r>
      <w:r w:rsidR="00291CF6">
        <w:t xml:space="preserve">noise </w:t>
      </w:r>
      <w:r>
        <w:t xml:space="preserve">exposures were measured against a set of thresholds </w:t>
      </w:r>
      <w:r w:rsidR="00213A11">
        <w:t>for</w:t>
      </w:r>
      <w:r>
        <w:t xml:space="preserve"> maximum length differences. The noise exposure indexes of each shortest path were compared to the noise exposure indexes of the corresponding quiet paths with maximum length difference of 100, 200 and 300 meters (respectively). </w:t>
      </w:r>
      <w:r w:rsidR="00383A23">
        <w:t>Accordingly</w:t>
      </w:r>
      <w:r>
        <w:t xml:space="preserve">, for each </w:t>
      </w:r>
      <w:r w:rsidR="00723644">
        <w:t>OD pair</w:t>
      </w:r>
      <w:r>
        <w:t xml:space="preserve">, three metrics of achievable reductions in noise exposure indexes were calculated, one for each length difference threshold. </w:t>
      </w:r>
      <w:r w:rsidR="00005F33">
        <w:t>Subsequently, d</w:t>
      </w:r>
      <w:r>
        <w:t xml:space="preserve">escriptive statistics </w:t>
      </w:r>
      <w:r w:rsidR="00005F33">
        <w:t xml:space="preserve">were calculated for all </w:t>
      </w:r>
      <w:r w:rsidR="00B67068">
        <w:t xml:space="preserve">(achievable) </w:t>
      </w:r>
      <w:r>
        <w:t xml:space="preserve">reductions in noise exposure indexes </w:t>
      </w:r>
      <w:r w:rsidR="00005F33">
        <w:t xml:space="preserve">by the </w:t>
      </w:r>
      <w:r>
        <w:t xml:space="preserve">maximum length difference </w:t>
      </w:r>
      <w:r w:rsidR="00005F33">
        <w:t>thresholds (</w:t>
      </w:r>
      <w:r>
        <w:t xml:space="preserve">100, 200 and 300 </w:t>
      </w:r>
      <w:r w:rsidR="00005F33">
        <w:t>meters)</w:t>
      </w:r>
      <w:r>
        <w:t xml:space="preserve">. </w:t>
      </w:r>
      <w:r w:rsidR="006D79B1">
        <w:t>In addition</w:t>
      </w:r>
      <w:r>
        <w:t xml:space="preserve">, scatterplots of </w:t>
      </w:r>
      <w:r w:rsidR="00B0518E">
        <w:t xml:space="preserve">(achievable) </w:t>
      </w:r>
      <w:r>
        <w:t xml:space="preserve">reductions </w:t>
      </w:r>
      <w:r w:rsidR="00776CD1">
        <w:t xml:space="preserve">in exposures </w:t>
      </w:r>
      <w:r>
        <w:t xml:space="preserve">and length differences were made to explore the relationship between length difference and achievable reductions in noise exposures. </w:t>
      </w:r>
      <w:r w:rsidR="00EE18D0">
        <w:t xml:space="preserve">Also, </w:t>
      </w:r>
      <w:r w:rsidR="00016C26">
        <w:t>numbers</w:t>
      </w:r>
      <w:r w:rsidR="00EE18D0">
        <w:t xml:space="preserve"> </w:t>
      </w:r>
      <w:r w:rsidR="00016C26">
        <w:t>of</w:t>
      </w:r>
      <w:r w:rsidR="00EE18D0">
        <w:t xml:space="preserve"> </w:t>
      </w:r>
      <w:r w:rsidR="00016C26">
        <w:t xml:space="preserve">the </w:t>
      </w:r>
      <w:r w:rsidR="00EE18D0">
        <w:t xml:space="preserve">quiet paths </w:t>
      </w:r>
      <w:r w:rsidR="0023095D">
        <w:t>were</w:t>
      </w:r>
      <w:r w:rsidR="00EE18D0">
        <w:t xml:space="preserve"> </w:t>
      </w:r>
      <w:r w:rsidR="00EE18D0">
        <w:lastRenderedPageBreak/>
        <w:t xml:space="preserve">compared </w:t>
      </w:r>
      <w:r w:rsidR="009E5599">
        <w:t>to</w:t>
      </w:r>
      <w:r w:rsidR="0023095D">
        <w:t xml:space="preserve"> </w:t>
      </w:r>
      <w:r w:rsidR="00EE18D0">
        <w:t xml:space="preserve">the lengths of the shortest paths </w:t>
      </w:r>
      <w:r w:rsidR="00EE374A">
        <w:t>with</w:t>
      </w:r>
      <w:r w:rsidR="00EE18D0">
        <w:t xml:space="preserve"> scatterplots and boxplots</w:t>
      </w:r>
      <w:r w:rsidR="006A4608">
        <w:t xml:space="preserve"> - i</w:t>
      </w:r>
      <w:r w:rsidR="00594B7A">
        <w:t xml:space="preserve">t was anticipated that more quiet path alternatives </w:t>
      </w:r>
      <w:r w:rsidR="00BB308E">
        <w:t xml:space="preserve">are </w:t>
      </w:r>
      <w:r w:rsidR="00594B7A">
        <w:t xml:space="preserve">found for longer shortest paths. </w:t>
      </w:r>
    </w:p>
    <w:p w14:paraId="15CB7AFE" w14:textId="4E2BCF4C" w:rsidR="00BB17C0" w:rsidRDefault="004B4ED5" w:rsidP="00BB17C0">
      <w:r>
        <w:t>A</w:t>
      </w:r>
      <w:r w:rsidR="00134D51">
        <w:t xml:space="preserve">nother aggregation of </w:t>
      </w:r>
      <w:r w:rsidR="00582563">
        <w:t xml:space="preserve">the paths was done by </w:t>
      </w:r>
      <w:r w:rsidR="008A1948">
        <w:t>selecting</w:t>
      </w:r>
      <w:r w:rsidR="00785803">
        <w:t xml:space="preserve"> </w:t>
      </w:r>
      <w:r w:rsidR="00434369">
        <w:t xml:space="preserve">several </w:t>
      </w:r>
      <w:r w:rsidR="00785803">
        <w:t>subsets of the OD-level statistics by the exposure indexes of the shortest paths.</w:t>
      </w:r>
      <w:r w:rsidR="00B33A28">
        <w:t xml:space="preserve"> Thus, the </w:t>
      </w:r>
      <w:r w:rsidR="00733179">
        <w:t xml:space="preserve">magnitude of the </w:t>
      </w:r>
      <w:r w:rsidR="00B33A28">
        <w:t xml:space="preserve">achievable reductions in noise exposures could be assessed </w:t>
      </w:r>
      <w:r w:rsidR="00434369">
        <w:t xml:space="preserve">also </w:t>
      </w:r>
      <w:r w:rsidR="00B33A28">
        <w:t xml:space="preserve">with respect to the initial </w:t>
      </w:r>
      <w:r w:rsidR="005F22FE">
        <w:t xml:space="preserve">noise </w:t>
      </w:r>
      <w:r w:rsidR="00B33A28">
        <w:t>exposures</w:t>
      </w:r>
      <w:r w:rsidR="002A27FF">
        <w:t xml:space="preserve"> of the </w:t>
      </w:r>
      <w:r w:rsidR="00A5336A">
        <w:t xml:space="preserve">walks </w:t>
      </w:r>
      <w:r w:rsidR="00342B1B">
        <w:t>(</w:t>
      </w:r>
      <w:r w:rsidR="00A5336A">
        <w:t xml:space="preserve">by </w:t>
      </w:r>
      <w:r w:rsidR="00B33A28">
        <w:t>the shortest paths</w:t>
      </w:r>
      <w:r w:rsidR="00342B1B">
        <w:t>)</w:t>
      </w:r>
      <w:r w:rsidR="00B33A28">
        <w:t xml:space="preserve">. </w:t>
      </w:r>
      <w:r w:rsidR="0079085F">
        <w:t xml:space="preserve">Moreover, a simple linear regression analysis was </w:t>
      </w:r>
      <w:r w:rsidR="0008721D">
        <w:t>carried out</w:t>
      </w:r>
      <w:r w:rsidR="0079085F">
        <w:t xml:space="preserve"> between the reductions in the </w:t>
      </w:r>
      <w:r w:rsidR="00C31202">
        <w:t xml:space="preserve">exposure </w:t>
      </w:r>
      <w:r w:rsidR="0079085F">
        <w:t xml:space="preserve">indexes and the initial values of the indexes (on the shortest paths). </w:t>
      </w:r>
      <w:r w:rsidR="0037157D">
        <w:t>I</w:t>
      </w:r>
      <w:r w:rsidR="00573BAB">
        <w:t xml:space="preserve">t was anticipated that </w:t>
      </w:r>
      <w:r w:rsidR="0041089A">
        <w:t xml:space="preserve">for a </w:t>
      </w:r>
      <w:r w:rsidR="00573BAB">
        <w:t xml:space="preserve">higher </w:t>
      </w:r>
      <w:r w:rsidR="0041089A">
        <w:t xml:space="preserve">noise </w:t>
      </w:r>
      <w:r w:rsidR="00573BAB">
        <w:t>exposure</w:t>
      </w:r>
      <w:r w:rsidR="0041089A">
        <w:t xml:space="preserve"> </w:t>
      </w:r>
      <w:r w:rsidR="00573BAB">
        <w:t xml:space="preserve">on </w:t>
      </w:r>
      <w:r w:rsidR="0041089A">
        <w:t xml:space="preserve">a </w:t>
      </w:r>
      <w:r w:rsidR="00573BAB">
        <w:t xml:space="preserve">shortest path, </w:t>
      </w:r>
      <w:r w:rsidR="0041089A">
        <w:t xml:space="preserve">also </w:t>
      </w:r>
      <w:r w:rsidR="00573BAB">
        <w:t>higher achievable reductions</w:t>
      </w:r>
      <w:r w:rsidR="0041089A">
        <w:t xml:space="preserve"> would be </w:t>
      </w:r>
      <w:r w:rsidR="0067071B">
        <w:t>achievable</w:t>
      </w:r>
      <w:r w:rsidR="0041089A">
        <w:t xml:space="preserve"> on the respective quiet paths</w:t>
      </w:r>
      <w:r w:rsidR="00573BAB">
        <w:t xml:space="preserve">. </w:t>
      </w:r>
    </w:p>
    <w:p w14:paraId="0E4D9938" w14:textId="6AE47D95" w:rsidR="001A000A" w:rsidRPr="00CC2F87" w:rsidRDefault="002B1897" w:rsidP="00D71FA1">
      <w:r>
        <w:br w:type="page"/>
      </w:r>
    </w:p>
    <w:p w14:paraId="375EB3A7" w14:textId="6603FB87" w:rsidR="002C4F14" w:rsidRDefault="005533EB" w:rsidP="00B31DAC">
      <w:pPr>
        <w:pStyle w:val="Heading1"/>
      </w:pPr>
      <w:bookmarkStart w:id="108" w:name="_Toc37689978"/>
      <w:r>
        <w:lastRenderedPageBreak/>
        <w:t>RESULTS</w:t>
      </w:r>
      <w:bookmarkEnd w:id="108"/>
    </w:p>
    <w:p w14:paraId="30ADDC1E" w14:textId="6ACD0509" w:rsidR="00B17DC1" w:rsidRDefault="00B17DC1" w:rsidP="00B17DC1">
      <w:pPr>
        <w:pStyle w:val="Heading2"/>
      </w:pPr>
      <w:bookmarkStart w:id="109" w:name="_Toc37689979"/>
      <w:r w:rsidRPr="00CC2F87">
        <w:t>Pedestrians</w:t>
      </w:r>
      <w:r w:rsidR="002367E0">
        <w:t>’</w:t>
      </w:r>
      <w:r w:rsidRPr="00CC2F87">
        <w:t xml:space="preserve"> exposure to traffic noise</w:t>
      </w:r>
      <w:bookmarkEnd w:id="109"/>
    </w:p>
    <w:p w14:paraId="4EA105FD" w14:textId="1B67756D" w:rsidR="00A01D53" w:rsidRDefault="00286F03" w:rsidP="00E5335E">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 xml:space="preserve"> and </w:t>
      </w:r>
      <w:r>
        <w:fldChar w:fldCharType="begin"/>
      </w:r>
      <w:r>
        <w:instrText xml:space="preserve"> REF _Ref33960922 \h </w:instrText>
      </w:r>
      <w:r>
        <w:fldChar w:fldCharType="separate"/>
      </w:r>
      <w:r w:rsidR="00205E1B">
        <w:t xml:space="preserve">Table </w:t>
      </w:r>
      <w:r w:rsidR="00205E1B">
        <w:rPr>
          <w:noProof/>
        </w:rPr>
        <w:t>8</w:t>
      </w:r>
      <w:r>
        <w:fldChar w:fldCharType="end"/>
      </w:r>
      <w:r>
        <w:t xml:space="preserve"> represent both </w:t>
      </w:r>
      <w:r w:rsidR="00052F46">
        <w:t>average</w:t>
      </w:r>
      <w:r>
        <w:t xml:space="preserve"> exposures and variance in exposure</w:t>
      </w:r>
      <w:r w:rsidR="000804A1">
        <w:t xml:space="preserve">s </w:t>
      </w:r>
      <w:r>
        <w:t>to traffic noise on home</w:t>
      </w:r>
      <w:r w:rsidR="004F39A7">
        <w:t xml:space="preserve"> </w:t>
      </w:r>
      <w:r w:rsidR="00707618">
        <w:t>–</w:t>
      </w:r>
      <w:r w:rsidR="004F39A7">
        <w:t xml:space="preserve"> </w:t>
      </w:r>
      <w:r>
        <w:t>PT stop walks</w:t>
      </w:r>
      <w:r w:rsidR="008823FC">
        <w:t xml:space="preserve"> </w:t>
      </w:r>
      <w:r>
        <w:t xml:space="preserve">and </w:t>
      </w:r>
      <w:r w:rsidR="008823FC">
        <w:t xml:space="preserve">on </w:t>
      </w:r>
      <w:r>
        <w:t>home</w:t>
      </w:r>
      <w:r w:rsidR="00707618">
        <w:t>–</w:t>
      </w:r>
      <w:r>
        <w:t>workplace walks</w:t>
      </w:r>
      <w:r w:rsidR="00571311">
        <w:t>,</w:t>
      </w:r>
      <w:r w:rsidR="00E417FA">
        <w:t xml:space="preserve"> </w:t>
      </w:r>
      <w:r w:rsidR="00704A98">
        <w:t xml:space="preserve">considering </w:t>
      </w:r>
      <w:r w:rsidR="00571311">
        <w:t xml:space="preserve">only </w:t>
      </w:r>
      <w:r w:rsidR="004F39A7">
        <w:t xml:space="preserve">the </w:t>
      </w:r>
      <w:r w:rsidR="00E417FA">
        <w:t>shortest paths.</w:t>
      </w:r>
      <w:r>
        <w:t xml:space="preserve"> </w:t>
      </w:r>
      <w:r w:rsidR="00EC0E0B">
        <w:t xml:space="preserve">In </w:t>
      </w:r>
      <w:r w:rsidR="00EC0E0B">
        <w:fldChar w:fldCharType="begin"/>
      </w:r>
      <w:r w:rsidR="00EC0E0B">
        <w:instrText xml:space="preserve"> REF _Ref33960922 \h </w:instrText>
      </w:r>
      <w:r w:rsidR="00EC0E0B">
        <w:fldChar w:fldCharType="separate"/>
      </w:r>
      <w:r w:rsidR="00205E1B">
        <w:t xml:space="preserve">Table </w:t>
      </w:r>
      <w:r w:rsidR="00205E1B">
        <w:rPr>
          <w:noProof/>
        </w:rPr>
        <w:t>8</w:t>
      </w:r>
      <w:r w:rsidR="00EC0E0B">
        <w:fldChar w:fldCharType="end"/>
      </w:r>
      <w:r w:rsidR="00EC0E0B">
        <w:t xml:space="preserve">, </w:t>
      </w:r>
      <w:r w:rsidR="00026E83">
        <w:t xml:space="preserve">exposures on </w:t>
      </w:r>
      <w:r w:rsidR="00EC0E0B">
        <w:t xml:space="preserve">direct walks to workplaces are excluded from the statistics. </w:t>
      </w:r>
      <w:r w:rsidR="005A5286">
        <w:t>Th</w:t>
      </w:r>
      <w:r w:rsidR="004227C7">
        <w:t>e</w:t>
      </w:r>
      <w:r w:rsidR="005A5286">
        <w:t xml:space="preserve"> noise exposure</w:t>
      </w:r>
      <w:r w:rsidR="00477240">
        <w:t>s</w:t>
      </w:r>
      <w:r w:rsidR="005A5286">
        <w:t xml:space="preserve"> on the paths </w:t>
      </w:r>
      <w:r w:rsidR="00477240">
        <w:t xml:space="preserve">were </w:t>
      </w:r>
      <w:r w:rsidR="005A5286">
        <w:t>assessed by several noise exposure indexes (</w:t>
      </w:r>
      <w:r w:rsidR="00CB0663">
        <w:t xml:space="preserve">see </w:t>
      </w:r>
      <w:r w:rsidR="005A5286">
        <w:t>3.5.4).</w:t>
      </w:r>
      <w:r w:rsidR="00EB6814">
        <w:t xml:space="preserve"> The noise </w:t>
      </w:r>
      <w:r w:rsidR="001579AF">
        <w:t>level</w:t>
      </w:r>
      <w:r w:rsidR="008C7B90">
        <w:t xml:space="preserve"> thresholds</w:t>
      </w:r>
      <w:r w:rsidR="00186A51">
        <w:t xml:space="preserve"> </w:t>
      </w:r>
      <w:r w:rsidR="00E05664">
        <w:t xml:space="preserve">60 dB, 65 dB and 70 dB were selected for </w:t>
      </w:r>
      <w:r w:rsidR="00AC44B5">
        <w:t xml:space="preserve">the </w:t>
      </w:r>
      <w:r w:rsidR="00C112FD">
        <w:t xml:space="preserve">threshold-based </w:t>
      </w:r>
      <w:r w:rsidR="00EB6814">
        <w:t xml:space="preserve">indexes </w:t>
      </w:r>
      <w:r w:rsidR="00E05664">
        <w:t xml:space="preserve">in order </w:t>
      </w:r>
      <w:r w:rsidR="00EB6814">
        <w:t xml:space="preserve">to </w:t>
      </w:r>
      <w:r w:rsidR="00E05664">
        <w:t>assess</w:t>
      </w:r>
      <w:r w:rsidR="00EB6814">
        <w:t xml:space="preserve"> exposure</w:t>
      </w:r>
      <w:r w:rsidR="00E05664">
        <w:t>s</w:t>
      </w:r>
      <w:r w:rsidR="00EB6814">
        <w:t xml:space="preserve"> to the highest traffic noise levels. </w:t>
      </w:r>
      <w:r w:rsidR="00FF0203">
        <w:t xml:space="preserve">The statistics are weighted by </w:t>
      </w:r>
      <w:r w:rsidR="00976762">
        <w:t xml:space="preserve">the </w:t>
      </w:r>
      <w:r w:rsidR="00732A12">
        <w:t xml:space="preserve">modelled </w:t>
      </w:r>
      <w:r w:rsidR="00FF0203">
        <w:t xml:space="preserve">utilization rates of the walks and hence </w:t>
      </w:r>
      <w:r w:rsidR="00B11E8D">
        <w:t xml:space="preserve">better </w:t>
      </w:r>
      <w:r w:rsidR="00FF0203">
        <w:t xml:space="preserve">represent </w:t>
      </w:r>
      <w:r w:rsidR="00521837">
        <w:t>average</w:t>
      </w:r>
      <w:r w:rsidR="00FF0203">
        <w:t xml:space="preserve"> exposures to traffic noise. </w:t>
      </w:r>
      <w:r w:rsidR="00E417FA">
        <w:t xml:space="preserve">The paths included in </w:t>
      </w:r>
      <w:r w:rsidR="00E417FA">
        <w:fldChar w:fldCharType="begin"/>
      </w:r>
      <w:r w:rsidR="00E417FA">
        <w:instrText xml:space="preserve"> REF _Ref33960922 \h </w:instrText>
      </w:r>
      <w:r w:rsidR="00E417FA">
        <w:fldChar w:fldCharType="separate"/>
      </w:r>
      <w:r w:rsidR="00205E1B">
        <w:t xml:space="preserve">Table </w:t>
      </w:r>
      <w:r w:rsidR="00205E1B">
        <w:rPr>
          <w:noProof/>
        </w:rPr>
        <w:t>8</w:t>
      </w:r>
      <w:r w:rsidR="00E417FA">
        <w:fldChar w:fldCharType="end"/>
      </w:r>
      <w:r w:rsidR="00E417FA">
        <w:t xml:space="preserve"> </w:t>
      </w:r>
      <w:r w:rsidR="00C5049C">
        <w:t xml:space="preserve">were </w:t>
      </w:r>
      <w:r w:rsidR="00E417FA">
        <w:t>shorter</w:t>
      </w:r>
      <w:r w:rsidR="006402BB">
        <w:t>, on average,</w:t>
      </w:r>
      <w:r w:rsidR="00E417FA">
        <w:t xml:space="preserve"> than the ones in </w:t>
      </w:r>
      <w:r w:rsidR="00E417FA">
        <w:fldChar w:fldCharType="begin"/>
      </w:r>
      <w:r w:rsidR="00E417FA">
        <w:instrText xml:space="preserve"> REF _Ref33960913 \h </w:instrText>
      </w:r>
      <w:r w:rsidR="00E417FA">
        <w:fldChar w:fldCharType="separate"/>
      </w:r>
      <w:r w:rsidR="00205E1B" w:rsidRPr="00CC2F87">
        <w:t xml:space="preserve">Table </w:t>
      </w:r>
      <w:r w:rsidR="00205E1B">
        <w:rPr>
          <w:noProof/>
        </w:rPr>
        <w:t>7</w:t>
      </w:r>
      <w:r w:rsidR="00E417FA">
        <w:fldChar w:fldCharType="end"/>
      </w:r>
      <w:r w:rsidR="00E417FA">
        <w:t xml:space="preserve">, as per the </w:t>
      </w:r>
      <w:r w:rsidR="00C5049C">
        <w:t xml:space="preserve">descriptive </w:t>
      </w:r>
      <w:r w:rsidR="00E417FA">
        <w:t>statistic</w:t>
      </w:r>
      <w:r w:rsidR="00686840">
        <w:t>s</w:t>
      </w:r>
      <w:r w:rsidR="00E417FA">
        <w:t xml:space="preserve"> o</w:t>
      </w:r>
      <w:r w:rsidR="00C5049C">
        <w:t>f</w:t>
      </w:r>
      <w:r w:rsidR="00E417FA">
        <w:t xml:space="preserve"> path lengths presented in </w:t>
      </w:r>
      <w:r w:rsidR="00E417FA">
        <w:fldChar w:fldCharType="begin"/>
      </w:r>
      <w:r w:rsidR="00E417FA">
        <w:instrText xml:space="preserve"> REF _Ref33902848 \h </w:instrText>
      </w:r>
      <w:r w:rsidR="00E417FA">
        <w:fldChar w:fldCharType="separate"/>
      </w:r>
      <w:r w:rsidR="00205E1B" w:rsidRPr="00CC2F87">
        <w:t xml:space="preserve">Table </w:t>
      </w:r>
      <w:r w:rsidR="00205E1B">
        <w:rPr>
          <w:noProof/>
        </w:rPr>
        <w:t>6</w:t>
      </w:r>
      <w:r w:rsidR="00E417FA">
        <w:fldChar w:fldCharType="end"/>
      </w:r>
      <w:r w:rsidR="002142B1">
        <w:t xml:space="preserve"> (see 3.7.3)</w:t>
      </w:r>
      <w:r w:rsidR="00E417FA">
        <w:t>.</w:t>
      </w:r>
      <w:r w:rsidR="00C5049C">
        <w:t xml:space="preserve"> </w:t>
      </w:r>
      <w:r w:rsidR="006402BB">
        <w:t>Accordingly</w:t>
      </w:r>
      <w:r w:rsidR="00C5049C">
        <w:t xml:space="preserve">, the </w:t>
      </w:r>
      <w:r w:rsidR="00C5049C" w:rsidRPr="00C5049C">
        <w:t>unnormalized</w:t>
      </w:r>
      <w:r w:rsidR="00C5049C">
        <w:t xml:space="preserve"> noise exposure indexes </w:t>
      </w:r>
      <w:r w:rsidR="008C5BFF">
        <w:t>show higher values (on average)</w:t>
      </w:r>
      <w:r w:rsidR="00C5049C">
        <w:t xml:space="preserve"> for the </w:t>
      </w:r>
      <w:r w:rsidR="00EA6DF7">
        <w:t>longer paths (</w:t>
      </w:r>
      <w:r w:rsidR="00EA6DF7">
        <w:fldChar w:fldCharType="begin"/>
      </w:r>
      <w:r w:rsidR="00EA6DF7">
        <w:instrText xml:space="preserve"> REF _Ref33960913 \h </w:instrText>
      </w:r>
      <w:r w:rsidR="00EA6DF7">
        <w:fldChar w:fldCharType="separate"/>
      </w:r>
      <w:r w:rsidR="00205E1B" w:rsidRPr="00CC2F87">
        <w:t xml:space="preserve">Table </w:t>
      </w:r>
      <w:r w:rsidR="00205E1B">
        <w:rPr>
          <w:noProof/>
        </w:rPr>
        <w:t>7</w:t>
      </w:r>
      <w:r w:rsidR="00EA6DF7">
        <w:fldChar w:fldCharType="end"/>
      </w:r>
      <w:r w:rsidR="00EA6DF7">
        <w:t>).</w:t>
      </w:r>
      <w:r w:rsidR="00B356F0">
        <w:t xml:space="preserve"> </w:t>
      </w:r>
    </w:p>
    <w:p w14:paraId="70EC3638" w14:textId="014C6DAE" w:rsidR="003650EF" w:rsidRPr="00E5335E" w:rsidRDefault="00A01D53" w:rsidP="00E5335E">
      <w:r>
        <w:t xml:space="preserve">The average exposures to the highest noise levels are </w:t>
      </w:r>
      <w:r w:rsidR="008610F4">
        <w:t>smaller</w:t>
      </w:r>
      <w:r>
        <w:t xml:space="preserve"> compared to the exposures to the lower noise levels</w:t>
      </w:r>
      <w:r w:rsidR="008610F4">
        <w:t xml:space="preserve"> (e.g. </w:t>
      </w:r>
      <w:r w:rsidR="00433DC5">
        <w:t>ED</w:t>
      </w:r>
      <w:r w:rsidR="00433DC5">
        <w:rPr>
          <w:vertAlign w:val="subscript"/>
        </w:rPr>
        <w:t>+65dB</w:t>
      </w:r>
      <w:r w:rsidR="00433DC5">
        <w:t xml:space="preserve"> </w:t>
      </w:r>
      <w:r w:rsidR="008610F4">
        <w:t xml:space="preserve">vs. </w:t>
      </w:r>
      <w:r w:rsidR="00433DC5">
        <w:t>ED</w:t>
      </w:r>
      <w:r w:rsidR="00433DC5">
        <w:rPr>
          <w:vertAlign w:val="subscript"/>
        </w:rPr>
        <w:t>+60dB</w:t>
      </w:r>
      <w:r w:rsidR="008610F4">
        <w:t>)</w:t>
      </w:r>
      <w:r w:rsidR="00355DED">
        <w:t xml:space="preserve">. </w:t>
      </w:r>
      <w:r w:rsidR="00FD4A18">
        <w:t xml:space="preserve">On average, almost half </w:t>
      </w:r>
      <w:r w:rsidR="003650EF">
        <w:t xml:space="preserve">(46 %) </w:t>
      </w:r>
      <w:r w:rsidR="00FD4A18">
        <w:t xml:space="preserve">of </w:t>
      </w:r>
      <w:r w:rsidR="003650EF">
        <w:t xml:space="preserve">the total distance </w:t>
      </w:r>
      <w:r w:rsidR="00FD4A18">
        <w:t xml:space="preserve">of the walks </w:t>
      </w:r>
      <w:r>
        <w:t xml:space="preserve">is </w:t>
      </w:r>
      <w:r w:rsidR="00FD4A18">
        <w:t>exposed to traffic noise levels higher than 60 dB</w:t>
      </w:r>
      <w:r>
        <w:t xml:space="preserve"> (</w:t>
      </w:r>
      <w:r>
        <w:fldChar w:fldCharType="begin"/>
      </w:r>
      <w:r>
        <w:instrText xml:space="preserve"> REF _Ref33960913 \h </w:instrText>
      </w:r>
      <w:r>
        <w:fldChar w:fldCharType="separate"/>
      </w:r>
      <w:r w:rsidR="00205E1B" w:rsidRPr="00CC2F87">
        <w:t xml:space="preserve">Table </w:t>
      </w:r>
      <w:r w:rsidR="00205E1B">
        <w:rPr>
          <w:noProof/>
        </w:rPr>
        <w:t>7</w:t>
      </w:r>
      <w:r>
        <w:fldChar w:fldCharType="end"/>
      </w:r>
      <w:r>
        <w:t>)</w:t>
      </w:r>
      <w:r w:rsidR="00FD4A18">
        <w:t>. Reduced</w:t>
      </w:r>
      <w:r w:rsidR="001D3070">
        <w:t xml:space="preserve">, yet still </w:t>
      </w:r>
      <w:r w:rsidR="001D3070" w:rsidRPr="001D3070">
        <w:t xml:space="preserve">remarkably </w:t>
      </w:r>
      <w:r w:rsidR="001D3070">
        <w:t>high,</w:t>
      </w:r>
      <w:r w:rsidR="00FD4A18">
        <w:t xml:space="preserve"> </w:t>
      </w:r>
      <w:r>
        <w:t>average</w:t>
      </w:r>
      <w:r w:rsidR="00FD4A18">
        <w:t xml:space="preserve"> exposures </w:t>
      </w:r>
      <w:r w:rsidR="001D3070">
        <w:t xml:space="preserve">were found </w:t>
      </w:r>
      <w:r w:rsidR="00FD4A18">
        <w:t>for noise levels</w:t>
      </w:r>
      <w:r w:rsidR="001D3070">
        <w:t xml:space="preserve"> higher than 60 dB</w:t>
      </w:r>
      <w:r w:rsidR="00E26D13">
        <w:t xml:space="preserve"> </w:t>
      </w:r>
      <w:r w:rsidR="003650EF">
        <w:t xml:space="preserve">(e.g. </w:t>
      </w:r>
      <w:r>
        <w:t xml:space="preserve">30 % </w:t>
      </w:r>
      <w:r w:rsidR="00217F3D">
        <w:t xml:space="preserve">mean </w:t>
      </w:r>
      <w:r w:rsidR="003650EF">
        <w:t>ER</w:t>
      </w:r>
      <w:r w:rsidR="003650EF">
        <w:rPr>
          <w:vertAlign w:val="subscript"/>
        </w:rPr>
        <w:t>+65dB</w:t>
      </w:r>
      <w:r w:rsidR="003650EF">
        <w:t xml:space="preserve">). </w:t>
      </w:r>
      <w:r w:rsidR="00A879C2">
        <w:t xml:space="preserve">However, </w:t>
      </w:r>
      <w:r w:rsidR="00E26D13">
        <w:t xml:space="preserve">high standard deviations of the exposure indexes indicate </w:t>
      </w:r>
      <w:r w:rsidR="00A879C2">
        <w:t>highly unequal exposures to traffic noise between different walks.</w:t>
      </w:r>
      <w:r w:rsidR="002C1671">
        <w:t xml:space="preserve"> </w:t>
      </w:r>
      <w:r w:rsidR="00045ABB">
        <w:t xml:space="preserve">For </w:t>
      </w:r>
      <w:r w:rsidR="009E0945">
        <w:t xml:space="preserve">both </w:t>
      </w:r>
      <w:r w:rsidR="00CA1FBF">
        <w:t xml:space="preserve">EI, </w:t>
      </w:r>
      <w:r w:rsidR="00045ABB">
        <w:t>ED and ER indexes</w:t>
      </w:r>
      <w:r w:rsidR="00571CDB">
        <w:t xml:space="preserve">, </w:t>
      </w:r>
      <w:r w:rsidR="00045ABB">
        <w:t>excluding</w:t>
      </w:r>
      <w:r w:rsidR="00571CDB">
        <w:t xml:space="preserve"> the highest </w:t>
      </w:r>
      <w:r w:rsidR="00045ABB">
        <w:t>noise level threshold</w:t>
      </w:r>
      <w:r w:rsidR="00571CDB">
        <w:t xml:space="preserve"> (</w:t>
      </w:r>
      <w:r w:rsidR="00045ABB">
        <w:t>70 dB), the standard deviations of the indexes are of the same magnitude as their means</w:t>
      </w:r>
      <w:r w:rsidR="00A04188">
        <w:t xml:space="preserve"> (i.e. relatively high)</w:t>
      </w:r>
      <w:r w:rsidR="00045ABB">
        <w:t xml:space="preserve">. </w:t>
      </w:r>
      <w:r w:rsidR="00105ADB">
        <w:t xml:space="preserve">The average </w:t>
      </w:r>
      <w:r w:rsidR="00C300DC">
        <w:t xml:space="preserve">traffic noise level </w:t>
      </w:r>
      <w:r w:rsidR="00105ADB">
        <w:t xml:space="preserve">on all walks is 58 dB but </w:t>
      </w:r>
      <w:r w:rsidR="00937CBD">
        <w:t xml:space="preserve">it </w:t>
      </w:r>
      <w:r w:rsidR="00105ADB">
        <w:t xml:space="preserve">varies </w:t>
      </w:r>
      <w:r w:rsidR="00504EF2">
        <w:t xml:space="preserve">considerably from quiet to noisy </w:t>
      </w:r>
      <w:r w:rsidR="00105ADB">
        <w:t>(</w:t>
      </w:r>
      <w:r w:rsidR="00695342">
        <w:t xml:space="preserve">SD = </w:t>
      </w:r>
      <w:r w:rsidR="00105ADB">
        <w:t xml:space="preserve">7 dB). </w:t>
      </w:r>
    </w:p>
    <w:p w14:paraId="18E23A8D" w14:textId="6AD958E5" w:rsidR="00B17DC1" w:rsidRPr="00CC2F87" w:rsidRDefault="00B17DC1" w:rsidP="00B17DC1">
      <w:pPr>
        <w:pStyle w:val="TableCaption"/>
      </w:pPr>
      <w:bookmarkStart w:id="110" w:name="_Ref33960913"/>
      <w:bookmarkStart w:id="111" w:name="_Toc37690040"/>
      <w:r w:rsidRPr="00CC2F87">
        <w:t xml:space="preserve">Table </w:t>
      </w:r>
      <w:r w:rsidRPr="00CC2F87">
        <w:fldChar w:fldCharType="begin"/>
      </w:r>
      <w:r w:rsidRPr="00CC2F87">
        <w:instrText xml:space="preserve"> SEQ Table \* ARABIC </w:instrText>
      </w:r>
      <w:r w:rsidRPr="00CC2F87">
        <w:fldChar w:fldCharType="separate"/>
      </w:r>
      <w:r w:rsidR="00205E1B">
        <w:rPr>
          <w:noProof/>
        </w:rPr>
        <w:t>7</w:t>
      </w:r>
      <w:r w:rsidRPr="00CC2F87">
        <w:fldChar w:fldCharType="end"/>
      </w:r>
      <w:bookmarkEnd w:id="110"/>
      <w:r w:rsidRPr="00CC2F87">
        <w:t xml:space="preserve">. </w:t>
      </w:r>
      <w:r w:rsidR="00255601">
        <w:t>Descriptive s</w:t>
      </w:r>
      <w:commentRangeStart w:id="112"/>
      <w:r w:rsidRPr="00CC2F87">
        <w:t xml:space="preserve">tatistics </w:t>
      </w:r>
      <w:commentRangeEnd w:id="112"/>
      <w:r>
        <w:rPr>
          <w:rStyle w:val="CommentReference"/>
          <w:iCs w:val="0"/>
          <w:color w:val="auto"/>
        </w:rPr>
        <w:commentReference w:id="112"/>
      </w:r>
      <w:r w:rsidRPr="00CC2F87">
        <w:t>of exposure to traffic noise on the first walks of</w:t>
      </w:r>
      <w:r w:rsidR="00E5335E">
        <w:t xml:space="preserve"> </w:t>
      </w:r>
      <w:r w:rsidRPr="00CC2F87">
        <w:t xml:space="preserve">public transport itineraries to workplaces </w:t>
      </w:r>
      <w:r w:rsidR="00B82108">
        <w:t>and</w:t>
      </w:r>
      <w:r>
        <w:t xml:space="preserve"> </w:t>
      </w:r>
      <w:r w:rsidR="00640A7A">
        <w:t xml:space="preserve">on </w:t>
      </w:r>
      <w:r>
        <w:t xml:space="preserve">direct walks </w:t>
      </w:r>
      <w:r w:rsidRPr="00CC2F87">
        <w:t>to nearby workplaces</w:t>
      </w:r>
      <w:r>
        <w:t xml:space="preserve"> (n=</w:t>
      </w:r>
      <w:r w:rsidR="000C3EBB" w:rsidRPr="000C3EBB">
        <w:t>30160</w:t>
      </w:r>
      <w:r>
        <w:t>)</w:t>
      </w:r>
      <w:r w:rsidRPr="00CC2F87">
        <w:t>.</w:t>
      </w:r>
      <w:bookmarkEnd w:id="111"/>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6EEC103C" w14:textId="77777777" w:rsidTr="006C457B">
        <w:trPr>
          <w:trHeight w:val="561"/>
        </w:trPr>
        <w:tc>
          <w:tcPr>
            <w:tcW w:w="1838" w:type="dxa"/>
            <w:tcBorders>
              <w:left w:val="single" w:sz="4" w:space="0" w:color="FFFFFF"/>
              <w:right w:val="single" w:sz="4" w:space="0" w:color="FFFFFF"/>
            </w:tcBorders>
          </w:tcPr>
          <w:p w14:paraId="39ED00ED"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5449456F"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19F99C27"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17E83C11"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43551EFC"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339275FA"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14C4B5CA"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597EC22D" w14:textId="77777777" w:rsidR="00B17DC1" w:rsidRPr="00CC2F87" w:rsidRDefault="00B17DC1" w:rsidP="006C457B">
            <w:pPr>
              <w:pStyle w:val="TableText"/>
              <w:spacing w:before="240" w:after="160"/>
            </w:pPr>
            <w:r w:rsidRPr="00CC2F87">
              <w:t>p9</w:t>
            </w:r>
            <w:r>
              <w:t>0</w:t>
            </w:r>
          </w:p>
        </w:tc>
      </w:tr>
      <w:tr w:rsidR="00B17DC1" w:rsidRPr="00CC2F87" w14:paraId="7501B20E"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7137D078" w14:textId="46A5F3C6" w:rsidR="00B17DC1" w:rsidRPr="00A42003" w:rsidRDefault="00B17DC1" w:rsidP="006C457B">
            <w:pPr>
              <w:pStyle w:val="TableText"/>
              <w:spacing w:before="240" w:line="240" w:lineRule="auto"/>
              <w:rPr>
                <w:vertAlign w:val="subscript"/>
              </w:rPr>
            </w:pPr>
            <w:r w:rsidRPr="00A42003">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458368" w14:textId="7C96CF95" w:rsidR="00B17DC1" w:rsidRPr="00CC2F87" w:rsidRDefault="00B571E8" w:rsidP="006C457B">
            <w:pPr>
              <w:pStyle w:val="TableText"/>
              <w:spacing w:before="240"/>
            </w:pPr>
            <w:r>
              <w:t>25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6CEF157" w14:textId="6CB2205E" w:rsidR="00B17DC1" w:rsidRPr="00CC2F87" w:rsidRDefault="00B571E8" w:rsidP="006C457B">
            <w:pPr>
              <w:pStyle w:val="TableText"/>
              <w:spacing w:before="240"/>
            </w:pPr>
            <w:r>
              <w:t>19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0D7829" w14:textId="4930D3F9" w:rsidR="00B17DC1" w:rsidRPr="00CC2F87" w:rsidRDefault="00B571E8" w:rsidP="006C457B">
            <w:pPr>
              <w:pStyle w:val="TableText"/>
              <w:spacing w:before="240" w:line="240" w:lineRule="auto"/>
            </w:pPr>
            <w:r>
              <w:t>22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C7A9C5" w14:textId="7A4FFD2D" w:rsidR="00B17DC1" w:rsidRPr="00CC2F87" w:rsidRDefault="00B571E8"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5C89B20" w14:textId="1D9A9A6A" w:rsidR="00B17DC1" w:rsidRPr="00CC2F87" w:rsidRDefault="00B571E8" w:rsidP="006C457B">
            <w:pPr>
              <w:pStyle w:val="TableText"/>
              <w:spacing w:before="240" w:line="240" w:lineRule="auto"/>
            </w:pPr>
            <w:r>
              <w:t>10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BF3C2B5" w14:textId="7C7886E8" w:rsidR="00B17DC1" w:rsidRPr="00CC2F87" w:rsidRDefault="00B571E8" w:rsidP="006C457B">
            <w:pPr>
              <w:pStyle w:val="TableText"/>
              <w:spacing w:before="240" w:line="240" w:lineRule="auto"/>
            </w:pPr>
            <w:r>
              <w:t>340</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181A0C6" w14:textId="080F366A" w:rsidR="00B17DC1" w:rsidRPr="00CC2F87" w:rsidRDefault="00B571E8" w:rsidP="006C457B">
            <w:pPr>
              <w:pStyle w:val="TableText"/>
              <w:spacing w:before="240" w:line="240" w:lineRule="auto"/>
            </w:pPr>
            <w:r>
              <w:t>543</w:t>
            </w:r>
          </w:p>
        </w:tc>
      </w:tr>
      <w:tr w:rsidR="00B17DC1" w:rsidRPr="00CC2F87" w14:paraId="17C7DF72"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D18B307" w14:textId="6785C5A6" w:rsidR="00B17DC1" w:rsidRPr="00A42003" w:rsidRDefault="00B17DC1" w:rsidP="006C457B">
            <w:pPr>
              <w:pStyle w:val="TableText"/>
              <w:spacing w:line="240" w:lineRule="auto"/>
              <w:rPr>
                <w:vertAlign w:val="subscript"/>
              </w:rPr>
            </w:pPr>
            <w:r w:rsidRPr="00A42003">
              <w:t>E</w:t>
            </w:r>
            <w:r w:rsidR="005A5286">
              <w:t>I</w:t>
            </w:r>
            <w:r w:rsidRPr="00A42003">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798FBC5" w14:textId="33CB3F69"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2FF8171" w14:textId="0239DA21" w:rsidR="00B17DC1" w:rsidRPr="00CC2F87" w:rsidRDefault="00B17DC1" w:rsidP="006C457B">
            <w:pPr>
              <w:pStyle w:val="TableText"/>
            </w:pPr>
            <w:r w:rsidRPr="00AD13B0">
              <w:t>0</w:t>
            </w:r>
            <w:r w:rsidRPr="00CC2F87">
              <w:t>.</w:t>
            </w:r>
            <w:r w:rsidR="00D069AE">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F15B3D3" w14:textId="45F52D56" w:rsidR="00B17DC1" w:rsidRPr="00CC2F87" w:rsidRDefault="00B17DC1" w:rsidP="006C457B">
            <w:pPr>
              <w:pStyle w:val="TableText"/>
            </w:pPr>
            <w:r w:rsidRPr="00F83AA9">
              <w:t>0</w:t>
            </w:r>
            <w:r w:rsidRPr="00CC2F87">
              <w:t>.</w:t>
            </w:r>
            <w:r w:rsidR="00D069AE">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A09571" w14:textId="059EEA31" w:rsidR="00B17DC1" w:rsidRPr="00CC2F87" w:rsidRDefault="00B17DC1" w:rsidP="006C457B">
            <w:pPr>
              <w:pStyle w:val="TableText"/>
              <w:spacing w:line="240" w:lineRule="auto"/>
            </w:pPr>
            <w:r>
              <w:t>0.</w:t>
            </w:r>
            <w:r w:rsidR="00D069AE">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192108D" w14:textId="2CBB93DB" w:rsidR="00B17DC1" w:rsidRPr="00CC2F87" w:rsidRDefault="00B17DC1" w:rsidP="006C457B">
            <w:pPr>
              <w:pStyle w:val="TableText"/>
              <w:spacing w:line="240" w:lineRule="auto"/>
            </w:pPr>
            <w:r>
              <w:t>0.</w:t>
            </w:r>
            <w:r w:rsidR="00F86785">
              <w:t>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91DED9" w14:textId="0AD4A04B" w:rsidR="00B17DC1" w:rsidRPr="00CC2F87" w:rsidRDefault="00B17DC1" w:rsidP="006C457B">
            <w:pPr>
              <w:pStyle w:val="TableText"/>
              <w:spacing w:line="240" w:lineRule="auto"/>
            </w:pPr>
            <w:r>
              <w:t>0.</w:t>
            </w:r>
            <w:r w:rsidR="00D069AE">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61ED46A" w14:textId="30EF6914" w:rsidR="00B17DC1" w:rsidRPr="00CC2F87" w:rsidRDefault="00B17DC1" w:rsidP="006C457B">
            <w:pPr>
              <w:pStyle w:val="TableText"/>
              <w:spacing w:line="240" w:lineRule="auto"/>
            </w:pPr>
            <w:r>
              <w:t>0.</w:t>
            </w:r>
            <w:r w:rsidR="00D069AE">
              <w:t>52</w:t>
            </w:r>
          </w:p>
        </w:tc>
      </w:tr>
      <w:tr w:rsidR="00B17DC1" w:rsidRPr="00CC2F87" w14:paraId="56DF9FEE"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69D3D27B" w14:textId="77777777" w:rsidR="00B17DC1" w:rsidRPr="00A42003" w:rsidRDefault="00B17DC1" w:rsidP="006C457B">
            <w:pPr>
              <w:pStyle w:val="TableText"/>
              <w:spacing w:line="240" w:lineRule="auto"/>
            </w:pPr>
            <w:r w:rsidRPr="00A42003">
              <w:t>dB</w:t>
            </w:r>
            <w:r w:rsidRPr="00A42003">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3EB01E" w14:textId="7F66015C" w:rsidR="00B17DC1" w:rsidRPr="00CC2F87" w:rsidRDefault="00B17DC1" w:rsidP="006C457B">
            <w:pPr>
              <w:pStyle w:val="TableText"/>
            </w:pPr>
            <w:r w:rsidRPr="00400730">
              <w:t>5</w:t>
            </w:r>
            <w:r w:rsidR="00B82108">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5F75D45" w14:textId="4984F1A6" w:rsidR="00B17DC1" w:rsidRPr="00CC2F87" w:rsidRDefault="00B17DC1" w:rsidP="006C457B">
            <w:pPr>
              <w:pStyle w:val="TableText"/>
            </w:pPr>
            <w:r w:rsidRPr="00AD13B0">
              <w:t>5</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C1E8F9"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13682E" w14:textId="41A5519C" w:rsidR="00B17DC1" w:rsidRPr="00CC2F87" w:rsidRDefault="00B17DC1" w:rsidP="006C457B">
            <w:pPr>
              <w:pStyle w:val="TableText"/>
              <w:spacing w:line="240" w:lineRule="auto"/>
            </w:pPr>
            <w:r>
              <w:t>4</w:t>
            </w:r>
            <w:r w:rsidR="00D069AE">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9090BE"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D8F4F"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E3F8BB6" w14:textId="77777777" w:rsidR="00B17DC1" w:rsidRPr="00CC2F87" w:rsidRDefault="00B17DC1" w:rsidP="006C457B">
            <w:pPr>
              <w:pStyle w:val="TableText"/>
              <w:spacing w:line="240" w:lineRule="auto"/>
            </w:pPr>
            <w:r>
              <w:t>67</w:t>
            </w:r>
          </w:p>
        </w:tc>
      </w:tr>
      <w:tr w:rsidR="00B17DC1" w:rsidRPr="00CC2F87" w14:paraId="27ADA045"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C074CFE" w14:textId="41D56A94"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F219CD1" w14:textId="3A7537B9" w:rsidR="00B17DC1" w:rsidRPr="00CC2F87" w:rsidRDefault="00B17DC1" w:rsidP="006C457B">
            <w:pPr>
              <w:pStyle w:val="TableText"/>
            </w:pPr>
            <w:r w:rsidRPr="00400730">
              <w:t>2</w:t>
            </w:r>
            <w:r w:rsidRPr="00CC2F87">
              <w:t>1</w:t>
            </w:r>
            <w:r w:rsidR="00D069AE">
              <w:t>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789D105" w14:textId="742D9777" w:rsidR="00B17DC1" w:rsidRPr="00CC2F87" w:rsidRDefault="00B17DC1" w:rsidP="006C457B">
            <w:pPr>
              <w:pStyle w:val="TableText"/>
            </w:pPr>
            <w:r w:rsidRPr="00AD13B0">
              <w:t>14</w:t>
            </w:r>
            <w:r w:rsidR="00D069AE">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D249784" w14:textId="0EE28A5B" w:rsidR="00B17DC1" w:rsidRPr="00CC2F87" w:rsidRDefault="00B17DC1" w:rsidP="006C457B">
            <w:pPr>
              <w:pStyle w:val="TableText"/>
            </w:pPr>
            <w:r w:rsidRPr="00F83AA9">
              <w:t>21</w:t>
            </w:r>
            <w:r w:rsidR="00D069A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D56F9A" w14:textId="2A16B81D" w:rsidR="00B17DC1" w:rsidRPr="00CC2F87" w:rsidRDefault="00B17DC1" w:rsidP="006C457B">
            <w:pPr>
              <w:pStyle w:val="TableText"/>
              <w:spacing w:line="240" w:lineRule="auto"/>
            </w:pPr>
            <w:r>
              <w:t>1</w:t>
            </w:r>
            <w:r w:rsidR="00B82108">
              <w:t>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27602D" w14:textId="1F644D60" w:rsidR="00B17DC1" w:rsidRPr="00CC2F87" w:rsidRDefault="00B17DC1" w:rsidP="006C457B">
            <w:pPr>
              <w:pStyle w:val="TableText"/>
              <w:spacing w:line="240" w:lineRule="auto"/>
            </w:pPr>
            <w:r>
              <w:t>6</w:t>
            </w:r>
            <w:r w:rsidR="00B82108">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3A19AA8" w14:textId="6B782C27" w:rsidR="00B17DC1" w:rsidRPr="00CC2F87" w:rsidRDefault="00B17DC1" w:rsidP="006C457B">
            <w:pPr>
              <w:pStyle w:val="TableText"/>
              <w:spacing w:line="240" w:lineRule="auto"/>
            </w:pPr>
            <w:r>
              <w:t>29</w:t>
            </w:r>
            <w:r w:rsidR="00D069AE">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9B6DF9E" w14:textId="4CDC0E77" w:rsidR="00B17DC1" w:rsidRPr="00CC2F87" w:rsidRDefault="00D069AE" w:rsidP="006C457B">
            <w:pPr>
              <w:pStyle w:val="TableText"/>
              <w:spacing w:line="240" w:lineRule="auto"/>
            </w:pPr>
            <w:r>
              <w:t>510</w:t>
            </w:r>
          </w:p>
        </w:tc>
      </w:tr>
      <w:tr w:rsidR="00B17DC1" w:rsidRPr="00CC2F87" w14:paraId="79BAE03A"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4AEA31CF" w14:textId="0043CAC7" w:rsidR="00B17DC1" w:rsidRPr="00A42003" w:rsidRDefault="00B17DC1" w:rsidP="006C457B">
            <w:pPr>
              <w:pStyle w:val="TableText"/>
              <w:spacing w:line="240" w:lineRule="auto"/>
            </w:pPr>
            <w:r w:rsidRPr="00A42003">
              <w:t>E</w:t>
            </w:r>
            <w:r w:rsidR="00A42003">
              <w:t>D</w:t>
            </w:r>
            <w:r w:rsidR="00B63943" w:rsidRPr="00A42003">
              <w:rPr>
                <w:vertAlign w:val="subscript"/>
              </w:rPr>
              <w:t>+6</w:t>
            </w:r>
            <w:r w:rsidRPr="00A42003">
              <w:rPr>
                <w:vertAlign w:val="subscript"/>
              </w:rPr>
              <w:t>5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585BBA0" w14:textId="62749D06" w:rsidR="00B17DC1" w:rsidRPr="00CC2F87" w:rsidRDefault="00B17DC1" w:rsidP="006C457B">
            <w:pPr>
              <w:pStyle w:val="TableText"/>
            </w:pPr>
            <w:r w:rsidRPr="00400730">
              <w:t>13</w:t>
            </w:r>
            <w:r w:rsidR="007E5700">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7BB268" w14:textId="00C0A6D8" w:rsidR="00B17DC1" w:rsidRPr="00CC2F87" w:rsidRDefault="00B17DC1" w:rsidP="006C457B">
            <w:pPr>
              <w:pStyle w:val="TableText"/>
            </w:pPr>
            <w:r w:rsidRPr="00AD13B0">
              <w:t>7</w:t>
            </w:r>
            <w:r w:rsidR="00B82108">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2780BFD" w14:textId="062666E6" w:rsidR="00B17DC1" w:rsidRPr="00CC2F87" w:rsidRDefault="00B17DC1" w:rsidP="006C457B">
            <w:pPr>
              <w:pStyle w:val="TableText"/>
            </w:pPr>
            <w:r w:rsidRPr="00F83AA9">
              <w:t>17</w:t>
            </w:r>
            <w:r w:rsidR="007E5700">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27091F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9CC59D" w14:textId="45A75B51" w:rsidR="00B17DC1" w:rsidRPr="00CC2F87" w:rsidRDefault="00B17DC1" w:rsidP="006C457B">
            <w:pPr>
              <w:pStyle w:val="TableText"/>
              <w:spacing w:line="240" w:lineRule="auto"/>
            </w:pPr>
            <w:r>
              <w:t>2</w:t>
            </w:r>
            <w:r w:rsidR="007E5700">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055EECD" w14:textId="57A002A4" w:rsidR="00B17DC1" w:rsidRPr="00CC2F87" w:rsidRDefault="00B17DC1" w:rsidP="006C457B">
            <w:pPr>
              <w:pStyle w:val="TableText"/>
              <w:spacing w:line="240" w:lineRule="auto"/>
            </w:pPr>
            <w:r>
              <w:t>1</w:t>
            </w:r>
            <w:r w:rsidR="00B82108">
              <w:t>7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BB7155A" w14:textId="6B29C984" w:rsidR="00B17DC1" w:rsidRPr="00CC2F87" w:rsidRDefault="00B17DC1" w:rsidP="006C457B">
            <w:pPr>
              <w:pStyle w:val="TableText"/>
              <w:spacing w:line="240" w:lineRule="auto"/>
            </w:pPr>
            <w:r>
              <w:t>3</w:t>
            </w:r>
            <w:r w:rsidR="007E5700">
              <w:t>52</w:t>
            </w:r>
          </w:p>
        </w:tc>
      </w:tr>
      <w:tr w:rsidR="00B17DC1" w:rsidRPr="00CC2F87" w14:paraId="15563989"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1391CAA" w14:textId="3FBF0D5D" w:rsidR="00B17DC1" w:rsidRPr="00A42003" w:rsidRDefault="00B17DC1" w:rsidP="006C457B">
            <w:pPr>
              <w:pStyle w:val="TableText"/>
              <w:spacing w:line="240" w:lineRule="auto"/>
            </w:pPr>
            <w:r w:rsidRPr="00A42003">
              <w:lastRenderedPageBreak/>
              <w:t>E</w:t>
            </w:r>
            <w:r w:rsidR="00A42003">
              <w:t>D</w:t>
            </w:r>
            <w:r w:rsidR="00B63943" w:rsidRPr="00A42003">
              <w:rPr>
                <w:vertAlign w:val="subscript"/>
              </w:rPr>
              <w:t>+7</w:t>
            </w:r>
            <w:r w:rsidRPr="00A42003">
              <w:rPr>
                <w:vertAlign w:val="subscript"/>
              </w:rPr>
              <w:t>0dB</w:t>
            </w:r>
            <w:r w:rsidR="008F0DA7" w:rsidRPr="00A42003">
              <w:t xml:space="preserve"> </w:t>
            </w:r>
            <w:r w:rsidRPr="00A42003">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70D6885" w14:textId="45A06325" w:rsidR="00B17DC1" w:rsidRPr="00CC2F87" w:rsidRDefault="00B17DC1" w:rsidP="006C457B">
            <w:pPr>
              <w:pStyle w:val="TableText"/>
            </w:pPr>
            <w:r w:rsidRPr="00400730">
              <w:t>5</w:t>
            </w:r>
            <w:r w:rsidR="007E5700">
              <w:t>2</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386F8A16" w14:textId="1ACC3EB9" w:rsidR="00B17DC1" w:rsidRPr="00CC2F87" w:rsidRDefault="007E5700"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114AAE" w14:textId="77777777" w:rsidR="00B17DC1" w:rsidRPr="00CC2F87" w:rsidRDefault="00B17DC1" w:rsidP="006C457B">
            <w:pPr>
              <w:pStyle w:val="TableText"/>
            </w:pPr>
            <w:r w:rsidRPr="00F83AA9">
              <w:t>10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46AC322"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CCEB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684F28A" w14:textId="0F03D51F" w:rsidR="00B17DC1" w:rsidRPr="00CC2F87" w:rsidRDefault="00B17DC1" w:rsidP="006C457B">
            <w:pPr>
              <w:pStyle w:val="TableText"/>
              <w:spacing w:line="240" w:lineRule="auto"/>
            </w:pPr>
            <w:r>
              <w:t>6</w:t>
            </w:r>
            <w:r w:rsidR="007E5700">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45597E7C" w14:textId="0E4367ED" w:rsidR="00B17DC1" w:rsidRPr="00CC2F87" w:rsidRDefault="00B17DC1" w:rsidP="006C457B">
            <w:pPr>
              <w:pStyle w:val="TableText"/>
              <w:spacing w:line="240" w:lineRule="auto"/>
            </w:pPr>
            <w:r>
              <w:t>1</w:t>
            </w:r>
            <w:r w:rsidR="007E5700">
              <w:t>46</w:t>
            </w:r>
          </w:p>
        </w:tc>
      </w:tr>
      <w:tr w:rsidR="00B17DC1" w:rsidRPr="00CC2F87" w14:paraId="72DF34BB"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7E9F21F" w14:textId="3805A02E"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4FA4F53" w14:textId="2BEE0D69" w:rsidR="00B17DC1" w:rsidRPr="00CC2F87" w:rsidRDefault="00B17DC1" w:rsidP="006C457B">
            <w:pPr>
              <w:pStyle w:val="TableText"/>
            </w:pPr>
            <w:r w:rsidRPr="00400730">
              <w:t>4</w:t>
            </w:r>
            <w:r w:rsidR="00A801BE">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1C2089B" w14:textId="21008492" w:rsidR="00B17DC1" w:rsidRPr="00CC2F87" w:rsidRDefault="00B17DC1" w:rsidP="006C457B">
            <w:pPr>
              <w:pStyle w:val="TableText"/>
            </w:pPr>
            <w:r w:rsidRPr="00AD13B0">
              <w:t>4</w:t>
            </w:r>
            <w:r w:rsidR="00A801BE">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BD0F9E7"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B0FD35C" w14:textId="77777777" w:rsidR="00B17DC1" w:rsidRPr="00CC2F87" w:rsidRDefault="00B17DC1" w:rsidP="006C457B">
            <w:pPr>
              <w:pStyle w:val="TableText"/>
              <w:spacing w:line="240" w:lineRule="auto"/>
            </w:pPr>
            <w:r>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92C2BFD" w14:textId="5FC33EC7" w:rsidR="00B17DC1" w:rsidRPr="00CC2F87" w:rsidRDefault="00B17DC1" w:rsidP="006C457B">
            <w:pPr>
              <w:pStyle w:val="TableText"/>
              <w:spacing w:line="240" w:lineRule="auto"/>
            </w:pPr>
            <w:r>
              <w:t>1</w:t>
            </w:r>
            <w:r w:rsidR="00A801BE">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EA07243" w14:textId="77777777" w:rsidR="00B17DC1" w:rsidRPr="00CC2F87" w:rsidRDefault="00B17DC1" w:rsidP="006C457B">
            <w:pPr>
              <w:pStyle w:val="TableText"/>
              <w:spacing w:line="240" w:lineRule="auto"/>
            </w:pPr>
            <w:r>
              <w:t>74</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C4C36CD" w14:textId="77777777" w:rsidR="00B17DC1" w:rsidRPr="00CC2F87" w:rsidRDefault="00B17DC1" w:rsidP="006C457B">
            <w:pPr>
              <w:pStyle w:val="TableText"/>
              <w:spacing w:line="240" w:lineRule="auto"/>
            </w:pPr>
            <w:r>
              <w:t>100</w:t>
            </w:r>
          </w:p>
        </w:tc>
      </w:tr>
      <w:tr w:rsidR="00B17DC1" w:rsidRPr="00CC2F87" w14:paraId="7307D8B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7F6D71A" w14:textId="627CDF5C" w:rsidR="00B17DC1" w:rsidRPr="00A42003" w:rsidRDefault="00B17DC1" w:rsidP="006C457B">
            <w:pPr>
              <w:pStyle w:val="TableText"/>
              <w:spacing w:line="240" w:lineRule="auto"/>
            </w:pPr>
            <w:r w:rsidRPr="00A42003">
              <w:t>E</w:t>
            </w:r>
            <w:r w:rsidR="00A42003">
              <w:t>R</w:t>
            </w:r>
            <w:r w:rsidR="00B63943" w:rsidRPr="00A42003">
              <w:rPr>
                <w:vertAlign w:val="subscript"/>
              </w:rPr>
              <w:t>+6</w:t>
            </w:r>
            <w:r w:rsidRPr="00A42003">
              <w:rPr>
                <w:vertAlign w:val="subscript"/>
              </w:rPr>
              <w:t>5dB</w:t>
            </w:r>
            <w:r w:rsidR="008F0DA7" w:rsidRPr="00A42003">
              <w:t xml:space="preserve"> </w:t>
            </w:r>
            <w:r w:rsidRPr="00A42003">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3A6F34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6D10912" w14:textId="57D52DDA" w:rsidR="00B17DC1" w:rsidRPr="00CC2F87" w:rsidRDefault="00B17DC1" w:rsidP="006C457B">
            <w:pPr>
              <w:pStyle w:val="TableText"/>
            </w:pPr>
            <w:r w:rsidRPr="00AD13B0">
              <w:t>2</w:t>
            </w:r>
            <w:r w:rsidR="00B82108">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C55DC8A"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4FA94A3"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C2530BD"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9CBC8B5"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59DF9FF1" w14:textId="63FF9893" w:rsidR="00B17DC1" w:rsidRPr="00CC2F87" w:rsidRDefault="00964765" w:rsidP="006C457B">
            <w:pPr>
              <w:pStyle w:val="TableText"/>
              <w:spacing w:line="240" w:lineRule="auto"/>
            </w:pPr>
            <w:r>
              <w:t>79</w:t>
            </w:r>
          </w:p>
        </w:tc>
      </w:tr>
      <w:tr w:rsidR="00B17DC1" w:rsidRPr="00CC2F87" w14:paraId="06ABA0B7"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0F128BA0" w14:textId="4FB51237" w:rsidR="00B17DC1" w:rsidRPr="00A42003" w:rsidRDefault="00B17DC1" w:rsidP="006C457B">
            <w:pPr>
              <w:pStyle w:val="TableText"/>
              <w:spacing w:after="240" w:line="240" w:lineRule="auto"/>
              <w:rPr>
                <w:vertAlign w:val="subscript"/>
              </w:rPr>
            </w:pPr>
            <w:r w:rsidRPr="00A42003">
              <w:t>E</w:t>
            </w:r>
            <w:r w:rsidR="00A42003">
              <w:t>R</w:t>
            </w:r>
            <w:r w:rsidR="00B63943" w:rsidRPr="00A42003">
              <w:rPr>
                <w:vertAlign w:val="subscript"/>
              </w:rPr>
              <w:t>+7</w:t>
            </w:r>
            <w:r w:rsidRPr="00A42003">
              <w:rPr>
                <w:vertAlign w:val="subscript"/>
              </w:rPr>
              <w:t>0dB</w:t>
            </w:r>
            <w:r w:rsidR="008F0DA7" w:rsidRPr="00A42003">
              <w:t xml:space="preserve"> </w:t>
            </w:r>
            <w:r w:rsidRPr="00A42003">
              <w:t>(%)</w:t>
            </w:r>
          </w:p>
        </w:tc>
        <w:tc>
          <w:tcPr>
            <w:tcW w:w="1134" w:type="dxa"/>
            <w:tcBorders>
              <w:top w:val="single" w:sz="4" w:space="0" w:color="FFFFFF" w:themeColor="background1"/>
              <w:left w:val="single" w:sz="4" w:space="0" w:color="FFFFFF"/>
              <w:right w:val="single" w:sz="4" w:space="0" w:color="FFFFFF"/>
            </w:tcBorders>
          </w:tcPr>
          <w:p w14:paraId="55833F2F" w14:textId="1656E444" w:rsidR="00B17DC1" w:rsidRPr="00CC2F87" w:rsidRDefault="00B17DC1" w:rsidP="006C457B">
            <w:pPr>
              <w:pStyle w:val="TableText"/>
            </w:pPr>
            <w:r w:rsidRPr="00400730">
              <w:t>1</w:t>
            </w:r>
            <w:r w:rsidR="000A4BF0">
              <w:t>1</w:t>
            </w:r>
          </w:p>
        </w:tc>
        <w:tc>
          <w:tcPr>
            <w:tcW w:w="1276" w:type="dxa"/>
            <w:tcBorders>
              <w:top w:val="single" w:sz="4" w:space="0" w:color="FFFFFF" w:themeColor="background1"/>
              <w:left w:val="single" w:sz="4" w:space="0" w:color="FFFFFF"/>
              <w:right w:val="single" w:sz="4" w:space="0" w:color="FFFFFF"/>
            </w:tcBorders>
          </w:tcPr>
          <w:p w14:paraId="271BC18C"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EDCD8A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29711CE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736E51EF"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6A4A285F"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39FBA9BE" w14:textId="7B78543F" w:rsidR="00B17DC1" w:rsidRPr="00CC2F87" w:rsidRDefault="00B17DC1" w:rsidP="006C457B">
            <w:pPr>
              <w:pStyle w:val="TableText"/>
              <w:spacing w:line="240" w:lineRule="auto"/>
            </w:pPr>
            <w:r>
              <w:t>3</w:t>
            </w:r>
            <w:r w:rsidR="001740AD">
              <w:t>6</w:t>
            </w:r>
          </w:p>
        </w:tc>
      </w:tr>
    </w:tbl>
    <w:p w14:paraId="014132EC" w14:textId="779CF32A" w:rsidR="00B17DC1" w:rsidRPr="00CC2F87" w:rsidRDefault="00B17DC1" w:rsidP="00B17DC1">
      <w:pPr>
        <w:pStyle w:val="TableCaption"/>
      </w:pPr>
      <w:r>
        <w:br/>
      </w:r>
      <w:bookmarkStart w:id="113" w:name="_Ref33960922"/>
      <w:bookmarkStart w:id="114" w:name="_Toc37690041"/>
      <w:r>
        <w:t xml:space="preserve">Table </w:t>
      </w:r>
      <w:r>
        <w:fldChar w:fldCharType="begin"/>
      </w:r>
      <w:r>
        <w:instrText xml:space="preserve"> SEQ Table \* ARABIC </w:instrText>
      </w:r>
      <w:r>
        <w:fldChar w:fldCharType="separate"/>
      </w:r>
      <w:r w:rsidR="00205E1B">
        <w:rPr>
          <w:noProof/>
        </w:rPr>
        <w:t>8</w:t>
      </w:r>
      <w:r>
        <w:fldChar w:fldCharType="end"/>
      </w:r>
      <w:bookmarkEnd w:id="113"/>
      <w:r>
        <w:t xml:space="preserve">. </w:t>
      </w:r>
      <w:r w:rsidR="002F047B">
        <w:t>Descriptive s</w:t>
      </w:r>
      <w:commentRangeStart w:id="115"/>
      <w:r w:rsidRPr="007159C8">
        <w:t xml:space="preserve">tatistics </w:t>
      </w:r>
      <w:commentRangeEnd w:id="115"/>
      <w:r>
        <w:rPr>
          <w:rStyle w:val="CommentReference"/>
          <w:iCs w:val="0"/>
          <w:color w:val="auto"/>
        </w:rPr>
        <w:commentReference w:id="115"/>
      </w:r>
      <w:r w:rsidRPr="007159C8">
        <w:t xml:space="preserve">of exposure to traffic noise on the first walks of public transport itineraries to workplaces </w:t>
      </w:r>
      <w:r>
        <w:t>(</w:t>
      </w:r>
      <w:r w:rsidRPr="007159C8">
        <w:t>direc</w:t>
      </w:r>
      <w:r>
        <w:t xml:space="preserve">t walks </w:t>
      </w:r>
      <w:r w:rsidRPr="007159C8">
        <w:t>to nearby workplaces</w:t>
      </w:r>
      <w:r>
        <w:t xml:space="preserve"> are filtered out, n=</w:t>
      </w:r>
      <w:r w:rsidR="004E3E85" w:rsidRPr="004E3E85">
        <w:t>17891</w:t>
      </w:r>
      <w:r w:rsidRPr="007159C8">
        <w:t>).</w:t>
      </w:r>
      <w:bookmarkEnd w:id="114"/>
      <w: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134"/>
        <w:gridCol w:w="1276"/>
        <w:gridCol w:w="1134"/>
        <w:gridCol w:w="1134"/>
        <w:gridCol w:w="1134"/>
        <w:gridCol w:w="1134"/>
        <w:gridCol w:w="838"/>
      </w:tblGrid>
      <w:tr w:rsidR="00B17DC1" w:rsidRPr="00CC2F87" w14:paraId="7D3CE436" w14:textId="77777777" w:rsidTr="006C457B">
        <w:trPr>
          <w:trHeight w:val="561"/>
        </w:trPr>
        <w:tc>
          <w:tcPr>
            <w:tcW w:w="1838" w:type="dxa"/>
            <w:tcBorders>
              <w:left w:val="single" w:sz="4" w:space="0" w:color="FFFFFF"/>
              <w:right w:val="single" w:sz="4" w:space="0" w:color="FFFFFF"/>
            </w:tcBorders>
          </w:tcPr>
          <w:p w14:paraId="3D4B422E" w14:textId="77777777" w:rsidR="00B17DC1" w:rsidRPr="00CC2F87" w:rsidRDefault="00B17DC1" w:rsidP="006C457B">
            <w:pPr>
              <w:pStyle w:val="TableText"/>
              <w:spacing w:before="240" w:after="160"/>
            </w:pPr>
            <w:r w:rsidRPr="00CC2F87">
              <w:t>Variable</w:t>
            </w:r>
          </w:p>
        </w:tc>
        <w:tc>
          <w:tcPr>
            <w:tcW w:w="1134" w:type="dxa"/>
            <w:tcBorders>
              <w:left w:val="single" w:sz="4" w:space="0" w:color="FFFFFF"/>
              <w:right w:val="single" w:sz="4" w:space="0" w:color="FFFFFF"/>
            </w:tcBorders>
          </w:tcPr>
          <w:p w14:paraId="0B36AC44" w14:textId="77777777" w:rsidR="00B17DC1" w:rsidRPr="00CC2F87" w:rsidRDefault="00B17DC1" w:rsidP="006C457B">
            <w:pPr>
              <w:pStyle w:val="TableText"/>
              <w:spacing w:before="240" w:after="160"/>
            </w:pPr>
            <w:r w:rsidRPr="00CC2F87">
              <w:t>Mean</w:t>
            </w:r>
          </w:p>
        </w:tc>
        <w:tc>
          <w:tcPr>
            <w:tcW w:w="1276" w:type="dxa"/>
            <w:tcBorders>
              <w:left w:val="single" w:sz="4" w:space="0" w:color="FFFFFF"/>
              <w:right w:val="single" w:sz="4" w:space="0" w:color="FFFFFF"/>
            </w:tcBorders>
          </w:tcPr>
          <w:p w14:paraId="4B7B6B91" w14:textId="77777777" w:rsidR="00B17DC1" w:rsidRPr="00CC2F87" w:rsidRDefault="00B17DC1" w:rsidP="006C457B">
            <w:pPr>
              <w:pStyle w:val="TableText"/>
              <w:spacing w:before="240" w:after="160"/>
            </w:pPr>
            <w:r w:rsidRPr="00CC2F87">
              <w:t>Median</w:t>
            </w:r>
          </w:p>
        </w:tc>
        <w:tc>
          <w:tcPr>
            <w:tcW w:w="1134" w:type="dxa"/>
            <w:tcBorders>
              <w:left w:val="single" w:sz="4" w:space="0" w:color="FFFFFF"/>
              <w:right w:val="single" w:sz="4" w:space="0" w:color="FFFFFF"/>
            </w:tcBorders>
          </w:tcPr>
          <w:p w14:paraId="58DA82B9" w14:textId="77777777" w:rsidR="00B17DC1" w:rsidRPr="00CC2F87" w:rsidRDefault="00B17DC1" w:rsidP="006C457B">
            <w:pPr>
              <w:pStyle w:val="TableText"/>
              <w:spacing w:before="240" w:after="160"/>
            </w:pPr>
            <w:r w:rsidRPr="00CC2F87">
              <w:t>SD</w:t>
            </w:r>
          </w:p>
        </w:tc>
        <w:tc>
          <w:tcPr>
            <w:tcW w:w="1134" w:type="dxa"/>
            <w:tcBorders>
              <w:left w:val="single" w:sz="4" w:space="0" w:color="FFFFFF"/>
              <w:right w:val="single" w:sz="4" w:space="0" w:color="FFFFFF"/>
            </w:tcBorders>
          </w:tcPr>
          <w:p w14:paraId="51D5E65F" w14:textId="77777777" w:rsidR="00B17DC1" w:rsidRPr="00CC2F87" w:rsidRDefault="00B17DC1" w:rsidP="006C457B">
            <w:pPr>
              <w:pStyle w:val="TableText"/>
              <w:spacing w:before="240" w:after="160"/>
            </w:pPr>
            <w:r w:rsidRPr="00CC2F87">
              <w:t>p</w:t>
            </w:r>
            <w:r>
              <w:t>10</w:t>
            </w:r>
          </w:p>
        </w:tc>
        <w:tc>
          <w:tcPr>
            <w:tcW w:w="1134" w:type="dxa"/>
            <w:tcBorders>
              <w:left w:val="single" w:sz="4" w:space="0" w:color="FFFFFF"/>
              <w:right w:val="single" w:sz="4" w:space="0" w:color="FFFFFF"/>
            </w:tcBorders>
          </w:tcPr>
          <w:p w14:paraId="15F3AB52" w14:textId="77777777" w:rsidR="00B17DC1" w:rsidRPr="00CC2F87" w:rsidRDefault="00B17DC1" w:rsidP="006C457B">
            <w:pPr>
              <w:pStyle w:val="TableText"/>
              <w:spacing w:before="240" w:after="160"/>
            </w:pPr>
            <w:r>
              <w:t>p25</w:t>
            </w:r>
          </w:p>
        </w:tc>
        <w:tc>
          <w:tcPr>
            <w:tcW w:w="1134" w:type="dxa"/>
            <w:tcBorders>
              <w:left w:val="single" w:sz="4" w:space="0" w:color="FFFFFF"/>
              <w:right w:val="single" w:sz="4" w:space="0" w:color="FFFFFF"/>
            </w:tcBorders>
          </w:tcPr>
          <w:p w14:paraId="40003657" w14:textId="77777777" w:rsidR="00B17DC1" w:rsidRPr="00CC2F87" w:rsidRDefault="00B17DC1" w:rsidP="006C457B">
            <w:pPr>
              <w:pStyle w:val="TableText"/>
              <w:spacing w:before="240" w:after="160"/>
            </w:pPr>
            <w:r>
              <w:t>p75</w:t>
            </w:r>
          </w:p>
        </w:tc>
        <w:tc>
          <w:tcPr>
            <w:tcW w:w="838" w:type="dxa"/>
            <w:tcBorders>
              <w:left w:val="single" w:sz="4" w:space="0" w:color="FFFFFF"/>
              <w:right w:val="single" w:sz="4" w:space="0" w:color="FFFFFF"/>
            </w:tcBorders>
          </w:tcPr>
          <w:p w14:paraId="6331815E" w14:textId="77777777" w:rsidR="00B17DC1" w:rsidRPr="00CC2F87" w:rsidRDefault="00B17DC1" w:rsidP="006C457B">
            <w:pPr>
              <w:pStyle w:val="TableText"/>
              <w:spacing w:before="240" w:after="160"/>
            </w:pPr>
            <w:r w:rsidRPr="00CC2F87">
              <w:t>p9</w:t>
            </w:r>
            <w:r>
              <w:t>0</w:t>
            </w:r>
          </w:p>
        </w:tc>
      </w:tr>
      <w:tr w:rsidR="00B17DC1" w:rsidRPr="00CC2F87" w14:paraId="4D19C567" w14:textId="77777777" w:rsidTr="006C457B">
        <w:trPr>
          <w:trHeight w:val="466"/>
        </w:trPr>
        <w:tc>
          <w:tcPr>
            <w:tcW w:w="1838" w:type="dxa"/>
            <w:tcBorders>
              <w:top w:val="single" w:sz="4" w:space="0" w:color="FFFFFF"/>
              <w:left w:val="single" w:sz="4" w:space="0" w:color="FFFFFF"/>
              <w:bottom w:val="single" w:sz="4" w:space="0" w:color="FFFFFF" w:themeColor="background1"/>
              <w:right w:val="single" w:sz="4" w:space="0" w:color="FFFFFF"/>
            </w:tcBorders>
          </w:tcPr>
          <w:p w14:paraId="240BEF7E" w14:textId="19E978F0" w:rsidR="00B17DC1" w:rsidRPr="002C4550" w:rsidRDefault="00B17DC1" w:rsidP="006C457B">
            <w:pPr>
              <w:pStyle w:val="TableText"/>
              <w:spacing w:before="240" w:line="240" w:lineRule="auto"/>
              <w:rPr>
                <w:vertAlign w:val="subscript"/>
              </w:rPr>
            </w:pPr>
            <w:r w:rsidRPr="002C4550">
              <w:t>E</w:t>
            </w:r>
            <w:r w:rsidR="005A5286">
              <w:t>I</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8EF829F" w14:textId="4F3A9468" w:rsidR="00B17DC1" w:rsidRPr="00CC2F87" w:rsidRDefault="00C74411" w:rsidP="006C457B">
            <w:pPr>
              <w:pStyle w:val="TableText"/>
              <w:spacing w:before="240"/>
            </w:pPr>
            <w:r>
              <w:t>24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17730367" w14:textId="6FB39562" w:rsidR="00B17DC1" w:rsidRPr="00CC2F87" w:rsidRDefault="00C74411" w:rsidP="006C457B">
            <w:pPr>
              <w:pStyle w:val="TableText"/>
              <w:spacing w:before="240"/>
            </w:pPr>
            <w:r>
              <w:t>18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640CA" w14:textId="1B31D909" w:rsidR="00B17DC1" w:rsidRPr="00CC2F87" w:rsidRDefault="00C74411" w:rsidP="006C457B">
            <w:pPr>
              <w:pStyle w:val="TableText"/>
              <w:spacing w:before="240" w:line="240" w:lineRule="auto"/>
            </w:pPr>
            <w:r>
              <w:t>21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004BF7" w14:textId="6AA97F39" w:rsidR="00B17DC1" w:rsidRPr="00CC2F87" w:rsidRDefault="00C74411" w:rsidP="006C457B">
            <w:pPr>
              <w:pStyle w:val="TableText"/>
              <w:spacing w:before="240" w:line="240" w:lineRule="auto"/>
            </w:pPr>
            <w:r>
              <w:t>4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06F209D" w14:textId="324D34CD" w:rsidR="00B17DC1" w:rsidRPr="00CC2F87" w:rsidRDefault="00C74411" w:rsidP="006C457B">
            <w:pPr>
              <w:pStyle w:val="TableText"/>
              <w:spacing w:before="240" w:line="240" w:lineRule="auto"/>
            </w:pPr>
            <w:r>
              <w:t>9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24317BA" w14:textId="2F202037" w:rsidR="00B17DC1" w:rsidRPr="00CC2F87" w:rsidRDefault="00C74411" w:rsidP="006C457B">
            <w:pPr>
              <w:pStyle w:val="TableText"/>
              <w:spacing w:before="240" w:line="240" w:lineRule="auto"/>
            </w:pPr>
            <w:r>
              <w:t>329</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2F21B9A" w14:textId="0A677845" w:rsidR="00B17DC1" w:rsidRPr="00CC2F87" w:rsidRDefault="00C74411" w:rsidP="006C457B">
            <w:pPr>
              <w:pStyle w:val="TableText"/>
              <w:spacing w:before="240" w:line="240" w:lineRule="auto"/>
            </w:pPr>
            <w:r>
              <w:t>518</w:t>
            </w:r>
          </w:p>
        </w:tc>
      </w:tr>
      <w:tr w:rsidR="00B17DC1" w:rsidRPr="00CC2F87" w14:paraId="52CA018C"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70B6CDF7" w14:textId="2CD16030" w:rsidR="00B17DC1" w:rsidRPr="002C4550" w:rsidRDefault="00B17DC1" w:rsidP="006C457B">
            <w:pPr>
              <w:pStyle w:val="TableText"/>
              <w:spacing w:line="240" w:lineRule="auto"/>
              <w:rPr>
                <w:vertAlign w:val="subscript"/>
              </w:rPr>
            </w:pPr>
            <w:r w:rsidRPr="002C4550">
              <w:t>E</w:t>
            </w:r>
            <w:r w:rsidR="005A5286">
              <w:t>I</w:t>
            </w:r>
            <w:r w:rsidRPr="002C4550">
              <w:rPr>
                <w:vertAlign w:val="subscript"/>
              </w:rPr>
              <w:t>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087CDC" w14:textId="0DD15C36" w:rsidR="00B17DC1" w:rsidRPr="00CC2F87" w:rsidRDefault="00B17DC1" w:rsidP="006C457B">
            <w:pPr>
              <w:pStyle w:val="TableText"/>
            </w:pPr>
            <w:r w:rsidRPr="00400730">
              <w:t>0</w:t>
            </w:r>
            <w:r w:rsidRPr="00CC2F87">
              <w:t>.</w:t>
            </w:r>
            <w:r w:rsidRPr="00400730">
              <w:t>3</w:t>
            </w:r>
            <w:r w:rsidR="00DF7EB2">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0AACEC6" w14:textId="260C7DFD" w:rsidR="00B17DC1" w:rsidRPr="00CC2F87" w:rsidRDefault="00B17DC1" w:rsidP="006C457B">
            <w:pPr>
              <w:pStyle w:val="TableText"/>
            </w:pPr>
            <w:r w:rsidRPr="00AD13B0">
              <w:t>0</w:t>
            </w:r>
            <w:r w:rsidRPr="00CC2F87">
              <w:t>.</w:t>
            </w:r>
            <w:r w:rsidR="00F86785">
              <w:t>2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3CB6D60" w14:textId="1EBB0BF6" w:rsidR="00B17DC1" w:rsidRPr="00CC2F87" w:rsidRDefault="00B17DC1" w:rsidP="006C457B">
            <w:pPr>
              <w:pStyle w:val="TableText"/>
            </w:pPr>
            <w:r w:rsidRPr="00F83AA9">
              <w:t>0</w:t>
            </w:r>
            <w:r w:rsidRPr="00CC2F87">
              <w:t>.</w:t>
            </w:r>
            <w:r w:rsidR="00F86785">
              <w:t>1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E2FE7D8" w14:textId="306BA776" w:rsidR="00B17DC1" w:rsidRPr="00CC2F87" w:rsidRDefault="00B17DC1" w:rsidP="006C457B">
            <w:pPr>
              <w:pStyle w:val="TableText"/>
              <w:spacing w:line="240" w:lineRule="auto"/>
            </w:pPr>
            <w:r>
              <w:t>0.</w:t>
            </w:r>
            <w:r w:rsidR="00F86785">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EDE3FDB" w14:textId="77777777" w:rsidR="00B17DC1" w:rsidRPr="00CC2F87" w:rsidRDefault="00B17DC1" w:rsidP="006C457B">
            <w:pPr>
              <w:pStyle w:val="TableText"/>
              <w:spacing w:line="240" w:lineRule="auto"/>
            </w:pPr>
            <w:r>
              <w:t>0.1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F448E18" w14:textId="0A1132C5" w:rsidR="00B17DC1" w:rsidRPr="00CC2F87" w:rsidRDefault="00B17DC1" w:rsidP="006C457B">
            <w:pPr>
              <w:pStyle w:val="TableText"/>
              <w:spacing w:line="240" w:lineRule="auto"/>
            </w:pPr>
            <w:r>
              <w:t>0.</w:t>
            </w:r>
            <w:r w:rsidR="007571A0">
              <w:t>41</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340C313F" w14:textId="315FA9B1" w:rsidR="00B17DC1" w:rsidRPr="00CC2F87" w:rsidRDefault="00B17DC1" w:rsidP="006C457B">
            <w:pPr>
              <w:pStyle w:val="TableText"/>
              <w:spacing w:line="240" w:lineRule="auto"/>
            </w:pPr>
            <w:r>
              <w:t>0.</w:t>
            </w:r>
            <w:r w:rsidR="007571A0">
              <w:t>52</w:t>
            </w:r>
          </w:p>
        </w:tc>
      </w:tr>
      <w:tr w:rsidR="00B17DC1" w:rsidRPr="00CC2F87" w14:paraId="5D3BEDC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2AAA3286" w14:textId="77777777" w:rsidR="00B17DC1" w:rsidRPr="002C4550" w:rsidRDefault="00B17DC1" w:rsidP="006C457B">
            <w:pPr>
              <w:pStyle w:val="TableText"/>
              <w:spacing w:line="240" w:lineRule="auto"/>
            </w:pPr>
            <w:r w:rsidRPr="002C4550">
              <w:t>dB</w:t>
            </w:r>
            <w:r w:rsidRPr="002C4550">
              <w:rPr>
                <w:vertAlign w:val="subscript"/>
              </w:rPr>
              <w:t>mean</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611046" w14:textId="77777777" w:rsidR="00B17DC1" w:rsidRPr="00CC2F87" w:rsidRDefault="00B17DC1" w:rsidP="006C457B">
            <w:pPr>
              <w:pStyle w:val="TableText"/>
            </w:pPr>
            <w:r w:rsidRPr="00400730">
              <w:t>5</w:t>
            </w:r>
            <w: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4CBA4637" w14:textId="51610552" w:rsidR="00B17DC1" w:rsidRPr="00CC2F87" w:rsidRDefault="00B17DC1" w:rsidP="006C457B">
            <w:pPr>
              <w:pStyle w:val="TableText"/>
            </w:pPr>
            <w:r w:rsidRPr="00AD13B0">
              <w:t>5</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1247E54" w14:textId="77777777" w:rsidR="00B17DC1" w:rsidRPr="00CC2F87" w:rsidRDefault="00B17DC1" w:rsidP="006C457B">
            <w:pPr>
              <w:pStyle w:val="TableText"/>
            </w:pPr>
            <w:r w:rsidRPr="00F83AA9">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0F27E6" w14:textId="38178222" w:rsidR="00B17DC1" w:rsidRPr="00CC2F87" w:rsidRDefault="00B17DC1" w:rsidP="006C457B">
            <w:pPr>
              <w:pStyle w:val="TableText"/>
              <w:spacing w:line="240" w:lineRule="auto"/>
            </w:pPr>
            <w:r>
              <w:t>4</w:t>
            </w:r>
            <w:r w:rsidR="00990E47">
              <w:t>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07A4BB1" w14:textId="77777777" w:rsidR="00B17DC1" w:rsidRPr="00CC2F87" w:rsidRDefault="00B17DC1" w:rsidP="006C457B">
            <w:pPr>
              <w:pStyle w:val="TableText"/>
              <w:spacing w:line="240" w:lineRule="auto"/>
            </w:pPr>
            <w:r>
              <w:t>5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B6946C" w14:textId="77777777" w:rsidR="00B17DC1" w:rsidRPr="00CC2F87" w:rsidRDefault="00B17DC1" w:rsidP="006C457B">
            <w:pPr>
              <w:pStyle w:val="TableText"/>
              <w:spacing w:line="240" w:lineRule="auto"/>
            </w:pPr>
            <w:r>
              <w:t>6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1D68EC3F" w14:textId="77777777" w:rsidR="00B17DC1" w:rsidRPr="00CC2F87" w:rsidRDefault="00B17DC1" w:rsidP="006C457B">
            <w:pPr>
              <w:pStyle w:val="TableText"/>
              <w:spacing w:line="240" w:lineRule="auto"/>
            </w:pPr>
            <w:r>
              <w:t>67</w:t>
            </w:r>
          </w:p>
        </w:tc>
      </w:tr>
      <w:tr w:rsidR="00B17DC1" w:rsidRPr="00CC2F87" w14:paraId="7301132F"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5F1DAA4E" w14:textId="43F752D9" w:rsidR="00B17DC1" w:rsidRPr="002C4550" w:rsidRDefault="00B17DC1" w:rsidP="006C457B">
            <w:pPr>
              <w:pStyle w:val="TableText"/>
              <w:spacing w:line="240" w:lineRule="auto"/>
            </w:pPr>
            <w:r w:rsidRPr="002C4550">
              <w:t>E</w:t>
            </w:r>
            <w:r w:rsidR="002C4550" w:rsidRPr="002C4550">
              <w:t>D</w:t>
            </w:r>
            <w:r w:rsidR="000C3E11">
              <w:rPr>
                <w:vertAlign w:val="subscript"/>
              </w:rPr>
              <w:t>+6</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01B6953" w14:textId="74AF5171" w:rsidR="00B17DC1" w:rsidRPr="00CC2F87" w:rsidRDefault="00B17DC1" w:rsidP="006C457B">
            <w:pPr>
              <w:pStyle w:val="TableText"/>
            </w:pPr>
            <w:r w:rsidRPr="00400730">
              <w:t>2</w:t>
            </w:r>
            <w:r>
              <w:t>0</w:t>
            </w:r>
            <w:r w:rsidR="009423C7">
              <w:t>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6A459B7" w14:textId="5E3245FB" w:rsidR="00B17DC1" w:rsidRPr="00CC2F87" w:rsidRDefault="00B17DC1" w:rsidP="006C457B">
            <w:pPr>
              <w:pStyle w:val="TableText"/>
            </w:pPr>
            <w:r w:rsidRPr="00AD13B0">
              <w:t>1</w:t>
            </w:r>
            <w:r w:rsidR="00990E47">
              <w:t>4</w:t>
            </w:r>
            <w:r w:rsidR="009423C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A127CAC" w14:textId="00B8CBB4" w:rsidR="00B17DC1" w:rsidRPr="00CC2F87" w:rsidRDefault="009423C7" w:rsidP="006C457B">
            <w:pPr>
              <w:pStyle w:val="TableText"/>
            </w:pPr>
            <w:r>
              <w:t>20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245BF5A" w14:textId="7B704270" w:rsidR="00B17DC1" w:rsidRPr="00CC2F87" w:rsidRDefault="00B17DC1" w:rsidP="006C457B">
            <w:pPr>
              <w:pStyle w:val="TableText"/>
              <w:spacing w:line="240" w:lineRule="auto"/>
            </w:pPr>
            <w:r>
              <w:t>1</w:t>
            </w:r>
            <w:r w:rsidR="00990E47">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8CADCFA" w14:textId="6ADEF2F4" w:rsidR="00B17DC1" w:rsidRPr="00CC2F87" w:rsidRDefault="00B17DC1" w:rsidP="006C457B">
            <w:pPr>
              <w:pStyle w:val="TableText"/>
              <w:spacing w:line="240" w:lineRule="auto"/>
            </w:pPr>
            <w:r>
              <w:t>6</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98C3146" w14:textId="50581259" w:rsidR="00B17DC1" w:rsidRPr="00CC2F87" w:rsidRDefault="00B17DC1" w:rsidP="006C457B">
            <w:pPr>
              <w:pStyle w:val="TableText"/>
              <w:spacing w:line="240" w:lineRule="auto"/>
            </w:pPr>
            <w:r>
              <w:t>28</w:t>
            </w:r>
            <w:r w:rsidR="009423C7">
              <w:t>8</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624B04B9" w14:textId="28B5CB67" w:rsidR="00B17DC1" w:rsidRPr="00CC2F87" w:rsidRDefault="009423C7" w:rsidP="006C457B">
            <w:pPr>
              <w:pStyle w:val="TableText"/>
              <w:spacing w:line="240" w:lineRule="auto"/>
            </w:pPr>
            <w:r>
              <w:t>480</w:t>
            </w:r>
          </w:p>
        </w:tc>
      </w:tr>
      <w:tr w:rsidR="00B17DC1" w:rsidRPr="00CC2F87" w14:paraId="65694A8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B49D415" w14:textId="633DF470" w:rsidR="00B17DC1" w:rsidRPr="002C4550" w:rsidRDefault="00B17DC1" w:rsidP="006C457B">
            <w:pPr>
              <w:pStyle w:val="TableText"/>
              <w:spacing w:line="240" w:lineRule="auto"/>
            </w:pPr>
            <w:r w:rsidRPr="002C4550">
              <w:t>E</w:t>
            </w:r>
            <w:r w:rsidR="002C4550">
              <w:t>D</w:t>
            </w:r>
            <w:r w:rsidR="000C3E11">
              <w:rPr>
                <w:vertAlign w:val="subscript"/>
              </w:rPr>
              <w:t>+6</w:t>
            </w:r>
            <w:r w:rsidRPr="002C4550">
              <w:rPr>
                <w:vertAlign w:val="subscript"/>
              </w:rPr>
              <w:t>5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A59F396" w14:textId="594B87FB" w:rsidR="00B17DC1" w:rsidRPr="00CC2F87" w:rsidRDefault="00B17DC1" w:rsidP="006C457B">
            <w:pPr>
              <w:pStyle w:val="TableText"/>
            </w:pPr>
            <w:r w:rsidRPr="00400730">
              <w:t>13</w:t>
            </w:r>
            <w:r w:rsidR="007D654B">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57E27FAE" w14:textId="70ECEA5D" w:rsidR="00B17DC1" w:rsidRPr="00CC2F87" w:rsidRDefault="00B17DC1" w:rsidP="006C457B">
            <w:pPr>
              <w:pStyle w:val="TableText"/>
            </w:pPr>
            <w:r>
              <w:t>7</w:t>
            </w:r>
            <w:r w:rsidR="00990E47">
              <w:t>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7492D46" w14:textId="13E21C63" w:rsidR="00B17DC1" w:rsidRPr="00CC2F87" w:rsidRDefault="00B17DC1" w:rsidP="006C457B">
            <w:pPr>
              <w:pStyle w:val="TableText"/>
            </w:pPr>
            <w:r>
              <w:t>16</w:t>
            </w:r>
            <w:r w:rsidR="007D654B">
              <w:t>6</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D5AA1F5"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9041170" w14:textId="7A8E7760" w:rsidR="00B17DC1" w:rsidRPr="00CC2F87" w:rsidRDefault="00B17DC1" w:rsidP="006C457B">
            <w:pPr>
              <w:pStyle w:val="TableText"/>
              <w:spacing w:line="240" w:lineRule="auto"/>
            </w:pPr>
            <w:r>
              <w:t>2</w:t>
            </w:r>
            <w:r w:rsidR="007D654B">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C1DE2F0" w14:textId="43B9BEB8" w:rsidR="00B17DC1" w:rsidRPr="00CC2F87" w:rsidRDefault="00B17DC1" w:rsidP="006C457B">
            <w:pPr>
              <w:pStyle w:val="TableText"/>
              <w:spacing w:line="240" w:lineRule="auto"/>
            </w:pPr>
            <w:r>
              <w:t>17</w:t>
            </w:r>
            <w:r w:rsidR="00990E47">
              <w:t>3</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97BE37" w14:textId="31F01F1B" w:rsidR="00B17DC1" w:rsidRPr="00CC2F87" w:rsidRDefault="00B17DC1" w:rsidP="006C457B">
            <w:pPr>
              <w:pStyle w:val="TableText"/>
              <w:spacing w:line="240" w:lineRule="auto"/>
            </w:pPr>
            <w:r>
              <w:t>33</w:t>
            </w:r>
            <w:r w:rsidR="007D654B">
              <w:t>5</w:t>
            </w:r>
          </w:p>
        </w:tc>
      </w:tr>
      <w:tr w:rsidR="00B17DC1" w:rsidRPr="00CC2F87" w14:paraId="268CBC3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135DE5C2" w14:textId="49D2E5D3" w:rsidR="00B17DC1" w:rsidRPr="002C4550" w:rsidRDefault="00B17DC1" w:rsidP="006C457B">
            <w:pPr>
              <w:pStyle w:val="TableText"/>
              <w:spacing w:line="240" w:lineRule="auto"/>
            </w:pPr>
            <w:r w:rsidRPr="002C4550">
              <w:t>E</w:t>
            </w:r>
            <w:r w:rsidR="002C4550">
              <w:t>D</w:t>
            </w:r>
            <w:r w:rsidR="000C3E11">
              <w:rPr>
                <w:vertAlign w:val="subscript"/>
              </w:rPr>
              <w:t>+7</w:t>
            </w:r>
            <w:r w:rsidRPr="002C4550">
              <w:rPr>
                <w:vertAlign w:val="subscript"/>
              </w:rPr>
              <w:t>0dB</w:t>
            </w:r>
            <w:r w:rsidR="003564D3" w:rsidRPr="002C4550">
              <w:t xml:space="preserve"> </w:t>
            </w:r>
            <w:r w:rsidRPr="002C4550">
              <w:t>(m)</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443F17C" w14:textId="1FC39DF5" w:rsidR="00B17DC1" w:rsidRPr="00CC2F87" w:rsidRDefault="000503EC" w:rsidP="006C457B">
            <w:pPr>
              <w:pStyle w:val="TableText"/>
            </w:pPr>
            <w:r>
              <w:t>4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D93E9C2" w14:textId="5583CB59" w:rsidR="00B17DC1" w:rsidRPr="00CC2F87" w:rsidRDefault="000503EC" w:rsidP="006C457B">
            <w:pPr>
              <w:pStyle w:val="TableText"/>
            </w:pPr>
            <w:r>
              <w:t>7</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E7B646E" w14:textId="77777777" w:rsidR="00B17DC1" w:rsidRPr="00CC2F87" w:rsidRDefault="00B17DC1" w:rsidP="006C457B">
            <w:pPr>
              <w:pStyle w:val="TableText"/>
            </w:pPr>
            <w:r>
              <w:t>9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EC8CF90"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8CFAE0A"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2549099" w14:textId="3DE4F316" w:rsidR="00B17DC1" w:rsidRPr="00CC2F87" w:rsidRDefault="00B17DC1" w:rsidP="006C457B">
            <w:pPr>
              <w:pStyle w:val="TableText"/>
              <w:spacing w:line="240" w:lineRule="auto"/>
            </w:pPr>
            <w:r>
              <w:t>6</w:t>
            </w:r>
            <w:r w:rsidR="000503EC">
              <w:t>2</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13C04B0" w14:textId="6D4107D0" w:rsidR="00B17DC1" w:rsidRPr="00CC2F87" w:rsidRDefault="00B17DC1" w:rsidP="006C457B">
            <w:pPr>
              <w:pStyle w:val="TableText"/>
              <w:spacing w:line="240" w:lineRule="auto"/>
            </w:pPr>
            <w:r>
              <w:t>1</w:t>
            </w:r>
            <w:r w:rsidR="000503EC">
              <w:t>39</w:t>
            </w:r>
          </w:p>
        </w:tc>
      </w:tr>
      <w:tr w:rsidR="00B17DC1" w:rsidRPr="00CC2F87" w14:paraId="7C7DFCD6"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01E4402" w14:textId="3BFD0F86"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423BE05" w14:textId="2088E2BE" w:rsidR="00B17DC1" w:rsidRPr="00CC2F87" w:rsidRDefault="00B17DC1" w:rsidP="006C457B">
            <w:pPr>
              <w:pStyle w:val="TableText"/>
            </w:pPr>
            <w:r w:rsidRPr="00400730">
              <w:t>4</w:t>
            </w:r>
            <w:r w:rsidR="00990E47">
              <w:t>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A3D8FA0" w14:textId="1EDD2D67" w:rsidR="00B17DC1" w:rsidRPr="00CC2F87" w:rsidRDefault="00B17DC1" w:rsidP="006C457B">
            <w:pPr>
              <w:pStyle w:val="TableText"/>
            </w:pPr>
            <w:r w:rsidRPr="00AD13B0">
              <w:t>4</w:t>
            </w:r>
            <w:r w:rsidR="005511C6">
              <w:t>2</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BBABC3" w14:textId="77777777" w:rsidR="00B17DC1" w:rsidRPr="00CC2F87" w:rsidRDefault="00B17DC1" w:rsidP="006C457B">
            <w:pPr>
              <w:pStyle w:val="TableText"/>
            </w:pPr>
            <w:r w:rsidRPr="00F83AA9">
              <w:t>33</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B9525A" w14:textId="3C519AF9" w:rsidR="00B17DC1" w:rsidRPr="00CC2F87" w:rsidRDefault="005511C6"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1898F993" w14:textId="2261CE9E" w:rsidR="00B17DC1" w:rsidRPr="00CC2F87" w:rsidRDefault="00B17DC1" w:rsidP="006C457B">
            <w:pPr>
              <w:pStyle w:val="TableText"/>
              <w:spacing w:line="240" w:lineRule="auto"/>
            </w:pPr>
            <w:r>
              <w:t>1</w:t>
            </w:r>
            <w:r w:rsidR="00990E47">
              <w:t>9</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FAB3CB1" w14:textId="094AF1A1" w:rsidR="00B17DC1" w:rsidRPr="00CC2F87" w:rsidRDefault="00B17DC1" w:rsidP="006C457B">
            <w:pPr>
              <w:pStyle w:val="TableText"/>
              <w:spacing w:line="240" w:lineRule="auto"/>
            </w:pPr>
            <w:r>
              <w:t>7</w:t>
            </w:r>
            <w:r w:rsidR="00990E47">
              <w:t>5</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2744264C" w14:textId="77777777" w:rsidR="00B17DC1" w:rsidRPr="00CC2F87" w:rsidRDefault="00B17DC1" w:rsidP="006C457B">
            <w:pPr>
              <w:pStyle w:val="TableText"/>
              <w:spacing w:line="240" w:lineRule="auto"/>
            </w:pPr>
            <w:r>
              <w:t>100</w:t>
            </w:r>
          </w:p>
        </w:tc>
      </w:tr>
      <w:tr w:rsidR="00B17DC1" w:rsidRPr="00CC2F87" w14:paraId="0916A5DD" w14:textId="77777777" w:rsidTr="006C457B">
        <w:trPr>
          <w:trHeight w:val="399"/>
        </w:trPr>
        <w:tc>
          <w:tcPr>
            <w:tcW w:w="1838" w:type="dxa"/>
            <w:tcBorders>
              <w:top w:val="single" w:sz="4" w:space="0" w:color="FFFFFF" w:themeColor="background1"/>
              <w:left w:val="single" w:sz="4" w:space="0" w:color="FFFFFF"/>
              <w:bottom w:val="single" w:sz="4" w:space="0" w:color="FFFFFF" w:themeColor="background1"/>
              <w:right w:val="single" w:sz="4" w:space="0" w:color="FFFFFF"/>
            </w:tcBorders>
          </w:tcPr>
          <w:p w14:paraId="085985AC" w14:textId="164C3DED" w:rsidR="00B17DC1" w:rsidRPr="002C4550" w:rsidRDefault="00B17DC1" w:rsidP="006C457B">
            <w:pPr>
              <w:pStyle w:val="TableText"/>
              <w:spacing w:line="240" w:lineRule="auto"/>
            </w:pPr>
            <w:r w:rsidRPr="002C4550">
              <w:t>E</w:t>
            </w:r>
            <w:r w:rsidR="002C4550">
              <w:t>R</w:t>
            </w:r>
            <w:r w:rsidR="000C3E11">
              <w:rPr>
                <w:vertAlign w:val="subscript"/>
              </w:rPr>
              <w:t>+6</w:t>
            </w:r>
            <w:r w:rsidRPr="002C4550">
              <w:rPr>
                <w:vertAlign w:val="subscript"/>
              </w:rPr>
              <w:t>5dB</w:t>
            </w:r>
            <w:r w:rsidR="003564D3" w:rsidRPr="002C4550">
              <w:t xml:space="preserve"> </w:t>
            </w:r>
            <w:r w:rsidRPr="002C4550">
              <w:t>(%)</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6D69C88F" w14:textId="77777777" w:rsidR="00B17DC1" w:rsidRPr="00CC2F87" w:rsidRDefault="00B17DC1" w:rsidP="006C457B">
            <w:pPr>
              <w:pStyle w:val="TableText"/>
            </w:pPr>
            <w:r w:rsidRPr="00CC2F87">
              <w:t>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0E40152E" w14:textId="4FCAB8D5" w:rsidR="00B17DC1" w:rsidRPr="00CC2F87" w:rsidRDefault="00B17DC1" w:rsidP="006C457B">
            <w:pPr>
              <w:pStyle w:val="TableText"/>
            </w:pPr>
            <w:r w:rsidRPr="00AD13B0">
              <w:t>2</w:t>
            </w:r>
            <w:r w:rsidR="00990E47">
              <w:t>1</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4B7949AC" w14:textId="77777777" w:rsidR="00B17DC1" w:rsidRPr="00CC2F87" w:rsidRDefault="00B17DC1" w:rsidP="006C457B">
            <w:pPr>
              <w:pStyle w:val="TableText"/>
            </w:pPr>
            <w:r w:rsidRPr="00F83AA9">
              <w:t>3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070C1BA9"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68DE381" w14:textId="77777777" w:rsidR="00B17DC1" w:rsidRPr="00CC2F87" w:rsidRDefault="00B17DC1" w:rsidP="006C457B">
            <w:pPr>
              <w:pStyle w:val="TableText"/>
              <w:spacing w:line="240" w:lineRule="auto"/>
            </w:pPr>
            <w:r>
              <w:t>5</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3C5DC626" w14:textId="77777777" w:rsidR="00B17DC1" w:rsidRPr="00CC2F87" w:rsidRDefault="00B17DC1" w:rsidP="006C457B">
            <w:pPr>
              <w:pStyle w:val="TableText"/>
              <w:spacing w:line="240" w:lineRule="auto"/>
            </w:pPr>
            <w:r>
              <w:t>47</w:t>
            </w:r>
          </w:p>
        </w:tc>
        <w:tc>
          <w:tcPr>
            <w:tcW w:w="838" w:type="dxa"/>
            <w:tcBorders>
              <w:top w:val="single" w:sz="4" w:space="0" w:color="FFFFFF" w:themeColor="background1"/>
              <w:left w:val="single" w:sz="4" w:space="0" w:color="FFFFFF"/>
              <w:bottom w:val="single" w:sz="4" w:space="0" w:color="FFFFFF" w:themeColor="background1"/>
              <w:right w:val="single" w:sz="4" w:space="0" w:color="FFFFFF"/>
            </w:tcBorders>
          </w:tcPr>
          <w:p w14:paraId="74876410" w14:textId="307AEDC4" w:rsidR="00B17DC1" w:rsidRPr="00CC2F87" w:rsidRDefault="001712C8" w:rsidP="006C457B">
            <w:pPr>
              <w:pStyle w:val="TableText"/>
              <w:spacing w:line="240" w:lineRule="auto"/>
            </w:pPr>
            <w:r>
              <w:t>79</w:t>
            </w:r>
          </w:p>
        </w:tc>
      </w:tr>
      <w:tr w:rsidR="00B17DC1" w:rsidRPr="00CC2F87" w14:paraId="04997858" w14:textId="77777777" w:rsidTr="006C457B">
        <w:trPr>
          <w:trHeight w:val="587"/>
        </w:trPr>
        <w:tc>
          <w:tcPr>
            <w:tcW w:w="1838" w:type="dxa"/>
            <w:tcBorders>
              <w:top w:val="single" w:sz="4" w:space="0" w:color="FFFFFF" w:themeColor="background1"/>
              <w:left w:val="single" w:sz="4" w:space="0" w:color="FFFFFF"/>
              <w:right w:val="single" w:sz="4" w:space="0" w:color="FFFFFF"/>
            </w:tcBorders>
          </w:tcPr>
          <w:p w14:paraId="44E5C010" w14:textId="74FF992A" w:rsidR="00B17DC1" w:rsidRPr="002C4550" w:rsidRDefault="00B17DC1" w:rsidP="006C457B">
            <w:pPr>
              <w:pStyle w:val="TableText"/>
              <w:spacing w:after="240" w:line="240" w:lineRule="auto"/>
              <w:rPr>
                <w:vertAlign w:val="subscript"/>
              </w:rPr>
            </w:pPr>
            <w:r w:rsidRPr="002C4550">
              <w:t>E</w:t>
            </w:r>
            <w:r w:rsidR="002C4550">
              <w:t>R</w:t>
            </w:r>
            <w:r w:rsidR="000C3E11">
              <w:rPr>
                <w:vertAlign w:val="subscript"/>
              </w:rPr>
              <w:t>+7</w:t>
            </w:r>
            <w:r w:rsidRPr="002C4550">
              <w:rPr>
                <w:vertAlign w:val="subscript"/>
              </w:rPr>
              <w:t>0dB</w:t>
            </w:r>
            <w:r w:rsidR="003564D3" w:rsidRPr="002C4550">
              <w:t xml:space="preserve"> </w:t>
            </w:r>
            <w:r w:rsidRPr="002C4550">
              <w:t>(%)</w:t>
            </w:r>
          </w:p>
        </w:tc>
        <w:tc>
          <w:tcPr>
            <w:tcW w:w="1134" w:type="dxa"/>
            <w:tcBorders>
              <w:top w:val="single" w:sz="4" w:space="0" w:color="FFFFFF" w:themeColor="background1"/>
              <w:left w:val="single" w:sz="4" w:space="0" w:color="FFFFFF"/>
              <w:right w:val="single" w:sz="4" w:space="0" w:color="FFFFFF"/>
            </w:tcBorders>
          </w:tcPr>
          <w:p w14:paraId="3D06092B" w14:textId="5F7B42A5" w:rsidR="00B17DC1" w:rsidRPr="00CC2F87" w:rsidRDefault="00B17DC1" w:rsidP="006C457B">
            <w:pPr>
              <w:pStyle w:val="TableText"/>
            </w:pPr>
            <w:r w:rsidRPr="00400730">
              <w:t>1</w:t>
            </w:r>
            <w:r w:rsidR="001712C8">
              <w:t>1</w:t>
            </w:r>
          </w:p>
        </w:tc>
        <w:tc>
          <w:tcPr>
            <w:tcW w:w="1276" w:type="dxa"/>
            <w:tcBorders>
              <w:top w:val="single" w:sz="4" w:space="0" w:color="FFFFFF" w:themeColor="background1"/>
              <w:left w:val="single" w:sz="4" w:space="0" w:color="FFFFFF"/>
              <w:right w:val="single" w:sz="4" w:space="0" w:color="FFFFFF"/>
            </w:tcBorders>
          </w:tcPr>
          <w:p w14:paraId="2B9A8AEB" w14:textId="77777777" w:rsidR="00B17DC1" w:rsidRPr="00CC2F87" w:rsidRDefault="00B17DC1" w:rsidP="006C457B">
            <w:pPr>
              <w:pStyle w:val="TableText"/>
            </w:pPr>
            <w:r w:rsidRPr="00AD13B0">
              <w:t>2</w:t>
            </w:r>
          </w:p>
        </w:tc>
        <w:tc>
          <w:tcPr>
            <w:tcW w:w="1134" w:type="dxa"/>
            <w:tcBorders>
              <w:top w:val="single" w:sz="4" w:space="0" w:color="FFFFFF" w:themeColor="background1"/>
              <w:left w:val="single" w:sz="4" w:space="0" w:color="FFFFFF"/>
              <w:right w:val="single" w:sz="4" w:space="0" w:color="FFFFFF"/>
            </w:tcBorders>
          </w:tcPr>
          <w:p w14:paraId="62D01A1B" w14:textId="77777777" w:rsidR="00B17DC1" w:rsidRPr="00CC2F87" w:rsidRDefault="00B17DC1" w:rsidP="006C457B">
            <w:pPr>
              <w:pStyle w:val="TableText"/>
            </w:pPr>
            <w:r w:rsidRPr="00F83AA9">
              <w:t>20</w:t>
            </w:r>
          </w:p>
        </w:tc>
        <w:tc>
          <w:tcPr>
            <w:tcW w:w="1134" w:type="dxa"/>
            <w:tcBorders>
              <w:top w:val="single" w:sz="4" w:space="0" w:color="FFFFFF" w:themeColor="background1"/>
              <w:left w:val="single" w:sz="4" w:space="0" w:color="FFFFFF"/>
              <w:right w:val="single" w:sz="4" w:space="0" w:color="FFFFFF"/>
            </w:tcBorders>
          </w:tcPr>
          <w:p w14:paraId="64867B9C"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16410EE7" w14:textId="77777777" w:rsidR="00B17DC1" w:rsidRPr="00CC2F87" w:rsidRDefault="00B17DC1" w:rsidP="006C457B">
            <w:pPr>
              <w:pStyle w:val="TableText"/>
              <w:spacing w:line="240" w:lineRule="auto"/>
            </w:pPr>
            <w:r>
              <w:t>0</w:t>
            </w:r>
          </w:p>
        </w:tc>
        <w:tc>
          <w:tcPr>
            <w:tcW w:w="1134" w:type="dxa"/>
            <w:tcBorders>
              <w:top w:val="single" w:sz="4" w:space="0" w:color="FFFFFF" w:themeColor="background1"/>
              <w:left w:val="single" w:sz="4" w:space="0" w:color="FFFFFF"/>
              <w:right w:val="single" w:sz="4" w:space="0" w:color="FFFFFF"/>
            </w:tcBorders>
          </w:tcPr>
          <w:p w14:paraId="58E577BA" w14:textId="77777777" w:rsidR="00B17DC1" w:rsidRPr="00CC2F87" w:rsidRDefault="00B17DC1" w:rsidP="006C457B">
            <w:pPr>
              <w:pStyle w:val="TableText"/>
              <w:spacing w:line="240" w:lineRule="auto"/>
            </w:pPr>
            <w:r>
              <w:t>14</w:t>
            </w:r>
          </w:p>
        </w:tc>
        <w:tc>
          <w:tcPr>
            <w:tcW w:w="838" w:type="dxa"/>
            <w:tcBorders>
              <w:top w:val="single" w:sz="4" w:space="0" w:color="FFFFFF" w:themeColor="background1"/>
              <w:left w:val="single" w:sz="4" w:space="0" w:color="FFFFFF"/>
              <w:right w:val="single" w:sz="4" w:space="0" w:color="FFFFFF"/>
            </w:tcBorders>
          </w:tcPr>
          <w:p w14:paraId="762F032B" w14:textId="179FECF2" w:rsidR="00B17DC1" w:rsidRPr="00CC2F87" w:rsidRDefault="00B17DC1" w:rsidP="006C457B">
            <w:pPr>
              <w:pStyle w:val="TableText"/>
              <w:spacing w:line="240" w:lineRule="auto"/>
            </w:pPr>
            <w:r>
              <w:t>3</w:t>
            </w:r>
            <w:r w:rsidR="00707421">
              <w:t>6</w:t>
            </w:r>
          </w:p>
        </w:tc>
      </w:tr>
    </w:tbl>
    <w:p w14:paraId="0EAA74DB" w14:textId="77777777" w:rsidR="00B17DC1" w:rsidRPr="00CC2F87" w:rsidRDefault="00B17DC1" w:rsidP="00B17DC1"/>
    <w:p w14:paraId="3C51A178" w14:textId="15910039" w:rsidR="00B17DC1" w:rsidRDefault="00B17DC1" w:rsidP="00B17DC1">
      <w:pPr>
        <w:pStyle w:val="Heading2"/>
      </w:pPr>
      <w:bookmarkStart w:id="116" w:name="_Toc37689980"/>
      <w:r w:rsidRPr="00CC2F87">
        <w:t>Spatial patterns in pedestrians’ exposures to traffic noise</w:t>
      </w:r>
      <w:bookmarkEnd w:id="116"/>
    </w:p>
    <w:p w14:paraId="4FCEC4A6" w14:textId="01F83C0A" w:rsidR="00B13B54" w:rsidRDefault="001858BC" w:rsidP="00180492">
      <w:r>
        <w:t xml:space="preserve">Direct walks to workplaces were excluded in the spatial analysis </w:t>
      </w:r>
      <w:r w:rsidR="00FA6BEF">
        <w:t>of</w:t>
      </w:r>
      <w:r>
        <w:t xml:space="preserve"> pedestrians’ exposure to traffic noise.</w:t>
      </w:r>
      <w:r w:rsidR="008251AA">
        <w:t xml:space="preserve"> </w:t>
      </w:r>
      <w:r w:rsidR="00A60496">
        <w:t>Therefore</w:t>
      </w:r>
      <w:r w:rsidR="008251AA">
        <w:t>, the results</w:t>
      </w:r>
      <w:r w:rsidR="008C0F64">
        <w:t xml:space="preserve"> </w:t>
      </w:r>
      <w:r w:rsidR="00054F81">
        <w:t xml:space="preserve">represent average </w:t>
      </w:r>
      <w:r w:rsidR="00B233BD">
        <w:t xml:space="preserve">noise exposures </w:t>
      </w:r>
      <w:r w:rsidR="00054F81">
        <w:t xml:space="preserve">on </w:t>
      </w:r>
      <w:r w:rsidR="008C0F64">
        <w:t>the most local walks</w:t>
      </w:r>
      <w:r w:rsidR="00B233BD">
        <w:t xml:space="preserve"> </w:t>
      </w:r>
      <w:r w:rsidR="002A16F6">
        <w:t>from</w:t>
      </w:r>
      <w:r w:rsidR="00054F81">
        <w:t xml:space="preserve"> </w:t>
      </w:r>
      <w:r w:rsidR="00B233BD">
        <w:t>each origin</w:t>
      </w:r>
      <w:r w:rsidR="00612247">
        <w:t>.</w:t>
      </w:r>
      <w:r>
        <w:t xml:space="preserve"> </w:t>
      </w:r>
      <w:r w:rsidR="00A12AB1">
        <w:fldChar w:fldCharType="begin"/>
      </w:r>
      <w:r w:rsidR="00A12AB1">
        <w:instrText xml:space="preserve"> REF _Ref33965311 \h </w:instrText>
      </w:r>
      <w:r w:rsidR="00A12AB1">
        <w:fldChar w:fldCharType="separate"/>
      </w:r>
      <w:r w:rsidR="00205E1B" w:rsidRPr="00CC2F87">
        <w:t xml:space="preserve">Figure </w:t>
      </w:r>
      <w:r w:rsidR="00205E1B">
        <w:rPr>
          <w:noProof/>
        </w:rPr>
        <w:t>26</w:t>
      </w:r>
      <w:r w:rsidR="00A12AB1">
        <w:fldChar w:fldCharType="end"/>
      </w:r>
      <w:r w:rsidR="00A12AB1">
        <w:t xml:space="preserve"> represents </w:t>
      </w:r>
      <w:r w:rsidR="006971DB">
        <w:t xml:space="preserve">spatial variation in </w:t>
      </w:r>
      <w:r w:rsidR="001A5367">
        <w:t xml:space="preserve">the </w:t>
      </w:r>
      <w:r w:rsidR="006971DB">
        <w:t xml:space="preserve">mean </w:t>
      </w:r>
      <w:r w:rsidR="00A12AB1">
        <w:t xml:space="preserve">walking distance from origin to </w:t>
      </w:r>
      <w:r w:rsidR="00807305">
        <w:t xml:space="preserve">(local) </w:t>
      </w:r>
      <w:r w:rsidR="00A12AB1">
        <w:t xml:space="preserve">PT stops. </w:t>
      </w:r>
      <w:r w:rsidR="00A12AB1">
        <w:fldChar w:fldCharType="begin"/>
      </w:r>
      <w:r w:rsidR="00A12AB1">
        <w:instrText xml:space="preserve"> REF _Ref33965456 \h </w:instrText>
      </w:r>
      <w:r w:rsidR="00A12AB1">
        <w:fldChar w:fldCharType="separate"/>
      </w:r>
      <w:r w:rsidR="00205E1B">
        <w:t xml:space="preserve">Figure </w:t>
      </w:r>
      <w:r w:rsidR="00205E1B">
        <w:rPr>
          <w:noProof/>
        </w:rPr>
        <w:t>27</w:t>
      </w:r>
      <w:r w:rsidR="00A12AB1">
        <w:fldChar w:fldCharType="end"/>
      </w:r>
      <w:r w:rsidR="00A12AB1">
        <w:t xml:space="preserve"> represents </w:t>
      </w:r>
      <w:r w:rsidR="006F61A3">
        <w:t xml:space="preserve">mean </w:t>
      </w:r>
      <w:r w:rsidR="00A12AB1">
        <w:t>traffic noise level (dB</w:t>
      </w:r>
      <w:r w:rsidR="00A12AB1">
        <w:rPr>
          <w:vertAlign w:val="subscript"/>
        </w:rPr>
        <w:t>mean</w:t>
      </w:r>
      <w:r w:rsidR="00A12AB1">
        <w:t xml:space="preserve">) on the walks from each </w:t>
      </w:r>
      <w:r w:rsidR="006F61A3">
        <w:t>origin</w:t>
      </w:r>
      <w:r w:rsidR="00C37144">
        <w:t xml:space="preserve"> (for </w:t>
      </w:r>
      <w:r w:rsidR="00B6477E">
        <w:t xml:space="preserve">origin-level </w:t>
      </w:r>
      <w:r w:rsidR="00C37144">
        <w:t>STD of dB</w:t>
      </w:r>
      <w:r w:rsidR="00C37144">
        <w:rPr>
          <w:vertAlign w:val="subscript"/>
        </w:rPr>
        <w:t>mean</w:t>
      </w:r>
      <w:r w:rsidR="00C37144">
        <w:t xml:space="preserve">, see </w:t>
      </w:r>
      <w:r w:rsidR="00C37144" w:rsidRPr="00C37144">
        <w:fldChar w:fldCharType="begin"/>
      </w:r>
      <w:r w:rsidR="00C37144" w:rsidRPr="00C37144">
        <w:instrText xml:space="preserve"> REF _Ref37584622 \h  \* MERGEFORMAT </w:instrText>
      </w:r>
      <w:r w:rsidR="00C37144" w:rsidRPr="00C37144">
        <w:fldChar w:fldCharType="separate"/>
      </w:r>
      <w:r w:rsidR="00205E1B" w:rsidRPr="00205E1B">
        <w:t xml:space="preserve">Appendix </w:t>
      </w:r>
      <w:r w:rsidR="00205E1B" w:rsidRPr="00205E1B">
        <w:rPr>
          <w:noProof/>
        </w:rPr>
        <w:t>4</w:t>
      </w:r>
      <w:r w:rsidR="00C37144" w:rsidRPr="00C37144">
        <w:fldChar w:fldCharType="end"/>
      </w:r>
      <w:r w:rsidR="00C37144">
        <w:t>)</w:t>
      </w:r>
      <w:r w:rsidR="00A12AB1">
        <w:t xml:space="preserve">. </w:t>
      </w:r>
      <w:r w:rsidR="00A12AB1">
        <w:fldChar w:fldCharType="begin"/>
      </w:r>
      <w:r w:rsidR="00A12AB1">
        <w:instrText xml:space="preserve"> REF _Ref33965511 \h </w:instrText>
      </w:r>
      <w:r w:rsidR="00A12AB1">
        <w:fldChar w:fldCharType="separate"/>
      </w:r>
      <w:r w:rsidR="00205E1B" w:rsidRPr="00CC2F87">
        <w:t xml:space="preserve">Figure </w:t>
      </w:r>
      <w:r w:rsidR="00205E1B">
        <w:rPr>
          <w:noProof/>
        </w:rPr>
        <w:t>28</w:t>
      </w:r>
      <w:r w:rsidR="00A12AB1">
        <w:fldChar w:fldCharType="end"/>
      </w:r>
      <w:r w:rsidR="00A12AB1">
        <w:t xml:space="preserve"> and </w:t>
      </w:r>
      <w:r w:rsidR="00A12AB1">
        <w:fldChar w:fldCharType="begin"/>
      </w:r>
      <w:r w:rsidR="00A12AB1">
        <w:instrText xml:space="preserve"> REF _Ref33965563 \h </w:instrText>
      </w:r>
      <w:r w:rsidR="00A12AB1">
        <w:fldChar w:fldCharType="separate"/>
      </w:r>
      <w:r w:rsidR="00205E1B" w:rsidRPr="00CC2F87">
        <w:t xml:space="preserve">Figure </w:t>
      </w:r>
      <w:r w:rsidR="00205E1B">
        <w:rPr>
          <w:noProof/>
        </w:rPr>
        <w:t>29</w:t>
      </w:r>
      <w:r w:rsidR="00A12AB1">
        <w:fldChar w:fldCharType="end"/>
      </w:r>
      <w:r w:rsidR="00A12AB1">
        <w:t xml:space="preserve"> represent </w:t>
      </w:r>
      <w:r w:rsidR="00452494">
        <w:t xml:space="preserve">mean </w:t>
      </w:r>
      <w:r w:rsidR="00EF6775">
        <w:t xml:space="preserve">exposures (m) to traffic noise </w:t>
      </w:r>
      <w:r w:rsidR="00A12AB1">
        <w:t>levels exceeding 6</w:t>
      </w:r>
      <w:r w:rsidR="00FD0B57">
        <w:t>5</w:t>
      </w:r>
      <w:r w:rsidR="00A12AB1">
        <w:t xml:space="preserve"> dB</w:t>
      </w:r>
      <w:r w:rsidR="000868C3">
        <w:t>(A)</w:t>
      </w:r>
      <w:r w:rsidR="00A12AB1">
        <w:t xml:space="preserve"> and 70 dB</w:t>
      </w:r>
      <w:r w:rsidR="000868C3">
        <w:t>(A)</w:t>
      </w:r>
      <w:r w:rsidR="007B081B">
        <w:t xml:space="preserve"> </w:t>
      </w:r>
      <w:r w:rsidR="00EB6D51">
        <w:t xml:space="preserve">thresholds </w:t>
      </w:r>
      <w:r w:rsidR="007B081B">
        <w:t>(ED</w:t>
      </w:r>
      <w:r w:rsidR="007B081B">
        <w:rPr>
          <w:vertAlign w:val="subscript"/>
        </w:rPr>
        <w:t>+6</w:t>
      </w:r>
      <w:r w:rsidR="00831FE7">
        <w:rPr>
          <w:vertAlign w:val="subscript"/>
        </w:rPr>
        <w:t>5</w:t>
      </w:r>
      <w:r w:rsidR="007B081B">
        <w:rPr>
          <w:vertAlign w:val="subscript"/>
        </w:rPr>
        <w:t xml:space="preserve">dB </w:t>
      </w:r>
      <w:r w:rsidR="007B081B">
        <w:t>&amp; ED</w:t>
      </w:r>
      <w:r w:rsidR="007B081B">
        <w:rPr>
          <w:vertAlign w:val="subscript"/>
        </w:rPr>
        <w:t>+70dB</w:t>
      </w:r>
      <w:r w:rsidR="007B081B">
        <w:t>)</w:t>
      </w:r>
      <w:r w:rsidR="00A12AB1">
        <w:t xml:space="preserve">. </w:t>
      </w:r>
      <w:r w:rsidR="00C44611">
        <w:t xml:space="preserve">Respectively, </w:t>
      </w:r>
      <w:r w:rsidR="00C44611">
        <w:fldChar w:fldCharType="begin"/>
      </w:r>
      <w:r w:rsidR="00C44611">
        <w:instrText xml:space="preserve"> REF _Ref36313852 \h </w:instrText>
      </w:r>
      <w:r w:rsidR="00C44611">
        <w:fldChar w:fldCharType="separate"/>
      </w:r>
      <w:r w:rsidR="00205E1B">
        <w:t xml:space="preserve">Figure </w:t>
      </w:r>
      <w:r w:rsidR="00205E1B">
        <w:rPr>
          <w:noProof/>
        </w:rPr>
        <w:t>30</w:t>
      </w:r>
      <w:r w:rsidR="00C44611">
        <w:fldChar w:fldCharType="end"/>
      </w:r>
      <w:r w:rsidR="00C44611">
        <w:t xml:space="preserve"> and </w:t>
      </w:r>
      <w:r w:rsidR="00C44611">
        <w:fldChar w:fldCharType="begin"/>
      </w:r>
      <w:r w:rsidR="00C44611">
        <w:instrText xml:space="preserve"> REF _Ref36313855 \h </w:instrText>
      </w:r>
      <w:r w:rsidR="00C44611">
        <w:fldChar w:fldCharType="separate"/>
      </w:r>
      <w:r w:rsidR="00205E1B">
        <w:t xml:space="preserve">Figure </w:t>
      </w:r>
      <w:r w:rsidR="00205E1B">
        <w:rPr>
          <w:noProof/>
        </w:rPr>
        <w:t>31</w:t>
      </w:r>
      <w:r w:rsidR="00C44611">
        <w:fldChar w:fldCharType="end"/>
      </w:r>
      <w:r w:rsidR="00C44611">
        <w:t xml:space="preserve"> represent </w:t>
      </w:r>
      <w:r w:rsidR="00442F75">
        <w:t xml:space="preserve">mean relative </w:t>
      </w:r>
      <w:r w:rsidR="00F63DD4">
        <w:t xml:space="preserve">exposures </w:t>
      </w:r>
      <w:r w:rsidR="00104006">
        <w:t>(%)</w:t>
      </w:r>
      <w:r w:rsidR="00F63DD4">
        <w:t xml:space="preserve"> </w:t>
      </w:r>
      <w:r w:rsidR="00442F75">
        <w:t>to traffic noise levels exceeding the thresholds</w:t>
      </w:r>
      <w:r w:rsidR="00BF25D2">
        <w:t xml:space="preserve"> </w:t>
      </w:r>
      <w:r w:rsidR="00447577">
        <w:t xml:space="preserve">as proportions </w:t>
      </w:r>
      <w:r w:rsidR="00BF25D2">
        <w:t>of the total lengths of the paths</w:t>
      </w:r>
      <w:r w:rsidR="00442F75">
        <w:t xml:space="preserve"> (</w:t>
      </w:r>
      <w:r w:rsidR="00B64832">
        <w:t>ER</w:t>
      </w:r>
      <w:r w:rsidR="00B64832">
        <w:rPr>
          <w:vertAlign w:val="subscript"/>
        </w:rPr>
        <w:t xml:space="preserve">+65dB </w:t>
      </w:r>
      <w:r w:rsidR="00B64832">
        <w:t>and ER</w:t>
      </w:r>
      <w:r w:rsidR="00B64832">
        <w:rPr>
          <w:vertAlign w:val="subscript"/>
        </w:rPr>
        <w:t>+70dB</w:t>
      </w:r>
      <w:r w:rsidR="00442F75">
        <w:t xml:space="preserve">). </w:t>
      </w:r>
      <w:r w:rsidR="001A6F6B">
        <w:t xml:space="preserve">Choropleth maps </w:t>
      </w:r>
      <w:r w:rsidR="00960D49">
        <w:t>of noise exposure index (EI) and normalized noise exposure index (EI</w:t>
      </w:r>
      <w:r w:rsidR="00960D49" w:rsidRPr="00960D49">
        <w:rPr>
          <w:vertAlign w:val="subscript"/>
        </w:rPr>
        <w:t>n</w:t>
      </w:r>
      <w:r w:rsidR="00960D49">
        <w:t xml:space="preserve">) are attached </w:t>
      </w:r>
      <w:r w:rsidR="002426BE">
        <w:t xml:space="preserve">only </w:t>
      </w:r>
      <w:r w:rsidR="00960D49" w:rsidRPr="002426BE">
        <w:t xml:space="preserve">as </w:t>
      </w:r>
      <w:r w:rsidR="002426BE" w:rsidRPr="002426BE">
        <w:fldChar w:fldCharType="begin"/>
      </w:r>
      <w:r w:rsidR="002426BE" w:rsidRPr="002426BE">
        <w:instrText xml:space="preserve"> REF _Ref37584741 \h  \* MERGEFORMAT </w:instrText>
      </w:r>
      <w:r w:rsidR="002426BE" w:rsidRPr="002426BE">
        <w:fldChar w:fldCharType="separate"/>
      </w:r>
      <w:r w:rsidR="00205E1B" w:rsidRPr="00205E1B">
        <w:t xml:space="preserve">Appendix </w:t>
      </w:r>
      <w:r w:rsidR="00205E1B" w:rsidRPr="00205E1B">
        <w:rPr>
          <w:noProof/>
        </w:rPr>
        <w:lastRenderedPageBreak/>
        <w:t>2</w:t>
      </w:r>
      <w:r w:rsidR="002426BE" w:rsidRPr="002426BE">
        <w:fldChar w:fldCharType="end"/>
      </w:r>
      <w:r w:rsidR="002426BE" w:rsidRPr="002426BE">
        <w:t xml:space="preserve"> and </w:t>
      </w:r>
      <w:r w:rsidR="002426BE" w:rsidRPr="002426BE">
        <w:fldChar w:fldCharType="begin"/>
      </w:r>
      <w:r w:rsidR="002426BE" w:rsidRPr="002426BE">
        <w:instrText xml:space="preserve"> REF _Ref37584746 \h  \* MERGEFORMAT </w:instrText>
      </w:r>
      <w:r w:rsidR="002426BE" w:rsidRPr="002426BE">
        <w:fldChar w:fldCharType="separate"/>
      </w:r>
      <w:r w:rsidR="00205E1B" w:rsidRPr="00205E1B">
        <w:t xml:space="preserve">Appendix </w:t>
      </w:r>
      <w:r w:rsidR="00205E1B" w:rsidRPr="00205E1B">
        <w:rPr>
          <w:noProof/>
        </w:rPr>
        <w:t>3</w:t>
      </w:r>
      <w:r w:rsidR="002426BE" w:rsidRPr="002426BE">
        <w:fldChar w:fldCharType="end"/>
      </w:r>
      <w:r w:rsidR="002426BE">
        <w:t xml:space="preserve">, as they are conceptually more difficult but show </w:t>
      </w:r>
      <w:r w:rsidR="008B4AAE">
        <w:t xml:space="preserve">mainly </w:t>
      </w:r>
      <w:r w:rsidR="002426BE">
        <w:t xml:space="preserve">similar spatial patterns as ED and ER. </w:t>
      </w:r>
    </w:p>
    <w:p w14:paraId="1BF4B4C2" w14:textId="24B4F4C4" w:rsidR="00180492" w:rsidRDefault="00761C67" w:rsidP="00180492">
      <w:r>
        <w:t>The</w:t>
      </w:r>
      <w:r w:rsidR="004D07F8">
        <w:t xml:space="preserve"> </w:t>
      </w:r>
      <w:r w:rsidR="0042016F">
        <w:t xml:space="preserve">choropleth </w:t>
      </w:r>
      <w:r w:rsidR="004D07F8">
        <w:t xml:space="preserve">maps </w:t>
      </w:r>
      <w:r w:rsidR="005F230D">
        <w:t>represent</w:t>
      </w:r>
      <w:r w:rsidR="00AA6D0D">
        <w:t xml:space="preserve"> </w:t>
      </w:r>
      <w:r w:rsidR="006A6D97">
        <w:t>mean</w:t>
      </w:r>
      <w:r w:rsidR="004D07F8">
        <w:t xml:space="preserve"> traffic noise exposure indexes </w:t>
      </w:r>
      <w:r w:rsidR="00AA000B">
        <w:t>at origin</w:t>
      </w:r>
      <w:r w:rsidR="00E65B68">
        <w:t>-</w:t>
      </w:r>
      <w:r w:rsidR="00AA000B">
        <w:t xml:space="preserve">level, </w:t>
      </w:r>
      <w:r w:rsidR="004D07F8">
        <w:t xml:space="preserve">weighted with the </w:t>
      </w:r>
      <w:r w:rsidR="002B3EE3">
        <w:t xml:space="preserve">estimated </w:t>
      </w:r>
      <w:r w:rsidR="004D07F8">
        <w:t xml:space="preserve">utilization rates of the walks. </w:t>
      </w:r>
      <w:r w:rsidR="00C13E10">
        <w:t>Thus</w:t>
      </w:r>
      <w:r w:rsidR="00B13B54">
        <w:t>, t</w:t>
      </w:r>
      <w:r w:rsidR="00C341C8">
        <w:t xml:space="preserve">he concepts: 1) </w:t>
      </w:r>
      <w:r w:rsidR="00C341C8" w:rsidRPr="00551E53">
        <w:rPr>
          <w:i/>
          <w:iCs/>
        </w:rPr>
        <w:t>average local walk</w:t>
      </w:r>
      <w:r w:rsidR="00C341C8">
        <w:t xml:space="preserve">, 2) </w:t>
      </w:r>
      <w:r w:rsidR="00C341C8" w:rsidRPr="00551E53">
        <w:rPr>
          <w:i/>
          <w:iCs/>
        </w:rPr>
        <w:t>typical local walk</w:t>
      </w:r>
      <w:r w:rsidR="00C341C8">
        <w:t xml:space="preserve"> </w:t>
      </w:r>
      <w:r w:rsidR="00551E53">
        <w:t>and</w:t>
      </w:r>
      <w:r w:rsidR="00C341C8">
        <w:t xml:space="preserve"> 3) </w:t>
      </w:r>
      <w:r w:rsidR="00C341C8" w:rsidRPr="00551E53">
        <w:rPr>
          <w:i/>
          <w:iCs/>
        </w:rPr>
        <w:t>expected local walk</w:t>
      </w:r>
      <w:r w:rsidR="00551E53">
        <w:t xml:space="preserve"> can be </w:t>
      </w:r>
      <w:r w:rsidR="0063166D">
        <w:t>applied</w:t>
      </w:r>
      <w:r w:rsidR="00551E53">
        <w:t xml:space="preserve"> </w:t>
      </w:r>
      <w:r w:rsidR="0063166D">
        <w:t xml:space="preserve">in </w:t>
      </w:r>
      <w:r w:rsidR="00551E53">
        <w:t xml:space="preserve">interpreting the </w:t>
      </w:r>
      <w:r w:rsidR="007755E8">
        <w:t>results</w:t>
      </w:r>
      <w:r w:rsidR="00551E53">
        <w:t xml:space="preserve">. </w:t>
      </w:r>
      <w:r w:rsidR="00DA224A">
        <w:t xml:space="preserve">The </w:t>
      </w:r>
      <w:r w:rsidR="0058740D">
        <w:t xml:space="preserve">three </w:t>
      </w:r>
      <w:r w:rsidR="000A169D">
        <w:t xml:space="preserve">concepts </w:t>
      </w:r>
      <w:r w:rsidR="00F94E36">
        <w:t xml:space="preserve">aim to </w:t>
      </w:r>
      <w:r w:rsidR="0058740D">
        <w:t xml:space="preserve">consider </w:t>
      </w:r>
      <w:r w:rsidR="00F94E36">
        <w:t xml:space="preserve">the </w:t>
      </w:r>
      <w:r w:rsidR="00CB0DCE">
        <w:t xml:space="preserve">spatial and </w:t>
      </w:r>
      <w:r w:rsidR="002E27EC">
        <w:t xml:space="preserve">statistical </w:t>
      </w:r>
      <w:r w:rsidR="00F94E36">
        <w:t xml:space="preserve">nature of </w:t>
      </w:r>
      <w:r w:rsidR="00677FCB">
        <w:t xml:space="preserve">the </w:t>
      </w:r>
      <w:r w:rsidR="00824891">
        <w:t>choropleth maps</w:t>
      </w:r>
      <w:r w:rsidR="00551E53">
        <w:t xml:space="preserve">; as </w:t>
      </w:r>
      <w:r w:rsidR="00711167">
        <w:t xml:space="preserve">the indexes </w:t>
      </w:r>
      <w:r w:rsidR="008A64CA">
        <w:t>are</w:t>
      </w:r>
      <w:r w:rsidR="00551E53">
        <w:t xml:space="preserve"> weighted with the utilization rates of the </w:t>
      </w:r>
      <w:r w:rsidR="00551764">
        <w:t>walks</w:t>
      </w:r>
      <w:r w:rsidR="00551E53">
        <w:t xml:space="preserve">, they </w:t>
      </w:r>
      <w:r w:rsidR="0042016F">
        <w:t xml:space="preserve">can </w:t>
      </w:r>
      <w:r w:rsidR="00551E53">
        <w:t>estimate the</w:t>
      </w:r>
      <w:r w:rsidR="00B705BB">
        <w:t xml:space="preserve"> expected</w:t>
      </w:r>
      <w:r w:rsidR="00551E53">
        <w:t xml:space="preserve"> traffic noise exposure </w:t>
      </w:r>
      <w:r w:rsidR="00C52F7A">
        <w:t xml:space="preserve">on </w:t>
      </w:r>
      <w:r w:rsidR="00551E53">
        <w:t>a</w:t>
      </w:r>
      <w:r w:rsidR="0007504E">
        <w:t>n average</w:t>
      </w:r>
      <w:r w:rsidR="00011E2C">
        <w:t xml:space="preserve"> (</w:t>
      </w:r>
      <w:r w:rsidR="00551E53">
        <w:t>commuting</w:t>
      </w:r>
      <w:r w:rsidR="00551764">
        <w:t>-</w:t>
      </w:r>
      <w:r w:rsidR="00551E53">
        <w:t>related</w:t>
      </w:r>
      <w:r w:rsidR="00011E2C">
        <w:t>)</w:t>
      </w:r>
      <w:r w:rsidR="00551E53">
        <w:t xml:space="preserve"> walk</w:t>
      </w:r>
      <w:r w:rsidR="00E9249C">
        <w:t xml:space="preserve"> from each origin</w:t>
      </w:r>
      <w:r w:rsidR="00551E53">
        <w:t>.</w:t>
      </w:r>
      <w:r w:rsidR="00663F13">
        <w:t xml:space="preserve"> </w:t>
      </w:r>
    </w:p>
    <w:p w14:paraId="3A9CB7FD" w14:textId="7F2208AF" w:rsidR="00863F96" w:rsidRDefault="00227288" w:rsidP="00361E7C">
      <w:r>
        <w:t xml:space="preserve">Some spatial </w:t>
      </w:r>
      <w:r w:rsidR="00461314">
        <w:t>patterns</w:t>
      </w:r>
      <w:r>
        <w:t xml:space="preserve"> in the </w:t>
      </w:r>
      <w:r w:rsidR="00713F78">
        <w:t xml:space="preserve">noise exposure indexes </w:t>
      </w:r>
      <w:r>
        <w:t xml:space="preserve">are visible </w:t>
      </w:r>
      <w:r w:rsidR="00A2636F">
        <w:t>on</w:t>
      </w:r>
      <w:r>
        <w:t xml:space="preserve"> the maps</w:t>
      </w:r>
      <w:r w:rsidR="00AD70DF">
        <w:t>.</w:t>
      </w:r>
      <w:r w:rsidR="00AD0010">
        <w:t xml:space="preserve"> </w:t>
      </w:r>
      <w:r w:rsidR="00AD70DF">
        <w:t>E</w:t>
      </w:r>
      <w:r w:rsidR="00713F78">
        <w:t xml:space="preserve">xposure to the highest </w:t>
      </w:r>
      <w:r w:rsidR="00A65423">
        <w:t xml:space="preserve">noise levels by </w:t>
      </w:r>
      <w:r w:rsidR="00713F78">
        <w:t>dB</w:t>
      </w:r>
      <w:r w:rsidR="00713F78" w:rsidRPr="00AD0010">
        <w:rPr>
          <w:vertAlign w:val="subscript"/>
        </w:rPr>
        <w:t>mean</w:t>
      </w:r>
      <w:r w:rsidR="000A7F42">
        <w:rPr>
          <w:vertAlign w:val="subscript"/>
        </w:rPr>
        <w:t xml:space="preserve"> </w:t>
      </w:r>
      <w:r w:rsidR="00713F78">
        <w:t xml:space="preserve">occur </w:t>
      </w:r>
      <w:r w:rsidR="0061771E">
        <w:t xml:space="preserve">often </w:t>
      </w:r>
      <w:r w:rsidR="00713F78">
        <w:t xml:space="preserve">on the walks from the origins near the major roads </w:t>
      </w:r>
      <w:r w:rsidR="00441B3F">
        <w:t>in</w:t>
      </w:r>
      <w:r w:rsidR="00713F78">
        <w:t xml:space="preserve"> the city.</w:t>
      </w:r>
      <w:r w:rsidR="00AD0010">
        <w:t xml:space="preserve"> Similarly, the highest </w:t>
      </w:r>
      <w:r w:rsidR="001F19EA">
        <w:t>mean</w:t>
      </w:r>
      <w:r w:rsidR="00143907">
        <w:t xml:space="preserve"> </w:t>
      </w:r>
      <w:r w:rsidR="00AD0010">
        <w:t>ED</w:t>
      </w:r>
      <w:r w:rsidR="00AD0010">
        <w:rPr>
          <w:vertAlign w:val="subscript"/>
        </w:rPr>
        <w:t>+6</w:t>
      </w:r>
      <w:r w:rsidR="002E2133">
        <w:rPr>
          <w:vertAlign w:val="subscript"/>
        </w:rPr>
        <w:t>5</w:t>
      </w:r>
      <w:r w:rsidR="00AD0010">
        <w:rPr>
          <w:vertAlign w:val="subscript"/>
        </w:rPr>
        <w:t>dB</w:t>
      </w:r>
      <w:r w:rsidR="00D400C1">
        <w:t xml:space="preserve">, </w:t>
      </w:r>
      <w:r w:rsidR="00AD0010">
        <w:t>ED</w:t>
      </w:r>
      <w:r w:rsidR="00AD0010">
        <w:rPr>
          <w:vertAlign w:val="subscript"/>
        </w:rPr>
        <w:t>+70dB</w:t>
      </w:r>
      <w:r w:rsidR="00D400C1">
        <w:t>, ER</w:t>
      </w:r>
      <w:r w:rsidR="00D400C1">
        <w:rPr>
          <w:vertAlign w:val="subscript"/>
        </w:rPr>
        <w:t xml:space="preserve">+65dB </w:t>
      </w:r>
      <w:r w:rsidR="00D400C1">
        <w:t>and ER</w:t>
      </w:r>
      <w:r w:rsidR="00D400C1">
        <w:rPr>
          <w:vertAlign w:val="subscript"/>
        </w:rPr>
        <w:t xml:space="preserve">+70dB </w:t>
      </w:r>
      <w:r w:rsidR="00281007">
        <w:t>appear</w:t>
      </w:r>
      <w:r w:rsidR="00AD0010">
        <w:t xml:space="preserve"> </w:t>
      </w:r>
      <w:r w:rsidR="006A27E7">
        <w:t xml:space="preserve">often </w:t>
      </w:r>
      <w:r w:rsidR="00AD0010">
        <w:t xml:space="preserve">near the major roads </w:t>
      </w:r>
      <w:r w:rsidR="00670589">
        <w:t xml:space="preserve">of </w:t>
      </w:r>
      <w:r w:rsidR="00AD0010">
        <w:t xml:space="preserve">the city, but with </w:t>
      </w:r>
      <w:r w:rsidR="005D181D">
        <w:t>considerable</w:t>
      </w:r>
      <w:r w:rsidR="00AD0010">
        <w:t xml:space="preserve"> spatial variation. </w:t>
      </w:r>
      <w:r w:rsidR="002845A3">
        <w:t xml:space="preserve">Some </w:t>
      </w:r>
      <w:r w:rsidR="00361E7C">
        <w:t>correlation</w:t>
      </w:r>
      <w:r w:rsidR="00671225">
        <w:t xml:space="preserve"> between </w:t>
      </w:r>
      <w:r w:rsidR="002845A3">
        <w:t xml:space="preserve">the average </w:t>
      </w:r>
      <w:r w:rsidR="00671225">
        <w:t xml:space="preserve">walking distances from the origins </w:t>
      </w:r>
      <w:r w:rsidR="002845A3">
        <w:t xml:space="preserve">and the </w:t>
      </w:r>
      <w:r w:rsidR="00671225">
        <w:t>respective ED</w:t>
      </w:r>
      <w:r w:rsidR="00671225">
        <w:rPr>
          <w:vertAlign w:val="subscript"/>
        </w:rPr>
        <w:t>+6</w:t>
      </w:r>
      <w:r w:rsidR="00E316EC">
        <w:rPr>
          <w:vertAlign w:val="subscript"/>
        </w:rPr>
        <w:t>5</w:t>
      </w:r>
      <w:r w:rsidR="00671225">
        <w:rPr>
          <w:vertAlign w:val="subscript"/>
        </w:rPr>
        <w:t xml:space="preserve">dB </w:t>
      </w:r>
      <w:r w:rsidR="00671225">
        <w:t>and ED</w:t>
      </w:r>
      <w:r w:rsidR="00671225">
        <w:rPr>
          <w:vertAlign w:val="subscript"/>
        </w:rPr>
        <w:t>+70dB</w:t>
      </w:r>
      <w:r w:rsidR="00361E7C">
        <w:t xml:space="preserve"> </w:t>
      </w:r>
      <w:r w:rsidR="002845A3">
        <w:t xml:space="preserve">indexes </w:t>
      </w:r>
      <w:r w:rsidR="00361E7C">
        <w:t>can be seen by</w:t>
      </w:r>
      <w:r w:rsidR="00671225">
        <w:t xml:space="preserve"> visual comparison of the maps</w:t>
      </w:r>
      <w:r w:rsidR="00027F14">
        <w:t xml:space="preserve"> (</w:t>
      </w:r>
      <w:r w:rsidR="00027F14">
        <w:fldChar w:fldCharType="begin"/>
      </w:r>
      <w:r w:rsidR="00027F14">
        <w:instrText xml:space="preserve"> REF _Ref33965311 \h </w:instrText>
      </w:r>
      <w:r w:rsidR="00027F14">
        <w:fldChar w:fldCharType="separate"/>
      </w:r>
      <w:r w:rsidR="00205E1B" w:rsidRPr="00CC2F87">
        <w:t xml:space="preserve">Figure </w:t>
      </w:r>
      <w:r w:rsidR="00205E1B">
        <w:rPr>
          <w:noProof/>
        </w:rPr>
        <w:t>26</w:t>
      </w:r>
      <w:r w:rsidR="00027F14">
        <w:fldChar w:fldCharType="end"/>
      </w:r>
      <w:r w:rsidR="00027F14">
        <w:t xml:space="preserve">; </w:t>
      </w:r>
      <w:r w:rsidR="00027F14">
        <w:fldChar w:fldCharType="begin"/>
      </w:r>
      <w:r w:rsidR="00027F14">
        <w:instrText xml:space="preserve"> REF _Ref33965511 \h </w:instrText>
      </w:r>
      <w:r w:rsidR="00027F14">
        <w:fldChar w:fldCharType="separate"/>
      </w:r>
      <w:r w:rsidR="00205E1B" w:rsidRPr="00CC2F87">
        <w:t xml:space="preserve">Figure </w:t>
      </w:r>
      <w:r w:rsidR="00205E1B">
        <w:rPr>
          <w:noProof/>
        </w:rPr>
        <w:t>28</w:t>
      </w:r>
      <w:r w:rsidR="00027F14">
        <w:fldChar w:fldCharType="end"/>
      </w:r>
      <w:r w:rsidR="00027F14">
        <w:t xml:space="preserve"> &amp; </w:t>
      </w:r>
      <w:r w:rsidR="00027F14">
        <w:fldChar w:fldCharType="begin"/>
      </w:r>
      <w:r w:rsidR="00027F14">
        <w:instrText xml:space="preserve"> REF _Ref33965563 \h </w:instrText>
      </w:r>
      <w:r w:rsidR="00027F14">
        <w:fldChar w:fldCharType="separate"/>
      </w:r>
      <w:r w:rsidR="00205E1B" w:rsidRPr="00CC2F87">
        <w:t xml:space="preserve">Figure </w:t>
      </w:r>
      <w:r w:rsidR="00205E1B">
        <w:rPr>
          <w:noProof/>
        </w:rPr>
        <w:t>29</w:t>
      </w:r>
      <w:r w:rsidR="00027F14">
        <w:fldChar w:fldCharType="end"/>
      </w:r>
      <w:r w:rsidR="00027F14">
        <w:t>)</w:t>
      </w:r>
      <w:r w:rsidR="00671225">
        <w:t xml:space="preserve">. </w:t>
      </w:r>
      <w:r w:rsidR="00A507BC">
        <w:t>E</w:t>
      </w:r>
      <w:r w:rsidR="00392C48">
        <w:t>xposures to the</w:t>
      </w:r>
      <w:r w:rsidR="002C1D92">
        <w:t xml:space="preserve"> very</w:t>
      </w:r>
      <w:r w:rsidR="00392C48">
        <w:t xml:space="preserve"> highest noise levels are distributed unequally in the </w:t>
      </w:r>
      <w:r w:rsidR="00C37AED">
        <w:t>study area</w:t>
      </w:r>
      <w:r w:rsidR="00392C48">
        <w:t>.</w:t>
      </w:r>
      <w:r w:rsidR="00863F96">
        <w:t xml:space="preserve"> </w:t>
      </w:r>
      <w:r w:rsidR="00EA0F21">
        <w:t>F</w:t>
      </w:r>
      <w:r w:rsidR="00863F96">
        <w:t xml:space="preserve">or some </w:t>
      </w:r>
      <w:r w:rsidR="003A738D">
        <w:t>neighborhoods</w:t>
      </w:r>
      <w:r w:rsidR="002D6C06">
        <w:t xml:space="preserve"> (e.g. </w:t>
      </w:r>
      <w:proofErr w:type="spellStart"/>
      <w:r w:rsidR="002D6C06">
        <w:t>Itä-Pakila</w:t>
      </w:r>
      <w:proofErr w:type="spellEnd"/>
      <w:r w:rsidR="002D6C06">
        <w:t xml:space="preserve">, </w:t>
      </w:r>
      <w:proofErr w:type="spellStart"/>
      <w:r w:rsidR="002D6C06">
        <w:t>Kruunuhaka</w:t>
      </w:r>
      <w:proofErr w:type="spellEnd"/>
      <w:r w:rsidR="002D6C06">
        <w:t xml:space="preserve"> and </w:t>
      </w:r>
      <w:proofErr w:type="spellStart"/>
      <w:r w:rsidR="002D6C06">
        <w:t>Koskela</w:t>
      </w:r>
      <w:proofErr w:type="spellEnd"/>
      <w:r w:rsidR="002D6C06">
        <w:t>)</w:t>
      </w:r>
      <w:r w:rsidR="00863F96">
        <w:t xml:space="preserve">, the </w:t>
      </w:r>
      <w:r w:rsidR="003A738D">
        <w:t xml:space="preserve">indexes </w:t>
      </w:r>
      <w:r w:rsidR="00EA0F21">
        <w:t>ED</w:t>
      </w:r>
      <w:r w:rsidR="00EA0F21">
        <w:rPr>
          <w:vertAlign w:val="subscript"/>
        </w:rPr>
        <w:t xml:space="preserve">+65dB </w:t>
      </w:r>
      <w:r w:rsidR="00EA0F21">
        <w:t>and ED</w:t>
      </w:r>
      <w:r w:rsidR="00EA0F21">
        <w:rPr>
          <w:vertAlign w:val="subscript"/>
        </w:rPr>
        <w:t xml:space="preserve">+70dB </w:t>
      </w:r>
      <w:r w:rsidR="00EA0F21">
        <w:t xml:space="preserve">are </w:t>
      </w:r>
      <w:r w:rsidR="00863F96">
        <w:t xml:space="preserve">considerably </w:t>
      </w:r>
      <w:r w:rsidR="00EA0F21">
        <w:t xml:space="preserve">higher </w:t>
      </w:r>
      <w:r w:rsidR="00863F96">
        <w:t xml:space="preserve">than </w:t>
      </w:r>
      <w:r w:rsidR="00EA0F21">
        <w:t>the average of all walks</w:t>
      </w:r>
      <w:r w:rsidR="00A507BC">
        <w:t xml:space="preserve"> (see </w:t>
      </w:r>
      <w:r w:rsidR="00A507BC">
        <w:fldChar w:fldCharType="begin"/>
      </w:r>
      <w:r w:rsidR="00A507BC">
        <w:instrText xml:space="preserve"> REF _Ref33960922 \h </w:instrText>
      </w:r>
      <w:r w:rsidR="00A507BC">
        <w:fldChar w:fldCharType="separate"/>
      </w:r>
      <w:r w:rsidR="00205E1B">
        <w:t xml:space="preserve">Table </w:t>
      </w:r>
      <w:r w:rsidR="00205E1B">
        <w:rPr>
          <w:noProof/>
        </w:rPr>
        <w:t>8</w:t>
      </w:r>
      <w:r w:rsidR="00A507BC">
        <w:fldChar w:fldCharType="end"/>
      </w:r>
      <w:r w:rsidR="00A507BC">
        <w:t>)</w:t>
      </w:r>
      <w:r w:rsidR="00863F96">
        <w:t xml:space="preserve">. </w:t>
      </w:r>
      <w:r w:rsidR="00D33142">
        <w:t xml:space="preserve">Despite that these indexes are likely to </w:t>
      </w:r>
      <w:r w:rsidR="0009406D">
        <w:t xml:space="preserve">covary </w:t>
      </w:r>
      <w:r w:rsidR="00D33142">
        <w:t>with the mean walking distances (as mentioned above), also the relative traffic noise indexes ER</w:t>
      </w:r>
      <w:r w:rsidR="00D33142">
        <w:rPr>
          <w:vertAlign w:val="subscript"/>
        </w:rPr>
        <w:t xml:space="preserve">+65dB </w:t>
      </w:r>
      <w:r w:rsidR="00D33142">
        <w:t>and ER</w:t>
      </w:r>
      <w:r w:rsidR="00D33142">
        <w:rPr>
          <w:vertAlign w:val="subscript"/>
        </w:rPr>
        <w:t>+70dB</w:t>
      </w:r>
      <w:r w:rsidR="00D33142">
        <w:t xml:space="preserve"> show higher values </w:t>
      </w:r>
      <w:r w:rsidR="003A738D">
        <w:t>in</w:t>
      </w:r>
      <w:r w:rsidR="004871A6">
        <w:t xml:space="preserve"> </w:t>
      </w:r>
      <w:r w:rsidR="003A738D">
        <w:t xml:space="preserve">the </w:t>
      </w:r>
      <w:r w:rsidR="004871A6">
        <w:t xml:space="preserve">same areas. </w:t>
      </w:r>
      <w:r w:rsidR="00831DFE">
        <w:t>F</w:t>
      </w:r>
      <w:r w:rsidR="001323FB">
        <w:t xml:space="preserve">or </w:t>
      </w:r>
      <w:r w:rsidR="0061771E">
        <w:t xml:space="preserve">a substantial share of the </w:t>
      </w:r>
      <w:r w:rsidR="001323FB">
        <w:t xml:space="preserve">areas (including the previously mentioned), the </w:t>
      </w:r>
      <w:r w:rsidR="00D278FA">
        <w:t xml:space="preserve">mean traffic </w:t>
      </w:r>
      <w:r w:rsidR="001323FB">
        <w:t>noise level of the average walk is higher than 65 dB</w:t>
      </w:r>
      <w:r w:rsidR="00E344A4">
        <w:t>(A)</w:t>
      </w:r>
      <w:r w:rsidR="002C14E5">
        <w:t xml:space="preserve">. </w:t>
      </w:r>
      <w:r w:rsidR="009F5395">
        <w:t>Considering these findings, the</w:t>
      </w:r>
      <w:r w:rsidR="002C14E5">
        <w:t xml:space="preserve"> results </w:t>
      </w:r>
      <w:r w:rsidR="0088192F">
        <w:t>indicate</w:t>
      </w:r>
      <w:r w:rsidR="000C624D">
        <w:t xml:space="preserve"> </w:t>
      </w:r>
      <w:r w:rsidR="00E730D7">
        <w:t>that</w:t>
      </w:r>
      <w:r w:rsidR="007A46C8">
        <w:t xml:space="preserve"> </w:t>
      </w:r>
      <w:r w:rsidR="00094882">
        <w:t xml:space="preserve">major </w:t>
      </w:r>
      <w:r w:rsidR="002C14E5">
        <w:t>dynamic exposures to unhealthy traffic noise levels</w:t>
      </w:r>
      <w:r w:rsidR="007A46C8">
        <w:t xml:space="preserve"> </w:t>
      </w:r>
      <w:r w:rsidR="00E730D7">
        <w:t xml:space="preserve">are relatively common </w:t>
      </w:r>
      <w:r w:rsidR="007A46C8">
        <w:t>in the study area</w:t>
      </w:r>
      <w:r w:rsidR="002C14E5">
        <w:t xml:space="preserve">. </w:t>
      </w:r>
    </w:p>
    <w:p w14:paraId="6E192477" w14:textId="77777777" w:rsidR="00361E7C" w:rsidRDefault="00361E7C" w:rsidP="00361E7C"/>
    <w:p w14:paraId="22AC3D01" w14:textId="7BEDE961" w:rsidR="00B17DC1" w:rsidRPr="00CC2F87" w:rsidRDefault="00B17DC1" w:rsidP="00361E7C">
      <w:r w:rsidRPr="00CC2F87">
        <w:rPr>
          <w:noProof/>
        </w:rPr>
        <w:lastRenderedPageBreak/>
        <w:drawing>
          <wp:inline distT="0" distB="0" distL="0" distR="0" wp14:anchorId="02800182" wp14:editId="3D4DA599">
            <wp:extent cx="6116042" cy="5401944"/>
            <wp:effectExtent l="12700" t="12700" r="1841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16042" cy="5401944"/>
                    </a:xfrm>
                    <a:prstGeom prst="rect">
                      <a:avLst/>
                    </a:prstGeom>
                    <a:ln>
                      <a:solidFill>
                        <a:schemeClr val="tx1"/>
                      </a:solidFill>
                    </a:ln>
                  </pic:spPr>
                </pic:pic>
              </a:graphicData>
            </a:graphic>
          </wp:inline>
        </w:drawing>
      </w:r>
    </w:p>
    <w:p w14:paraId="44AD22FC" w14:textId="464D597C" w:rsidR="00B17DC1" w:rsidRDefault="00B17DC1" w:rsidP="00B17DC1">
      <w:pPr>
        <w:pStyle w:val="Caption"/>
        <w:jc w:val="both"/>
      </w:pPr>
      <w:bookmarkStart w:id="117" w:name="_Ref33965311"/>
      <w:bookmarkStart w:id="118" w:name="_Toc37690022"/>
      <w:r w:rsidRPr="00CC2F87">
        <w:t xml:space="preserve">Figure </w:t>
      </w:r>
      <w:r w:rsidRPr="00CC2F87">
        <w:fldChar w:fldCharType="begin"/>
      </w:r>
      <w:r w:rsidRPr="00CC2F87">
        <w:instrText xml:space="preserve"> SEQ Figure \* ARABIC </w:instrText>
      </w:r>
      <w:r w:rsidRPr="00CC2F87">
        <w:fldChar w:fldCharType="separate"/>
      </w:r>
      <w:r w:rsidR="0052232F">
        <w:rPr>
          <w:noProof/>
        </w:rPr>
        <w:t>26</w:t>
      </w:r>
      <w:r w:rsidRPr="00CC2F87">
        <w:fldChar w:fldCharType="end"/>
      </w:r>
      <w:bookmarkEnd w:id="117"/>
      <w:r w:rsidRPr="00CC2F87">
        <w:t xml:space="preserve">. </w:t>
      </w:r>
      <w:r w:rsidR="002F2145">
        <w:t>M</w:t>
      </w:r>
      <w:r w:rsidR="00C20BBC">
        <w:t xml:space="preserve">ean </w:t>
      </w:r>
      <w:r w:rsidRPr="00CC2F87">
        <w:t xml:space="preserve">walking </w:t>
      </w:r>
      <w:commentRangeStart w:id="119"/>
      <w:r w:rsidRPr="00CC2F87">
        <w:t>distance</w:t>
      </w:r>
      <w:r w:rsidR="002F2145">
        <w:t>s</w:t>
      </w:r>
      <w:r w:rsidRPr="00CC2F87">
        <w:t xml:space="preserve"> </w:t>
      </w:r>
      <w:commentRangeEnd w:id="119"/>
      <w:r w:rsidR="00D10ADB">
        <w:rPr>
          <w:rStyle w:val="CommentReference"/>
          <w:iCs w:val="0"/>
          <w:color w:val="auto"/>
        </w:rPr>
        <w:commentReference w:id="119"/>
      </w:r>
      <w:r w:rsidR="00A31008">
        <w:t xml:space="preserve">from homes </w:t>
      </w:r>
      <w:r w:rsidRPr="00CC2F87">
        <w:t>to public transport (PT) stop</w:t>
      </w:r>
      <w:r w:rsidR="00A31008">
        <w:t>s</w:t>
      </w:r>
      <w:r w:rsidRPr="00CC2F87">
        <w:t xml:space="preserve">. </w:t>
      </w:r>
      <w:r w:rsidR="008665BF">
        <w:t>The averages are weighted with the</w:t>
      </w:r>
      <w:r w:rsidR="008665BF" w:rsidRPr="00CC2F87">
        <w:t xml:space="preserve"> </w:t>
      </w:r>
      <w:r w:rsidR="008665BF">
        <w:t xml:space="preserve">estimated </w:t>
      </w:r>
      <w:r w:rsidR="008665BF" w:rsidRPr="00CC2F87">
        <w:t>utilization rates of</w:t>
      </w:r>
      <w:r w:rsidR="008665BF">
        <w:t xml:space="preserve"> the walks</w:t>
      </w:r>
      <w:r w:rsidR="008665BF" w:rsidRPr="00CC2F87">
        <w:t xml:space="preserve"> based on </w:t>
      </w:r>
      <w:r w:rsidR="008665BF">
        <w:t xml:space="preserve">the </w:t>
      </w:r>
      <w:r w:rsidR="008665BF" w:rsidRPr="00CC2F87">
        <w:t xml:space="preserve">total flow of commutes </w:t>
      </w:r>
      <w:r w:rsidR="00B61919">
        <w:t>using each origin</w:t>
      </w:r>
      <w:r w:rsidR="00285ED4">
        <w:t xml:space="preserve"> – </w:t>
      </w:r>
      <w:r w:rsidR="008665BF" w:rsidRPr="00CC2F87">
        <w:t>PT stop</w:t>
      </w:r>
      <w:r w:rsidR="00285ED4">
        <w:t xml:space="preserve"> pair</w:t>
      </w:r>
      <w:r w:rsidR="008665BF" w:rsidRPr="00CC2F87">
        <w:t>.</w:t>
      </w:r>
      <w:bookmarkEnd w:id="118"/>
      <w:r w:rsidR="002845A3">
        <w:t xml:space="preserve"> </w:t>
      </w:r>
    </w:p>
    <w:p w14:paraId="528B00FA" w14:textId="65B4AF6E" w:rsidR="00232359" w:rsidRDefault="00232359" w:rsidP="00232359"/>
    <w:p w14:paraId="65E19957" w14:textId="77777777" w:rsidR="00981967" w:rsidRDefault="00232359" w:rsidP="00981967">
      <w:pPr>
        <w:keepNext/>
      </w:pPr>
      <w:r w:rsidRPr="00CC2F87">
        <w:rPr>
          <w:noProof/>
        </w:rPr>
        <w:lastRenderedPageBreak/>
        <w:drawing>
          <wp:inline distT="0" distB="0" distL="0" distR="0" wp14:anchorId="05B182E5" wp14:editId="167C9B84">
            <wp:extent cx="6116042" cy="5401944"/>
            <wp:effectExtent l="12700" t="12700" r="184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0"/>
                    <a:stretch>
                      <a:fillRect/>
                    </a:stretch>
                  </pic:blipFill>
                  <pic:spPr>
                    <a:xfrm>
                      <a:off x="0" y="0"/>
                      <a:ext cx="6116042" cy="5401944"/>
                    </a:xfrm>
                    <a:prstGeom prst="rect">
                      <a:avLst/>
                    </a:prstGeom>
                    <a:ln>
                      <a:solidFill>
                        <a:schemeClr val="tx1"/>
                      </a:solidFill>
                    </a:ln>
                  </pic:spPr>
                </pic:pic>
              </a:graphicData>
            </a:graphic>
          </wp:inline>
        </w:drawing>
      </w:r>
    </w:p>
    <w:p w14:paraId="5FBB04BF" w14:textId="41AD6160" w:rsidR="00232359" w:rsidRPr="00232359" w:rsidRDefault="00981967" w:rsidP="00981967">
      <w:pPr>
        <w:pStyle w:val="Caption"/>
        <w:jc w:val="both"/>
      </w:pPr>
      <w:bookmarkStart w:id="120" w:name="_Ref33965456"/>
      <w:bookmarkStart w:id="121" w:name="_Toc37690023"/>
      <w:r>
        <w:t xml:space="preserve">Figure </w:t>
      </w:r>
      <w:r>
        <w:fldChar w:fldCharType="begin"/>
      </w:r>
      <w:r>
        <w:instrText xml:space="preserve"> SEQ Figure \* ARABIC </w:instrText>
      </w:r>
      <w:r>
        <w:fldChar w:fldCharType="separate"/>
      </w:r>
      <w:r w:rsidR="0052232F">
        <w:rPr>
          <w:noProof/>
        </w:rPr>
        <w:t>27</w:t>
      </w:r>
      <w:r>
        <w:fldChar w:fldCharType="end"/>
      </w:r>
      <w:bookmarkEnd w:id="120"/>
      <w:r>
        <w:t xml:space="preserve">. </w:t>
      </w:r>
      <w:r w:rsidR="00805C54">
        <w:t>M</w:t>
      </w:r>
      <w:r w:rsidR="00C16090">
        <w:t>ean</w:t>
      </w:r>
      <w:r w:rsidR="007F7CEB">
        <w:t xml:space="preserve"> traffic noise level (dB(A))</w:t>
      </w:r>
      <w:r>
        <w:t xml:space="preserve"> on walks from home</w:t>
      </w:r>
      <w:r w:rsidR="00A31008">
        <w:t>s</w:t>
      </w:r>
      <w:r>
        <w:t xml:space="preserve"> to </w:t>
      </w:r>
      <w:r w:rsidR="00A40666">
        <w:t xml:space="preserve">PT </w:t>
      </w:r>
      <w:r>
        <w:t>stop</w:t>
      </w:r>
      <w:r w:rsidR="00A40666">
        <w:t>s</w:t>
      </w:r>
      <w:r>
        <w:t xml:space="preserve">. </w:t>
      </w:r>
      <w:r w:rsidR="002E7875">
        <w:t>The averages are weighted with the</w:t>
      </w:r>
      <w:r w:rsidR="002E7875" w:rsidRPr="00CC2F87">
        <w:t xml:space="preserve"> </w:t>
      </w:r>
      <w:r w:rsidR="002E7875">
        <w:t xml:space="preserve">estimated </w:t>
      </w:r>
      <w:r w:rsidR="002E7875" w:rsidRPr="00CC2F87">
        <w:t>utilization rates of</w:t>
      </w:r>
      <w:r w:rsidR="002E7875">
        <w:t xml:space="preserve"> the walks</w:t>
      </w:r>
      <w:r w:rsidR="002E7875" w:rsidRPr="00CC2F87">
        <w:t xml:space="preserve"> based on </w:t>
      </w:r>
      <w:r w:rsidR="002E7875">
        <w:t xml:space="preserve">the </w:t>
      </w:r>
      <w:r w:rsidR="002E7875" w:rsidRPr="00CC2F87">
        <w:t xml:space="preserve">total flow of commutes </w:t>
      </w:r>
      <w:r w:rsidR="00B61919">
        <w:t>using each origin</w:t>
      </w:r>
      <w:r w:rsidR="002E7875">
        <w:t xml:space="preserve"> – </w:t>
      </w:r>
      <w:r w:rsidR="002E7875" w:rsidRPr="00CC2F87">
        <w:t>PT stop</w:t>
      </w:r>
      <w:r w:rsidR="002E7875">
        <w:t xml:space="preserve"> pair</w:t>
      </w:r>
      <w:r w:rsidR="002E7875" w:rsidRPr="00CC2F87">
        <w:t>.</w:t>
      </w:r>
      <w:bookmarkEnd w:id="121"/>
      <w:r w:rsidR="001B0460">
        <w:t xml:space="preserve"> </w:t>
      </w:r>
    </w:p>
    <w:p w14:paraId="4123EC4C" w14:textId="77777777" w:rsidR="00B17DC1" w:rsidRPr="00CC2F87" w:rsidRDefault="00B17DC1" w:rsidP="00B17DC1"/>
    <w:p w14:paraId="1A2CF5C8" w14:textId="77777777" w:rsidR="00B17DC1" w:rsidRPr="00CC2F87" w:rsidRDefault="00B17DC1" w:rsidP="005F7507">
      <w:pPr>
        <w:keepNext/>
        <w:ind w:left="720" w:hanging="720"/>
      </w:pPr>
      <w:r w:rsidRPr="00CC2F87">
        <w:rPr>
          <w:noProof/>
        </w:rPr>
        <w:lastRenderedPageBreak/>
        <w:drawing>
          <wp:inline distT="0" distB="0" distL="0" distR="0" wp14:anchorId="72AB0CE8" wp14:editId="51CE4778">
            <wp:extent cx="6116042" cy="5401943"/>
            <wp:effectExtent l="12700" t="12700" r="1841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16042" cy="5401943"/>
                    </a:xfrm>
                    <a:prstGeom prst="rect">
                      <a:avLst/>
                    </a:prstGeom>
                    <a:ln>
                      <a:solidFill>
                        <a:schemeClr val="tx1"/>
                      </a:solidFill>
                    </a:ln>
                  </pic:spPr>
                </pic:pic>
              </a:graphicData>
            </a:graphic>
          </wp:inline>
        </w:drawing>
      </w:r>
    </w:p>
    <w:p w14:paraId="49DDA8C9" w14:textId="7218BF1A" w:rsidR="00B17DC1" w:rsidRPr="00CC2F87" w:rsidRDefault="00B17DC1" w:rsidP="00B17DC1">
      <w:pPr>
        <w:pStyle w:val="Caption"/>
        <w:jc w:val="both"/>
      </w:pPr>
      <w:bookmarkStart w:id="122" w:name="_Ref33965511"/>
      <w:bookmarkStart w:id="123" w:name="_Toc37690024"/>
      <w:r w:rsidRPr="00CC2F87">
        <w:t xml:space="preserve">Figure </w:t>
      </w:r>
      <w:r w:rsidRPr="00CC2F87">
        <w:fldChar w:fldCharType="begin"/>
      </w:r>
      <w:r w:rsidRPr="00CC2F87">
        <w:instrText xml:space="preserve"> SEQ Figure \* ARABIC </w:instrText>
      </w:r>
      <w:r w:rsidRPr="00CC2F87">
        <w:fldChar w:fldCharType="separate"/>
      </w:r>
      <w:r w:rsidR="0052232F">
        <w:rPr>
          <w:noProof/>
        </w:rPr>
        <w:t>28</w:t>
      </w:r>
      <w:r w:rsidRPr="00CC2F87">
        <w:fldChar w:fldCharType="end"/>
      </w:r>
      <w:bookmarkEnd w:id="122"/>
      <w:r w:rsidRPr="00CC2F87">
        <w:t xml:space="preserve">. </w:t>
      </w:r>
      <w:r w:rsidR="003C2D46">
        <w:t>Mean exposure</w:t>
      </w:r>
      <w:r w:rsidR="000C0D5D">
        <w:t>s</w:t>
      </w:r>
      <w:r w:rsidR="003C2D46">
        <w:t xml:space="preserve"> to </w:t>
      </w:r>
      <w:r w:rsidRPr="00CC2F87">
        <w:t>+6</w:t>
      </w:r>
      <w:r w:rsidR="00957F6F">
        <w:t>5</w:t>
      </w:r>
      <w:r w:rsidR="00A12AB1">
        <w:t xml:space="preserve"> </w:t>
      </w:r>
      <w:r w:rsidRPr="00CC2F87">
        <w:t>dB</w:t>
      </w:r>
      <w:r w:rsidR="003C2D46">
        <w:t>(A)</w:t>
      </w:r>
      <w:r w:rsidRPr="00CC2F87">
        <w:t xml:space="preserve"> traffic noise level</w:t>
      </w:r>
      <w:r w:rsidR="003C2D46">
        <w:t>s</w:t>
      </w:r>
      <w:r w:rsidRPr="00CC2F87">
        <w:t xml:space="preserve"> </w:t>
      </w:r>
      <w:r w:rsidR="003C2D46">
        <w:t xml:space="preserve">(m) </w:t>
      </w:r>
      <w:r w:rsidR="00D10ADB">
        <w:t xml:space="preserve">on </w:t>
      </w:r>
      <w:r w:rsidRPr="00CC2F87">
        <w:t>walk</w:t>
      </w:r>
      <w:r w:rsidR="00981967">
        <w:t>s</w:t>
      </w:r>
      <w:r w:rsidRPr="00CC2F87">
        <w:t xml:space="preserve"> from home</w:t>
      </w:r>
      <w:r w:rsidR="00802880">
        <w:t>s</w:t>
      </w:r>
      <w:r w:rsidRPr="00CC2F87">
        <w:t xml:space="preserve"> to public transport (PT) stop</w:t>
      </w:r>
      <w:r w:rsidR="00981967">
        <w:t>s</w:t>
      </w:r>
      <w:r w:rsidRPr="00CC2F87">
        <w:t xml:space="preserve">. </w:t>
      </w:r>
      <w:r w:rsidR="003C2D46">
        <w:t>The averages are weighted with the</w:t>
      </w:r>
      <w:r w:rsidR="003C2D46" w:rsidRPr="00CC2F87">
        <w:t xml:space="preserve"> </w:t>
      </w:r>
      <w:r w:rsidR="003C2D46">
        <w:t xml:space="preserve">estimated </w:t>
      </w:r>
      <w:r w:rsidR="003C2D46" w:rsidRPr="00CC2F87">
        <w:t>utilization rates of</w:t>
      </w:r>
      <w:r w:rsidR="003C2D46">
        <w:t xml:space="preserve"> the walks</w:t>
      </w:r>
      <w:r w:rsidR="003C2D46" w:rsidRPr="00CC2F87">
        <w:t xml:space="preserve"> based on </w:t>
      </w:r>
      <w:r w:rsidR="003C2D46">
        <w:t xml:space="preserve">the </w:t>
      </w:r>
      <w:r w:rsidR="003C2D46" w:rsidRPr="00CC2F87">
        <w:t xml:space="preserve">total flow of commutes </w:t>
      </w:r>
      <w:r w:rsidR="00B61919">
        <w:t>using each origin</w:t>
      </w:r>
      <w:r w:rsidR="003C2D46">
        <w:t xml:space="preserve"> – </w:t>
      </w:r>
      <w:r w:rsidR="003C2D46" w:rsidRPr="00CC2F87">
        <w:t>PT stop</w:t>
      </w:r>
      <w:r w:rsidR="003C2D46">
        <w:t xml:space="preserve"> pair</w:t>
      </w:r>
      <w:r w:rsidR="003C2D46" w:rsidRPr="00CC2F87">
        <w:t>.</w:t>
      </w:r>
      <w:bookmarkEnd w:id="123"/>
      <w:r w:rsidR="003C2D46">
        <w:t xml:space="preserve"> </w:t>
      </w:r>
    </w:p>
    <w:p w14:paraId="57A10A86" w14:textId="77777777" w:rsidR="00B17DC1" w:rsidRPr="00CC2F87" w:rsidRDefault="00B17DC1" w:rsidP="00B17DC1">
      <w:r w:rsidRPr="00CC2F87">
        <w:rPr>
          <w:noProof/>
        </w:rPr>
        <w:lastRenderedPageBreak/>
        <w:drawing>
          <wp:inline distT="0" distB="0" distL="0" distR="0" wp14:anchorId="5671CE17" wp14:editId="4566DDD6">
            <wp:extent cx="6116042" cy="5401944"/>
            <wp:effectExtent l="12700" t="12700" r="1841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link="rId42"/>
                    <a:stretch>
                      <a:fillRect/>
                    </a:stretch>
                  </pic:blipFill>
                  <pic:spPr>
                    <a:xfrm>
                      <a:off x="0" y="0"/>
                      <a:ext cx="6116042" cy="5401944"/>
                    </a:xfrm>
                    <a:prstGeom prst="rect">
                      <a:avLst/>
                    </a:prstGeom>
                    <a:ln>
                      <a:solidFill>
                        <a:schemeClr val="tx1"/>
                      </a:solidFill>
                    </a:ln>
                  </pic:spPr>
                </pic:pic>
              </a:graphicData>
            </a:graphic>
          </wp:inline>
        </w:drawing>
      </w:r>
    </w:p>
    <w:p w14:paraId="52AFF5BD" w14:textId="7E4F931E" w:rsidR="00575A13" w:rsidRDefault="00B17DC1" w:rsidP="006E50C1">
      <w:pPr>
        <w:pStyle w:val="Caption"/>
      </w:pPr>
      <w:bookmarkStart w:id="124" w:name="_Ref33965563"/>
      <w:bookmarkStart w:id="125" w:name="_Toc37690025"/>
      <w:r w:rsidRPr="00CC2F87">
        <w:t xml:space="preserve">Figure </w:t>
      </w:r>
      <w:r w:rsidRPr="00CC2F87">
        <w:fldChar w:fldCharType="begin"/>
      </w:r>
      <w:r w:rsidRPr="00CC2F87">
        <w:instrText xml:space="preserve"> SEQ Figure \* ARABIC </w:instrText>
      </w:r>
      <w:r w:rsidRPr="00CC2F87">
        <w:fldChar w:fldCharType="separate"/>
      </w:r>
      <w:r w:rsidR="0052232F">
        <w:rPr>
          <w:noProof/>
        </w:rPr>
        <w:t>29</w:t>
      </w:r>
      <w:r w:rsidRPr="00CC2F87">
        <w:fldChar w:fldCharType="end"/>
      </w:r>
      <w:bookmarkEnd w:id="124"/>
      <w:r w:rsidRPr="00CC2F87">
        <w:t xml:space="preserve">. </w:t>
      </w:r>
      <w:r w:rsidR="000C0D5D">
        <w:t xml:space="preserve">Mean exposures to </w:t>
      </w:r>
      <w:r w:rsidR="000D29EE" w:rsidRPr="00CC2F87">
        <w:t>+</w:t>
      </w:r>
      <w:r w:rsidR="000D29EE">
        <w:t>7</w:t>
      </w:r>
      <w:r w:rsidR="000D29EE" w:rsidRPr="00CC2F87">
        <w:t>0</w:t>
      </w:r>
      <w:r w:rsidR="000D29EE">
        <w:t xml:space="preserve"> </w:t>
      </w:r>
      <w:r w:rsidR="000D29EE" w:rsidRPr="00CC2F87">
        <w:t>dB traffic noise level</w:t>
      </w:r>
      <w:r w:rsidR="000C0D5D">
        <w:t>s</w:t>
      </w:r>
      <w:r w:rsidR="000D29EE" w:rsidRPr="00CC2F87">
        <w:t xml:space="preserve"> </w:t>
      </w:r>
      <w:r w:rsidR="00AF0FB5">
        <w:t xml:space="preserve">(m) </w:t>
      </w:r>
      <w:r w:rsidR="000D29EE">
        <w:t xml:space="preserve">on </w:t>
      </w:r>
      <w:r w:rsidR="000D29EE" w:rsidRPr="00CC2F87">
        <w:t>walk</w:t>
      </w:r>
      <w:r w:rsidR="000D29EE">
        <w:t>s</w:t>
      </w:r>
      <w:r w:rsidR="000D29EE" w:rsidRPr="00CC2F87">
        <w:t xml:space="preserve"> from home</w:t>
      </w:r>
      <w:r w:rsidR="000D29EE">
        <w:t>s</w:t>
      </w:r>
      <w:r w:rsidR="000D29EE" w:rsidRPr="00CC2F87">
        <w:t xml:space="preserve"> to public transport (PT) stop</w:t>
      </w:r>
      <w:r w:rsidR="000D29EE">
        <w:t>s</w:t>
      </w:r>
      <w:r w:rsidR="000D29EE" w:rsidRPr="00CC2F87">
        <w:t xml:space="preserve">. </w:t>
      </w:r>
      <w:r w:rsidR="00526C50">
        <w:t>The averages are weighted with the</w:t>
      </w:r>
      <w:r w:rsidR="00526C50" w:rsidRPr="00CC2F87">
        <w:t xml:space="preserve"> </w:t>
      </w:r>
      <w:r w:rsidR="00526C50">
        <w:t xml:space="preserve">estimated </w:t>
      </w:r>
      <w:r w:rsidR="00526C50" w:rsidRPr="00CC2F87">
        <w:t>utilization rates of</w:t>
      </w:r>
      <w:r w:rsidR="00526C50">
        <w:t xml:space="preserve"> the walks</w:t>
      </w:r>
      <w:r w:rsidR="00526C50" w:rsidRPr="00CC2F87">
        <w:t xml:space="preserve"> based on </w:t>
      </w:r>
      <w:r w:rsidR="00526C50">
        <w:t xml:space="preserve">the </w:t>
      </w:r>
      <w:r w:rsidR="00526C50" w:rsidRPr="00CC2F87">
        <w:t xml:space="preserve">total flow of commutes </w:t>
      </w:r>
      <w:r w:rsidR="00B61919">
        <w:t>using each origin</w:t>
      </w:r>
      <w:r w:rsidR="00526C50">
        <w:t xml:space="preserve"> – </w:t>
      </w:r>
      <w:r w:rsidR="00526C50" w:rsidRPr="00CC2F87">
        <w:t>PT stop</w:t>
      </w:r>
      <w:r w:rsidR="00526C50">
        <w:t xml:space="preserve"> pair</w:t>
      </w:r>
      <w:r w:rsidR="00526C50" w:rsidRPr="00CC2F87">
        <w:t>.</w:t>
      </w:r>
      <w:bookmarkEnd w:id="125"/>
    </w:p>
    <w:p w14:paraId="5903F2CE" w14:textId="77777777" w:rsidR="009D1A6B" w:rsidRDefault="009D1A6B" w:rsidP="009D1A6B">
      <w:pPr>
        <w:keepNext/>
      </w:pPr>
      <w:r>
        <w:rPr>
          <w:noProof/>
        </w:rPr>
        <w:lastRenderedPageBreak/>
        <w:drawing>
          <wp:inline distT="0" distB="0" distL="0" distR="0" wp14:anchorId="15A0C783" wp14:editId="17D1833D">
            <wp:extent cx="6039390" cy="5334000"/>
            <wp:effectExtent l="12700" t="12700" r="19050" b="1270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dB_rat_me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43791" cy="5337887"/>
                    </a:xfrm>
                    <a:prstGeom prst="rect">
                      <a:avLst/>
                    </a:prstGeom>
                    <a:ln>
                      <a:solidFill>
                        <a:schemeClr val="tx1"/>
                      </a:solidFill>
                    </a:ln>
                  </pic:spPr>
                </pic:pic>
              </a:graphicData>
            </a:graphic>
          </wp:inline>
        </w:drawing>
      </w:r>
    </w:p>
    <w:p w14:paraId="3B09C297" w14:textId="58CEDF2D" w:rsidR="009D1A6B" w:rsidRDefault="009D1A6B" w:rsidP="009D1A6B">
      <w:pPr>
        <w:pStyle w:val="Caption"/>
        <w:jc w:val="both"/>
      </w:pPr>
      <w:bookmarkStart w:id="126" w:name="_Ref36313852"/>
      <w:bookmarkStart w:id="127" w:name="_Toc37690026"/>
      <w:r>
        <w:t xml:space="preserve">Figure </w:t>
      </w:r>
      <w:r>
        <w:fldChar w:fldCharType="begin"/>
      </w:r>
      <w:r>
        <w:instrText xml:space="preserve"> SEQ Figure \* ARABIC </w:instrText>
      </w:r>
      <w:r>
        <w:fldChar w:fldCharType="separate"/>
      </w:r>
      <w:r w:rsidR="0052232F">
        <w:rPr>
          <w:noProof/>
        </w:rPr>
        <w:t>30</w:t>
      </w:r>
      <w:r>
        <w:fldChar w:fldCharType="end"/>
      </w:r>
      <w:bookmarkEnd w:id="126"/>
      <w:r>
        <w:t xml:space="preserve">. Mean exposure to +65 dB(A) traffic noise levels (%) on </w:t>
      </w:r>
      <w:r w:rsidRPr="00CC2F87">
        <w:t>walk</w:t>
      </w:r>
      <w:r>
        <w:t>s</w:t>
      </w:r>
      <w:r w:rsidRPr="00CC2F87">
        <w:t xml:space="preserve"> 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7"/>
      <w:r>
        <w:t xml:space="preserve"> </w:t>
      </w:r>
    </w:p>
    <w:p w14:paraId="58C6E4AB" w14:textId="77777777" w:rsidR="009D1A6B" w:rsidRDefault="009D1A6B" w:rsidP="009D1A6B">
      <w:pPr>
        <w:keepNext/>
      </w:pPr>
      <w:r>
        <w:rPr>
          <w:noProof/>
        </w:rPr>
        <w:lastRenderedPageBreak/>
        <w:drawing>
          <wp:inline distT="0" distB="0" distL="0" distR="0" wp14:anchorId="3827F67A" wp14:editId="6A6DE7CE">
            <wp:extent cx="6009861" cy="5307920"/>
            <wp:effectExtent l="12700" t="12700" r="10160" b="1397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dB_rat_me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12777" cy="5310495"/>
                    </a:xfrm>
                    <a:prstGeom prst="rect">
                      <a:avLst/>
                    </a:prstGeom>
                    <a:ln>
                      <a:solidFill>
                        <a:schemeClr val="tx1"/>
                      </a:solidFill>
                    </a:ln>
                  </pic:spPr>
                </pic:pic>
              </a:graphicData>
            </a:graphic>
          </wp:inline>
        </w:drawing>
      </w:r>
    </w:p>
    <w:p w14:paraId="3867962E" w14:textId="3333F69E" w:rsidR="009D1A6B" w:rsidRPr="009D1A6B" w:rsidRDefault="009D1A6B" w:rsidP="009D1A6B">
      <w:pPr>
        <w:pStyle w:val="Caption"/>
        <w:jc w:val="both"/>
      </w:pPr>
      <w:bookmarkStart w:id="128" w:name="_Ref36313855"/>
      <w:bookmarkStart w:id="129" w:name="_Toc37690027"/>
      <w:r>
        <w:t xml:space="preserve">Figure </w:t>
      </w:r>
      <w:r>
        <w:fldChar w:fldCharType="begin"/>
      </w:r>
      <w:r>
        <w:instrText xml:space="preserve"> SEQ Figure \* ARABIC </w:instrText>
      </w:r>
      <w:r>
        <w:fldChar w:fldCharType="separate"/>
      </w:r>
      <w:r w:rsidR="0052232F">
        <w:rPr>
          <w:noProof/>
        </w:rPr>
        <w:t>31</w:t>
      </w:r>
      <w:r>
        <w:fldChar w:fldCharType="end"/>
      </w:r>
      <w:bookmarkEnd w:id="128"/>
      <w:r>
        <w:t xml:space="preserve">. Mean exposure to +70 dB(A) traffic noise levels (%) on walks </w:t>
      </w:r>
      <w:r w:rsidRPr="00CC2F87">
        <w:t>from home</w:t>
      </w:r>
      <w:r>
        <w:t>s</w:t>
      </w:r>
      <w:r w:rsidRPr="00CC2F87">
        <w:t xml:space="preserve"> to public transport (PT) stop</w:t>
      </w:r>
      <w:r>
        <w:t>s</w:t>
      </w:r>
      <w:r w:rsidRPr="00CC2F87">
        <w:t xml:space="preserve">. </w:t>
      </w:r>
      <w:r>
        <w:t>The averages are weighted with the</w:t>
      </w:r>
      <w:r w:rsidRPr="00CC2F87">
        <w:t xml:space="preserve"> </w:t>
      </w:r>
      <w:r>
        <w:t xml:space="preserve">estimated </w:t>
      </w:r>
      <w:r w:rsidRPr="00CC2F87">
        <w:t>utilization rates of</w:t>
      </w:r>
      <w:r>
        <w:t xml:space="preserve"> the walks</w:t>
      </w:r>
      <w:r w:rsidRPr="00CC2F87">
        <w:t xml:space="preserve"> based on </w:t>
      </w:r>
      <w:r>
        <w:t xml:space="preserve">the </w:t>
      </w:r>
      <w:r w:rsidRPr="00CC2F87">
        <w:t xml:space="preserve">total flow of commutes </w:t>
      </w:r>
      <w:r w:rsidR="00B61919">
        <w:t>using each origin</w:t>
      </w:r>
      <w:r>
        <w:t xml:space="preserve"> – </w:t>
      </w:r>
      <w:r w:rsidRPr="00CC2F87">
        <w:t>PT stop</w:t>
      </w:r>
      <w:r>
        <w:t xml:space="preserve"> pair</w:t>
      </w:r>
      <w:r w:rsidRPr="00CC2F87">
        <w:t>.</w:t>
      </w:r>
      <w:bookmarkEnd w:id="129"/>
      <w:r w:rsidR="00FB7EC0">
        <w:t xml:space="preserve"> </w:t>
      </w:r>
    </w:p>
    <w:p w14:paraId="4D005831" w14:textId="3E1568B6" w:rsidR="006826F7" w:rsidRDefault="006826F7" w:rsidP="006826F7">
      <w:pPr>
        <w:pStyle w:val="Heading2"/>
      </w:pPr>
      <w:bookmarkStart w:id="130" w:name="_Toc37689981"/>
      <w:r>
        <w:t>Quiet path routing API</w:t>
      </w:r>
      <w:bookmarkEnd w:id="130"/>
    </w:p>
    <w:p w14:paraId="197ED806" w14:textId="058AC83A" w:rsidR="0059298F" w:rsidRDefault="00343D49" w:rsidP="00CC02D0">
      <w:r>
        <w:t>At the time of writing this</w:t>
      </w:r>
      <w:r w:rsidR="001021E6">
        <w:t xml:space="preserve"> thesis</w:t>
      </w:r>
      <w:r>
        <w:t xml:space="preserve">, the </w:t>
      </w:r>
      <w:r w:rsidR="00CC02D0">
        <w:t xml:space="preserve">web-based </w:t>
      </w:r>
      <w:r>
        <w:t xml:space="preserve">quiet path route planner service </w:t>
      </w:r>
      <w:r w:rsidR="00CC02D0">
        <w:t xml:space="preserve">(3.6) </w:t>
      </w:r>
      <w:r w:rsidR="00C04DFC">
        <w:t xml:space="preserve">is accessible via the </w:t>
      </w:r>
      <w:r>
        <w:t>quiet path routing API</w:t>
      </w:r>
      <w:r w:rsidR="00CC02D0">
        <w:t xml:space="preserve"> at </w:t>
      </w:r>
      <w:r w:rsidR="00CC02D0" w:rsidRPr="00417594">
        <w:rPr>
          <w:u w:val="single"/>
        </w:rPr>
        <w:t>www.greenpaths.fi/</w:t>
      </w:r>
      <w:r>
        <w:t xml:space="preserve">. </w:t>
      </w:r>
      <w:r w:rsidR="00CC02D0">
        <w:t xml:space="preserve">The API is open and thus accepts requests </w:t>
      </w:r>
      <w:r w:rsidR="00967C25">
        <w:t xml:space="preserve">over https </w:t>
      </w:r>
      <w:r w:rsidR="00CC02D0">
        <w:t>from any client. The</w:t>
      </w:r>
      <w:r w:rsidR="00417594">
        <w:t xml:space="preserve"> specific</w:t>
      </w:r>
      <w:r w:rsidR="00CC02D0">
        <w:t xml:space="preserve"> path for requesting quiet paths is </w:t>
      </w:r>
      <w:r w:rsidR="00CC02D0" w:rsidRPr="00417594">
        <w:rPr>
          <w:u w:val="single"/>
        </w:rPr>
        <w:t>www.greenpaths.fi/quietpaths</w:t>
      </w:r>
      <w:r w:rsidR="00AD2D01" w:rsidRPr="00417594">
        <w:rPr>
          <w:u w:val="single"/>
        </w:rPr>
        <w:t xml:space="preserve"> </w:t>
      </w:r>
      <w:r w:rsidR="00CC02D0" w:rsidRPr="00417594">
        <w:rPr>
          <w:u w:val="single"/>
        </w:rPr>
        <w:t>/</w:t>
      </w:r>
      <w:r w:rsidR="00417594" w:rsidRPr="00417594">
        <w:rPr>
          <w:u w:val="single"/>
        </w:rPr>
        <w:t>{</w:t>
      </w:r>
      <w:r w:rsidR="00CC02D0" w:rsidRPr="00417594">
        <w:rPr>
          <w:u w:val="single"/>
        </w:rPr>
        <w:t>origin</w:t>
      </w:r>
      <w:r w:rsidR="00417594" w:rsidRPr="00417594">
        <w:rPr>
          <w:u w:val="single"/>
        </w:rPr>
        <w:t>}</w:t>
      </w:r>
      <w:r w:rsidR="00CC02D0" w:rsidRPr="00417594">
        <w:rPr>
          <w:u w:val="single"/>
        </w:rPr>
        <w:t>/</w:t>
      </w:r>
      <w:r w:rsidR="00417594" w:rsidRPr="00417594">
        <w:rPr>
          <w:u w:val="single"/>
        </w:rPr>
        <w:t>{</w:t>
      </w:r>
      <w:r w:rsidR="00B0216A" w:rsidRPr="00417594">
        <w:rPr>
          <w:u w:val="single"/>
        </w:rPr>
        <w:t>destination</w:t>
      </w:r>
      <w:r w:rsidR="00417594" w:rsidRPr="00417594">
        <w:rPr>
          <w:u w:val="single"/>
        </w:rPr>
        <w:t>}</w:t>
      </w:r>
      <w:r w:rsidR="00417594" w:rsidRPr="0059298F">
        <w:t>.</w:t>
      </w:r>
      <w:r w:rsidR="00CC02D0">
        <w:t xml:space="preserve"> </w:t>
      </w:r>
      <w:r w:rsidR="00907A65">
        <w:t>This</w:t>
      </w:r>
      <w:r w:rsidR="0059298F">
        <w:t xml:space="preserve"> endpoint expects the origin and destination </w:t>
      </w:r>
      <w:r w:rsidR="00907A65">
        <w:t>in</w:t>
      </w:r>
      <w:r w:rsidR="0059298F">
        <w:t xml:space="preserve"> </w:t>
      </w:r>
      <w:r w:rsidR="00907A65">
        <w:t xml:space="preserve">decimal coordinates in </w:t>
      </w:r>
      <w:r w:rsidR="0059298F" w:rsidRPr="0059298F">
        <w:t>WGS84</w:t>
      </w:r>
      <w:r w:rsidR="001F67FB">
        <w:t xml:space="preserve"> coordinate system</w:t>
      </w:r>
      <w:r w:rsidR="0059298F">
        <w:t xml:space="preserve">. For example, </w:t>
      </w:r>
      <w:r w:rsidR="006124D4">
        <w:t>a</w:t>
      </w:r>
      <w:r w:rsidR="00251E6D">
        <w:t xml:space="preserve"> </w:t>
      </w:r>
      <w:r w:rsidR="0059298F">
        <w:t xml:space="preserve">valid request to the API </w:t>
      </w:r>
      <w:r w:rsidR="00E34493">
        <w:t>is</w:t>
      </w:r>
      <w:r w:rsidR="0059298F">
        <w:t xml:space="preserve">: </w:t>
      </w:r>
      <w:r w:rsidR="0059298F" w:rsidRPr="0059298F">
        <w:rPr>
          <w:u w:val="single"/>
        </w:rPr>
        <w:t>greenpaths.fi/</w:t>
      </w:r>
      <w:r w:rsidR="00251E6D">
        <w:rPr>
          <w:u w:val="single"/>
        </w:rPr>
        <w:br/>
      </w:r>
      <w:proofErr w:type="spellStart"/>
      <w:r w:rsidR="0059298F" w:rsidRPr="0059298F">
        <w:rPr>
          <w:u w:val="single"/>
        </w:rPr>
        <w:t>quietpaths</w:t>
      </w:r>
      <w:proofErr w:type="spellEnd"/>
      <w:r w:rsidR="0059298F" w:rsidRPr="0059298F">
        <w:rPr>
          <w:u w:val="single"/>
        </w:rPr>
        <w:t>/60.20772,24.96716/60.2037,24.9653</w:t>
      </w:r>
      <w:r w:rsidR="0059298F" w:rsidRPr="0059298F">
        <w:t>.</w:t>
      </w:r>
    </w:p>
    <w:p w14:paraId="0B934E73" w14:textId="093E2325" w:rsidR="00265F7C" w:rsidRDefault="00CC02D0" w:rsidP="00CC02D0">
      <w:r>
        <w:lastRenderedPageBreak/>
        <w:t xml:space="preserve">The API </w:t>
      </w:r>
      <w:r w:rsidR="005E19AB">
        <w:t>responds</w:t>
      </w:r>
      <w:r>
        <w:t xml:space="preserve"> </w:t>
      </w:r>
      <w:r w:rsidR="007C35FD">
        <w:t xml:space="preserve">to requests simply by returning either </w:t>
      </w:r>
      <w:r w:rsidR="00D413A2">
        <w:t>a collection of</w:t>
      </w:r>
      <w:r w:rsidR="008E26E2">
        <w:t xml:space="preserve"> paths </w:t>
      </w:r>
      <w:r w:rsidR="00D413A2">
        <w:t xml:space="preserve">in </w:t>
      </w:r>
      <w:r w:rsidR="00A20FA9">
        <w:t>the</w:t>
      </w:r>
      <w:r w:rsidR="00C41BEA">
        <w:t xml:space="preserve"> </w:t>
      </w:r>
      <w:r>
        <w:t xml:space="preserve">GeoJSON </w:t>
      </w:r>
      <w:r w:rsidR="00AD2D01">
        <w:t xml:space="preserve">FeatureCollection </w:t>
      </w:r>
      <w:r w:rsidR="00F53AC6">
        <w:t xml:space="preserve">format </w:t>
      </w:r>
      <w:r>
        <w:t xml:space="preserve">or </w:t>
      </w:r>
      <w:r w:rsidR="007C35FD">
        <w:t>a</w:t>
      </w:r>
      <w:r w:rsidR="005460AA">
        <w:t xml:space="preserve"> </w:t>
      </w:r>
      <w:r w:rsidR="007C35FD">
        <w:t xml:space="preserve">descriptive </w:t>
      </w:r>
      <w:r>
        <w:t>error message.</w:t>
      </w:r>
      <w:r w:rsidR="00C17E25">
        <w:t xml:space="preserve"> The collection includes both shortest </w:t>
      </w:r>
      <w:r w:rsidR="00B3009C">
        <w:t xml:space="preserve">path </w:t>
      </w:r>
      <w:r w:rsidR="00C17E25">
        <w:t>and a set of quiet paths (if any were found).</w:t>
      </w:r>
      <w:r>
        <w:t xml:space="preserve"> </w:t>
      </w:r>
      <w:r w:rsidR="00AB4660">
        <w:t xml:space="preserve">GeoJSON is </w:t>
      </w:r>
      <w:r w:rsidR="005A28C5">
        <w:t xml:space="preserve">a standard format for representing geographical features and their non-spatial attributes. It is an adaptation of the </w:t>
      </w:r>
      <w:r w:rsidR="00AB4660" w:rsidRPr="00AB4660">
        <w:t>JavaScript Object Notation (JSON</w:t>
      </w:r>
      <w:r w:rsidR="00AB4660">
        <w:t>)</w:t>
      </w:r>
      <w:r w:rsidR="005A28C5">
        <w:t xml:space="preserve"> format and can thus be </w:t>
      </w:r>
      <w:r w:rsidR="009070C6">
        <w:t xml:space="preserve">easily </w:t>
      </w:r>
      <w:r w:rsidR="005A28C5">
        <w:t>used in a variety of data-interchange applications</w:t>
      </w:r>
      <w:r w:rsidR="00AB4660">
        <w:t xml:space="preserve">. </w:t>
      </w:r>
    </w:p>
    <w:p w14:paraId="180D3DA0" w14:textId="59057CB6" w:rsidR="00BB033B" w:rsidRPr="00C04DFC" w:rsidRDefault="006D179D" w:rsidP="00C04DFC">
      <w:pPr>
        <w:rPr>
          <w:iCs/>
          <w:color w:val="000000" w:themeColor="text1"/>
          <w:szCs w:val="18"/>
        </w:rPr>
      </w:pPr>
      <w:r>
        <w:t xml:space="preserve">The </w:t>
      </w:r>
      <w:r w:rsidR="00265F7C">
        <w:t xml:space="preserve">returned </w:t>
      </w:r>
      <w:r w:rsidR="00F437F6">
        <w:t xml:space="preserve">short and quiet </w:t>
      </w:r>
      <w:r>
        <w:t xml:space="preserve">paths </w:t>
      </w:r>
      <w:r w:rsidR="004F18E8">
        <w:t>are equipped with</w:t>
      </w:r>
      <w:r>
        <w:t xml:space="preserve"> several</w:t>
      </w:r>
      <w:r w:rsidR="008506E7">
        <w:t xml:space="preserve"> attributes o</w:t>
      </w:r>
      <w:r>
        <w:t>n noise exposure and length</w:t>
      </w:r>
      <w:r w:rsidR="008506E7">
        <w:t xml:space="preserve"> </w:t>
      </w:r>
      <w:r>
        <w:t>(</w:t>
      </w:r>
      <w:r w:rsidR="00727B58">
        <w:fldChar w:fldCharType="begin"/>
      </w:r>
      <w:r w:rsidR="00727B58">
        <w:instrText xml:space="preserve"> REF _Ref34575518 \h </w:instrText>
      </w:r>
      <w:r w:rsidR="00C04DFC">
        <w:instrText xml:space="preserve"> \* MERGEFORMAT </w:instrText>
      </w:r>
      <w:r w:rsidR="00727B58">
        <w:fldChar w:fldCharType="separate"/>
      </w:r>
      <w:r w:rsidR="00205E1B">
        <w:t xml:space="preserve">Table </w:t>
      </w:r>
      <w:r w:rsidR="00205E1B">
        <w:rPr>
          <w:noProof/>
        </w:rPr>
        <w:t>9</w:t>
      </w:r>
      <w:r w:rsidR="00727B58">
        <w:fldChar w:fldCharType="end"/>
      </w:r>
      <w:r w:rsidR="00727B58">
        <w:t xml:space="preserve">). </w:t>
      </w:r>
      <w:r w:rsidR="00B96BC5">
        <w:t xml:space="preserve">Some of the </w:t>
      </w:r>
      <w:r w:rsidR="00BB1C06">
        <w:t>attributes</w:t>
      </w:r>
      <w:r w:rsidR="00B96BC5">
        <w:t xml:space="preserve"> describe difference in noise exposure compared to the shortest path and </w:t>
      </w:r>
      <w:r w:rsidR="00A72A5A">
        <w:t xml:space="preserve">thus </w:t>
      </w:r>
      <w:r w:rsidR="008506E7">
        <w:t>have</w:t>
      </w:r>
      <w:r w:rsidR="00B801B5">
        <w:t xml:space="preserve"> non-null values </w:t>
      </w:r>
      <w:r w:rsidR="00B96BC5">
        <w:t>only for quiet paths</w:t>
      </w:r>
      <w:r w:rsidR="00BB1C06">
        <w:t>.</w:t>
      </w:r>
      <w:r w:rsidR="00B96BC5">
        <w:t xml:space="preserve"> </w:t>
      </w:r>
      <w:r w:rsidR="00727B58">
        <w:t xml:space="preserve">An example of a FeatureCollection of two paths is presented in </w:t>
      </w:r>
      <w:r w:rsidR="00727B58">
        <w:fldChar w:fldCharType="begin"/>
      </w:r>
      <w:r w:rsidR="00727B58">
        <w:instrText xml:space="preserve"> REF _Ref34575558 \h </w:instrText>
      </w:r>
      <w:r w:rsidR="00C04DFC">
        <w:instrText xml:space="preserve"> \* MERGEFORMAT </w:instrText>
      </w:r>
      <w:r w:rsidR="00727B58">
        <w:fldChar w:fldCharType="separate"/>
      </w:r>
      <w:r w:rsidR="00205E1B" w:rsidRPr="00803B53">
        <w:t xml:space="preserve">Table </w:t>
      </w:r>
      <w:r w:rsidR="00205E1B">
        <w:rPr>
          <w:noProof/>
        </w:rPr>
        <w:t>10</w:t>
      </w:r>
      <w:r w:rsidR="00727B58">
        <w:fldChar w:fldCharType="end"/>
      </w:r>
      <w:r w:rsidR="00727B58">
        <w:t>.</w:t>
      </w:r>
      <w:r w:rsidR="00C40DC9">
        <w:t xml:space="preserve"> </w:t>
      </w:r>
      <w:r w:rsidR="00BA1427">
        <w:t xml:space="preserve">Since the paths are </w:t>
      </w:r>
      <w:r w:rsidR="00A707ED">
        <w:t>given</w:t>
      </w:r>
      <w:r w:rsidR="00BA1427">
        <w:t xml:space="preserve"> in a standard GeoJSON format, they can be easily viewed by </w:t>
      </w:r>
      <w:r w:rsidR="005C0BD3">
        <w:t xml:space="preserve">common </w:t>
      </w:r>
      <w:r w:rsidR="00BA1427">
        <w:t>web map</w:t>
      </w:r>
      <w:r w:rsidR="004629CE">
        <w:t>ping</w:t>
      </w:r>
      <w:r w:rsidR="00BA1427">
        <w:t xml:space="preserve"> libraries and most desktop GIS applications</w:t>
      </w:r>
      <w:r w:rsidR="004629CE">
        <w:t xml:space="preserve"> (e.g. QGIS)</w:t>
      </w:r>
      <w:r w:rsidR="00BA1427">
        <w:t>.</w:t>
      </w:r>
      <w:r w:rsidR="00BB033B">
        <w:t xml:space="preserve"> More detailed documentation of the quiet path routing API can be viewed at: </w:t>
      </w:r>
    </w:p>
    <w:p w14:paraId="26610813" w14:textId="384BF0A5" w:rsidR="00BB033B" w:rsidRPr="004217F8" w:rsidRDefault="007374C7" w:rsidP="00C04DFC">
      <w:hyperlink r:id="rId45" w:history="1">
        <w:r w:rsidR="00BB033B" w:rsidRPr="004217F8">
          <w:rPr>
            <w:rStyle w:val="Hyperlink"/>
            <w:color w:val="auto"/>
          </w:rPr>
          <w:t>https://github.com/DigitalGeographyLab/hope-green-path-server/blob/develop/docs/green_paths_api.md</w:t>
        </w:r>
      </w:hyperlink>
    </w:p>
    <w:p w14:paraId="5428A122" w14:textId="7182FA04" w:rsidR="000B5580" w:rsidRPr="006826F7" w:rsidRDefault="00803B53" w:rsidP="00803B53">
      <w:pPr>
        <w:pStyle w:val="TableCaption"/>
      </w:pPr>
      <w:bookmarkStart w:id="131" w:name="_Ref34575518"/>
      <w:bookmarkStart w:id="132" w:name="_Toc37690042"/>
      <w:r>
        <w:t xml:space="preserve">Table </w:t>
      </w:r>
      <w:r>
        <w:fldChar w:fldCharType="begin"/>
      </w:r>
      <w:r>
        <w:instrText xml:space="preserve"> SEQ Table \* ARABIC </w:instrText>
      </w:r>
      <w:r>
        <w:fldChar w:fldCharType="separate"/>
      </w:r>
      <w:r w:rsidR="00205E1B">
        <w:rPr>
          <w:noProof/>
        </w:rPr>
        <w:t>9</w:t>
      </w:r>
      <w:r>
        <w:fldChar w:fldCharType="end"/>
      </w:r>
      <w:bookmarkEnd w:id="131"/>
      <w:r>
        <w:t xml:space="preserve">. Descriptions of the path properties returned </w:t>
      </w:r>
      <w:r w:rsidR="000A50EE">
        <w:t xml:space="preserve">by </w:t>
      </w:r>
      <w:r w:rsidR="00C171B0">
        <w:t xml:space="preserve">the </w:t>
      </w:r>
      <w:r>
        <w:t>quiet path routing API.</w:t>
      </w:r>
      <w:bookmarkEnd w:id="132"/>
    </w:p>
    <w:tbl>
      <w:tblPr>
        <w:tblStyle w:val="Style2"/>
        <w:tblW w:w="9622" w:type="dxa"/>
        <w:tblLook w:val="00A0" w:firstRow="1" w:lastRow="0" w:firstColumn="1" w:lastColumn="0" w:noHBand="0" w:noVBand="0"/>
      </w:tblPr>
      <w:tblGrid>
        <w:gridCol w:w="1721"/>
        <w:gridCol w:w="1040"/>
        <w:gridCol w:w="1233"/>
        <w:gridCol w:w="5628"/>
      </w:tblGrid>
      <w:tr w:rsidR="00B97390" w:rsidRPr="00CC2F87" w14:paraId="41B92F35" w14:textId="77777777" w:rsidTr="00A707ED">
        <w:trPr>
          <w:cnfStyle w:val="100000000000" w:firstRow="1" w:lastRow="0" w:firstColumn="0" w:lastColumn="0" w:oddVBand="0" w:evenVBand="0" w:oddHBand="0" w:evenHBand="0" w:firstRowFirstColumn="0" w:firstRowLastColumn="0" w:lastRowFirstColumn="0" w:lastRowLastColumn="0"/>
          <w:trHeight w:val="561"/>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94A0C1" w14:textId="5622F1C3" w:rsidR="00B97390" w:rsidRPr="007047F4" w:rsidRDefault="00B97390" w:rsidP="00FE6B69">
            <w:pPr>
              <w:pStyle w:val="TableText"/>
              <w:spacing w:before="240" w:after="160"/>
              <w:rPr>
                <w:b/>
                <w:bCs/>
              </w:rPr>
            </w:pPr>
            <w:r w:rsidRPr="007047F4">
              <w:rPr>
                <w:b/>
                <w:bCs/>
              </w:rPr>
              <w:t>Property</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161E85" w14:textId="211D4C07" w:rsidR="00B97390" w:rsidRPr="007047F4" w:rsidRDefault="00B97390" w:rsidP="00FE6B69">
            <w:pPr>
              <w:pStyle w:val="TableText"/>
              <w:spacing w:before="240" w:after="160"/>
              <w:rPr>
                <w:b/>
                <w:bCs/>
              </w:rPr>
            </w:pPr>
            <w:r w:rsidRPr="007047F4">
              <w:rPr>
                <w:b/>
                <w:bCs/>
              </w:rPr>
              <w:t>Type</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44308E" w14:textId="7602B3FB" w:rsidR="00B97390" w:rsidRPr="007047F4" w:rsidRDefault="00B97390" w:rsidP="00FE6B69">
            <w:pPr>
              <w:pStyle w:val="TableText"/>
              <w:spacing w:before="240" w:after="160"/>
              <w:rPr>
                <w:b/>
                <w:bCs/>
              </w:rPr>
            </w:pPr>
            <w:r w:rsidRPr="007047F4">
              <w:rPr>
                <w:b/>
                <w:bCs/>
              </w:rPr>
              <w:t>Nullable</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E8141C" w14:textId="667B8257" w:rsidR="00B97390" w:rsidRPr="007047F4" w:rsidRDefault="00B97390" w:rsidP="00FE6B69">
            <w:pPr>
              <w:pStyle w:val="TableText"/>
              <w:spacing w:before="240" w:after="160"/>
              <w:rPr>
                <w:b/>
                <w:bCs/>
              </w:rPr>
            </w:pPr>
            <w:r w:rsidRPr="007047F4">
              <w:rPr>
                <w:b/>
                <w:bCs/>
              </w:rPr>
              <w:t>Description</w:t>
            </w:r>
          </w:p>
        </w:tc>
      </w:tr>
      <w:tr w:rsidR="00B97390" w:rsidRPr="00CC2F87" w14:paraId="29ABA4A1" w14:textId="77777777" w:rsidTr="00A707ED">
        <w:trPr>
          <w:cnfStyle w:val="000000100000" w:firstRow="0" w:lastRow="0" w:firstColumn="0" w:lastColumn="0" w:oddVBand="0" w:evenVBand="0" w:oddHBand="1" w:evenHBand="0" w:firstRowFirstColumn="0" w:firstRowLastColumn="0" w:lastRowFirstColumn="0" w:lastRowLastColumn="0"/>
          <w:trHeight w:val="466"/>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854E343" w14:textId="2E84E5BB" w:rsidR="00B97390" w:rsidRPr="002C4550" w:rsidRDefault="00B97390" w:rsidP="007047F4">
            <w:pPr>
              <w:pStyle w:val="TableText"/>
              <w:spacing w:before="120" w:after="120" w:line="240" w:lineRule="auto"/>
              <w:rPr>
                <w:vertAlign w:val="subscript"/>
              </w:rPr>
            </w:pPr>
            <w:r>
              <w:t>type</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573FD" w14:textId="747CD02F" w:rsidR="00B97390" w:rsidRDefault="00B97390" w:rsidP="007047F4">
            <w:pPr>
              <w:pStyle w:val="TableText"/>
              <w:spacing w:before="120" w:after="120"/>
            </w:pPr>
            <w:r>
              <w:t>string</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23E4F81" w14:textId="33662EDE"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B9F6777" w14:textId="72076F1B" w:rsidR="00B97390" w:rsidRPr="00CC2F87" w:rsidRDefault="00B97390" w:rsidP="007047F4">
            <w:pPr>
              <w:pStyle w:val="TableText"/>
              <w:spacing w:before="120" w:after="120"/>
            </w:pPr>
            <w:r>
              <w:t>Type of the path: either “short” or “quiet”.</w:t>
            </w:r>
          </w:p>
        </w:tc>
      </w:tr>
      <w:tr w:rsidR="00B97390" w:rsidRPr="00CC2F87" w14:paraId="31A1CE33" w14:textId="77777777" w:rsidTr="008206EF">
        <w:trPr>
          <w:trHeight w:val="399"/>
        </w:trPr>
        <w:tc>
          <w:tcPr>
            <w:tcW w:w="1721" w:type="dxa"/>
            <w:shd w:val="clear" w:color="auto" w:fill="F7F7F7"/>
          </w:tcPr>
          <w:p w14:paraId="38D79047" w14:textId="1A9E778A" w:rsidR="00B97390" w:rsidRPr="00B076FB" w:rsidRDefault="00B97390" w:rsidP="007047F4">
            <w:pPr>
              <w:pStyle w:val="TableText"/>
              <w:spacing w:before="120" w:after="120" w:line="240" w:lineRule="auto"/>
            </w:pPr>
            <w:r w:rsidRPr="00B076FB">
              <w:t>id</w:t>
            </w:r>
          </w:p>
        </w:tc>
        <w:tc>
          <w:tcPr>
            <w:tcW w:w="1040" w:type="dxa"/>
            <w:shd w:val="clear" w:color="auto" w:fill="F7F7F7"/>
          </w:tcPr>
          <w:p w14:paraId="1EC1FA9B" w14:textId="0DEC7B44" w:rsidR="00B97390" w:rsidRDefault="00B97390" w:rsidP="007047F4">
            <w:pPr>
              <w:pStyle w:val="TableText"/>
              <w:spacing w:before="120" w:after="120"/>
            </w:pPr>
            <w:r>
              <w:t>string</w:t>
            </w:r>
          </w:p>
        </w:tc>
        <w:tc>
          <w:tcPr>
            <w:tcW w:w="1233" w:type="dxa"/>
            <w:shd w:val="clear" w:color="auto" w:fill="F7F7F7"/>
          </w:tcPr>
          <w:p w14:paraId="0C3FBDDE" w14:textId="71002B85" w:rsidR="00B97390" w:rsidRDefault="00B97390" w:rsidP="007047F4">
            <w:pPr>
              <w:pStyle w:val="TableText"/>
              <w:spacing w:before="120" w:after="120"/>
            </w:pPr>
            <w:r>
              <w:t>no</w:t>
            </w:r>
          </w:p>
        </w:tc>
        <w:tc>
          <w:tcPr>
            <w:tcW w:w="5628" w:type="dxa"/>
            <w:shd w:val="clear" w:color="auto" w:fill="F7F7F7"/>
          </w:tcPr>
          <w:p w14:paraId="40C6BAD3" w14:textId="4B7CC288" w:rsidR="00B97390" w:rsidRPr="00CC2F87" w:rsidRDefault="00B97390" w:rsidP="007047F4">
            <w:pPr>
              <w:pStyle w:val="TableText"/>
              <w:spacing w:before="120" w:after="120"/>
            </w:pPr>
            <w:r>
              <w:t>Unique name of the path (e.g. “short” or “qp_0.2”). For quiet paths, the name is formatted as “</w:t>
            </w:r>
            <w:proofErr w:type="spellStart"/>
            <w:r>
              <w:t>qp_xx</w:t>
            </w:r>
            <w:proofErr w:type="spellEnd"/>
            <w:r>
              <w:t xml:space="preserve">”, where xx is replaced with the noise sensitivity coefficient of the path. </w:t>
            </w:r>
          </w:p>
        </w:tc>
      </w:tr>
      <w:tr w:rsidR="00B97390" w:rsidRPr="00CC2F87" w14:paraId="74E6351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704F6C" w14:textId="2B067292" w:rsidR="00B97390" w:rsidRPr="002C4550" w:rsidRDefault="00B97390" w:rsidP="007047F4">
            <w:pPr>
              <w:pStyle w:val="TableText"/>
              <w:spacing w:before="120" w:after="120" w:line="240" w:lineRule="auto"/>
            </w:pPr>
            <w:r>
              <w:t>length</w:t>
            </w:r>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F08CAE6" w14:textId="72C10690"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B4BEFC3" w14:textId="43AE62B5"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AA3B45C" w14:textId="046394B1" w:rsidR="00B97390" w:rsidRPr="00CC2F87" w:rsidRDefault="00B97390" w:rsidP="007047F4">
            <w:pPr>
              <w:pStyle w:val="TableText"/>
              <w:spacing w:before="120" w:after="120"/>
            </w:pPr>
            <w:r>
              <w:t>Length of the path in meters.</w:t>
            </w:r>
          </w:p>
        </w:tc>
      </w:tr>
      <w:tr w:rsidR="00B97390" w:rsidRPr="00CC2F87" w14:paraId="1DEDB6FF" w14:textId="77777777" w:rsidTr="008206EF">
        <w:trPr>
          <w:trHeight w:val="399"/>
        </w:trPr>
        <w:tc>
          <w:tcPr>
            <w:tcW w:w="1721" w:type="dxa"/>
            <w:shd w:val="clear" w:color="auto" w:fill="F7F7F7"/>
          </w:tcPr>
          <w:p w14:paraId="3E8F7691" w14:textId="343E54FB" w:rsidR="00B97390" w:rsidRPr="002C4550" w:rsidRDefault="00B97390" w:rsidP="007047F4">
            <w:pPr>
              <w:pStyle w:val="TableText"/>
              <w:spacing w:before="120" w:after="120" w:line="240" w:lineRule="auto"/>
            </w:pPr>
            <w:proofErr w:type="spellStart"/>
            <w:r>
              <w:t>cost_coeff</w:t>
            </w:r>
            <w:proofErr w:type="spellEnd"/>
            <w:r w:rsidRPr="002C4550">
              <w:t xml:space="preserve"> </w:t>
            </w:r>
          </w:p>
        </w:tc>
        <w:tc>
          <w:tcPr>
            <w:tcW w:w="1040" w:type="dxa"/>
            <w:shd w:val="clear" w:color="auto" w:fill="F7F7F7"/>
          </w:tcPr>
          <w:p w14:paraId="20895051" w14:textId="3A41583D" w:rsidR="00B97390" w:rsidRDefault="00B97390" w:rsidP="007047F4">
            <w:pPr>
              <w:pStyle w:val="TableText"/>
              <w:spacing w:before="120" w:after="120"/>
            </w:pPr>
            <w:r>
              <w:t>number</w:t>
            </w:r>
          </w:p>
        </w:tc>
        <w:tc>
          <w:tcPr>
            <w:tcW w:w="1233" w:type="dxa"/>
            <w:shd w:val="clear" w:color="auto" w:fill="F7F7F7"/>
          </w:tcPr>
          <w:p w14:paraId="6BE45FA3" w14:textId="66826FCC" w:rsidR="00B97390" w:rsidRDefault="00B97390" w:rsidP="007047F4">
            <w:pPr>
              <w:pStyle w:val="TableText"/>
              <w:spacing w:before="120" w:after="120"/>
            </w:pPr>
            <w:r>
              <w:t>no</w:t>
            </w:r>
          </w:p>
        </w:tc>
        <w:tc>
          <w:tcPr>
            <w:tcW w:w="5628" w:type="dxa"/>
            <w:shd w:val="clear" w:color="auto" w:fill="F7F7F7"/>
          </w:tcPr>
          <w:p w14:paraId="20C46FF8" w14:textId="2B3A0526" w:rsidR="00B97390" w:rsidRPr="00CC2F87" w:rsidRDefault="00B97390" w:rsidP="007047F4">
            <w:pPr>
              <w:pStyle w:val="TableText"/>
              <w:spacing w:before="120" w:after="120"/>
            </w:pPr>
            <w:r>
              <w:t>Noise sensitivity coefficient with which the quiet path was calculated.</w:t>
            </w:r>
          </w:p>
        </w:tc>
      </w:tr>
      <w:tr w:rsidR="00B97390" w:rsidRPr="00CC2F87" w14:paraId="6768C229"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39226D5" w14:textId="523E5207" w:rsidR="00B97390" w:rsidRPr="002C4550" w:rsidRDefault="00B97390" w:rsidP="007047F4">
            <w:pPr>
              <w:pStyle w:val="TableText"/>
              <w:spacing w:before="120" w:after="120" w:line="240" w:lineRule="auto"/>
            </w:pPr>
            <w:proofErr w:type="spellStart"/>
            <w:r>
              <w:t>len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117E3BA" w14:textId="0D22BBBE" w:rsidR="00B97390" w:rsidRDefault="00B97390" w:rsidP="007047F4">
            <w:pPr>
              <w:pStyle w:val="TableText"/>
              <w:tabs>
                <w:tab w:val="left" w:pos="744"/>
              </w:tabs>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7A2A734" w14:textId="065D54A2" w:rsidR="00B97390" w:rsidRDefault="00B97390" w:rsidP="007047F4">
            <w:pPr>
              <w:pStyle w:val="TableText"/>
              <w:tabs>
                <w:tab w:val="left" w:pos="744"/>
              </w:tabs>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8E89D2F" w14:textId="3335F271" w:rsidR="00B97390" w:rsidRPr="00CC2F87" w:rsidRDefault="00B97390" w:rsidP="007047F4">
            <w:pPr>
              <w:pStyle w:val="TableText"/>
              <w:tabs>
                <w:tab w:val="left" w:pos="744"/>
              </w:tabs>
              <w:spacing w:before="120" w:after="120"/>
            </w:pPr>
            <w:r>
              <w:t>Difference in path length compared to the shortest path in meters.</w:t>
            </w:r>
          </w:p>
        </w:tc>
      </w:tr>
      <w:tr w:rsidR="00B97390" w:rsidRPr="00CC2F87" w14:paraId="303FDCDA" w14:textId="77777777" w:rsidTr="008206EF">
        <w:trPr>
          <w:trHeight w:val="399"/>
        </w:trPr>
        <w:tc>
          <w:tcPr>
            <w:tcW w:w="1721" w:type="dxa"/>
            <w:shd w:val="clear" w:color="auto" w:fill="F7F7F7"/>
          </w:tcPr>
          <w:p w14:paraId="38ED8DDD" w14:textId="05A6477F" w:rsidR="00B97390" w:rsidRPr="002C4550" w:rsidRDefault="00B97390" w:rsidP="007047F4">
            <w:pPr>
              <w:pStyle w:val="TableText"/>
              <w:spacing w:before="120" w:after="120" w:line="240" w:lineRule="auto"/>
            </w:pPr>
            <w:proofErr w:type="spellStart"/>
            <w:r>
              <w:t>len_diff_rat</w:t>
            </w:r>
            <w:proofErr w:type="spellEnd"/>
            <w:r w:rsidRPr="002C4550">
              <w:t xml:space="preserve"> </w:t>
            </w:r>
          </w:p>
        </w:tc>
        <w:tc>
          <w:tcPr>
            <w:tcW w:w="1040" w:type="dxa"/>
            <w:shd w:val="clear" w:color="auto" w:fill="F7F7F7"/>
          </w:tcPr>
          <w:p w14:paraId="1CDBDEAB" w14:textId="64AA58F3" w:rsidR="00B97390" w:rsidRDefault="00B97390" w:rsidP="007047F4">
            <w:pPr>
              <w:pStyle w:val="TableText"/>
              <w:spacing w:before="120" w:after="120"/>
            </w:pPr>
            <w:r>
              <w:t>number</w:t>
            </w:r>
          </w:p>
        </w:tc>
        <w:tc>
          <w:tcPr>
            <w:tcW w:w="1233" w:type="dxa"/>
            <w:shd w:val="clear" w:color="auto" w:fill="F7F7F7"/>
          </w:tcPr>
          <w:p w14:paraId="5BD8CEF2" w14:textId="54119F17" w:rsidR="00B97390" w:rsidRDefault="00B97390" w:rsidP="007047F4">
            <w:pPr>
              <w:pStyle w:val="TableText"/>
              <w:spacing w:before="120" w:after="120"/>
            </w:pPr>
            <w:r>
              <w:t>yes</w:t>
            </w:r>
          </w:p>
        </w:tc>
        <w:tc>
          <w:tcPr>
            <w:tcW w:w="5628" w:type="dxa"/>
            <w:shd w:val="clear" w:color="auto" w:fill="F7F7F7"/>
          </w:tcPr>
          <w:p w14:paraId="0C683181" w14:textId="75F53AAC" w:rsidR="00B97390" w:rsidRPr="00CC2F87" w:rsidRDefault="00B97390" w:rsidP="007047F4">
            <w:pPr>
              <w:pStyle w:val="TableText"/>
              <w:spacing w:before="120" w:after="120"/>
            </w:pPr>
            <w:r>
              <w:t>Difference in path length compared to the shortest path in percentages.</w:t>
            </w:r>
          </w:p>
        </w:tc>
      </w:tr>
      <w:tr w:rsidR="00B97390" w:rsidRPr="00CC2F87" w14:paraId="2A6628A6"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362B995" w14:textId="2A2D0342" w:rsidR="00B97390" w:rsidRDefault="00B97390" w:rsidP="007047F4">
            <w:pPr>
              <w:pStyle w:val="TableText"/>
              <w:spacing w:before="120" w:after="120" w:line="240" w:lineRule="auto"/>
            </w:pPr>
            <w:proofErr w:type="spellStart"/>
            <w:r>
              <w:t>missing_noise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D76764D" w14:textId="155AF1D5" w:rsidR="00B97390" w:rsidRDefault="00B97390" w:rsidP="007047F4">
            <w:pPr>
              <w:pStyle w:val="TableText"/>
              <w:spacing w:before="120" w:after="120"/>
            </w:pPr>
            <w:r>
              <w:t>boolean</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4A5347A" w14:textId="50734A82"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0DAF141" w14:textId="3C65DB38" w:rsidR="00B97390" w:rsidRDefault="00B97390" w:rsidP="007047F4">
            <w:pPr>
              <w:pStyle w:val="TableText"/>
              <w:spacing w:before="120" w:after="120"/>
            </w:pPr>
            <w:r>
              <w:t xml:space="preserve">A </w:t>
            </w:r>
            <w:r w:rsidR="00D8528F">
              <w:t>b</w:t>
            </w:r>
            <w:r>
              <w:t>oolean variable indicating whether noise data was available for all edges of the path (</w:t>
            </w:r>
            <w:r w:rsidRPr="00B97390">
              <w:t>experimental</w:t>
            </w:r>
            <w:r>
              <w:t xml:space="preserve"> attribute).</w:t>
            </w:r>
          </w:p>
        </w:tc>
      </w:tr>
      <w:tr w:rsidR="00B97390" w:rsidRPr="00CC2F87" w14:paraId="459D9F65" w14:textId="77777777" w:rsidTr="008206EF">
        <w:trPr>
          <w:trHeight w:val="399"/>
        </w:trPr>
        <w:tc>
          <w:tcPr>
            <w:tcW w:w="1721" w:type="dxa"/>
            <w:shd w:val="clear" w:color="auto" w:fill="F7F7F7"/>
          </w:tcPr>
          <w:p w14:paraId="1D087635" w14:textId="2F891795" w:rsidR="00B97390" w:rsidRPr="002C4550" w:rsidRDefault="00B97390" w:rsidP="007047F4">
            <w:pPr>
              <w:pStyle w:val="TableText"/>
              <w:spacing w:before="120" w:after="120" w:line="240" w:lineRule="auto"/>
            </w:pPr>
            <w:proofErr w:type="spellStart"/>
            <w:r>
              <w:t>mdB</w:t>
            </w:r>
            <w:proofErr w:type="spellEnd"/>
          </w:p>
        </w:tc>
        <w:tc>
          <w:tcPr>
            <w:tcW w:w="1040" w:type="dxa"/>
            <w:shd w:val="clear" w:color="auto" w:fill="F7F7F7"/>
          </w:tcPr>
          <w:p w14:paraId="477BA226" w14:textId="451A7F50" w:rsidR="00B97390" w:rsidRDefault="00B97390" w:rsidP="007047F4">
            <w:pPr>
              <w:pStyle w:val="TableText"/>
              <w:spacing w:before="120" w:after="120"/>
            </w:pPr>
            <w:r>
              <w:t>number</w:t>
            </w:r>
          </w:p>
        </w:tc>
        <w:tc>
          <w:tcPr>
            <w:tcW w:w="1233" w:type="dxa"/>
            <w:shd w:val="clear" w:color="auto" w:fill="F7F7F7"/>
          </w:tcPr>
          <w:p w14:paraId="26A1B926" w14:textId="02526DE4" w:rsidR="00B97390" w:rsidRDefault="00B97390" w:rsidP="007047F4">
            <w:pPr>
              <w:pStyle w:val="TableText"/>
              <w:spacing w:before="120" w:after="120"/>
            </w:pPr>
            <w:r>
              <w:t>no</w:t>
            </w:r>
          </w:p>
        </w:tc>
        <w:tc>
          <w:tcPr>
            <w:tcW w:w="5628" w:type="dxa"/>
            <w:shd w:val="clear" w:color="auto" w:fill="F7F7F7"/>
          </w:tcPr>
          <w:p w14:paraId="68AB8F04" w14:textId="2787FA80" w:rsidR="00B97390" w:rsidRPr="00B076FB" w:rsidRDefault="00B97390" w:rsidP="007047F4">
            <w:pPr>
              <w:pStyle w:val="TableText"/>
              <w:spacing w:before="120" w:after="120"/>
              <w:rPr>
                <w:vertAlign w:val="subscript"/>
              </w:rPr>
            </w:pPr>
            <w:r>
              <w:t>dB</w:t>
            </w:r>
            <w:r>
              <w:rPr>
                <w:vertAlign w:val="subscript"/>
              </w:rPr>
              <w:t>mean</w:t>
            </w:r>
          </w:p>
        </w:tc>
      </w:tr>
      <w:tr w:rsidR="00B97390" w:rsidRPr="00CC2F87" w14:paraId="69BA44AF"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AF8C8E5" w14:textId="7FD88908" w:rsidR="00B97390" w:rsidRPr="002C4550" w:rsidRDefault="00B97390" w:rsidP="007047F4">
            <w:pPr>
              <w:pStyle w:val="TableText"/>
              <w:spacing w:before="120" w:after="120" w:line="240" w:lineRule="auto"/>
            </w:pPr>
            <w:proofErr w:type="spellStart"/>
            <w:r>
              <w:t>mdB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5E57FF9" w14:textId="4629D0F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F2AF89E" w14:textId="488361E0"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3FE5EA" w14:textId="2548A692" w:rsidR="00B97390" w:rsidRPr="00CC2F87" w:rsidRDefault="00B97390" w:rsidP="007047F4">
            <w:pPr>
              <w:pStyle w:val="TableText"/>
              <w:spacing w:before="120" w:after="120"/>
            </w:pPr>
            <w:r>
              <w:t>Difference in dB</w:t>
            </w:r>
            <w:r>
              <w:rPr>
                <w:vertAlign w:val="subscript"/>
              </w:rPr>
              <w:t>mean</w:t>
            </w:r>
            <w:r>
              <w:t xml:space="preserve"> compared to the shortest path.</w:t>
            </w:r>
          </w:p>
        </w:tc>
      </w:tr>
      <w:tr w:rsidR="00B97390" w:rsidRPr="00CC2F87" w14:paraId="6B4A89F7" w14:textId="77777777" w:rsidTr="008206EF">
        <w:trPr>
          <w:trHeight w:val="399"/>
        </w:trPr>
        <w:tc>
          <w:tcPr>
            <w:tcW w:w="1721" w:type="dxa"/>
            <w:shd w:val="clear" w:color="auto" w:fill="F7F7F7"/>
          </w:tcPr>
          <w:p w14:paraId="2F2E804C" w14:textId="443C4A0B" w:rsidR="00B97390" w:rsidRDefault="00B97390" w:rsidP="007047F4">
            <w:pPr>
              <w:pStyle w:val="TableText"/>
              <w:spacing w:before="120" w:after="120" w:line="240" w:lineRule="auto"/>
            </w:pPr>
            <w:proofErr w:type="spellStart"/>
            <w:r>
              <w:t>nei</w:t>
            </w:r>
            <w:proofErr w:type="spellEnd"/>
          </w:p>
        </w:tc>
        <w:tc>
          <w:tcPr>
            <w:tcW w:w="1040" w:type="dxa"/>
            <w:shd w:val="clear" w:color="auto" w:fill="F7F7F7"/>
          </w:tcPr>
          <w:p w14:paraId="33FEFAA0" w14:textId="73E1D6ED" w:rsidR="00B97390" w:rsidRDefault="00B97390" w:rsidP="007047F4">
            <w:pPr>
              <w:pStyle w:val="TableText"/>
              <w:spacing w:before="120" w:after="120"/>
            </w:pPr>
            <w:r>
              <w:t>number</w:t>
            </w:r>
          </w:p>
        </w:tc>
        <w:tc>
          <w:tcPr>
            <w:tcW w:w="1233" w:type="dxa"/>
            <w:shd w:val="clear" w:color="auto" w:fill="F7F7F7"/>
          </w:tcPr>
          <w:p w14:paraId="6F5BE055" w14:textId="2BAC36C0" w:rsidR="00B97390" w:rsidRDefault="00B97390" w:rsidP="007047F4">
            <w:pPr>
              <w:pStyle w:val="TableText"/>
              <w:spacing w:before="120" w:after="120"/>
            </w:pPr>
            <w:r>
              <w:t>no</w:t>
            </w:r>
          </w:p>
        </w:tc>
        <w:tc>
          <w:tcPr>
            <w:tcW w:w="5628" w:type="dxa"/>
            <w:shd w:val="clear" w:color="auto" w:fill="F7F7F7"/>
          </w:tcPr>
          <w:p w14:paraId="25FCB8CE" w14:textId="5E90AD79" w:rsidR="00B97390" w:rsidRPr="00CC2F87" w:rsidRDefault="00B97390" w:rsidP="007047F4">
            <w:pPr>
              <w:pStyle w:val="TableText"/>
              <w:spacing w:before="120" w:after="120"/>
            </w:pPr>
            <w:r>
              <w:t>Noise exposure index (EI).</w:t>
            </w:r>
          </w:p>
        </w:tc>
      </w:tr>
      <w:tr w:rsidR="00B97390" w:rsidRPr="00CC2F87" w14:paraId="2B6B0558"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67CA4" w14:textId="628FE4B9" w:rsidR="00B97390" w:rsidRDefault="00B97390" w:rsidP="007047F4">
            <w:pPr>
              <w:pStyle w:val="TableText"/>
              <w:spacing w:before="120" w:after="120" w:line="240" w:lineRule="auto"/>
            </w:pPr>
            <w:proofErr w:type="spellStart"/>
            <w:r>
              <w:lastRenderedPageBreak/>
              <w:t>nei_norm</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7D0E496" w14:textId="1BD6676C"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798F036" w14:textId="5A8F8DF7" w:rsidR="00B97390" w:rsidRDefault="00B97390" w:rsidP="007047F4">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0B85A40" w14:textId="32BA13DE" w:rsidR="00B97390" w:rsidRPr="00B076FB" w:rsidRDefault="00B97390" w:rsidP="007047F4">
            <w:pPr>
              <w:pStyle w:val="TableText"/>
              <w:spacing w:before="120" w:after="120"/>
            </w:pPr>
            <w:r>
              <w:t>Distance-normalized noise exposure index (EI</w:t>
            </w:r>
            <w:r>
              <w:rPr>
                <w:vertAlign w:val="subscript"/>
              </w:rPr>
              <w:t>n</w:t>
            </w:r>
            <w:r>
              <w:t>).</w:t>
            </w:r>
          </w:p>
        </w:tc>
      </w:tr>
      <w:tr w:rsidR="00B97390" w:rsidRPr="00CC2F87" w14:paraId="275C9371" w14:textId="77777777" w:rsidTr="008206EF">
        <w:trPr>
          <w:trHeight w:val="399"/>
        </w:trPr>
        <w:tc>
          <w:tcPr>
            <w:tcW w:w="1721" w:type="dxa"/>
            <w:shd w:val="clear" w:color="auto" w:fill="F7F7F7"/>
          </w:tcPr>
          <w:p w14:paraId="454B828D" w14:textId="31F1D9B6" w:rsidR="00B97390" w:rsidRDefault="00B97390" w:rsidP="007047F4">
            <w:pPr>
              <w:pStyle w:val="TableText"/>
              <w:spacing w:before="120" w:after="120" w:line="240" w:lineRule="auto"/>
            </w:pPr>
            <w:proofErr w:type="spellStart"/>
            <w:r>
              <w:t>nei_diff</w:t>
            </w:r>
            <w:proofErr w:type="spellEnd"/>
          </w:p>
        </w:tc>
        <w:tc>
          <w:tcPr>
            <w:tcW w:w="1040" w:type="dxa"/>
            <w:shd w:val="clear" w:color="auto" w:fill="F7F7F7"/>
          </w:tcPr>
          <w:p w14:paraId="28C1A477" w14:textId="410613EB" w:rsidR="00B97390" w:rsidRDefault="00B97390" w:rsidP="007047F4">
            <w:pPr>
              <w:pStyle w:val="TableText"/>
              <w:spacing w:before="120" w:after="120"/>
            </w:pPr>
            <w:r>
              <w:t>number</w:t>
            </w:r>
          </w:p>
        </w:tc>
        <w:tc>
          <w:tcPr>
            <w:tcW w:w="1233" w:type="dxa"/>
            <w:shd w:val="clear" w:color="auto" w:fill="F7F7F7"/>
          </w:tcPr>
          <w:p w14:paraId="192CAC13" w14:textId="73F33E10" w:rsidR="00B97390" w:rsidRDefault="00B97390" w:rsidP="007047F4">
            <w:pPr>
              <w:pStyle w:val="TableText"/>
              <w:spacing w:before="120" w:after="120"/>
            </w:pPr>
            <w:r>
              <w:t>yes</w:t>
            </w:r>
          </w:p>
        </w:tc>
        <w:tc>
          <w:tcPr>
            <w:tcW w:w="5628" w:type="dxa"/>
            <w:shd w:val="clear" w:color="auto" w:fill="F7F7F7"/>
          </w:tcPr>
          <w:p w14:paraId="7CDC37FB" w14:textId="314402D0" w:rsidR="00B97390" w:rsidRPr="00B076FB" w:rsidRDefault="00B97390" w:rsidP="007047F4">
            <w:pPr>
              <w:pStyle w:val="TableText"/>
              <w:spacing w:before="120" w:after="120"/>
            </w:pPr>
            <w:r>
              <w:t>Difference in noise exposure index (EI</w:t>
            </w:r>
            <w:r>
              <w:rPr>
                <w:vertAlign w:val="subscript"/>
              </w:rPr>
              <w:t>diff</w:t>
            </w:r>
            <w:r>
              <w:t>) compared to the shortest path.</w:t>
            </w:r>
          </w:p>
        </w:tc>
      </w:tr>
      <w:tr w:rsidR="00B97390" w:rsidRPr="00CC2F87" w14:paraId="339F1565"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7BAC35" w14:textId="5E3628ED" w:rsidR="00B97390" w:rsidRDefault="00B97390" w:rsidP="007047F4">
            <w:pPr>
              <w:pStyle w:val="TableText"/>
              <w:spacing w:before="120" w:after="120" w:line="240" w:lineRule="auto"/>
            </w:pPr>
            <w:proofErr w:type="spellStart"/>
            <w:r>
              <w:t>nei_diff_rat</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0451526" w14:textId="62373E43" w:rsidR="00B97390" w:rsidRDefault="00B97390" w:rsidP="007047F4">
            <w:pPr>
              <w:pStyle w:val="TableText"/>
              <w:spacing w:before="120" w:after="120"/>
            </w:pPr>
            <w:r>
              <w:t>number</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512827F4" w14:textId="181663C9" w:rsidR="00B97390" w:rsidRDefault="00B97390" w:rsidP="007047F4">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18A59AE" w14:textId="61D20574" w:rsidR="00B97390" w:rsidRPr="00CC2F87" w:rsidRDefault="00B97390" w:rsidP="007047F4">
            <w:pPr>
              <w:pStyle w:val="TableText"/>
              <w:spacing w:before="120" w:after="120"/>
            </w:pPr>
            <w:r>
              <w:t>Difference in noise exposure index (EI</w:t>
            </w:r>
            <w:r>
              <w:rPr>
                <w:vertAlign w:val="subscript"/>
              </w:rPr>
              <w:t>diff</w:t>
            </w:r>
            <w:r>
              <w:t>) as percentages compared to the shortest path.</w:t>
            </w:r>
          </w:p>
        </w:tc>
      </w:tr>
      <w:tr w:rsidR="00B97390" w:rsidRPr="00CC2F87" w14:paraId="1FBB98C4" w14:textId="77777777" w:rsidTr="008206EF">
        <w:trPr>
          <w:trHeight w:val="399"/>
        </w:trPr>
        <w:tc>
          <w:tcPr>
            <w:tcW w:w="1721" w:type="dxa"/>
            <w:shd w:val="clear" w:color="auto" w:fill="F7F7F7"/>
          </w:tcPr>
          <w:p w14:paraId="24A93145" w14:textId="1E124F59" w:rsidR="00B97390" w:rsidRDefault="00B97390" w:rsidP="007047F4">
            <w:pPr>
              <w:pStyle w:val="TableText"/>
              <w:spacing w:before="120" w:after="120" w:line="240" w:lineRule="auto"/>
            </w:pPr>
            <w:r>
              <w:t>noises</w:t>
            </w:r>
          </w:p>
        </w:tc>
        <w:tc>
          <w:tcPr>
            <w:tcW w:w="1040" w:type="dxa"/>
            <w:shd w:val="clear" w:color="auto" w:fill="F7F7F7"/>
          </w:tcPr>
          <w:p w14:paraId="63E9401C" w14:textId="6B396D07" w:rsidR="00B97390" w:rsidRDefault="00B97390" w:rsidP="007047F4">
            <w:pPr>
              <w:pStyle w:val="TableText"/>
              <w:spacing w:before="120" w:after="120"/>
            </w:pPr>
            <w:r>
              <w:t>object</w:t>
            </w:r>
          </w:p>
        </w:tc>
        <w:tc>
          <w:tcPr>
            <w:tcW w:w="1233" w:type="dxa"/>
            <w:shd w:val="clear" w:color="auto" w:fill="F7F7F7"/>
          </w:tcPr>
          <w:p w14:paraId="4925F596" w14:textId="23FA8E00" w:rsidR="00B97390" w:rsidRDefault="00B97390" w:rsidP="007047F4">
            <w:pPr>
              <w:pStyle w:val="TableText"/>
              <w:spacing w:before="120" w:after="120"/>
            </w:pPr>
            <w:r>
              <w:t>no</w:t>
            </w:r>
          </w:p>
        </w:tc>
        <w:tc>
          <w:tcPr>
            <w:tcW w:w="5628" w:type="dxa"/>
            <w:shd w:val="clear" w:color="auto" w:fill="F7F7F7"/>
          </w:tcPr>
          <w:p w14:paraId="09D3DC6B" w14:textId="0C919C4D" w:rsidR="00B97390" w:rsidRPr="00CC2F87" w:rsidRDefault="00B97390" w:rsidP="007047F4">
            <w:pPr>
              <w:pStyle w:val="TableText"/>
              <w:spacing w:before="120" w:after="120"/>
            </w:pPr>
            <w:r>
              <w:t>A dictionary containing contaminated distances with different noise levels. Keys of the dictionary represent noise levels (dB) and values distances in meters.</w:t>
            </w:r>
          </w:p>
        </w:tc>
      </w:tr>
      <w:tr w:rsidR="00ED0D18" w:rsidRPr="00CC2F87" w14:paraId="02E8F997"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5847B78" w14:textId="0FEE60D9" w:rsidR="00ED0D18" w:rsidRDefault="00ED0D18" w:rsidP="00ED0D18">
            <w:pPr>
              <w:pStyle w:val="TableText"/>
              <w:spacing w:before="120" w:after="120" w:line="240" w:lineRule="auto"/>
            </w:pPr>
            <w:proofErr w:type="spellStart"/>
            <w:r w:rsidRPr="00A745D0">
              <w:t>noise_range_exps</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18A48" w14:textId="47061277" w:rsidR="00ED0D18"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2A29DE9" w14:textId="4EFF2A75" w:rsidR="00ED0D18" w:rsidRDefault="00ED0D18" w:rsidP="00ED0D18">
            <w:pPr>
              <w:pStyle w:val="TableText"/>
              <w:spacing w:before="120" w:after="120"/>
            </w:pPr>
            <w:r>
              <w:t>no</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90BE80" w14:textId="2E0CB26E" w:rsidR="00ED0D18" w:rsidRDefault="00ED0D18" w:rsidP="00ED0D18">
            <w:pPr>
              <w:pStyle w:val="TableText"/>
              <w:spacing w:before="120" w:after="120"/>
            </w:pPr>
            <w:r w:rsidRPr="007047F4">
              <w:t>Exposures (m) to noise level ranges</w:t>
            </w:r>
            <w:r>
              <w:t xml:space="preserve"> where noise levels exceeding 70 dB and lower than 50 dB are aggregated (separately)</w:t>
            </w:r>
            <w:r w:rsidRPr="007047F4">
              <w:t>. Keys represent noise levels and values distances (m).</w:t>
            </w:r>
          </w:p>
        </w:tc>
      </w:tr>
      <w:tr w:rsidR="00ED0D18" w:rsidRPr="00CC2F87" w14:paraId="45B28BB4" w14:textId="77777777" w:rsidTr="00ED0D18">
        <w:trPr>
          <w:trHeight w:val="399"/>
        </w:trPr>
        <w:tc>
          <w:tcPr>
            <w:tcW w:w="1721" w:type="dxa"/>
            <w:shd w:val="clear" w:color="auto" w:fill="F7F7F7"/>
          </w:tcPr>
          <w:p w14:paraId="55540DE8" w14:textId="51A88213" w:rsidR="00ED0D18" w:rsidRPr="00A745D0" w:rsidRDefault="00ED0D18" w:rsidP="00ED0D18">
            <w:pPr>
              <w:pStyle w:val="TableText"/>
              <w:spacing w:before="120" w:after="120" w:line="240" w:lineRule="auto"/>
            </w:pPr>
            <w:proofErr w:type="spellStart"/>
            <w:r w:rsidRPr="00A745D0">
              <w:t>noise_pcts</w:t>
            </w:r>
            <w:proofErr w:type="spellEnd"/>
          </w:p>
        </w:tc>
        <w:tc>
          <w:tcPr>
            <w:tcW w:w="1040" w:type="dxa"/>
            <w:shd w:val="clear" w:color="auto" w:fill="F7F7F7"/>
          </w:tcPr>
          <w:p w14:paraId="14A6649C" w14:textId="4892E15A" w:rsidR="00ED0D18" w:rsidRDefault="00ED0D18" w:rsidP="00ED0D18">
            <w:pPr>
              <w:pStyle w:val="TableText"/>
              <w:spacing w:before="120" w:after="120"/>
            </w:pPr>
            <w:r>
              <w:t>object</w:t>
            </w:r>
          </w:p>
        </w:tc>
        <w:tc>
          <w:tcPr>
            <w:tcW w:w="1233" w:type="dxa"/>
            <w:shd w:val="clear" w:color="auto" w:fill="F7F7F7"/>
          </w:tcPr>
          <w:p w14:paraId="4E6E7AA8" w14:textId="45DC1A5A" w:rsidR="00ED0D18" w:rsidRDefault="00ED0D18" w:rsidP="00ED0D18">
            <w:pPr>
              <w:pStyle w:val="TableText"/>
              <w:spacing w:before="120" w:after="120"/>
            </w:pPr>
            <w:r>
              <w:t>no</w:t>
            </w:r>
          </w:p>
        </w:tc>
        <w:tc>
          <w:tcPr>
            <w:tcW w:w="5628" w:type="dxa"/>
            <w:shd w:val="clear" w:color="auto" w:fill="F7F7F7"/>
          </w:tcPr>
          <w:p w14:paraId="7F644B88" w14:textId="19003169" w:rsidR="00ED0D18" w:rsidRDefault="00ED0D18" w:rsidP="00ED0D18">
            <w:pPr>
              <w:pStyle w:val="TableText"/>
              <w:spacing w:before="120" w:after="120"/>
            </w:pPr>
            <w:r>
              <w:t>Relative e</w:t>
            </w:r>
            <w:r w:rsidRPr="007047F4">
              <w:t xml:space="preserve">xposures (%) to different noise </w:t>
            </w:r>
            <w:r>
              <w:t>level ranges (</w:t>
            </w:r>
            <w:proofErr w:type="spellStart"/>
            <w:r>
              <w:t>noise_range_exps</w:t>
            </w:r>
            <w:proofErr w:type="spellEnd"/>
            <w:r>
              <w:t>)</w:t>
            </w:r>
            <w:r w:rsidRPr="007047F4">
              <w:t>. Keys represent noise levels and values shares.</w:t>
            </w:r>
          </w:p>
        </w:tc>
      </w:tr>
      <w:tr w:rsidR="00ED0D18" w:rsidRPr="00CC2F87" w14:paraId="24F11FA4" w14:textId="77777777" w:rsidTr="008206EF">
        <w:trPr>
          <w:cnfStyle w:val="000000100000" w:firstRow="0" w:lastRow="0" w:firstColumn="0" w:lastColumn="0" w:oddVBand="0" w:evenVBand="0" w:oddHBand="1" w:evenHBand="0" w:firstRowFirstColumn="0" w:firstRowLastColumn="0" w:lastRowFirstColumn="0" w:lastRowLastColumn="0"/>
          <w:trHeight w:val="399"/>
        </w:trPr>
        <w:tc>
          <w:tcPr>
            <w:tcW w:w="1721"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1E0C4B7" w14:textId="7C5846FC" w:rsidR="00ED0D18" w:rsidRDefault="00ED0D18" w:rsidP="00ED0D18">
            <w:pPr>
              <w:pStyle w:val="TableText"/>
              <w:spacing w:before="120" w:after="120" w:line="240" w:lineRule="auto"/>
            </w:pPr>
            <w:proofErr w:type="spellStart"/>
            <w:r>
              <w:t>noises_diff</w:t>
            </w:r>
            <w:proofErr w:type="spellEnd"/>
          </w:p>
        </w:tc>
        <w:tc>
          <w:tcPr>
            <w:tcW w:w="104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62C52E95" w14:textId="68F06D9D" w:rsidR="00ED0D18" w:rsidRPr="00D67597" w:rsidRDefault="00ED0D18" w:rsidP="00ED0D18">
            <w:pPr>
              <w:pStyle w:val="TableText"/>
              <w:spacing w:before="120" w:after="120"/>
            </w:pPr>
            <w:r>
              <w:t>object</w:t>
            </w:r>
          </w:p>
        </w:tc>
        <w:tc>
          <w:tcPr>
            <w:tcW w:w="123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4EC174" w14:textId="65764659" w:rsidR="00ED0D18" w:rsidRPr="00D67597" w:rsidRDefault="00ED0D18" w:rsidP="00ED0D18">
            <w:pPr>
              <w:pStyle w:val="TableText"/>
              <w:spacing w:before="120" w:after="120"/>
            </w:pPr>
            <w:r>
              <w:t>yes</w:t>
            </w:r>
          </w:p>
        </w:tc>
        <w:tc>
          <w:tcPr>
            <w:tcW w:w="562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6E75D3F" w14:textId="504B5D7F" w:rsidR="00ED0D18" w:rsidRPr="00CC2F87" w:rsidRDefault="00ED0D18" w:rsidP="00ED0D18">
            <w:pPr>
              <w:pStyle w:val="TableText"/>
              <w:spacing w:before="120" w:after="120"/>
            </w:pPr>
            <w:r w:rsidRPr="00D67597">
              <w:t>Exposures to different noise levels. Keys represent noise levels and values distances (m).</w:t>
            </w:r>
          </w:p>
        </w:tc>
      </w:tr>
      <w:tr w:rsidR="00ED0D18" w:rsidRPr="00CC2F87" w14:paraId="7B198916" w14:textId="77777777" w:rsidTr="008206EF">
        <w:trPr>
          <w:trHeight w:val="975"/>
        </w:trPr>
        <w:tc>
          <w:tcPr>
            <w:tcW w:w="1721" w:type="dxa"/>
            <w:shd w:val="clear" w:color="auto" w:fill="F7F7F7"/>
          </w:tcPr>
          <w:p w14:paraId="29E9E9E2" w14:textId="0251058B" w:rsidR="00ED0D18" w:rsidRPr="002C4550" w:rsidRDefault="00ED0D18" w:rsidP="00ED0D18">
            <w:pPr>
              <w:pStyle w:val="TableText"/>
              <w:spacing w:before="120" w:after="120" w:line="240" w:lineRule="auto"/>
              <w:rPr>
                <w:vertAlign w:val="subscript"/>
              </w:rPr>
            </w:pPr>
            <w:proofErr w:type="spellStart"/>
            <w:r>
              <w:t>path_score</w:t>
            </w:r>
            <w:proofErr w:type="spellEnd"/>
          </w:p>
        </w:tc>
        <w:tc>
          <w:tcPr>
            <w:tcW w:w="1040" w:type="dxa"/>
            <w:shd w:val="clear" w:color="auto" w:fill="F7F7F7"/>
          </w:tcPr>
          <w:p w14:paraId="23349E56" w14:textId="77A340A2" w:rsidR="00ED0D18" w:rsidRPr="004217F8" w:rsidRDefault="00ED0D18" w:rsidP="00ED0D18">
            <w:pPr>
              <w:pStyle w:val="TableText"/>
              <w:spacing w:before="120" w:after="120"/>
            </w:pPr>
            <w:r>
              <w:t>number</w:t>
            </w:r>
          </w:p>
        </w:tc>
        <w:tc>
          <w:tcPr>
            <w:tcW w:w="1233" w:type="dxa"/>
            <w:shd w:val="clear" w:color="auto" w:fill="F7F7F7"/>
          </w:tcPr>
          <w:p w14:paraId="7ADD7482" w14:textId="62C11FB7" w:rsidR="00ED0D18" w:rsidRPr="004217F8" w:rsidRDefault="00ED0D18" w:rsidP="00ED0D18">
            <w:pPr>
              <w:pStyle w:val="TableText"/>
              <w:spacing w:before="120" w:after="120"/>
            </w:pPr>
            <w:r>
              <w:t>yes</w:t>
            </w:r>
          </w:p>
        </w:tc>
        <w:tc>
          <w:tcPr>
            <w:tcW w:w="5628" w:type="dxa"/>
            <w:shd w:val="clear" w:color="auto" w:fill="F7F7F7"/>
          </w:tcPr>
          <w:p w14:paraId="0DBE43B1" w14:textId="466063B2" w:rsidR="00ED0D18" w:rsidRPr="00CC2F87" w:rsidRDefault="00ED0D18" w:rsidP="00ED0D18">
            <w:pPr>
              <w:pStyle w:val="TableText"/>
              <w:spacing w:before="120" w:after="120"/>
            </w:pPr>
            <w:r w:rsidRPr="004217F8">
              <w:t xml:space="preserve">Ratio </w:t>
            </w:r>
            <w:r>
              <w:t>of</w:t>
            </w:r>
            <w:r w:rsidRPr="004217F8">
              <w:t xml:space="preserve"> difference in noise exposure index </w:t>
            </w:r>
            <w:r>
              <w:t>to difference in</w:t>
            </w:r>
            <w:r w:rsidRPr="004217F8">
              <w:t xml:space="preserve"> length compared to the shortest path - i.e. reduction in noise exposure index per each additional meter walked.</w:t>
            </w:r>
          </w:p>
        </w:tc>
      </w:tr>
    </w:tbl>
    <w:p w14:paraId="36CB2BB2" w14:textId="2B581D6A" w:rsidR="00803B53" w:rsidRDefault="00803B53" w:rsidP="00B076FB"/>
    <w:p w14:paraId="52DB957B" w14:textId="2EFAF6F7" w:rsidR="002A65AA" w:rsidRDefault="002A65AA" w:rsidP="002A65AA">
      <w:r>
        <w:t xml:space="preserve">The quiet path routing API allows anyone to query short and quiet paths in Helsinki and assess dynamic exposure to noise on the paths. </w:t>
      </w:r>
      <w:r w:rsidR="00082AB5">
        <w:t>Therefore, the routing API can facilitate both scientific dynamic noise exposure assessments and building route planner applications for people</w:t>
      </w:r>
      <w:r w:rsidR="00E20DB5">
        <w:t xml:space="preserve"> (both demonstrated in this study)</w:t>
      </w:r>
      <w:r w:rsidR="00082AB5">
        <w:t xml:space="preserve">. </w:t>
      </w:r>
      <w:r>
        <w:t xml:space="preserve">However, due to </w:t>
      </w:r>
      <w:r w:rsidR="00E20DB5">
        <w:t xml:space="preserve">the </w:t>
      </w:r>
      <w:r>
        <w:t>limited computing power of the current server</w:t>
      </w:r>
      <w:r w:rsidR="00E20DB5">
        <w:t xml:space="preserve"> setup</w:t>
      </w:r>
      <w:r>
        <w:t xml:space="preserve">, </w:t>
      </w:r>
      <w:r w:rsidR="003250D2">
        <w:t xml:space="preserve">the </w:t>
      </w:r>
      <w:r>
        <w:t xml:space="preserve">recommended way to </w:t>
      </w:r>
      <w:r w:rsidR="00FF3264">
        <w:t xml:space="preserve">route </w:t>
      </w:r>
      <w:r>
        <w:t>large amounts of paths is to run a self-hosted instance of the quiet path routing application, as instructed in the documentation of the codebase (</w:t>
      </w:r>
      <w:r w:rsidR="00082AB5">
        <w:t>see 4.6)</w:t>
      </w:r>
      <w:r>
        <w:t xml:space="preserve">. </w:t>
      </w:r>
    </w:p>
    <w:p w14:paraId="6E6D2580" w14:textId="77777777" w:rsidR="00803B53" w:rsidRDefault="00803B53" w:rsidP="00B076FB"/>
    <w:p w14:paraId="3905B856" w14:textId="77777777" w:rsidR="00ED0D18" w:rsidRDefault="00ED0D18">
      <w:pPr>
        <w:spacing w:after="0" w:line="240" w:lineRule="auto"/>
        <w:jc w:val="left"/>
        <w:rPr>
          <w:iCs/>
          <w:color w:val="000000" w:themeColor="text1"/>
          <w:szCs w:val="18"/>
        </w:rPr>
      </w:pPr>
      <w:bookmarkStart w:id="133" w:name="_Ref34575558"/>
      <w:r>
        <w:br w:type="page"/>
      </w:r>
    </w:p>
    <w:p w14:paraId="1D53E94C" w14:textId="59E1F28E" w:rsidR="00803B53" w:rsidRPr="00803B53" w:rsidRDefault="00803B53" w:rsidP="00803B53">
      <w:pPr>
        <w:pStyle w:val="TableCaption"/>
      </w:pPr>
      <w:bookmarkStart w:id="134" w:name="_Toc37690043"/>
      <w:r w:rsidRPr="00803B53">
        <w:lastRenderedPageBreak/>
        <w:t xml:space="preserve">Table </w:t>
      </w:r>
      <w:r w:rsidRPr="00803B53">
        <w:fldChar w:fldCharType="begin"/>
      </w:r>
      <w:r w:rsidRPr="00803B53">
        <w:instrText xml:space="preserve"> SEQ Table \* ARABIC </w:instrText>
      </w:r>
      <w:r w:rsidRPr="00803B53">
        <w:fldChar w:fldCharType="separate"/>
      </w:r>
      <w:r w:rsidR="00205E1B">
        <w:rPr>
          <w:noProof/>
        </w:rPr>
        <w:t>10</w:t>
      </w:r>
      <w:r w:rsidRPr="00803B53">
        <w:fldChar w:fldCharType="end"/>
      </w:r>
      <w:bookmarkEnd w:id="133"/>
      <w:r w:rsidRPr="00803B53">
        <w:t xml:space="preserve">. </w:t>
      </w:r>
      <w:r w:rsidR="00671548">
        <w:t>A</w:t>
      </w:r>
      <w:r w:rsidRPr="00803B53">
        <w:t xml:space="preserve"> FeatureCollection of two paths returned from </w:t>
      </w:r>
      <w:r w:rsidR="008E7F08">
        <w:t xml:space="preserve">the </w:t>
      </w:r>
      <w:r w:rsidRPr="00803B53">
        <w:t>quiet path routing API.</w:t>
      </w:r>
      <w:bookmarkEnd w:id="134"/>
    </w:p>
    <w:p w14:paraId="3118ED22" w14:textId="118FE3F6" w:rsidR="009A77E3" w:rsidRDefault="009A77E3" w:rsidP="00B076FB">
      <w:r w:rsidRPr="009A77E3">
        <w:rPr>
          <w:noProof/>
        </w:rPr>
        <mc:AlternateContent>
          <mc:Choice Requires="wps">
            <w:drawing>
              <wp:inline distT="0" distB="0" distL="0" distR="0" wp14:anchorId="65C0DD5F" wp14:editId="6086E700">
                <wp:extent cx="5698540" cy="8471002"/>
                <wp:effectExtent l="0" t="0" r="16510" b="12700"/>
                <wp:docPr id="16"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698540" cy="8471002"/>
                        </a:xfrm>
                        <a:prstGeom prst="rect">
                          <a:avLst/>
                        </a:prstGeom>
                        <a:ln>
                          <a:solidFill>
                            <a:schemeClr val="tx1"/>
                          </a:solidFill>
                        </a:ln>
                      </wps:spPr>
                      <wps:txb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wps:txbx>
                      <wps:bodyPr vert="horz" wrap="square" lIns="91440" tIns="45720" rIns="91440" bIns="45720" rtlCol="0">
                        <a:noAutofit/>
                      </wps:bodyPr>
                    </wps:wsp>
                  </a:graphicData>
                </a:graphic>
              </wp:inline>
            </w:drawing>
          </mc:Choice>
          <mc:Fallback>
            <w:pict>
              <v:rect w14:anchorId="65C0DD5F" id="Content Placeholder 2" o:spid="_x0000_s1026" style="width:448.7pt;height: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" filled="f" strokecolor="black [3213]">
                <v:path arrowok="t"/>
                <o:lock v:ext="edit" grouping="t"/>
                <v:textbox>
                  <w:txbxContent>
                    <w:p w14:paraId="7D0CD426" w14:textId="20D22A9C" w:rsidR="0089612C" w:rsidRPr="009219C3" w:rsidRDefault="0089612C" w:rsidP="009219C3">
                      <w:pPr>
                        <w:pStyle w:val="PlainText"/>
                      </w:pPr>
                      <w:r w:rsidRPr="009219C3">
                        <w:rPr>
                          <w:rFonts w:hint="eastAsia"/>
                        </w:rPr>
                        <w:t>Path_FC</w:t>
                      </w:r>
                      <w:r>
                        <w:t>:</w:t>
                      </w:r>
                      <w:r w:rsidRPr="009219C3">
                        <w:rPr>
                          <w:rFonts w:hint="eastAsia"/>
                        </w:rPr>
                        <w:t xml:space="preserve"> {</w:t>
                      </w:r>
                      <w:r>
                        <w:br/>
                        <w:t xml:space="preserve">  </w:t>
                      </w:r>
                      <w:r w:rsidRPr="009219C3">
                        <w:rPr>
                          <w:rFonts w:hint="eastAsia"/>
                        </w:rPr>
                        <w:t xml:space="preserve">type: </w:t>
                      </w:r>
                      <w:r w:rsidRPr="009219C3">
                        <w:rPr>
                          <w:rFonts w:hint="eastAsia"/>
                          <w:color w:val="C00000"/>
                        </w:rPr>
                        <w:t>"FeatureCollection"</w:t>
                      </w:r>
                      <w:r w:rsidRPr="00050446">
                        <w:t>,</w:t>
                      </w:r>
                      <w:r w:rsidRPr="009219C3">
                        <w:rPr>
                          <w:rFonts w:hint="eastAsia"/>
                        </w:rPr>
                        <w:br/>
                        <w:t xml:space="preserve">  features: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LineString</w:t>
                      </w:r>
                      <w:r w:rsidRPr="009219C3">
                        <w:rPr>
                          <w:color w:val="C00000"/>
                        </w:rPr>
                        <w:t>"</w:t>
                      </w:r>
                      <w:r w:rsidRPr="009219C3">
                        <w:rPr>
                          <w:rFonts w:hint="eastAsia"/>
                        </w:rPr>
                        <w:t xml:space="preserve"> },</w:t>
                      </w:r>
                      <w:r w:rsidRPr="009219C3">
                        <w:rPr>
                          <w:rFonts w:hint="eastAsia"/>
                        </w:rPr>
                        <w:br/>
                        <w:t xml:space="preserve">     properties: {</w:t>
                      </w:r>
                      <w:r w:rsidRPr="009219C3">
                        <w:rPr>
                          <w:rFonts w:hint="eastAsia"/>
                        </w:rPr>
                        <w:br/>
                        <w:t xml:space="preserve">       type: </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id:</w:t>
                      </w:r>
                      <w:r w:rsidRPr="009219C3">
                        <w:rPr>
                          <w:rFonts w:hint="eastAsia"/>
                          <w:color w:val="C00000"/>
                        </w:rPr>
                        <w:t>“</w:t>
                      </w:r>
                      <w:r w:rsidRPr="009219C3">
                        <w:rPr>
                          <w:color w:val="C00000"/>
                        </w:rPr>
                        <w:t>short</w:t>
                      </w:r>
                      <w:r w:rsidRPr="009219C3">
                        <w:rPr>
                          <w:rFonts w:hint="eastAsia"/>
                          <w:color w:val="C00000"/>
                        </w:rPr>
                        <w:t>”</w:t>
                      </w:r>
                      <w:r w:rsidRPr="009219C3">
                        <w:rPr>
                          <w:rFonts w:hint="eastAsia"/>
                        </w:rPr>
                        <w:t>,</w:t>
                      </w:r>
                      <w:r w:rsidRPr="009219C3">
                        <w:rPr>
                          <w:rFonts w:hint="eastAsia"/>
                        </w:rPr>
                        <w:br/>
                        <w:t xml:space="preserve">       length: </w:t>
                      </w:r>
                      <w:r w:rsidRPr="00D12936">
                        <w:rPr>
                          <w:color w:val="0070C0"/>
                        </w:rPr>
                        <w:t>5107.54</w:t>
                      </w:r>
                      <w:r w:rsidRPr="009219C3">
                        <w:rPr>
                          <w:rFonts w:hint="eastAsia"/>
                        </w:rPr>
                        <w:t>,</w:t>
                      </w:r>
                      <w:r w:rsidRPr="009219C3">
                        <w:rPr>
                          <w:rFonts w:hint="eastAsia"/>
                        </w:rPr>
                        <w:br/>
                        <w:t xml:space="preserve">       cost_coeff: </w:t>
                      </w:r>
                      <w:r w:rsidRPr="00E13749">
                        <w:rPr>
                          <w:color w:val="0070C0"/>
                        </w:rPr>
                        <w:t>0</w:t>
                      </w:r>
                      <w:r w:rsidRPr="009219C3">
                        <w:rPr>
                          <w:rFonts w:hint="eastAsia"/>
                        </w:rPr>
                        <w:t>,</w:t>
                      </w:r>
                      <w:r w:rsidRPr="009219C3">
                        <w:rPr>
                          <w:rFonts w:hint="eastAsia"/>
                        </w:rPr>
                        <w:br/>
                        <w:t xml:space="preserve">       len_diff: </w:t>
                      </w:r>
                      <w:r w:rsidRPr="00141CF9">
                        <w:rPr>
                          <w:color w:val="595959" w:themeColor="text1" w:themeTint="A6"/>
                        </w:rPr>
                        <w:t>null</w:t>
                      </w:r>
                      <w:r w:rsidRPr="009219C3">
                        <w:rPr>
                          <w:rFonts w:hint="eastAsia"/>
                        </w:rPr>
                        <w:t>,</w:t>
                      </w:r>
                      <w:r w:rsidRPr="009219C3">
                        <w:rPr>
                          <w:rFonts w:hint="eastAsia"/>
                        </w:rPr>
                        <w:br/>
                        <w:t xml:space="preserve">       len_diff_rat: </w:t>
                      </w:r>
                      <w:r w:rsidRPr="00141CF9">
                        <w:rPr>
                          <w:color w:val="595959" w:themeColor="text1" w:themeTint="A6"/>
                        </w:rPr>
                        <w:t>null</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D12936">
                        <w:rPr>
                          <w:color w:val="0070C0"/>
                        </w:rPr>
                        <w:t>70.5</w:t>
                      </w:r>
                      <w:r w:rsidRPr="009219C3">
                        <w:rPr>
                          <w:rFonts w:hint="eastAsia"/>
                        </w:rPr>
                        <w:t>,</w:t>
                      </w:r>
                      <w:r w:rsidRPr="009219C3">
                        <w:rPr>
                          <w:rFonts w:hint="eastAsia"/>
                        </w:rPr>
                        <w:br/>
                        <w:t xml:space="preserve">       mdB_diff: </w:t>
                      </w:r>
                      <w:r w:rsidRPr="00141CF9">
                        <w:rPr>
                          <w:color w:val="595959" w:themeColor="text1" w:themeTint="A6"/>
                        </w:rPr>
                        <w:t>null</w:t>
                      </w:r>
                      <w:r w:rsidRPr="009219C3">
                        <w:rPr>
                          <w:rFonts w:hint="eastAsia"/>
                        </w:rPr>
                        <w:t>,</w:t>
                      </w:r>
                      <w:r w:rsidRPr="009219C3">
                        <w:rPr>
                          <w:rFonts w:hint="eastAsia"/>
                        </w:rPr>
                        <w:br/>
                        <w:t xml:space="preserve">       nei: </w:t>
                      </w:r>
                      <w:r w:rsidRPr="00D12936">
                        <w:rPr>
                          <w:color w:val="0070C0"/>
                        </w:rPr>
                        <w:t>3654.4</w:t>
                      </w:r>
                      <w:r w:rsidRPr="009219C3">
                        <w:rPr>
                          <w:rFonts w:hint="eastAsia"/>
                        </w:rPr>
                        <w:t>,</w:t>
                      </w:r>
                      <w:r w:rsidRPr="009219C3">
                        <w:rPr>
                          <w:rFonts w:hint="eastAsia"/>
                        </w:rPr>
                        <w:br/>
                        <w:t xml:space="preserve">       nei_norm: </w:t>
                      </w:r>
                      <w:r w:rsidRPr="00D12936">
                        <w:rPr>
                          <w:color w:val="0070C0"/>
                        </w:rPr>
                        <w:t>0.72</w:t>
                      </w:r>
                      <w:r w:rsidRPr="009219C3">
                        <w:rPr>
                          <w:rFonts w:hint="eastAsia"/>
                        </w:rPr>
                        <w:t>,</w:t>
                      </w:r>
                      <w:r w:rsidRPr="009219C3">
                        <w:rPr>
                          <w:rFonts w:hint="eastAsia"/>
                        </w:rPr>
                        <w:br/>
                        <w:t xml:space="preserve">       nei_diff: </w:t>
                      </w:r>
                      <w:r w:rsidRPr="00141CF9">
                        <w:rPr>
                          <w:color w:val="595959" w:themeColor="text1" w:themeTint="A6"/>
                        </w:rPr>
                        <w:t>null</w:t>
                      </w:r>
                      <w:r w:rsidRPr="009219C3">
                        <w:rPr>
                          <w:rFonts w:hint="eastAsia"/>
                        </w:rPr>
                        <w:t>,</w:t>
                      </w:r>
                      <w:r w:rsidRPr="009219C3">
                        <w:rPr>
                          <w:rFonts w:hint="eastAsia"/>
                        </w:rPr>
                        <w:br/>
                        <w:t xml:space="preserve">       nei_diff_rat: </w:t>
                      </w:r>
                      <w:r w:rsidRPr="00141CF9">
                        <w:rPr>
                          <w:color w:val="595959" w:themeColor="text1" w:themeTint="A6"/>
                        </w:rPr>
                        <w:t>null</w:t>
                      </w:r>
                      <w:r w:rsidRPr="009219C3">
                        <w:rPr>
                          <w:rFonts w:hint="eastAsia"/>
                        </w:rPr>
                        <w:t>,</w:t>
                      </w:r>
                      <w:r w:rsidRPr="009219C3">
                        <w:rPr>
                          <w:rFonts w:hint="eastAsia"/>
                        </w:rPr>
                        <w:br/>
                        <w:t xml:space="preserve">       noises: { 45: </w:t>
                      </w:r>
                      <w:r w:rsidRPr="00D12936">
                        <w:rPr>
                          <w:color w:val="0070C0"/>
                        </w:rPr>
                        <w:t>246.68</w:t>
                      </w:r>
                      <w:r w:rsidRPr="009219C3">
                        <w:rPr>
                          <w:rFonts w:hint="eastAsia"/>
                        </w:rPr>
                        <w:t xml:space="preserve">, 50: </w:t>
                      </w:r>
                      <w:r w:rsidRPr="00D12936">
                        <w:rPr>
                          <w:color w:val="0070C0"/>
                        </w:rPr>
                        <w:t>285.14</w:t>
                      </w:r>
                      <w:r w:rsidRPr="009219C3">
                        <w:rPr>
                          <w:rFonts w:hint="eastAsia"/>
                        </w:rPr>
                        <w:t xml:space="preserve">, 55: </w:t>
                      </w:r>
                      <w:r w:rsidRPr="00D12936">
                        <w:rPr>
                          <w:color w:val="0070C0"/>
                        </w:rPr>
                        <w:t>229.9</w:t>
                      </w:r>
                      <w:r w:rsidRPr="009219C3">
                        <w:rPr>
                          <w:rFonts w:hint="eastAsia"/>
                        </w:rPr>
                        <w:t xml:space="preserve">, 60: </w:t>
                      </w:r>
                      <w:r w:rsidRPr="00D12936">
                        <w:rPr>
                          <w:color w:val="0070C0"/>
                        </w:rPr>
                        <w:t>296.49</w:t>
                      </w:r>
                      <w:r w:rsidRPr="009219C3">
                        <w:rPr>
                          <w:rFonts w:hint="eastAsia"/>
                        </w:rPr>
                        <w:t xml:space="preserve">, </w:t>
                      </w:r>
                      <w:r w:rsidRPr="009219C3">
                        <w:rPr>
                          <w:rFonts w:hint="eastAsia"/>
                        </w:rPr>
                        <w:br/>
                        <w:t xml:space="preserve">                 65: </w:t>
                      </w:r>
                      <w:r w:rsidRPr="00D12936">
                        <w:rPr>
                          <w:color w:val="0070C0"/>
                        </w:rPr>
                        <w:t>135.53</w:t>
                      </w:r>
                      <w:r w:rsidRPr="009219C3">
                        <w:rPr>
                          <w:rFonts w:hint="eastAsia"/>
                        </w:rPr>
                        <w:t xml:space="preserve">, 70: </w:t>
                      </w:r>
                      <w:r w:rsidRPr="00A2387C">
                        <w:rPr>
                          <w:color w:val="0070C0"/>
                        </w:rPr>
                        <w:t>1782.62</w:t>
                      </w:r>
                      <w:r w:rsidRPr="009219C3">
                        <w:rPr>
                          <w:rFonts w:hint="eastAsia"/>
                        </w:rPr>
                        <w:t xml:space="preserve">, 75: </w:t>
                      </w:r>
                      <w:r w:rsidRPr="00A2387C">
                        <w:rPr>
                          <w:color w:val="0070C0"/>
                        </w:rPr>
                        <w:t>2082.59</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w:t>
                      </w:r>
                      <w:r w:rsidRPr="00141CF9">
                        <w:rPr>
                          <w:color w:val="595959" w:themeColor="text1" w:themeTint="A6"/>
                        </w:rPr>
                        <w:t>null</w:t>
                      </w:r>
                      <w:r w:rsidRPr="009219C3">
                        <w:t>,</w:t>
                      </w:r>
                      <w:r>
                        <w:br/>
                        <w:t xml:space="preserve">       path_score: </w:t>
                      </w:r>
                      <w:r w:rsidRPr="00141CF9">
                        <w:rPr>
                          <w:color w:val="595959" w:themeColor="text1" w:themeTint="A6"/>
                        </w:rPr>
                        <w:t>null</w:t>
                      </w:r>
                      <w:r w:rsidRPr="009219C3">
                        <w:rPr>
                          <w:rFonts w:hint="eastAsia"/>
                        </w:rPr>
                        <w:br/>
                        <w:t xml:space="preserve">     type:</w:t>
                      </w:r>
                      <w:r w:rsidRPr="009219C3">
                        <w:rPr>
                          <w:rFonts w:hint="eastAsia"/>
                          <w:color w:val="C00000"/>
                        </w:rPr>
                        <w:t>“Feature”</w:t>
                      </w:r>
                      <w:r w:rsidRPr="009219C3">
                        <w:br/>
                        <w:t xml:space="preserve">     </w:t>
                      </w:r>
                      <w:r w:rsidRPr="009219C3">
                        <w:rPr>
                          <w:rFonts w:hint="eastAsia"/>
                        </w:rPr>
                        <w:t>},</w:t>
                      </w:r>
                      <w:r w:rsidRPr="009219C3">
                        <w:t xml:space="preserve"> </w:t>
                      </w:r>
                      <w:r w:rsidRPr="009219C3">
                        <w:br/>
                        <w:t xml:space="preserve">     </w:t>
                      </w:r>
                      <w:r w:rsidRPr="009219C3">
                        <w:rPr>
                          <w:rFonts w:hint="eastAsia"/>
                        </w:rPr>
                        <w:t>{</w:t>
                      </w:r>
                      <w:r w:rsidRPr="009219C3">
                        <w:rPr>
                          <w:rFonts w:hint="eastAsia"/>
                        </w:rPr>
                        <w:br/>
                        <w:t xml:space="preserve">     geometry: { coordinates : [...], type: </w:t>
                      </w:r>
                      <w:r w:rsidRPr="009219C3">
                        <w:rPr>
                          <w:rFonts w:hint="eastAsia"/>
                          <w:color w:val="C00000"/>
                        </w:rPr>
                        <w:t xml:space="preserve">"LineString" </w:t>
                      </w:r>
                      <w:r w:rsidRPr="009219C3">
                        <w:rPr>
                          <w:rFonts w:hint="eastAsia"/>
                        </w:rPr>
                        <w:t>},</w:t>
                      </w:r>
                      <w:r w:rsidRPr="009219C3">
                        <w:rPr>
                          <w:rFonts w:hint="eastAsia"/>
                        </w:rPr>
                        <w:br/>
                        <w:t xml:space="preserve">     properties: {</w:t>
                      </w:r>
                      <w:r w:rsidRPr="009219C3">
                        <w:rPr>
                          <w:rFonts w:hint="eastAsia"/>
                        </w:rPr>
                        <w:br/>
                        <w:t xml:space="preserve">       type: </w:t>
                      </w:r>
                      <w:r w:rsidRPr="009219C3">
                        <w:rPr>
                          <w:rFonts w:hint="eastAsia"/>
                          <w:color w:val="C00000"/>
                        </w:rPr>
                        <w:t>“quiet”</w:t>
                      </w:r>
                      <w:r w:rsidRPr="009219C3">
                        <w:rPr>
                          <w:rFonts w:hint="eastAsia"/>
                        </w:rPr>
                        <w:t>,</w:t>
                      </w:r>
                      <w:r w:rsidRPr="009219C3">
                        <w:rPr>
                          <w:rFonts w:hint="eastAsia"/>
                        </w:rPr>
                        <w:br/>
                        <w:t xml:space="preserve">       id:</w:t>
                      </w:r>
                      <w:r w:rsidRPr="009219C3">
                        <w:rPr>
                          <w:rFonts w:hint="eastAsia"/>
                          <w:color w:val="C00000"/>
                        </w:rPr>
                        <w:t>“</w:t>
                      </w:r>
                      <w:r w:rsidRPr="00A2387C">
                        <w:rPr>
                          <w:color w:val="C00000"/>
                        </w:rPr>
                        <w:t>q_0.2</w:t>
                      </w:r>
                      <w:r w:rsidRPr="009219C3">
                        <w:rPr>
                          <w:rFonts w:hint="eastAsia"/>
                          <w:color w:val="C00000"/>
                        </w:rPr>
                        <w:t>”</w:t>
                      </w:r>
                      <w:r w:rsidRPr="009219C3">
                        <w:rPr>
                          <w:rFonts w:hint="eastAsia"/>
                        </w:rPr>
                        <w:t>,</w:t>
                      </w:r>
                      <w:r w:rsidRPr="009219C3">
                        <w:rPr>
                          <w:rFonts w:hint="eastAsia"/>
                        </w:rPr>
                        <w:br/>
                        <w:t xml:space="preserve">       length: </w:t>
                      </w:r>
                      <w:r w:rsidRPr="00A2387C">
                        <w:rPr>
                          <w:color w:val="0070C0"/>
                        </w:rPr>
                        <w:t>5189.25</w:t>
                      </w:r>
                      <w:r w:rsidRPr="009219C3">
                        <w:rPr>
                          <w:rFonts w:hint="eastAsia"/>
                        </w:rPr>
                        <w:t>,</w:t>
                      </w:r>
                      <w:r w:rsidRPr="009219C3">
                        <w:rPr>
                          <w:rFonts w:hint="eastAsia"/>
                        </w:rPr>
                        <w:br/>
                        <w:t xml:space="preserve">       cost_coeff: </w:t>
                      </w:r>
                      <w:r>
                        <w:rPr>
                          <w:color w:val="0070C0"/>
                        </w:rPr>
                        <w:t>0.2</w:t>
                      </w:r>
                      <w:r w:rsidRPr="009219C3">
                        <w:rPr>
                          <w:rFonts w:hint="eastAsia"/>
                        </w:rPr>
                        <w:t>,</w:t>
                      </w:r>
                      <w:r w:rsidRPr="009219C3">
                        <w:rPr>
                          <w:rFonts w:hint="eastAsia"/>
                        </w:rPr>
                        <w:br/>
                        <w:t xml:space="preserve">       len_diff: </w:t>
                      </w:r>
                      <w:r w:rsidRPr="00A2387C">
                        <w:rPr>
                          <w:color w:val="0070C0"/>
                        </w:rPr>
                        <w:t>81.7</w:t>
                      </w:r>
                      <w:r w:rsidRPr="009219C3">
                        <w:rPr>
                          <w:rFonts w:hint="eastAsia"/>
                        </w:rPr>
                        <w:t>,</w:t>
                      </w:r>
                      <w:r w:rsidRPr="009219C3">
                        <w:rPr>
                          <w:rFonts w:hint="eastAsia"/>
                        </w:rPr>
                        <w:br/>
                        <w:t xml:space="preserve">       len_diff_rat: </w:t>
                      </w:r>
                      <w:r w:rsidRPr="00A2387C">
                        <w:rPr>
                          <w:color w:val="0070C0"/>
                        </w:rPr>
                        <w:t>1.6</w:t>
                      </w:r>
                      <w:r w:rsidRPr="009219C3">
                        <w:rPr>
                          <w:rFonts w:hint="eastAsia"/>
                        </w:rPr>
                        <w:t>,</w:t>
                      </w:r>
                      <w:r>
                        <w:br/>
                        <w:t xml:space="preserve">       missing_nosies</w:t>
                      </w:r>
                      <w:r w:rsidRPr="009219C3">
                        <w:rPr>
                          <w:rFonts w:hint="eastAsia"/>
                        </w:rPr>
                        <w:t>:</w:t>
                      </w:r>
                      <w:r w:rsidRPr="009219C3">
                        <w:rPr>
                          <w:rFonts w:hint="eastAsia"/>
                          <w:color w:val="C00000"/>
                        </w:rPr>
                        <w:t>“</w:t>
                      </w:r>
                      <w:r>
                        <w:rPr>
                          <w:color w:val="C00000"/>
                        </w:rPr>
                        <w:t>false</w:t>
                      </w:r>
                      <w:r w:rsidRPr="009219C3">
                        <w:rPr>
                          <w:rFonts w:hint="eastAsia"/>
                          <w:color w:val="C00000"/>
                        </w:rPr>
                        <w:t>”</w:t>
                      </w:r>
                      <w:r w:rsidRPr="009219C3">
                        <w:rPr>
                          <w:rFonts w:hint="eastAsia"/>
                        </w:rPr>
                        <w:t>,</w:t>
                      </w:r>
                      <w:r w:rsidRPr="009219C3">
                        <w:rPr>
                          <w:rFonts w:hint="eastAsia"/>
                        </w:rPr>
                        <w:br/>
                        <w:t xml:space="preserve">       mdB: </w:t>
                      </w:r>
                      <w:r w:rsidRPr="00A2387C">
                        <w:rPr>
                          <w:color w:val="0070C0"/>
                        </w:rPr>
                        <w:t>61.3</w:t>
                      </w:r>
                      <w:r w:rsidRPr="009219C3">
                        <w:rPr>
                          <w:rFonts w:hint="eastAsia"/>
                        </w:rPr>
                        <w:t>,</w:t>
                      </w:r>
                      <w:r w:rsidRPr="009219C3">
                        <w:rPr>
                          <w:rFonts w:hint="eastAsia"/>
                        </w:rPr>
                        <w:br/>
                        <w:t xml:space="preserve">       mdB_diff: </w:t>
                      </w:r>
                      <w:r w:rsidRPr="00E13749">
                        <w:rPr>
                          <w:rFonts w:hint="eastAsia"/>
                          <w:color w:val="0070C0"/>
                        </w:rPr>
                        <w:t>-</w:t>
                      </w:r>
                      <w:r w:rsidRPr="00A2387C">
                        <w:rPr>
                          <w:color w:val="0070C0"/>
                        </w:rPr>
                        <w:t>9.2</w:t>
                      </w:r>
                      <w:r w:rsidRPr="009219C3">
                        <w:rPr>
                          <w:rFonts w:hint="eastAsia"/>
                        </w:rPr>
                        <w:t>,</w:t>
                      </w:r>
                      <w:r w:rsidRPr="009219C3">
                        <w:rPr>
                          <w:rFonts w:hint="eastAsia"/>
                        </w:rPr>
                        <w:br/>
                        <w:t xml:space="preserve">       nei: </w:t>
                      </w:r>
                      <w:r w:rsidRPr="00A2387C">
                        <w:rPr>
                          <w:color w:val="0070C0"/>
                        </w:rPr>
                        <w:t>2126.5</w:t>
                      </w:r>
                      <w:r w:rsidRPr="009219C3">
                        <w:rPr>
                          <w:rFonts w:hint="eastAsia"/>
                        </w:rPr>
                        <w:t>,</w:t>
                      </w:r>
                      <w:r w:rsidRPr="009219C3">
                        <w:rPr>
                          <w:rFonts w:hint="eastAsia"/>
                        </w:rPr>
                        <w:br/>
                        <w:t xml:space="preserve">       nei_norm: </w:t>
                      </w:r>
                      <w:r w:rsidRPr="00A2387C">
                        <w:rPr>
                          <w:color w:val="0070C0"/>
                        </w:rPr>
                        <w:t>0.41</w:t>
                      </w:r>
                      <w:r w:rsidRPr="009219C3">
                        <w:rPr>
                          <w:rFonts w:hint="eastAsia"/>
                        </w:rPr>
                        <w:t>,</w:t>
                      </w:r>
                      <w:r w:rsidRPr="009219C3">
                        <w:rPr>
                          <w:rFonts w:hint="eastAsia"/>
                        </w:rPr>
                        <w:br/>
                        <w:t xml:space="preserve">       nei_diff: </w:t>
                      </w:r>
                      <w:r w:rsidRPr="00E13749">
                        <w:rPr>
                          <w:rFonts w:hint="eastAsia"/>
                          <w:color w:val="0070C0"/>
                        </w:rPr>
                        <w:t>-</w:t>
                      </w:r>
                      <w:r w:rsidRPr="00A2387C">
                        <w:rPr>
                          <w:color w:val="0070C0"/>
                        </w:rPr>
                        <w:t>1527.9</w:t>
                      </w:r>
                      <w:r w:rsidRPr="009219C3">
                        <w:rPr>
                          <w:rFonts w:hint="eastAsia"/>
                        </w:rPr>
                        <w:t>,</w:t>
                      </w:r>
                      <w:r w:rsidRPr="009219C3">
                        <w:rPr>
                          <w:rFonts w:hint="eastAsia"/>
                        </w:rPr>
                        <w:br/>
                        <w:t xml:space="preserve">       nei_diff_rat: </w:t>
                      </w:r>
                      <w:r w:rsidRPr="00E13749">
                        <w:rPr>
                          <w:rFonts w:hint="eastAsia"/>
                          <w:color w:val="0070C0"/>
                        </w:rPr>
                        <w:t>-</w:t>
                      </w:r>
                      <w:r w:rsidRPr="00A2387C">
                        <w:rPr>
                          <w:color w:val="0070C0"/>
                        </w:rPr>
                        <w:t>41.8</w:t>
                      </w:r>
                      <w:r w:rsidRPr="009219C3">
                        <w:rPr>
                          <w:rFonts w:hint="eastAsia"/>
                        </w:rPr>
                        <w:t>,</w:t>
                      </w:r>
                      <w:r w:rsidRPr="009219C3">
                        <w:rPr>
                          <w:rFonts w:hint="eastAsia"/>
                        </w:rPr>
                        <w:br/>
                        <w:t xml:space="preserve">       noises: { 45: </w:t>
                      </w:r>
                      <w:r w:rsidRPr="00B15B46">
                        <w:rPr>
                          <w:color w:val="0070C0"/>
                        </w:rPr>
                        <w:t>1196.12</w:t>
                      </w:r>
                      <w:r w:rsidRPr="009219C3">
                        <w:rPr>
                          <w:rFonts w:hint="eastAsia"/>
                        </w:rPr>
                        <w:t xml:space="preserve">, 50: </w:t>
                      </w:r>
                      <w:r w:rsidRPr="00B15B46">
                        <w:rPr>
                          <w:color w:val="0070C0"/>
                        </w:rPr>
                        <w:t>194.09</w:t>
                      </w:r>
                      <w:r w:rsidRPr="009219C3">
                        <w:rPr>
                          <w:rFonts w:hint="eastAsia"/>
                        </w:rPr>
                        <w:t xml:space="preserve">, 55: </w:t>
                      </w:r>
                      <w:r w:rsidRPr="00B15B46">
                        <w:rPr>
                          <w:color w:val="0070C0"/>
                        </w:rPr>
                        <w:t>204.74</w:t>
                      </w:r>
                      <w:r w:rsidRPr="009219C3">
                        <w:rPr>
                          <w:rFonts w:hint="eastAsia"/>
                        </w:rPr>
                        <w:t xml:space="preserve">, 60: </w:t>
                      </w:r>
                      <w:r w:rsidRPr="00B15B46">
                        <w:rPr>
                          <w:color w:val="0070C0"/>
                        </w:rPr>
                        <w:t>622.92</w:t>
                      </w:r>
                      <w:r w:rsidRPr="009219C3">
                        <w:rPr>
                          <w:rFonts w:hint="eastAsia"/>
                        </w:rPr>
                        <w:t xml:space="preserve">, </w:t>
                      </w:r>
                      <w:r w:rsidRPr="009219C3">
                        <w:rPr>
                          <w:rFonts w:hint="eastAsia"/>
                        </w:rPr>
                        <w:br/>
                        <w:t xml:space="preserve">                 65: </w:t>
                      </w:r>
                      <w:r w:rsidRPr="00B15B46">
                        <w:rPr>
                          <w:color w:val="0070C0"/>
                        </w:rPr>
                        <w:t>1081.62</w:t>
                      </w:r>
                      <w:r w:rsidRPr="009219C3">
                        <w:rPr>
                          <w:rFonts w:hint="eastAsia"/>
                        </w:rPr>
                        <w:t xml:space="preserve">, 70: </w:t>
                      </w:r>
                      <w:r w:rsidRPr="00B15B46">
                        <w:rPr>
                          <w:color w:val="0070C0"/>
                        </w:rPr>
                        <w:t>1452.68</w:t>
                      </w:r>
                      <w:r w:rsidRPr="009219C3">
                        <w:rPr>
                          <w:rFonts w:hint="eastAsia"/>
                        </w:rPr>
                        <w:t xml:space="preserve">, 75: </w:t>
                      </w:r>
                      <w:r w:rsidRPr="00B15B46">
                        <w:rPr>
                          <w:color w:val="0070C0"/>
                        </w:rPr>
                        <w:t>103.07</w:t>
                      </w:r>
                      <w:r w:rsidRPr="00E13749">
                        <w:rPr>
                          <w:rFonts w:hint="eastAsia"/>
                          <w:color w:val="0070C0"/>
                        </w:rPr>
                        <w:t xml:space="preserve"> </w:t>
                      </w:r>
                      <w:r w:rsidRPr="009219C3">
                        <w:rPr>
                          <w:rFonts w:hint="eastAsia"/>
                        </w:rPr>
                        <w:t>},</w:t>
                      </w:r>
                      <w:r>
                        <w:br/>
                        <w:t xml:space="preserve">       </w:t>
                      </w:r>
                      <w:r w:rsidRPr="00671548">
                        <w:t>noise_range_exps</w:t>
                      </w:r>
                      <w:r>
                        <w:t>: {...},</w:t>
                      </w:r>
                      <w:r>
                        <w:br/>
                        <w:t xml:space="preserve">       </w:t>
                      </w:r>
                      <w:r w:rsidRPr="00671548">
                        <w:t>noise_pcts</w:t>
                      </w:r>
                      <w:r>
                        <w:t>: {...},</w:t>
                      </w:r>
                      <w:r w:rsidRPr="009219C3">
                        <w:rPr>
                          <w:rFonts w:hint="eastAsia"/>
                        </w:rPr>
                        <w:br/>
                        <w:t xml:space="preserve">       noises_diff: { 40: </w:t>
                      </w:r>
                      <w:r>
                        <w:rPr>
                          <w:color w:val="0070C0"/>
                        </w:rPr>
                        <w:t>0</w:t>
                      </w:r>
                      <w:r w:rsidRPr="009219C3">
                        <w:rPr>
                          <w:rFonts w:hint="eastAsia"/>
                        </w:rPr>
                        <w:t xml:space="preserve">, 45: </w:t>
                      </w:r>
                      <w:r w:rsidRPr="00B15B46">
                        <w:rPr>
                          <w:color w:val="0070C0"/>
                        </w:rPr>
                        <w:t>949.44</w:t>
                      </w:r>
                      <w:r w:rsidRPr="009219C3">
                        <w:rPr>
                          <w:rFonts w:hint="eastAsia"/>
                        </w:rPr>
                        <w:t xml:space="preserve">, 50: </w:t>
                      </w:r>
                      <w:r>
                        <w:rPr>
                          <w:color w:val="0070C0"/>
                        </w:rPr>
                        <w:t>-</w:t>
                      </w:r>
                      <w:r w:rsidRPr="00B15B46">
                        <w:rPr>
                          <w:color w:val="0070C0"/>
                        </w:rPr>
                        <w:t>91.05</w:t>
                      </w:r>
                      <w:r w:rsidRPr="009219C3">
                        <w:rPr>
                          <w:rFonts w:hint="eastAsia"/>
                        </w:rPr>
                        <w:t xml:space="preserve">, 55: </w:t>
                      </w:r>
                      <w:r>
                        <w:rPr>
                          <w:color w:val="0070C0"/>
                        </w:rPr>
                        <w:t>-</w:t>
                      </w:r>
                      <w:r w:rsidRPr="00B15B46">
                        <w:rPr>
                          <w:color w:val="0070C0"/>
                        </w:rPr>
                        <w:t>25.16</w:t>
                      </w:r>
                      <w:r w:rsidRPr="009219C3">
                        <w:rPr>
                          <w:rFonts w:hint="eastAsia"/>
                        </w:rPr>
                        <w:t xml:space="preserve">, 60: </w:t>
                      </w:r>
                      <w:r w:rsidRPr="00B15B46">
                        <w:rPr>
                          <w:color w:val="0070C0"/>
                        </w:rPr>
                        <w:t>326.43</w:t>
                      </w:r>
                      <w:r w:rsidRPr="009219C3">
                        <w:rPr>
                          <w:rFonts w:hint="eastAsia"/>
                        </w:rPr>
                        <w:t xml:space="preserve">, </w:t>
                      </w:r>
                      <w:r w:rsidRPr="009219C3">
                        <w:rPr>
                          <w:rFonts w:hint="eastAsia"/>
                        </w:rPr>
                        <w:br/>
                        <w:t xml:space="preserve">                      65: </w:t>
                      </w:r>
                      <w:r w:rsidRPr="00B15B46">
                        <w:rPr>
                          <w:color w:val="0070C0"/>
                        </w:rPr>
                        <w:t>946.09</w:t>
                      </w:r>
                      <w:r w:rsidRPr="009219C3">
                        <w:rPr>
                          <w:rFonts w:hint="eastAsia"/>
                        </w:rPr>
                        <w:t xml:space="preserve">, 70: </w:t>
                      </w:r>
                      <w:r w:rsidRPr="00E13749">
                        <w:rPr>
                          <w:rFonts w:hint="eastAsia"/>
                          <w:color w:val="0070C0"/>
                        </w:rPr>
                        <w:t>-</w:t>
                      </w:r>
                      <w:r w:rsidRPr="00B15B46">
                        <w:rPr>
                          <w:color w:val="0070C0"/>
                        </w:rPr>
                        <w:t>329.94</w:t>
                      </w:r>
                      <w:r w:rsidRPr="009219C3">
                        <w:rPr>
                          <w:rFonts w:hint="eastAsia"/>
                        </w:rPr>
                        <w:t xml:space="preserve">, 75: </w:t>
                      </w:r>
                      <w:r w:rsidRPr="00E13749">
                        <w:rPr>
                          <w:rFonts w:hint="eastAsia"/>
                          <w:color w:val="0070C0"/>
                        </w:rPr>
                        <w:t>-</w:t>
                      </w:r>
                      <w:r w:rsidRPr="00B15B46">
                        <w:rPr>
                          <w:color w:val="0070C0"/>
                        </w:rPr>
                        <w:t>1979.52</w:t>
                      </w:r>
                      <w:r w:rsidRPr="00E13749">
                        <w:rPr>
                          <w:rFonts w:hint="eastAsia"/>
                          <w:color w:val="0070C0"/>
                        </w:rPr>
                        <w:t xml:space="preserve"> </w:t>
                      </w:r>
                      <w:r w:rsidRPr="009219C3">
                        <w:rPr>
                          <w:rFonts w:hint="eastAsia"/>
                        </w:rPr>
                        <w:t>},</w:t>
                      </w:r>
                      <w:r>
                        <w:br/>
                        <w:t xml:space="preserve">       path_score: </w:t>
                      </w:r>
                      <w:r w:rsidRPr="00B15B46">
                        <w:rPr>
                          <w:color w:val="0070C0"/>
                        </w:rPr>
                        <w:t>18.7</w:t>
                      </w:r>
                      <w:r w:rsidRPr="009219C3">
                        <w:rPr>
                          <w:rFonts w:hint="eastAsia"/>
                        </w:rPr>
                        <w:br/>
                        <w:t xml:space="preserve">     type</w:t>
                      </w:r>
                      <w:r w:rsidRPr="009219C3">
                        <w:rPr>
                          <w:rFonts w:hint="eastAsia"/>
                          <w:color w:val="auto"/>
                        </w:rPr>
                        <w:t>:</w:t>
                      </w:r>
                      <w:r w:rsidRPr="009219C3">
                        <w:rPr>
                          <w:rFonts w:hint="eastAsia"/>
                          <w:color w:val="C00000"/>
                        </w:rPr>
                        <w:t>“Feature”</w:t>
                      </w:r>
                      <w:r w:rsidRPr="009219C3">
                        <w:br/>
                        <w:t xml:space="preserve">     </w:t>
                      </w:r>
                      <w:r w:rsidRPr="009219C3">
                        <w:rPr>
                          <w:rFonts w:hint="eastAsia"/>
                        </w:rPr>
                        <w:t>},</w:t>
                      </w:r>
                      <w:r>
                        <w:t xml:space="preserve"> </w:t>
                      </w:r>
                      <w:r w:rsidRPr="009219C3">
                        <w:rPr>
                          <w:rFonts w:hint="eastAsia"/>
                        </w:rPr>
                        <w:br/>
                        <w:t xml:space="preserve">     {...}, {...}, ... ]</w:t>
                      </w:r>
                      <w:r w:rsidRPr="009219C3">
                        <w:rPr>
                          <w:rFonts w:hint="eastAsia"/>
                        </w:rPr>
                        <w:br/>
                        <w:t xml:space="preserve">} </w:t>
                      </w:r>
                    </w:p>
                    <w:p w14:paraId="5276A77D" w14:textId="2873C9AE" w:rsidR="0089612C" w:rsidRPr="009A77E3" w:rsidRDefault="0089612C" w:rsidP="009A77E3">
                      <w:pPr>
                        <w:pStyle w:val="PlainText"/>
                      </w:pPr>
                    </w:p>
                  </w:txbxContent>
                </v:textbox>
                <w10:anchorlock/>
              </v:rect>
            </w:pict>
          </mc:Fallback>
        </mc:AlternateContent>
      </w:r>
    </w:p>
    <w:p w14:paraId="4AF0906D" w14:textId="2E5D613A" w:rsidR="00CC2301" w:rsidRPr="00CC2F87" w:rsidRDefault="006D2492" w:rsidP="00A369AA">
      <w:pPr>
        <w:pStyle w:val="Heading2"/>
      </w:pPr>
      <w:bookmarkStart w:id="135" w:name="_Toc37689982"/>
      <w:r w:rsidRPr="00CC2F87">
        <w:lastRenderedPageBreak/>
        <w:t>Quiet path route planner</w:t>
      </w:r>
      <w:bookmarkEnd w:id="135"/>
    </w:p>
    <w:p w14:paraId="262788EE" w14:textId="194DB631" w:rsidR="00604364" w:rsidRDefault="00D968CF" w:rsidP="00D0504C">
      <w:r>
        <w:t>At the time of writing this</w:t>
      </w:r>
      <w:r w:rsidR="00A842EA">
        <w:t>,</w:t>
      </w:r>
      <w:r>
        <w:t xml:space="preserve"> the interactive web map user</w:t>
      </w:r>
      <w:r w:rsidR="009C675E">
        <w:t xml:space="preserve"> </w:t>
      </w:r>
      <w:r>
        <w:t xml:space="preserve">interface </w:t>
      </w:r>
      <w:r w:rsidR="00407D35">
        <w:t xml:space="preserve">(UI) </w:t>
      </w:r>
      <w:r>
        <w:t xml:space="preserve">of the quiet path route planner is </w:t>
      </w:r>
      <w:r w:rsidR="00FB2282">
        <w:t>accessible</w:t>
      </w:r>
      <w:r>
        <w:t xml:space="preserve"> at: </w:t>
      </w:r>
      <w:r w:rsidRPr="00381384">
        <w:rPr>
          <w:u w:val="single"/>
        </w:rPr>
        <w:t>https://green-paths.web.app/</w:t>
      </w:r>
      <w:r>
        <w:t xml:space="preserve">. </w:t>
      </w:r>
      <w:r w:rsidR="0026473C">
        <w:t xml:space="preserve">To facilitate testing and using the application in real-life (i.e. real-time) situations, namely on mobile phones, both Responsive Web Design (RWD) and mobile-first principle </w:t>
      </w:r>
      <w:r w:rsidR="007E0DAE">
        <w:t>are</w:t>
      </w:r>
      <w:r w:rsidR="0026473C">
        <w:t xml:space="preserve"> applied in the design of the UI. </w:t>
      </w:r>
      <w:r w:rsidR="000A6F60" w:rsidRPr="00CC2F87">
        <w:fldChar w:fldCharType="begin"/>
      </w:r>
      <w:r w:rsidR="000A6F60" w:rsidRPr="00CC2F87">
        <w:instrText xml:space="preserve"> REF _Ref9602518 \h </w:instrText>
      </w:r>
      <w:r w:rsidR="000A6F60" w:rsidRPr="00CC2F87">
        <w:fldChar w:fldCharType="separate"/>
      </w:r>
      <w:r w:rsidR="00205E1B" w:rsidRPr="00CC2F87">
        <w:t xml:space="preserve">Figure </w:t>
      </w:r>
      <w:r w:rsidR="00205E1B">
        <w:rPr>
          <w:noProof/>
        </w:rPr>
        <w:t>32</w:t>
      </w:r>
      <w:r w:rsidR="000A6F60" w:rsidRPr="00CC2F87">
        <w:fldChar w:fldCharType="end"/>
      </w:r>
      <w:r w:rsidR="000A6F60">
        <w:t xml:space="preserve"> represents a</w:t>
      </w:r>
      <w:r w:rsidR="00D0504C" w:rsidRPr="00CC2F87">
        <w:t xml:space="preserve"> </w:t>
      </w:r>
      <w:r w:rsidR="00E2229F">
        <w:t xml:space="preserve">basic </w:t>
      </w:r>
      <w:r w:rsidR="00D0504C" w:rsidRPr="00CC2F87">
        <w:t xml:space="preserve">user story </w:t>
      </w:r>
      <w:r w:rsidR="00034233">
        <w:t xml:space="preserve">covering </w:t>
      </w:r>
      <w:r w:rsidR="000A6F60">
        <w:t xml:space="preserve">the </w:t>
      </w:r>
      <w:r w:rsidR="000C1AD9">
        <w:t>typical</w:t>
      </w:r>
      <w:r w:rsidR="00EB7CB1">
        <w:t xml:space="preserve"> </w:t>
      </w:r>
      <w:r w:rsidR="000A6F60">
        <w:t xml:space="preserve">sequence </w:t>
      </w:r>
      <w:r w:rsidR="00EB7CB1">
        <w:t xml:space="preserve">of </w:t>
      </w:r>
      <w:r w:rsidR="000A6F60">
        <w:t xml:space="preserve">actions </w:t>
      </w:r>
      <w:r w:rsidR="00034233">
        <w:t xml:space="preserve">for requesting, receiving and comparing </w:t>
      </w:r>
      <w:r w:rsidR="000A6F60">
        <w:t xml:space="preserve">route suggestions for one </w:t>
      </w:r>
      <w:r w:rsidR="00AA03C2">
        <w:t>pathfinding problem</w:t>
      </w:r>
      <w:r w:rsidR="00D0504C" w:rsidRPr="00CC2F87">
        <w:t xml:space="preserve">. </w:t>
      </w:r>
      <w:r w:rsidR="005230E8">
        <w:t xml:space="preserve">Since the main objective of the route planner application was to serve as a proof of concept of the quiet path routing method, only the </w:t>
      </w:r>
      <w:r w:rsidR="005E3D3D">
        <w:t>most essential</w:t>
      </w:r>
      <w:r w:rsidR="005230E8">
        <w:t xml:space="preserve"> functionalities were implemented. Hence,</w:t>
      </w:r>
      <w:r w:rsidR="009759F7">
        <w:t xml:space="preserve"> for example</w:t>
      </w:r>
      <w:r w:rsidR="006B66DD">
        <w:t xml:space="preserve">, </w:t>
      </w:r>
      <w:r w:rsidR="00FE4D8B">
        <w:t xml:space="preserve">address geocoding functionality is not supported but </w:t>
      </w:r>
      <w:r w:rsidR="009759F7">
        <w:t xml:space="preserve">the </w:t>
      </w:r>
      <w:r w:rsidR="005230E8">
        <w:t>u</w:t>
      </w:r>
      <w:r w:rsidR="00D0504C" w:rsidRPr="00CC2F87">
        <w:t xml:space="preserve">ser can select </w:t>
      </w:r>
      <w:r w:rsidR="003B5483">
        <w:t xml:space="preserve">the </w:t>
      </w:r>
      <w:r w:rsidR="00D0504C" w:rsidRPr="00CC2F87">
        <w:t>origin and destination</w:t>
      </w:r>
      <w:r w:rsidR="004C2FBA">
        <w:t xml:space="preserve"> only</w:t>
      </w:r>
      <w:r w:rsidR="00D0504C" w:rsidRPr="00CC2F87">
        <w:t xml:space="preserve"> </w:t>
      </w:r>
      <w:r w:rsidR="00FE4D8B">
        <w:t xml:space="preserve">from </w:t>
      </w:r>
      <w:r w:rsidR="00D0504C" w:rsidRPr="00CC2F87">
        <w:t>the ma</w:t>
      </w:r>
      <w:r w:rsidR="00034233">
        <w:t>p</w:t>
      </w:r>
      <w:r w:rsidR="003B5483">
        <w:t xml:space="preserve">. </w:t>
      </w:r>
      <w:r w:rsidR="0026473C">
        <w:t>However</w:t>
      </w:r>
      <w:r w:rsidR="009C7625">
        <w:t xml:space="preserve">, some minor features and functionalities </w:t>
      </w:r>
      <w:r w:rsidR="00C6132B">
        <w:t>are</w:t>
      </w:r>
      <w:r w:rsidR="009C7625">
        <w:t xml:space="preserve"> implemented </w:t>
      </w:r>
      <w:r w:rsidR="00714D21">
        <w:t xml:space="preserve">in the UI to improve </w:t>
      </w:r>
      <w:r w:rsidR="009C7625">
        <w:t xml:space="preserve">the </w:t>
      </w:r>
      <w:r w:rsidR="00714D21">
        <w:t xml:space="preserve">overall </w:t>
      </w:r>
      <w:r w:rsidR="009C7625">
        <w:t>user experience (</w:t>
      </w:r>
      <w:r w:rsidR="009B1C8F">
        <w:fldChar w:fldCharType="begin"/>
      </w:r>
      <w:r w:rsidR="009B1C8F">
        <w:instrText xml:space="preserve"> REF _Ref37672118 \h </w:instrText>
      </w:r>
      <w:r w:rsidR="009B1C8F">
        <w:fldChar w:fldCharType="separate"/>
      </w:r>
      <w:r w:rsidR="00205E1B">
        <w:t xml:space="preserve">Table </w:t>
      </w:r>
      <w:r w:rsidR="00205E1B">
        <w:rPr>
          <w:noProof/>
        </w:rPr>
        <w:t>11</w:t>
      </w:r>
      <w:r w:rsidR="009B1C8F">
        <w:fldChar w:fldCharType="end"/>
      </w:r>
      <w:r w:rsidR="009B1C8F">
        <w:t xml:space="preserve">). </w:t>
      </w:r>
    </w:p>
    <w:p w14:paraId="64AB96CB" w14:textId="02AA559E" w:rsidR="00835624" w:rsidRDefault="00206A0C" w:rsidP="00D0504C">
      <w:r>
        <w:t xml:space="preserve">To make the </w:t>
      </w:r>
      <w:r w:rsidR="00D968CF">
        <w:t xml:space="preserve">application </w:t>
      </w:r>
      <w:r>
        <w:t xml:space="preserve">more </w:t>
      </w:r>
      <w:r w:rsidR="00D968CF">
        <w:t xml:space="preserve">intuitive </w:t>
      </w:r>
      <w:r>
        <w:t>to use, m</w:t>
      </w:r>
      <w:r w:rsidR="00DB1D02">
        <w:t>ost of the noise exposure indexes</w:t>
      </w:r>
      <w:r w:rsidR="00C7666D">
        <w:t xml:space="preserve"> (see 3.5.4)</w:t>
      </w:r>
      <w:r w:rsidR="00DB1D02">
        <w:t xml:space="preserve"> are not shown in the UI as they would have required additional explanations. Instead, </w:t>
      </w:r>
      <w:r w:rsidR="008F6EFB">
        <w:t xml:space="preserve">dynamic </w:t>
      </w:r>
      <w:r w:rsidR="00DB1D02">
        <w:t xml:space="preserve">exposures to different traffic noise levels are visualized with dB-specific colors both on the map and in the list of paths. </w:t>
      </w:r>
      <w:r w:rsidR="00841702">
        <w:t xml:space="preserve">In the list, </w:t>
      </w:r>
      <w:r w:rsidR="002B1091">
        <w:t xml:space="preserve">the </w:t>
      </w:r>
      <w:r w:rsidR="004923E8">
        <w:t xml:space="preserve">ratios of </w:t>
      </w:r>
      <w:r w:rsidR="00F167F5">
        <w:t xml:space="preserve">the exposures to </w:t>
      </w:r>
      <w:r w:rsidR="00841702">
        <w:t>different traffic noise levels</w:t>
      </w:r>
      <w:r w:rsidR="00337F7D">
        <w:t xml:space="preserve"> (%) </w:t>
      </w:r>
      <w:r w:rsidR="00841702">
        <w:t>are visualized as a</w:t>
      </w:r>
      <w:r w:rsidR="004923E8">
        <w:t xml:space="preserve"> colored</w:t>
      </w:r>
      <w:r w:rsidR="00841702">
        <w:t xml:space="preserve"> </w:t>
      </w:r>
      <w:r w:rsidR="00835624">
        <w:t xml:space="preserve">bar chart. </w:t>
      </w:r>
      <w:r w:rsidR="00283A89">
        <w:t>For quiet paths, the difference in traffic noise exposure index</w:t>
      </w:r>
      <w:r w:rsidR="00E45673">
        <w:t xml:space="preserve"> </w:t>
      </w:r>
      <w:r w:rsidR="00283A89">
        <w:t>compared to the shortest path</w:t>
      </w:r>
      <w:r w:rsidR="00700311">
        <w:t xml:space="preserve"> (EI</w:t>
      </w:r>
      <w:r w:rsidR="00700311">
        <w:rPr>
          <w:vertAlign w:val="subscript"/>
        </w:rPr>
        <w:t>diff</w:t>
      </w:r>
      <w:r w:rsidR="00700311">
        <w:t>)</w:t>
      </w:r>
      <w:r w:rsidR="00283A89">
        <w:t xml:space="preserve"> is presented simply as reduction </w:t>
      </w:r>
      <w:r w:rsidR="005531D3">
        <w:t xml:space="preserve">(%) </w:t>
      </w:r>
      <w:r w:rsidR="00283A89">
        <w:t xml:space="preserve">in </w:t>
      </w:r>
      <w:r w:rsidR="00283A89" w:rsidRPr="005531D3">
        <w:rPr>
          <w:i/>
          <w:iCs/>
        </w:rPr>
        <w:t>noise</w:t>
      </w:r>
      <w:r w:rsidR="00283A89">
        <w:t>.</w:t>
      </w:r>
      <w:r w:rsidR="00AE159B">
        <w:t xml:space="preserve"> </w:t>
      </w:r>
    </w:p>
    <w:p w14:paraId="4528161A" w14:textId="137078EE" w:rsidR="00C04B57" w:rsidRDefault="00C04B57" w:rsidP="00D0504C">
      <w:r>
        <w:fldChar w:fldCharType="begin"/>
      </w:r>
      <w:r>
        <w:instrText xml:space="preserve"> REF _Ref34580873 \h </w:instrText>
      </w:r>
      <w:r>
        <w:fldChar w:fldCharType="separate"/>
      </w:r>
      <w:r w:rsidR="00205E1B" w:rsidRPr="00CC2F87">
        <w:t xml:space="preserve">Figure </w:t>
      </w:r>
      <w:r w:rsidR="00205E1B">
        <w:rPr>
          <w:noProof/>
        </w:rPr>
        <w:t>33</w:t>
      </w:r>
      <w:r>
        <w:fldChar w:fldCharType="end"/>
      </w:r>
      <w:r>
        <w:t xml:space="preserve"> and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represent the quiet path route planner in</w:t>
      </w:r>
      <w:r w:rsidR="00D6074A">
        <w:t xml:space="preserve"> two</w:t>
      </w:r>
      <w:r>
        <w:t xml:space="preserve"> practical situations. In the first figure, only two paths are shown for the </w:t>
      </w:r>
      <w:r w:rsidR="00723644">
        <w:t>OD pair</w:t>
      </w:r>
      <w:r w:rsidR="00D6074A">
        <w:t xml:space="preserve">. In the third </w:t>
      </w:r>
      <w:r w:rsidR="00FE1070">
        <w:t>picture</w:t>
      </w:r>
      <w:r w:rsidR="00D6074A">
        <w:t xml:space="preserve"> of the first figure</w:t>
      </w:r>
      <w:r w:rsidR="00E45673">
        <w:t>,</w:t>
      </w:r>
      <w:r w:rsidR="00D6074A">
        <w:t xml:space="preserve"> </w:t>
      </w:r>
      <w:r w:rsidR="00172331">
        <w:t>a</w:t>
      </w:r>
      <w:r w:rsidR="00D6074A">
        <w:t xml:space="preserve"> quiet path has been opened from the list and more detailed noise exposure information is shown for the path:</w:t>
      </w:r>
    </w:p>
    <w:p w14:paraId="1F7322E3" w14:textId="5F0DB9BB" w:rsidR="00D6074A" w:rsidRDefault="00D6074A" w:rsidP="00E23A20">
      <w:pPr>
        <w:pStyle w:val="ListParagraph"/>
        <w:numPr>
          <w:ilvl w:val="0"/>
          <w:numId w:val="16"/>
        </w:numPr>
      </w:pPr>
      <w:r>
        <w:t>Exposures to different traffic noise levels (%) as colored bar charts for both the opened (quiet) path and the shortest path.</w:t>
      </w:r>
    </w:p>
    <w:p w14:paraId="2BF4846C" w14:textId="67F0F308" w:rsidR="00D6074A" w:rsidRDefault="00D6074A" w:rsidP="00E23A20">
      <w:pPr>
        <w:pStyle w:val="ListParagraph"/>
        <w:numPr>
          <w:ilvl w:val="0"/>
          <w:numId w:val="16"/>
        </w:numPr>
      </w:pPr>
      <w:r>
        <w:t>Durations of exposure to different traffic noise levels on the opened (quiet) path.</w:t>
      </w:r>
    </w:p>
    <w:p w14:paraId="1213D02D" w14:textId="542B8C65" w:rsidR="001F0D44" w:rsidRDefault="005F485A" w:rsidP="00D0504C">
      <w:r>
        <w:t xml:space="preserve">In </w:t>
      </w:r>
      <w:r>
        <w:fldChar w:fldCharType="begin"/>
      </w:r>
      <w:r>
        <w:instrText xml:space="preserve"> REF _Ref34580877 \h </w:instrText>
      </w:r>
      <w:r>
        <w:fldChar w:fldCharType="separate"/>
      </w:r>
      <w:r w:rsidR="00205E1B">
        <w:t xml:space="preserve">Figure </w:t>
      </w:r>
      <w:r w:rsidR="00205E1B">
        <w:rPr>
          <w:noProof/>
        </w:rPr>
        <w:t>34</w:t>
      </w:r>
      <w:r>
        <w:fldChar w:fldCharType="end"/>
      </w:r>
      <w:r>
        <w:t xml:space="preserve">, </w:t>
      </w:r>
      <w:r w:rsidR="005531D3">
        <w:t xml:space="preserve">routing was performed </w:t>
      </w:r>
      <w:r>
        <w:t xml:space="preserve">for a longer OD-distance, resulting </w:t>
      </w:r>
      <w:r w:rsidR="00E97FE9">
        <w:t xml:space="preserve">more </w:t>
      </w:r>
      <w:r>
        <w:t xml:space="preserve">alternative quiet paths. </w:t>
      </w:r>
      <w:r w:rsidR="005531D3">
        <w:t>To reduce the number of the displayed paths, user can select a maximum length for the paths via the filter button</w:t>
      </w:r>
      <w:r w:rsidR="00D67787">
        <w:t xml:space="preserve"> (third picture in </w:t>
      </w:r>
      <w:r w:rsidR="00D67787">
        <w:fldChar w:fldCharType="begin"/>
      </w:r>
      <w:r w:rsidR="00D67787">
        <w:instrText xml:space="preserve"> REF _Ref34580877 \h </w:instrText>
      </w:r>
      <w:r w:rsidR="00D67787">
        <w:fldChar w:fldCharType="separate"/>
      </w:r>
      <w:r w:rsidR="00205E1B">
        <w:t xml:space="preserve">Figure </w:t>
      </w:r>
      <w:r w:rsidR="00205E1B">
        <w:rPr>
          <w:noProof/>
        </w:rPr>
        <w:t>34</w:t>
      </w:r>
      <w:r w:rsidR="00D67787">
        <w:fldChar w:fldCharType="end"/>
      </w:r>
      <w:r w:rsidR="00D67787">
        <w:t>)</w:t>
      </w:r>
      <w:r w:rsidR="005531D3">
        <w:t xml:space="preserve">. </w:t>
      </w:r>
    </w:p>
    <w:p w14:paraId="7C8AC3B4" w14:textId="31D47E40" w:rsidR="008E1123" w:rsidRDefault="009C7625" w:rsidP="009C7625">
      <w:pPr>
        <w:pStyle w:val="TableCaption"/>
      </w:pPr>
      <w:bookmarkStart w:id="136" w:name="_Ref37672118"/>
      <w:bookmarkStart w:id="137" w:name="_Toc37690044"/>
      <w:r>
        <w:t xml:space="preserve">Table </w:t>
      </w:r>
      <w:r>
        <w:fldChar w:fldCharType="begin"/>
      </w:r>
      <w:r>
        <w:instrText xml:space="preserve"> SEQ Table \* ARABIC </w:instrText>
      </w:r>
      <w:r>
        <w:fldChar w:fldCharType="separate"/>
      </w:r>
      <w:r w:rsidR="00205E1B">
        <w:rPr>
          <w:noProof/>
        </w:rPr>
        <w:t>11</w:t>
      </w:r>
      <w:r>
        <w:fldChar w:fldCharType="end"/>
      </w:r>
      <w:bookmarkEnd w:id="136"/>
      <w:r>
        <w:t>. Minor features</w:t>
      </w:r>
      <w:r w:rsidR="00BB12AA">
        <w:t xml:space="preserve"> and functionalities</w:t>
      </w:r>
      <w:r>
        <w:t xml:space="preserve"> of the route planner UI that aim to improve the overall user experience of the application.</w:t>
      </w:r>
      <w:bookmarkEnd w:id="137"/>
      <w:r w:rsidR="00BB12AA">
        <w:t xml:space="preserve"> </w:t>
      </w:r>
    </w:p>
    <w:tbl>
      <w:tblPr>
        <w:tblStyle w:val="Style2"/>
        <w:tblW w:w="9488" w:type="dxa"/>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4385"/>
        <w:gridCol w:w="5103"/>
      </w:tblGrid>
      <w:tr w:rsidR="0089612C" w:rsidRPr="007047F4" w14:paraId="4B5F53B6" w14:textId="77777777" w:rsidTr="000E37DF">
        <w:trPr>
          <w:cnfStyle w:val="100000000000" w:firstRow="1" w:lastRow="0" w:firstColumn="0" w:lastColumn="0" w:oddVBand="0" w:evenVBand="0" w:oddHBand="0" w:evenHBand="0" w:firstRowFirstColumn="0" w:firstRowLastColumn="0" w:lastRowFirstColumn="0" w:lastRowLastColumn="0"/>
          <w:trHeight w:val="561"/>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822ED0" w14:textId="21183FAA" w:rsidR="0089612C" w:rsidRPr="007047F4" w:rsidRDefault="0089612C" w:rsidP="00D64567">
            <w:pPr>
              <w:pStyle w:val="TableText"/>
              <w:spacing w:before="120" w:after="120"/>
              <w:rPr>
                <w:b/>
                <w:bCs/>
              </w:rPr>
            </w:pPr>
            <w:r>
              <w:rPr>
                <w:b/>
                <w:bCs/>
              </w:rPr>
              <w:t>Trigger</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5635EC" w14:textId="5D65B0AB" w:rsidR="0089612C" w:rsidRPr="007047F4" w:rsidRDefault="0089612C" w:rsidP="00D64567">
            <w:pPr>
              <w:pStyle w:val="TableText"/>
              <w:spacing w:before="120" w:after="120"/>
              <w:rPr>
                <w:b/>
                <w:bCs/>
              </w:rPr>
            </w:pPr>
            <w:r>
              <w:rPr>
                <w:b/>
                <w:bCs/>
              </w:rPr>
              <w:t>Action</w:t>
            </w:r>
          </w:p>
        </w:tc>
      </w:tr>
      <w:tr w:rsidR="0089612C" w:rsidRPr="00CC2F87" w14:paraId="047D806A" w14:textId="77777777" w:rsidTr="000E37DF">
        <w:trPr>
          <w:cnfStyle w:val="000000100000" w:firstRow="0" w:lastRow="0" w:firstColumn="0" w:lastColumn="0" w:oddVBand="0" w:evenVBand="0" w:oddHBand="1" w:evenHBand="0" w:firstRowFirstColumn="0" w:firstRowLastColumn="0" w:lastRowFirstColumn="0" w:lastRowLastColumn="0"/>
          <w:trHeight w:val="466"/>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31B47B3" w14:textId="5EE4A087" w:rsidR="0089612C" w:rsidRPr="002C4550" w:rsidRDefault="0089612C" w:rsidP="0089612C">
            <w:pPr>
              <w:pStyle w:val="TableText"/>
              <w:spacing w:before="120" w:after="120" w:line="240" w:lineRule="auto"/>
              <w:rPr>
                <w:vertAlign w:val="subscript"/>
              </w:rPr>
            </w:pPr>
            <w:r>
              <w:lastRenderedPageBreak/>
              <w:t>User clicks the “Find quiet paths” -button and routing is started</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744B36AD" w14:textId="03EF3928" w:rsidR="0089612C" w:rsidRPr="00CC2F87" w:rsidRDefault="0089612C" w:rsidP="0089612C">
            <w:pPr>
              <w:pStyle w:val="TableText"/>
              <w:spacing w:before="120" w:after="120"/>
            </w:pPr>
            <w:r w:rsidRPr="0089612C">
              <w:t>Map zooms automatically to fit both origin and destination in the view</w:t>
            </w:r>
          </w:p>
        </w:tc>
      </w:tr>
      <w:tr w:rsidR="0089612C" w:rsidRPr="00CC2F87" w14:paraId="6570F6B1" w14:textId="77777777" w:rsidTr="000E37DF">
        <w:trPr>
          <w:trHeight w:val="399"/>
        </w:trPr>
        <w:tc>
          <w:tcPr>
            <w:tcW w:w="4385" w:type="dxa"/>
            <w:shd w:val="clear" w:color="auto" w:fill="F7F7F7"/>
          </w:tcPr>
          <w:p w14:paraId="5DB415D5" w14:textId="79F472E9" w:rsidR="0089612C" w:rsidRPr="00B076FB" w:rsidRDefault="0089612C" w:rsidP="0089612C">
            <w:pPr>
              <w:pStyle w:val="TableText"/>
              <w:spacing w:before="120" w:after="120" w:line="240" w:lineRule="auto"/>
            </w:pPr>
            <w:r>
              <w:t>User selects “Use current location” as origin</w:t>
            </w:r>
          </w:p>
        </w:tc>
        <w:tc>
          <w:tcPr>
            <w:tcW w:w="5103" w:type="dxa"/>
            <w:shd w:val="clear" w:color="auto" w:fill="F7F7F7"/>
          </w:tcPr>
          <w:p w14:paraId="43F9E91E" w14:textId="7D166E62" w:rsidR="0089612C" w:rsidRPr="00CC2F87" w:rsidRDefault="0089612C" w:rsidP="0089612C">
            <w:pPr>
              <w:pStyle w:val="TableText"/>
              <w:spacing w:before="120" w:after="120"/>
            </w:pPr>
            <w:r w:rsidRPr="0089612C">
              <w:t>Map zooms automatically to user location</w:t>
            </w:r>
          </w:p>
        </w:tc>
      </w:tr>
      <w:tr w:rsidR="0089612C" w:rsidRPr="00CC2F87" w14:paraId="1F3717C6"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9B4D97D" w14:textId="01FF0B35" w:rsidR="0089612C" w:rsidRPr="002C4550" w:rsidRDefault="0089612C" w:rsidP="0089612C">
            <w:pPr>
              <w:pStyle w:val="TableText"/>
              <w:spacing w:before="120" w:after="120" w:line="240" w:lineRule="auto"/>
            </w:pPr>
            <w:r>
              <w:t>Routing results multiple quiet path alternatives of which some are calculated with high noise sensitivity coefficient</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46BB6C50" w14:textId="1D5F4605" w:rsidR="0089612C" w:rsidRPr="00CC2F87" w:rsidRDefault="0089612C" w:rsidP="0089612C">
            <w:pPr>
              <w:pStyle w:val="TableText"/>
              <w:spacing w:before="120" w:after="120"/>
            </w:pPr>
            <w:r>
              <w:t>Longest quiet paths are filtered out by default if they were calculated with high noise sensitivity coefficient (user can show them by disabling filtering by length from the filter-button)</w:t>
            </w:r>
          </w:p>
        </w:tc>
      </w:tr>
      <w:tr w:rsidR="0089612C" w:rsidRPr="00CC2F87" w14:paraId="173315C8" w14:textId="77777777" w:rsidTr="000E37DF">
        <w:trPr>
          <w:trHeight w:val="399"/>
        </w:trPr>
        <w:tc>
          <w:tcPr>
            <w:tcW w:w="4385" w:type="dxa"/>
            <w:shd w:val="clear" w:color="auto" w:fill="F7F7F7"/>
          </w:tcPr>
          <w:p w14:paraId="1F97D130" w14:textId="3EF8BCE0" w:rsidR="0089612C" w:rsidRPr="002C4550" w:rsidRDefault="0089612C" w:rsidP="0089612C">
            <w:pPr>
              <w:pStyle w:val="TableText"/>
              <w:spacing w:before="120" w:after="120" w:line="240" w:lineRule="auto"/>
            </w:pPr>
            <w:r>
              <w:t>Routing results include quiet paths that are only slightly longer than the shortest path</w:t>
            </w:r>
            <w:r w:rsidRPr="002C4550">
              <w:t xml:space="preserve"> </w:t>
            </w:r>
          </w:p>
        </w:tc>
        <w:tc>
          <w:tcPr>
            <w:tcW w:w="5103" w:type="dxa"/>
            <w:shd w:val="clear" w:color="auto" w:fill="F7F7F7"/>
          </w:tcPr>
          <w:p w14:paraId="6C1C5D45" w14:textId="04497ADB" w:rsidR="0089612C" w:rsidRPr="00CC2F87" w:rsidRDefault="000E37DF" w:rsidP="0089612C">
            <w:pPr>
              <w:pStyle w:val="TableText"/>
              <w:spacing w:before="120" w:after="120"/>
            </w:pPr>
            <w:r>
              <w:t>T</w:t>
            </w:r>
            <w:r w:rsidR="0089612C">
              <w:t xml:space="preserve">he shortest quiet path </w:t>
            </w:r>
            <w:r>
              <w:t xml:space="preserve">is automatically selected </w:t>
            </w:r>
            <w:r w:rsidR="0089612C">
              <w:t>if it is only slightly longer than the very shortest path</w:t>
            </w:r>
          </w:p>
        </w:tc>
      </w:tr>
      <w:tr w:rsidR="0089612C" w:rsidRPr="00CC2F87" w14:paraId="45FDC15A"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1DD75AEC" w14:textId="6AB54B1A" w:rsidR="0089612C" w:rsidRPr="002C4550" w:rsidRDefault="0089612C" w:rsidP="0089612C">
            <w:pPr>
              <w:pStyle w:val="TableText"/>
              <w:spacing w:before="120" w:after="120" w:line="240" w:lineRule="auto"/>
            </w:pPr>
            <w:r>
              <w:t>Path is selected from the map by clicking</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2983F293" w14:textId="18574ACA" w:rsidR="0089612C" w:rsidRPr="00CC2F87" w:rsidRDefault="0089612C" w:rsidP="0089612C">
            <w:pPr>
              <w:pStyle w:val="TableText"/>
              <w:tabs>
                <w:tab w:val="left" w:pos="744"/>
              </w:tabs>
              <w:spacing w:before="120" w:after="120"/>
            </w:pPr>
            <w:r>
              <w:t xml:space="preserve">The list of paths automatically “jumps” to display the selected </w:t>
            </w:r>
            <w:r w:rsidR="000E37DF">
              <w:t xml:space="preserve">path </w:t>
            </w:r>
          </w:p>
        </w:tc>
      </w:tr>
      <w:tr w:rsidR="0089612C" w:rsidRPr="00CC2F87" w14:paraId="17FC25C1" w14:textId="77777777" w:rsidTr="000E37DF">
        <w:trPr>
          <w:trHeight w:val="399"/>
        </w:trPr>
        <w:tc>
          <w:tcPr>
            <w:tcW w:w="4385" w:type="dxa"/>
            <w:shd w:val="clear" w:color="auto" w:fill="F7F7F7"/>
          </w:tcPr>
          <w:p w14:paraId="32EF6C44" w14:textId="07BAFA2C" w:rsidR="0089612C" w:rsidRPr="002C4550" w:rsidRDefault="000E37DF" w:rsidP="0089612C">
            <w:pPr>
              <w:pStyle w:val="TableText"/>
              <w:spacing w:before="120" w:after="120" w:line="240" w:lineRule="auto"/>
            </w:pPr>
            <w:r>
              <w:t>An error occurred during routing</w:t>
            </w:r>
            <w:r w:rsidR="0089612C" w:rsidRPr="002C4550">
              <w:t xml:space="preserve"> </w:t>
            </w:r>
          </w:p>
        </w:tc>
        <w:tc>
          <w:tcPr>
            <w:tcW w:w="5103" w:type="dxa"/>
            <w:shd w:val="clear" w:color="auto" w:fill="F7F7F7"/>
          </w:tcPr>
          <w:p w14:paraId="4D1E219B" w14:textId="7992E331" w:rsidR="0089612C" w:rsidRPr="00CC2F87" w:rsidRDefault="000E37DF" w:rsidP="0089612C">
            <w:pPr>
              <w:pStyle w:val="TableText"/>
              <w:spacing w:before="120" w:after="120"/>
            </w:pPr>
            <w:r>
              <w:t>A descriptive error message is shown, e.g. “Error in routing”</w:t>
            </w:r>
          </w:p>
        </w:tc>
      </w:tr>
      <w:tr w:rsidR="0089612C" w14:paraId="41FD9C75"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F412CEA" w14:textId="5EE0F31D" w:rsidR="0089612C" w:rsidRDefault="000E37DF" w:rsidP="0089612C">
            <w:pPr>
              <w:pStyle w:val="TableText"/>
              <w:spacing w:before="120" w:after="120" w:line="240" w:lineRule="auto"/>
            </w:pPr>
            <w:r>
              <w:t>User selects an origin or a destination outside the supported area</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68BF333" w14:textId="0C07F63D" w:rsidR="0089612C" w:rsidRDefault="000E37DF" w:rsidP="0089612C">
            <w:pPr>
              <w:pStyle w:val="TableText"/>
              <w:spacing w:before="120" w:after="120"/>
            </w:pPr>
            <w:r>
              <w:t xml:space="preserve">The UI prevents routing and shows an error message “Origin [or destination] is outside the supported </w:t>
            </w:r>
            <w:proofErr w:type="spellStart"/>
            <w:r>
              <w:t>ara</w:t>
            </w:r>
            <w:proofErr w:type="spellEnd"/>
            <w:r>
              <w:t>”</w:t>
            </w:r>
          </w:p>
        </w:tc>
      </w:tr>
      <w:tr w:rsidR="0089612C" w:rsidRPr="00B076FB" w14:paraId="6C06022F" w14:textId="77777777" w:rsidTr="000E37DF">
        <w:trPr>
          <w:trHeight w:val="399"/>
        </w:trPr>
        <w:tc>
          <w:tcPr>
            <w:tcW w:w="4385" w:type="dxa"/>
            <w:shd w:val="clear" w:color="auto" w:fill="F7F7F7"/>
          </w:tcPr>
          <w:p w14:paraId="3967FF6F" w14:textId="633C8B07" w:rsidR="0089612C" w:rsidRPr="002C4550" w:rsidRDefault="000E37DF" w:rsidP="0089612C">
            <w:pPr>
              <w:pStyle w:val="TableText"/>
              <w:spacing w:before="120" w:after="120" w:line="240" w:lineRule="auto"/>
            </w:pPr>
            <w:r>
              <w:t>User is trying to select a path from the map on mobile device but does not click directly on the path</w:t>
            </w:r>
          </w:p>
        </w:tc>
        <w:tc>
          <w:tcPr>
            <w:tcW w:w="5103" w:type="dxa"/>
            <w:shd w:val="clear" w:color="auto" w:fill="F7F7F7"/>
          </w:tcPr>
          <w:p w14:paraId="229FEAF8" w14:textId="4256FABF" w:rsidR="0089612C" w:rsidRPr="00B076FB" w:rsidRDefault="000E37DF" w:rsidP="0089612C">
            <w:pPr>
              <w:pStyle w:val="TableText"/>
              <w:spacing w:before="120" w:after="120"/>
              <w:rPr>
                <w:vertAlign w:val="subscript"/>
              </w:rPr>
            </w:pPr>
            <w:r w:rsidRPr="000E37DF">
              <w:t xml:space="preserve">A small search radius is </w:t>
            </w:r>
            <w:r>
              <w:t xml:space="preserve">used </w:t>
            </w:r>
            <w:r w:rsidRPr="000E37DF">
              <w:t>when selecting paths from the map to ease selecting paths on mobile phones (i.e. without a mouse)</w:t>
            </w:r>
          </w:p>
        </w:tc>
      </w:tr>
      <w:tr w:rsidR="0089612C" w:rsidRPr="00CC2F87" w14:paraId="5EC3E5F1" w14:textId="77777777" w:rsidTr="000E37DF">
        <w:trPr>
          <w:cnfStyle w:val="000000100000" w:firstRow="0" w:lastRow="0" w:firstColumn="0" w:lastColumn="0" w:oddVBand="0" w:evenVBand="0" w:oddHBand="1" w:evenHBand="0" w:firstRowFirstColumn="0" w:firstRowLastColumn="0" w:lastRowFirstColumn="0" w:lastRowLastColumn="0"/>
          <w:trHeight w:val="399"/>
        </w:trPr>
        <w:tc>
          <w:tcPr>
            <w:tcW w:w="43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3D8EB9F6" w14:textId="3365011C" w:rsidR="0089612C" w:rsidRPr="002C4550" w:rsidRDefault="000E37DF" w:rsidP="0089612C">
            <w:pPr>
              <w:pStyle w:val="TableText"/>
              <w:spacing w:before="120" w:after="120" w:line="240" w:lineRule="auto"/>
            </w:pPr>
            <w:r>
              <w:t>User changes the orientation of the mobile device (i.e. to landscape or portrait mode) or switches to a device of different size</w:t>
            </w:r>
          </w:p>
        </w:tc>
        <w:tc>
          <w:tcPr>
            <w:tcW w:w="510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FFFFF" w:themeFill="background1"/>
          </w:tcPr>
          <w:p w14:paraId="0F983F5F" w14:textId="1A049EA9" w:rsidR="0089612C" w:rsidRPr="00CC2F87" w:rsidRDefault="000E37DF" w:rsidP="0089612C">
            <w:pPr>
              <w:pStyle w:val="TableText"/>
              <w:spacing w:before="120" w:after="120"/>
            </w:pPr>
            <w:r w:rsidRPr="000E37DF">
              <w:t xml:space="preserve">The UI reacts to the dimensions of the screen in order to show practical layout on devices of </w:t>
            </w:r>
            <w:r w:rsidR="006631EB">
              <w:t xml:space="preserve">any </w:t>
            </w:r>
            <w:r w:rsidRPr="000E37DF">
              <w:t>sizes (especially on mobile)</w:t>
            </w:r>
          </w:p>
        </w:tc>
      </w:tr>
      <w:tr w:rsidR="0089612C" w:rsidRPr="00CC2F87" w14:paraId="199E348F" w14:textId="77777777" w:rsidTr="000E37DF">
        <w:trPr>
          <w:trHeight w:val="399"/>
        </w:trPr>
        <w:tc>
          <w:tcPr>
            <w:tcW w:w="4385" w:type="dxa"/>
            <w:shd w:val="clear" w:color="auto" w:fill="F7F7F7"/>
          </w:tcPr>
          <w:p w14:paraId="1C5944DD" w14:textId="669A19EB" w:rsidR="0089612C" w:rsidRDefault="00BE2B89" w:rsidP="0089612C">
            <w:pPr>
              <w:pStyle w:val="TableText"/>
              <w:spacing w:before="120" w:after="120" w:line="240" w:lineRule="auto"/>
            </w:pPr>
            <w:r>
              <w:t>User triggers the “add to home screen” functionality of the web page in the browser of a mobile device</w:t>
            </w:r>
          </w:p>
        </w:tc>
        <w:tc>
          <w:tcPr>
            <w:tcW w:w="5103" w:type="dxa"/>
            <w:shd w:val="clear" w:color="auto" w:fill="F7F7F7"/>
          </w:tcPr>
          <w:p w14:paraId="6B2C329A" w14:textId="40ACDB3E" w:rsidR="0089612C" w:rsidRPr="00CC2F87" w:rsidRDefault="00BE2B89" w:rsidP="0089612C">
            <w:pPr>
              <w:pStyle w:val="TableText"/>
              <w:spacing w:before="120" w:after="120"/>
            </w:pPr>
            <w:r w:rsidRPr="00BE2B89">
              <w:t xml:space="preserve">The web application </w:t>
            </w:r>
            <w:r>
              <w:t>is</w:t>
            </w:r>
            <w:r w:rsidRPr="00BE2B89">
              <w:t xml:space="preserve"> added to the “home screen” of </w:t>
            </w:r>
            <w:r>
              <w:t xml:space="preserve">the </w:t>
            </w:r>
            <w:r w:rsidRPr="00BE2B89">
              <w:t>user’s phone</w:t>
            </w:r>
            <w:r>
              <w:t>. When opened from home screen, the application can be used</w:t>
            </w:r>
            <w:r w:rsidRPr="00BE2B89">
              <w:t xml:space="preserve"> similarly as installed apps</w:t>
            </w:r>
            <w:r>
              <w:t>:</w:t>
            </w:r>
            <w:r w:rsidRPr="00BE2B89">
              <w:t xml:space="preserve"> </w:t>
            </w:r>
            <w:r>
              <w:t xml:space="preserve">it </w:t>
            </w:r>
            <w:r w:rsidRPr="00BE2B89">
              <w:t xml:space="preserve">runs in full screen mode without address </w:t>
            </w:r>
            <w:r>
              <w:t xml:space="preserve">and bookmark </w:t>
            </w:r>
            <w:r w:rsidRPr="00BE2B89">
              <w:t>bar</w:t>
            </w:r>
            <w:r>
              <w:t xml:space="preserve">s of the browser (see </w:t>
            </w:r>
            <w:r w:rsidR="00D64567">
              <w:fldChar w:fldCharType="begin"/>
            </w:r>
            <w:r w:rsidR="00D64567">
              <w:instrText xml:space="preserve"> REF _Ref35094920 \h </w:instrText>
            </w:r>
            <w:r w:rsidR="00D64567">
              <w:fldChar w:fldCharType="separate"/>
            </w:r>
            <w:r w:rsidR="00205E1B">
              <w:t xml:space="preserve">Figure </w:t>
            </w:r>
            <w:r w:rsidR="00205E1B">
              <w:rPr>
                <w:noProof/>
              </w:rPr>
              <w:t>35</w:t>
            </w:r>
            <w:r w:rsidR="00D64567">
              <w:fldChar w:fldCharType="end"/>
            </w:r>
            <w:r w:rsidRPr="00BE2B89">
              <w:t>) and avoids the need to be refreshed. This feature is enabled by specific HTML meta tags and a custom-made “app icon”.</w:t>
            </w:r>
            <w:r>
              <w:t xml:space="preserve"> </w:t>
            </w:r>
          </w:p>
        </w:tc>
      </w:tr>
    </w:tbl>
    <w:p w14:paraId="4793CDAB" w14:textId="77777777" w:rsidR="0089612C" w:rsidRDefault="0089612C" w:rsidP="0089612C"/>
    <w:p w14:paraId="0A3BF416" w14:textId="06DBBFB4" w:rsidR="00D0504C" w:rsidRPr="00CC2F87" w:rsidRDefault="00D0504C" w:rsidP="00862DFA">
      <w:pPr>
        <w:keepNext/>
        <w:spacing w:before="360" w:after="0"/>
      </w:pPr>
      <w:r w:rsidRPr="00CC2F87">
        <w:rPr>
          <w:noProof/>
        </w:rPr>
        <w:lastRenderedPageBreak/>
        <w:drawing>
          <wp:inline distT="0" distB="0" distL="0" distR="0" wp14:anchorId="2871FF18" wp14:editId="650E1B41">
            <wp:extent cx="6007725" cy="56259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07725" cy="5625926"/>
                    </a:xfrm>
                    <a:prstGeom prst="rect">
                      <a:avLst/>
                    </a:prstGeom>
                    <a:ln>
                      <a:noFill/>
                    </a:ln>
                  </pic:spPr>
                </pic:pic>
              </a:graphicData>
            </a:graphic>
          </wp:inline>
        </w:drawing>
      </w:r>
    </w:p>
    <w:p w14:paraId="75DDE971" w14:textId="0D5F73FD" w:rsidR="000E1B52" w:rsidRPr="00CC2F87" w:rsidRDefault="00D0504C" w:rsidP="002F4105">
      <w:pPr>
        <w:pStyle w:val="Caption"/>
      </w:pPr>
      <w:bookmarkStart w:id="138" w:name="_Ref9602518"/>
      <w:bookmarkStart w:id="139" w:name="_Ref9602513"/>
      <w:bookmarkStart w:id="140" w:name="_Toc37690028"/>
      <w:r w:rsidRPr="00CC2F87">
        <w:t xml:space="preserve">Figure </w:t>
      </w:r>
      <w:r w:rsidRPr="00CC2F87">
        <w:fldChar w:fldCharType="begin"/>
      </w:r>
      <w:r w:rsidRPr="00CC2F87">
        <w:instrText xml:space="preserve"> SEQ Figure \* ARABIC </w:instrText>
      </w:r>
      <w:r w:rsidRPr="00CC2F87">
        <w:fldChar w:fldCharType="separate"/>
      </w:r>
      <w:r w:rsidR="0052232F">
        <w:rPr>
          <w:noProof/>
        </w:rPr>
        <w:t>32</w:t>
      </w:r>
      <w:r w:rsidRPr="00CC2F87">
        <w:fldChar w:fldCharType="end"/>
      </w:r>
      <w:bookmarkEnd w:id="138"/>
      <w:r w:rsidRPr="00CC2F87">
        <w:t xml:space="preserve">. </w:t>
      </w:r>
      <w:r w:rsidR="006C583C">
        <w:t>A t</w:t>
      </w:r>
      <w:r w:rsidRPr="00CC2F87">
        <w:t xml:space="preserve">ypical </w:t>
      </w:r>
      <w:r w:rsidR="004220CC">
        <w:t xml:space="preserve">sequence of actions </w:t>
      </w:r>
      <w:r w:rsidR="007259E6">
        <w:t>included in solving one pathfinding problem</w:t>
      </w:r>
      <w:r w:rsidR="005D53E2">
        <w:t xml:space="preserve"> </w:t>
      </w:r>
      <w:r w:rsidR="007259E6">
        <w:t>from the perspective of the route planner application (</w:t>
      </w:r>
      <w:r w:rsidR="007E49A4">
        <w:t>grey</w:t>
      </w:r>
      <w:r w:rsidR="007259E6">
        <w:t>) and user (blue)</w:t>
      </w:r>
      <w:bookmarkEnd w:id="139"/>
      <w:r w:rsidR="007259E6">
        <w:t>.</w:t>
      </w:r>
      <w:bookmarkEnd w:id="140"/>
    </w:p>
    <w:p w14:paraId="7425788C" w14:textId="77777777" w:rsidR="002F4105" w:rsidRDefault="00B52366" w:rsidP="002F4105">
      <w:pPr>
        <w:pStyle w:val="Caption"/>
        <w:spacing w:before="240" w:after="240"/>
      </w:pPr>
      <w:r w:rsidRPr="00B52366">
        <w:rPr>
          <w:noProof/>
        </w:rPr>
        <w:lastRenderedPageBreak/>
        <mc:AlternateContent>
          <mc:Choice Requires="wpg">
            <w:drawing>
              <wp:inline distT="0" distB="0" distL="0" distR="0" wp14:anchorId="050596A7" wp14:editId="31AAF777">
                <wp:extent cx="5769535" cy="3223674"/>
                <wp:effectExtent l="12700" t="12700" r="9525" b="15240"/>
                <wp:docPr id="14" name="Group 2"/>
                <wp:cNvGraphicFramePr/>
                <a:graphic xmlns:a="http://schemas.openxmlformats.org/drawingml/2006/main">
                  <a:graphicData uri="http://schemas.microsoft.com/office/word/2010/wordprocessingGroup">
                    <wpg:wgp>
                      <wpg:cNvGrpSpPr/>
                      <wpg:grpSpPr>
                        <a:xfrm>
                          <a:off x="0" y="0"/>
                          <a:ext cx="5769535" cy="3223674"/>
                          <a:chOff x="0" y="0"/>
                          <a:chExt cx="7886697" cy="4406430"/>
                        </a:xfrm>
                      </wpg:grpSpPr>
                      <pic:pic xmlns:pic="http://schemas.openxmlformats.org/drawingml/2006/picture">
                        <pic:nvPicPr>
                          <pic:cNvPr id="15" name="Picture 15" descr="A close up of a map&#10;&#10;Description automatically generated"/>
                          <pic:cNvPicPr>
                            <a:picLocks noChangeAspect="1"/>
                          </pic:cNvPicPr>
                        </pic:nvPicPr>
                        <pic:blipFill>
                          <a:blip r:embed="rId47" cstate="screen">
                            <a:extLst>
                              <a:ext uri="{28A0092B-C50C-407E-A947-70E740481C1C}">
                                <a14:useLocalDpi xmlns:a14="http://schemas.microsoft.com/office/drawing/2010/main"/>
                              </a:ext>
                            </a:extLst>
                          </a:blip>
                          <a:stretch>
                            <a:fillRect/>
                          </a:stretch>
                        </pic:blipFill>
                        <pic:spPr>
                          <a:xfrm>
                            <a:off x="0" y="0"/>
                            <a:ext cx="2478617" cy="4406430"/>
                          </a:xfrm>
                          <a:prstGeom prst="rect">
                            <a:avLst/>
                          </a:prstGeom>
                          <a:ln>
                            <a:solidFill>
                              <a:schemeClr val="tx1"/>
                            </a:solidFill>
                          </a:ln>
                        </pic:spPr>
                      </pic:pic>
                      <pic:pic xmlns:pic="http://schemas.openxmlformats.org/drawingml/2006/picture">
                        <pic:nvPicPr>
                          <pic:cNvPr id="17" name="Picture 17"/>
                          <pic:cNvPicPr>
                            <a:picLocks noChangeAspect="1"/>
                          </pic:cNvPicPr>
                        </pic:nvPicPr>
                        <pic:blipFill>
                          <a:blip r:embed="rId48" cstate="screen">
                            <a:extLst>
                              <a:ext uri="{28A0092B-C50C-407E-A947-70E740481C1C}">
                                <a14:useLocalDpi xmlns:a14="http://schemas.microsoft.com/office/drawing/2010/main"/>
                              </a:ext>
                            </a:extLst>
                          </a:blip>
                          <a:srcRect/>
                          <a:stretch/>
                        </pic:blipFill>
                        <pic:spPr>
                          <a:xfrm>
                            <a:off x="2704041" y="0"/>
                            <a:ext cx="2478616" cy="4406430"/>
                          </a:xfrm>
                          <a:prstGeom prst="rect">
                            <a:avLst/>
                          </a:prstGeom>
                          <a:ln>
                            <a:solidFill>
                              <a:schemeClr val="tx1"/>
                            </a:solidFill>
                          </a:ln>
                        </pic:spPr>
                      </pic:pic>
                      <pic:pic xmlns:pic="http://schemas.openxmlformats.org/drawingml/2006/picture">
                        <pic:nvPicPr>
                          <pic:cNvPr id="41" name="Picture 41"/>
                          <pic:cNvPicPr>
                            <a:picLocks noChangeAspect="1"/>
                          </pic:cNvPicPr>
                        </pic:nvPicPr>
                        <pic:blipFill>
                          <a:blip r:embed="rId49" cstate="screen">
                            <a:extLst>
                              <a:ext uri="{28A0092B-C50C-407E-A947-70E740481C1C}">
                                <a14:useLocalDpi xmlns:a14="http://schemas.microsoft.com/office/drawing/2010/main"/>
                              </a:ext>
                            </a:extLst>
                          </a:blip>
                          <a:srcRect/>
                          <a:stretch/>
                        </pic:blipFill>
                        <pic:spPr>
                          <a:xfrm>
                            <a:off x="5408081" y="1"/>
                            <a:ext cx="2478616" cy="4406428"/>
                          </a:xfrm>
                          <a:prstGeom prst="rect">
                            <a:avLst/>
                          </a:prstGeom>
                          <a:ln>
                            <a:solidFill>
                              <a:schemeClr val="tx1"/>
                            </a:solidFill>
                          </a:ln>
                        </pic:spPr>
                      </pic:pic>
                    </wpg:wgp>
                  </a:graphicData>
                </a:graphic>
              </wp:inline>
            </w:drawing>
          </mc:Choice>
          <mc:Fallback>
            <w:pict>
              <v:group w14:anchorId="1F01ACD0" id="Group 2" o:spid="_x0000_s1026" style="width:454.3pt;height:253.85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&#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close up of a map&#10;&#10;Description automatically generated"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" stroked="t" strokecolor="black [3213]">
                  <v:imagedata r:id="rId50" o:title="A close up of a map&#10;&#10;Description automatically generated"/>
                  <v:path arrowok="t"/>
                </v:shape>
                <v:shape id="Picture 17"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" stroked="t" strokecolor="black [3213]">
                  <v:imagedata r:id="rId51" o:title=""/>
                  <v:path arrowok="t"/>
                </v:shape>
                <v:shape id="Picture 41"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" stroked="t" strokecolor="black [3213]">
                  <v:imagedata r:id="rId52" o:title=""/>
                  <v:path arrowok="t"/>
                </v:shape>
                <w10:anchorlock/>
              </v:group>
            </w:pict>
          </mc:Fallback>
        </mc:AlternateContent>
      </w:r>
    </w:p>
    <w:p w14:paraId="7FD89DDC" w14:textId="60A91F73" w:rsidR="00E31FB7" w:rsidRDefault="000E1B52" w:rsidP="002F4105">
      <w:pPr>
        <w:pStyle w:val="Caption"/>
        <w:spacing w:before="120" w:after="240"/>
      </w:pPr>
      <w:bookmarkStart w:id="141" w:name="_Ref34580873"/>
      <w:bookmarkStart w:id="142" w:name="_Toc37690029"/>
      <w:r w:rsidRPr="00CC2F87">
        <w:t xml:space="preserve">Figure </w:t>
      </w:r>
      <w:r w:rsidR="004F023F" w:rsidRPr="00CC2F87">
        <w:fldChar w:fldCharType="begin"/>
      </w:r>
      <w:r w:rsidR="004F023F" w:rsidRPr="00CC2F87">
        <w:instrText xml:space="preserve"> SEQ Figure \* ARABIC </w:instrText>
      </w:r>
      <w:r w:rsidR="004F023F" w:rsidRPr="00CC2F87">
        <w:fldChar w:fldCharType="separate"/>
      </w:r>
      <w:r w:rsidR="0052232F">
        <w:rPr>
          <w:noProof/>
        </w:rPr>
        <w:t>33</w:t>
      </w:r>
      <w:r w:rsidR="004F023F" w:rsidRPr="00CC2F87">
        <w:fldChar w:fldCharType="end"/>
      </w:r>
      <w:bookmarkEnd w:id="141"/>
      <w:r w:rsidRPr="00CC2F87">
        <w:t xml:space="preserve">. </w:t>
      </w:r>
      <w:r w:rsidR="00A02267">
        <w:t xml:space="preserve">The </w:t>
      </w:r>
      <w:r w:rsidR="006A3E2D">
        <w:t>user interface</w:t>
      </w:r>
      <w:r w:rsidRPr="00CC2F87">
        <w:t xml:space="preserve"> of the </w:t>
      </w:r>
      <w:r w:rsidR="00DF7456">
        <w:t xml:space="preserve">quiet path </w:t>
      </w:r>
      <w:r w:rsidRPr="00CC2F87">
        <w:t>route planner</w:t>
      </w:r>
      <w:r w:rsidR="00A61C0C">
        <w:t xml:space="preserve"> when</w:t>
      </w:r>
      <w:r w:rsidRPr="00CC2F87">
        <w:t xml:space="preserve"> </w:t>
      </w:r>
      <w:r w:rsidR="002F4105">
        <w:t>showing two alternative paths (one shortest path and one quiet path).</w:t>
      </w:r>
      <w:bookmarkEnd w:id="142"/>
      <w:r w:rsidR="002F4105">
        <w:t xml:space="preserve"> </w:t>
      </w:r>
    </w:p>
    <w:p w14:paraId="233824E0" w14:textId="77777777" w:rsidR="002F4105" w:rsidRPr="002F4105" w:rsidRDefault="002F4105" w:rsidP="002F4105"/>
    <w:p w14:paraId="455B9795" w14:textId="77777777" w:rsidR="002F4105" w:rsidRDefault="002F4105" w:rsidP="002F4105">
      <w:pPr>
        <w:keepNext/>
      </w:pPr>
      <w:r w:rsidRPr="002F4105">
        <w:rPr>
          <w:noProof/>
        </w:rPr>
        <mc:AlternateContent>
          <mc:Choice Requires="wpg">
            <w:drawing>
              <wp:inline distT="0" distB="0" distL="0" distR="0" wp14:anchorId="18816553" wp14:editId="71FB4546">
                <wp:extent cx="5753733" cy="3214369"/>
                <wp:effectExtent l="12700" t="12700" r="12700" b="12065"/>
                <wp:docPr id="42" name="Group 2"/>
                <wp:cNvGraphicFramePr/>
                <a:graphic xmlns:a="http://schemas.openxmlformats.org/drawingml/2006/main">
                  <a:graphicData uri="http://schemas.microsoft.com/office/word/2010/wordprocessingGroup">
                    <wpg:wgp>
                      <wpg:cNvGrpSpPr/>
                      <wpg:grpSpPr>
                        <a:xfrm>
                          <a:off x="0" y="0"/>
                          <a:ext cx="5753733" cy="3214369"/>
                          <a:chOff x="0" y="0"/>
                          <a:chExt cx="7886696" cy="4406430"/>
                        </a:xfrm>
                      </wpg:grpSpPr>
                      <pic:pic xmlns:pic="http://schemas.openxmlformats.org/drawingml/2006/picture">
                        <pic:nvPicPr>
                          <pic:cNvPr id="43" name="Picture 43"/>
                          <pic:cNvPicPr>
                            <a:picLocks noChangeAspect="1"/>
                          </pic:cNvPicPr>
                        </pic:nvPicPr>
                        <pic:blipFill>
                          <a:blip r:embed="rId53" cstate="screen">
                            <a:extLst>
                              <a:ext uri="{28A0092B-C50C-407E-A947-70E740481C1C}">
                                <a14:useLocalDpi xmlns:a14="http://schemas.microsoft.com/office/drawing/2010/main"/>
                              </a:ext>
                            </a:extLst>
                          </a:blip>
                          <a:srcRect/>
                          <a:stretch/>
                        </pic:blipFill>
                        <pic:spPr>
                          <a:xfrm>
                            <a:off x="0" y="0"/>
                            <a:ext cx="2478616" cy="4406430"/>
                          </a:xfrm>
                          <a:prstGeom prst="rect">
                            <a:avLst/>
                          </a:prstGeom>
                          <a:ln>
                            <a:solidFill>
                              <a:schemeClr val="tx1"/>
                            </a:solidFill>
                          </a:ln>
                        </pic:spPr>
                      </pic:pic>
                      <pic:pic xmlns:pic="http://schemas.openxmlformats.org/drawingml/2006/picture">
                        <pic:nvPicPr>
                          <pic:cNvPr id="44" name="Picture 44"/>
                          <pic:cNvPicPr>
                            <a:picLocks noChangeAspect="1"/>
                          </pic:cNvPicPr>
                        </pic:nvPicPr>
                        <pic:blipFill>
                          <a:blip r:embed="rId54" cstate="screen">
                            <a:extLst>
                              <a:ext uri="{28A0092B-C50C-407E-A947-70E740481C1C}">
                                <a14:useLocalDpi xmlns:a14="http://schemas.microsoft.com/office/drawing/2010/main"/>
                              </a:ext>
                            </a:extLst>
                          </a:blip>
                          <a:srcRect/>
                          <a:stretch/>
                        </pic:blipFill>
                        <pic:spPr>
                          <a:xfrm>
                            <a:off x="2704041" y="1"/>
                            <a:ext cx="2478616" cy="4406428"/>
                          </a:xfrm>
                          <a:prstGeom prst="rect">
                            <a:avLst/>
                          </a:prstGeom>
                          <a:ln>
                            <a:solidFill>
                              <a:schemeClr val="tx1"/>
                            </a:solidFill>
                          </a:ln>
                        </pic:spPr>
                      </pic:pic>
                      <pic:pic xmlns:pic="http://schemas.openxmlformats.org/drawingml/2006/picture">
                        <pic:nvPicPr>
                          <pic:cNvPr id="45" name="Picture 45"/>
                          <pic:cNvPicPr>
                            <a:picLocks noChangeAspect="1"/>
                          </pic:cNvPicPr>
                        </pic:nvPicPr>
                        <pic:blipFill>
                          <a:blip r:embed="rId55" cstate="screen">
                            <a:extLst>
                              <a:ext uri="{28A0092B-C50C-407E-A947-70E740481C1C}">
                                <a14:useLocalDpi xmlns:a14="http://schemas.microsoft.com/office/drawing/2010/main"/>
                              </a:ext>
                            </a:extLst>
                          </a:blip>
                          <a:srcRect/>
                          <a:stretch/>
                        </pic:blipFill>
                        <pic:spPr>
                          <a:xfrm>
                            <a:off x="5408081" y="1"/>
                            <a:ext cx="2478615" cy="4406428"/>
                          </a:xfrm>
                          <a:prstGeom prst="rect">
                            <a:avLst/>
                          </a:prstGeom>
                          <a:ln>
                            <a:solidFill>
                              <a:schemeClr val="tx1"/>
                            </a:solidFill>
                          </a:ln>
                        </pic:spPr>
                      </pic:pic>
                    </wpg:wgp>
                  </a:graphicData>
                </a:graphic>
              </wp:inline>
            </w:drawing>
          </mc:Choice>
          <mc:Fallback>
            <w:pict>
              <v:group w14:anchorId="532179DD" id="Group 2" o:spid="_x0000_s1026" style="width:453.05pt;height:253.1pt;mso-position-horizontal-relative:char;mso-position-vertical-relative:line" coordsize="78866,440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">
                <v:shape id="Picture 43" o:spid="_x0000_s1027" type="#_x0000_t75" style="position:absolute;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" stroked="t" strokecolor="black [3213]">
                  <v:imagedata r:id="rId56" o:title=""/>
                  <v:path arrowok="t"/>
                </v:shape>
                <v:shape id="Picture 44" o:spid="_x0000_s1028" type="#_x0000_t75" style="position:absolute;left:2704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" stroked="t" strokecolor="black [3213]">
                  <v:imagedata r:id="rId57" o:title=""/>
                  <v:path arrowok="t"/>
                </v:shape>
                <v:shape id="Picture 45" o:spid="_x0000_s1029" type="#_x0000_t75" style="position:absolute;left:54080;width:24786;height:440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" stroked="t" strokecolor="black [3213]">
                  <v:imagedata r:id="rId58" o:title=""/>
                  <v:path arrowok="t"/>
                </v:shape>
                <w10:anchorlock/>
              </v:group>
            </w:pict>
          </mc:Fallback>
        </mc:AlternateContent>
      </w:r>
    </w:p>
    <w:p w14:paraId="08C68691" w14:textId="28B93F1E" w:rsidR="00B52366" w:rsidRDefault="002F4105" w:rsidP="00F57F90">
      <w:pPr>
        <w:pStyle w:val="Caption"/>
        <w:jc w:val="both"/>
      </w:pPr>
      <w:bookmarkStart w:id="143" w:name="_Ref34580877"/>
      <w:bookmarkStart w:id="144" w:name="_Toc37690030"/>
      <w:r>
        <w:t xml:space="preserve">Figure </w:t>
      </w:r>
      <w:r>
        <w:fldChar w:fldCharType="begin"/>
      </w:r>
      <w:r>
        <w:instrText xml:space="preserve"> SEQ Figure \* ARABIC </w:instrText>
      </w:r>
      <w:r>
        <w:fldChar w:fldCharType="separate"/>
      </w:r>
      <w:r w:rsidR="0052232F">
        <w:rPr>
          <w:noProof/>
        </w:rPr>
        <w:t>34</w:t>
      </w:r>
      <w:r>
        <w:fldChar w:fldCharType="end"/>
      </w:r>
      <w:bookmarkEnd w:id="143"/>
      <w:r>
        <w:t xml:space="preserve">. </w:t>
      </w:r>
      <w:r w:rsidR="00A02267">
        <w:t xml:space="preserve">The </w:t>
      </w:r>
      <w:r w:rsidR="006A3E2D">
        <w:t>user interface</w:t>
      </w:r>
      <w:r>
        <w:t xml:space="preserve"> of the</w:t>
      </w:r>
      <w:r w:rsidR="00DF7456">
        <w:t xml:space="preserve"> quiet path</w:t>
      </w:r>
      <w:r>
        <w:t xml:space="preserve"> route planner </w:t>
      </w:r>
      <w:r w:rsidR="003C4727">
        <w:t xml:space="preserve">when </w:t>
      </w:r>
      <w:r>
        <w:t xml:space="preserve">showing several alternative paths (one shortest path and six quiet paths). </w:t>
      </w:r>
      <w:r w:rsidR="00FE1070">
        <w:t xml:space="preserve">In the third </w:t>
      </w:r>
      <w:r w:rsidR="00A832E4">
        <w:t xml:space="preserve">picture, longest paths are filtered </w:t>
      </w:r>
      <w:r w:rsidR="009F5262">
        <w:t xml:space="preserve">out </w:t>
      </w:r>
      <w:r w:rsidR="00A832E4">
        <w:t xml:space="preserve">by </w:t>
      </w:r>
      <w:r w:rsidR="00A86C97">
        <w:t xml:space="preserve">a </w:t>
      </w:r>
      <w:r w:rsidR="00A832E4">
        <w:t>user-defined length threshold.</w:t>
      </w:r>
      <w:bookmarkEnd w:id="144"/>
      <w:r w:rsidR="00A832E4">
        <w:t xml:space="preserve"> </w:t>
      </w:r>
    </w:p>
    <w:p w14:paraId="55298D1B" w14:textId="77777777" w:rsidR="006B3A73" w:rsidRDefault="006B3A73" w:rsidP="00973896">
      <w:pPr>
        <w:keepNext/>
        <w:spacing w:after="0"/>
      </w:pPr>
      <w:r>
        <w:rPr>
          <w:noProof/>
        </w:rPr>
        <w:lastRenderedPageBreak/>
        <w:drawing>
          <wp:inline distT="0" distB="0" distL="0" distR="0" wp14:anchorId="45EF4A6D" wp14:editId="491F091D">
            <wp:extent cx="6095942" cy="352298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d_home_scree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095942" cy="3522980"/>
                    </a:xfrm>
                    <a:prstGeom prst="rect">
                      <a:avLst/>
                    </a:prstGeom>
                  </pic:spPr>
                </pic:pic>
              </a:graphicData>
            </a:graphic>
          </wp:inline>
        </w:drawing>
      </w:r>
    </w:p>
    <w:p w14:paraId="749D6599" w14:textId="53AD1D5C" w:rsidR="006B3A73" w:rsidRPr="006B3A73" w:rsidRDefault="006B3A73" w:rsidP="006B3A73">
      <w:pPr>
        <w:pStyle w:val="Caption"/>
        <w:jc w:val="both"/>
      </w:pPr>
      <w:bookmarkStart w:id="145" w:name="_Ref35094920"/>
      <w:bookmarkStart w:id="146" w:name="_Toc37690031"/>
      <w:r>
        <w:t xml:space="preserve">Figure </w:t>
      </w:r>
      <w:r>
        <w:fldChar w:fldCharType="begin"/>
      </w:r>
      <w:r>
        <w:instrText xml:space="preserve"> SEQ Figure \* ARABIC </w:instrText>
      </w:r>
      <w:r>
        <w:fldChar w:fldCharType="separate"/>
      </w:r>
      <w:r w:rsidR="0052232F">
        <w:rPr>
          <w:noProof/>
        </w:rPr>
        <w:t>35</w:t>
      </w:r>
      <w:r>
        <w:fldChar w:fldCharType="end"/>
      </w:r>
      <w:bookmarkEnd w:id="145"/>
      <w:r>
        <w:t xml:space="preserve">. “Add to home screen” </w:t>
      </w:r>
      <w:r w:rsidR="00650E28">
        <w:t>-</w:t>
      </w:r>
      <w:r>
        <w:t xml:space="preserve">functionality of the web application; </w:t>
      </w:r>
      <w:r w:rsidR="001171D9">
        <w:t xml:space="preserve">the </w:t>
      </w:r>
      <w:r>
        <w:t xml:space="preserve">quiet path route planner can be "installed" on user's phone to work similarly as </w:t>
      </w:r>
      <w:r w:rsidR="00DD0387">
        <w:t>installed</w:t>
      </w:r>
      <w:r>
        <w:t xml:space="preserve"> apps (without web browser and address bar).</w:t>
      </w:r>
      <w:bookmarkEnd w:id="146"/>
      <w:r w:rsidR="00AB57F0">
        <w:t xml:space="preserve"> </w:t>
      </w:r>
    </w:p>
    <w:p w14:paraId="685C178C" w14:textId="77777777" w:rsidR="00F57F90" w:rsidRPr="00F57F90" w:rsidRDefault="00F57F90" w:rsidP="00F57F90"/>
    <w:p w14:paraId="56E4B7F7" w14:textId="77777777" w:rsidR="00863A03" w:rsidRDefault="00863A03" w:rsidP="00863A03">
      <w:pPr>
        <w:pStyle w:val="Heading2"/>
      </w:pPr>
      <w:bookmarkStart w:id="147" w:name="_Toc37689983"/>
      <w:r>
        <w:t>Achievable reductions in exposure to traffic noise</w:t>
      </w:r>
      <w:bookmarkEnd w:id="147"/>
    </w:p>
    <w:p w14:paraId="049F3DF8" w14:textId="50C2ED22" w:rsidR="00863A03" w:rsidRDefault="00863A03" w:rsidP="00863A03">
      <w:r w:rsidRPr="006678AC">
        <w:t>A statistical analysis</w:t>
      </w:r>
      <w:r>
        <w:t xml:space="preserve"> was performed to assess the performance of the quiet path routing </w:t>
      </w:r>
      <w:r w:rsidR="00973896">
        <w:t xml:space="preserve">by </w:t>
      </w:r>
      <w:r>
        <w:t>achievable reductions in traffic noise</w:t>
      </w:r>
      <w:r w:rsidR="0070790F">
        <w:t xml:space="preserve"> exposures</w:t>
      </w:r>
      <w:r>
        <w:t xml:space="preserve">. </w:t>
      </w:r>
      <w:r w:rsidR="00656693">
        <w:t>D</w:t>
      </w:r>
      <w:r>
        <w:t xml:space="preserve">escriptive statistics </w:t>
      </w:r>
      <w:r w:rsidR="002A0E23">
        <w:t xml:space="preserve">of the reductions </w:t>
      </w:r>
      <w:r>
        <w:t xml:space="preserve">were calculated separately for two groups of paths: 1) short paths </w:t>
      </w:r>
      <w:r w:rsidR="00285F59">
        <w:t xml:space="preserve">(length of the shortest path </w:t>
      </w:r>
      <w:r w:rsidR="00CB36EF">
        <w:t xml:space="preserve">in the range of </w:t>
      </w:r>
      <w:r>
        <w:t>300 to 600 m</w:t>
      </w:r>
      <w:r w:rsidR="00CB36EF">
        <w:t>)</w:t>
      </w:r>
      <w:r>
        <w:t xml:space="preserve"> and 2) long paths </w:t>
      </w:r>
      <w:r w:rsidR="00CB36EF">
        <w:t xml:space="preserve">(length of the shortest path in the range of </w:t>
      </w:r>
      <w:r>
        <w:t>700 to 1300 m</w:t>
      </w:r>
      <w:r w:rsidR="00CB36EF">
        <w:t>)</w:t>
      </w:r>
      <w:r>
        <w:t xml:space="preserve">. </w:t>
      </w:r>
      <w:r w:rsidR="00A25E03">
        <w:t xml:space="preserve">The achievable reductions were assessed by </w:t>
      </w:r>
      <w:r w:rsidR="00D76D01">
        <w:t xml:space="preserve">the </w:t>
      </w:r>
      <w:r>
        <w:t>following four noise exposure indexes</w:t>
      </w:r>
      <w:r w:rsidR="0056304E">
        <w:t xml:space="preserve"> (for definitions, see 3.5.4)</w:t>
      </w:r>
      <w:r>
        <w:t>:</w:t>
      </w:r>
      <w:r w:rsidR="00CE0762">
        <w:t xml:space="preserve"> </w:t>
      </w:r>
    </w:p>
    <w:p w14:paraId="6C18FFAC" w14:textId="77777777" w:rsidR="00863A03" w:rsidRDefault="00863A03" w:rsidP="00E23A20">
      <w:pPr>
        <w:pStyle w:val="ListParagraph"/>
        <w:numPr>
          <w:ilvl w:val="0"/>
          <w:numId w:val="8"/>
        </w:numPr>
      </w:pPr>
      <w:r>
        <w:t>dB</w:t>
      </w:r>
      <w:r w:rsidRPr="00575245">
        <w:rPr>
          <w:vertAlign w:val="subscript"/>
        </w:rPr>
        <w:t>mean</w:t>
      </w:r>
      <w:r>
        <w:t xml:space="preserve"> (mean noise level on the path)</w:t>
      </w:r>
    </w:p>
    <w:p w14:paraId="16156C9D" w14:textId="77FADAB7" w:rsidR="00863A03" w:rsidRDefault="00863A03" w:rsidP="00E23A20">
      <w:pPr>
        <w:pStyle w:val="ListParagraph"/>
        <w:numPr>
          <w:ilvl w:val="0"/>
          <w:numId w:val="8"/>
        </w:numPr>
      </w:pPr>
      <w:r w:rsidRPr="00575245">
        <w:t>ER</w:t>
      </w:r>
      <w:r w:rsidRPr="00575245">
        <w:rPr>
          <w:vertAlign w:val="subscript"/>
        </w:rPr>
        <w:t>+60dB</w:t>
      </w:r>
      <w:r>
        <w:t xml:space="preserve"> (percentage of exposure to noise levels higher than 60 dB)</w:t>
      </w:r>
    </w:p>
    <w:p w14:paraId="4EF471B7" w14:textId="066F09C5" w:rsidR="00863A03" w:rsidRDefault="00863A03" w:rsidP="00E23A20">
      <w:pPr>
        <w:pStyle w:val="ListParagraph"/>
        <w:numPr>
          <w:ilvl w:val="0"/>
          <w:numId w:val="8"/>
        </w:numPr>
      </w:pPr>
      <w:r w:rsidRPr="00575245">
        <w:t>E</w:t>
      </w:r>
      <w:r>
        <w:t>R</w:t>
      </w:r>
      <w:r w:rsidRPr="00575245">
        <w:rPr>
          <w:vertAlign w:val="subscript"/>
        </w:rPr>
        <w:t>+65dB</w:t>
      </w:r>
      <w:r>
        <w:t xml:space="preserve"> (percentage of exposure to noise levels higher than 65 dB)</w:t>
      </w:r>
    </w:p>
    <w:p w14:paraId="12BB598B" w14:textId="3CF315E8" w:rsidR="00863A03" w:rsidRDefault="00863A03" w:rsidP="00E23A20">
      <w:pPr>
        <w:pStyle w:val="ListParagraph"/>
        <w:numPr>
          <w:ilvl w:val="0"/>
          <w:numId w:val="8"/>
        </w:numPr>
      </w:pPr>
      <w:r>
        <w:t>EI (noise</w:t>
      </w:r>
      <w:r w:rsidR="00937CB7">
        <w:t xml:space="preserve"> exposure index</w:t>
      </w:r>
      <w:r>
        <w:t>)</w:t>
      </w:r>
    </w:p>
    <w:p w14:paraId="3866D7BA" w14:textId="25E63694" w:rsidR="00863A03" w:rsidRDefault="00863A03" w:rsidP="00863A03">
      <w:r>
        <w:t xml:space="preserve">In the following chapters, the term </w:t>
      </w:r>
      <w:r w:rsidRPr="00120FB4">
        <w:rPr>
          <w:i/>
          <w:iCs/>
        </w:rPr>
        <w:t xml:space="preserve">initial </w:t>
      </w:r>
      <w:r>
        <w:rPr>
          <w:i/>
          <w:iCs/>
        </w:rPr>
        <w:t xml:space="preserve">noise </w:t>
      </w:r>
      <w:r w:rsidRPr="00120FB4">
        <w:rPr>
          <w:i/>
          <w:iCs/>
        </w:rPr>
        <w:t>exposure index</w:t>
      </w:r>
      <w:r>
        <w:t xml:space="preserve"> is used to refer to the noise exposure index of a shortest path of a given </w:t>
      </w:r>
      <w:r w:rsidR="00723644">
        <w:t>OD pair</w:t>
      </w:r>
      <w:r>
        <w:t xml:space="preserve">.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represents</w:t>
      </w:r>
      <w:r w:rsidR="00F9062B">
        <w:t xml:space="preserve"> scatterplots of</w:t>
      </w:r>
      <w:r>
        <w:t xml:space="preserve"> achievable reductions in the noise exposure indexes </w:t>
      </w:r>
      <w:r w:rsidR="003B7E28">
        <w:t>and</w:t>
      </w:r>
      <w:r>
        <w:t xml:space="preserve"> the initial noise exposure indexes </w:t>
      </w:r>
      <w:r w:rsidR="00676BA4">
        <w:t xml:space="preserve">for first subset of paths (short </w:t>
      </w:r>
      <w:r w:rsidR="00676BA4">
        <w:lastRenderedPageBreak/>
        <w:t>paths)</w:t>
      </w:r>
      <w:r>
        <w:t xml:space="preserve">. For each index, three scatterplots were created by the </w:t>
      </w:r>
      <w:proofErr w:type="gramStart"/>
      <w:r>
        <w:t>three</w:t>
      </w:r>
      <w:r w:rsidR="003027CE">
        <w:t xml:space="preserve"> </w:t>
      </w:r>
      <w:r w:rsidR="00676BA4">
        <w:t>length</w:t>
      </w:r>
      <w:proofErr w:type="gramEnd"/>
      <w:r w:rsidR="00B63B81">
        <w:t xml:space="preserve"> </w:t>
      </w:r>
      <w:r w:rsidR="00676BA4">
        <w:t xml:space="preserve">difference (addition) thresholds of </w:t>
      </w:r>
      <w:r>
        <w:t>the quiet path</w:t>
      </w:r>
      <w:r w:rsidR="00D67BCA">
        <w:t>s</w:t>
      </w:r>
      <w:r w:rsidR="00676BA4">
        <w:t xml:space="preserve"> (100, 200 and 300 m)</w:t>
      </w:r>
      <w:r>
        <w:t xml:space="preserve">. In addition, the results of the </w:t>
      </w:r>
      <w:r w:rsidR="00111C1F">
        <w:t xml:space="preserve">simple </w:t>
      </w:r>
      <w:r>
        <w:t>linear regression analysis are shown in the figure</w:t>
      </w:r>
      <w:r w:rsidR="00B63B81">
        <w:t xml:space="preserve"> </w:t>
      </w:r>
      <w:r>
        <w:t xml:space="preserve">for each scatterplot. </w:t>
      </w:r>
      <w:r>
        <w:fldChar w:fldCharType="begin"/>
      </w:r>
      <w:r>
        <w:instrText xml:space="preserve"> REF _Ref21677674 \h </w:instrText>
      </w:r>
      <w:r>
        <w:fldChar w:fldCharType="separate"/>
      </w:r>
      <w:r w:rsidR="00205E1B" w:rsidRPr="00600BF7">
        <w:t xml:space="preserve">Figure </w:t>
      </w:r>
      <w:r w:rsidR="00205E1B">
        <w:rPr>
          <w:noProof/>
        </w:rPr>
        <w:t>37</w:t>
      </w:r>
      <w:r>
        <w:fldChar w:fldCharType="end"/>
      </w:r>
      <w:r>
        <w:t xml:space="preserve"> represents the same set of scatterplots and metrics as </w:t>
      </w:r>
      <w:r>
        <w:fldChar w:fldCharType="begin"/>
      </w:r>
      <w:r>
        <w:instrText xml:space="preserve"> REF _Ref33970982 \h </w:instrText>
      </w:r>
      <w:r>
        <w:fldChar w:fldCharType="separate"/>
      </w:r>
      <w:r w:rsidR="00205E1B">
        <w:t xml:space="preserve">Figure </w:t>
      </w:r>
      <w:r w:rsidR="00205E1B">
        <w:rPr>
          <w:noProof/>
        </w:rPr>
        <w:t>36</w:t>
      </w:r>
      <w:r>
        <w:fldChar w:fldCharType="end"/>
      </w:r>
      <w:r>
        <w:t xml:space="preserve">, but for the longer paths (700–1300 m). </w:t>
      </w:r>
      <w:bookmarkStart w:id="148" w:name="_Ref21677664"/>
      <w:r>
        <w:t xml:space="preserve">Three important observations can be made </w:t>
      </w:r>
      <w:r w:rsidR="00C0597B">
        <w:t xml:space="preserve">from the </w:t>
      </w:r>
      <w:r>
        <w:t xml:space="preserve">scatterplots and the results of the regression analysis: </w:t>
      </w:r>
    </w:p>
    <w:p w14:paraId="5C6ED72E" w14:textId="1DCCF807" w:rsidR="00863A03" w:rsidRDefault="00863A03" w:rsidP="00E23A20">
      <w:pPr>
        <w:pStyle w:val="ListParagraph"/>
        <w:numPr>
          <w:ilvl w:val="0"/>
          <w:numId w:val="9"/>
        </w:numPr>
      </w:pPr>
      <w:r>
        <w:t xml:space="preserve">Higher exposure to noise on the shortest path </w:t>
      </w:r>
      <w:r w:rsidR="00452BE7">
        <w:t>predicts higher</w:t>
      </w:r>
      <w:r>
        <w:t xml:space="preserve"> achievable noise reduction (</w:t>
      </w:r>
      <w:r w:rsidR="00B352E8">
        <w:t>by</w:t>
      </w:r>
      <w:r>
        <w:t xml:space="preserve"> quiet paths)</w:t>
      </w:r>
    </w:p>
    <w:p w14:paraId="2341ED09" w14:textId="3C143829" w:rsidR="00863A03" w:rsidRDefault="00863A03" w:rsidP="00E23A20">
      <w:pPr>
        <w:pStyle w:val="ListParagraph"/>
        <w:numPr>
          <w:ilvl w:val="0"/>
          <w:numId w:val="9"/>
        </w:numPr>
      </w:pPr>
      <w:r>
        <w:t xml:space="preserve">Greater </w:t>
      </w:r>
      <w:r w:rsidR="00656479">
        <w:t>additional length</w:t>
      </w:r>
      <w:r>
        <w:t xml:space="preserve"> of the quiet path (compared to the length of the shortest path) seem to predict higher reduction in exposure to noise</w:t>
      </w:r>
    </w:p>
    <w:p w14:paraId="332F2645" w14:textId="2654BA6E" w:rsidR="00863A03" w:rsidRDefault="00863A03" w:rsidP="00E23A20">
      <w:pPr>
        <w:pStyle w:val="ListParagraph"/>
        <w:numPr>
          <w:ilvl w:val="0"/>
          <w:numId w:val="9"/>
        </w:numPr>
      </w:pPr>
      <w:r>
        <w:t xml:space="preserve">The statistical relationships between reductions in noise exposure indexes and the initial noise exposure indexes are stronger for the longer paths </w:t>
      </w:r>
      <w:r w:rsidR="00F83C69">
        <w:t>(</w:t>
      </w:r>
      <w:r>
        <w:fldChar w:fldCharType="begin"/>
      </w:r>
      <w:r>
        <w:instrText xml:space="preserve"> REF _Ref33970982 \h </w:instrText>
      </w:r>
      <w:r>
        <w:fldChar w:fldCharType="separate"/>
      </w:r>
      <w:r w:rsidR="00205E1B">
        <w:t xml:space="preserve">Figure </w:t>
      </w:r>
      <w:r w:rsidR="00205E1B">
        <w:rPr>
          <w:noProof/>
        </w:rPr>
        <w:t>36</w:t>
      </w:r>
      <w:r>
        <w:fldChar w:fldCharType="end"/>
      </w:r>
      <w:r w:rsidR="00F83C69">
        <w:t xml:space="preserve"> vs. </w:t>
      </w:r>
      <w:r w:rsidR="00F83C69">
        <w:fldChar w:fldCharType="begin"/>
      </w:r>
      <w:r w:rsidR="00F83C69">
        <w:instrText xml:space="preserve"> REF _Ref21677674 \h </w:instrText>
      </w:r>
      <w:r w:rsidR="00F83C69">
        <w:fldChar w:fldCharType="separate"/>
      </w:r>
      <w:r w:rsidR="00205E1B" w:rsidRPr="00600BF7">
        <w:t xml:space="preserve">Figure </w:t>
      </w:r>
      <w:r w:rsidR="00205E1B">
        <w:rPr>
          <w:noProof/>
        </w:rPr>
        <w:t>37</w:t>
      </w:r>
      <w:r w:rsidR="00F83C69">
        <w:fldChar w:fldCharType="end"/>
      </w:r>
      <w:r>
        <w:t>)</w:t>
      </w:r>
    </w:p>
    <w:p w14:paraId="32DC0128" w14:textId="1E9F8ADD" w:rsidR="00863A03" w:rsidRDefault="00863A03" w:rsidP="00863A03">
      <w:pPr>
        <w:pStyle w:val="TableCaption"/>
      </w:pPr>
      <w:bookmarkStart w:id="149" w:name="_Ref33970982"/>
      <w:bookmarkStart w:id="150" w:name="_Toc37690032"/>
      <w:r>
        <w:rPr>
          <w:noProof/>
        </w:rPr>
        <w:lastRenderedPageBreak/>
        <w:drawing>
          <wp:anchor distT="0" distB="0" distL="114300" distR="114300" simplePos="0" relativeHeight="251666432" behindDoc="0" locked="0" layoutInCell="1" allowOverlap="1" wp14:anchorId="600C998F" wp14:editId="16592E24">
            <wp:simplePos x="0" y="0"/>
            <wp:positionH relativeFrom="column">
              <wp:posOffset>77625</wp:posOffset>
            </wp:positionH>
            <wp:positionV relativeFrom="paragraph">
              <wp:posOffset>43358</wp:posOffset>
            </wp:positionV>
            <wp:extent cx="5736920" cy="7675509"/>
            <wp:effectExtent l="0" t="0" r="3810" b="0"/>
            <wp:wrapTopAndBottom/>
            <wp:docPr id="30" name="layout_p300_600.png"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0"/>
                    <a:srcRect b="5346"/>
                    <a:stretch>
                      <a:fillRect/>
                    </a:stretch>
                  </pic:blipFill>
                  <pic:spPr bwMode="auto">
                    <a:xfrm>
                      <a:off x="0" y="0"/>
                      <a:ext cx="5736920" cy="76755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52232F">
        <w:rPr>
          <w:noProof/>
        </w:rPr>
        <w:t>36</w:t>
      </w:r>
      <w:r>
        <w:fldChar w:fldCharType="end"/>
      </w:r>
      <w:bookmarkEnd w:id="148"/>
      <w:bookmarkEnd w:id="149"/>
      <w:r>
        <w:t xml:space="preserve">. Regression analysis between the reductions in traffic noise </w:t>
      </w:r>
      <w:r w:rsidR="00452D0B">
        <w:t xml:space="preserve">exposures </w:t>
      </w:r>
      <w:r>
        <w:t xml:space="preserve">on quiet paths and the </w:t>
      </w:r>
      <w:r w:rsidR="00452D0B">
        <w:t xml:space="preserve">initial </w:t>
      </w:r>
      <w:r>
        <w:t>traffic</w:t>
      </w:r>
      <w:r w:rsidR="000851D5">
        <w:t xml:space="preserve"> </w:t>
      </w:r>
      <w:r>
        <w:t xml:space="preserve">noise indexes. </w:t>
      </w:r>
      <w:r w:rsidR="00214F22">
        <w:t>The analysis covers s</w:t>
      </w:r>
      <w:r>
        <w:t xml:space="preserve">hortest paths </w:t>
      </w:r>
      <w:r w:rsidR="00D7379D">
        <w:t xml:space="preserve">in </w:t>
      </w:r>
      <w:r>
        <w:t xml:space="preserve">the length range of 300 to 600 </w:t>
      </w:r>
      <w:r w:rsidR="00214F22">
        <w:t>m and the respective quiet paths</w:t>
      </w:r>
      <w:r>
        <w:t>. The red lines represent the regression lines of the regression analysis and the green lines show the theoretical maximum reductions in the noise exposure indexes.</w:t>
      </w:r>
      <w:bookmarkEnd w:id="150"/>
      <w:r w:rsidR="00CB20CD">
        <w:t xml:space="preserve"> </w:t>
      </w:r>
    </w:p>
    <w:p w14:paraId="3D251813" w14:textId="752EF20E" w:rsidR="00863A03" w:rsidRPr="00600BF7" w:rsidRDefault="00863A03" w:rsidP="00863A03">
      <w:pPr>
        <w:pStyle w:val="TableCaption"/>
      </w:pPr>
      <w:bookmarkStart w:id="151" w:name="_Toc37690033"/>
      <w:r w:rsidRPr="00600BF7">
        <w:rPr>
          <w:noProof/>
        </w:rPr>
        <w:lastRenderedPageBreak/>
        <w:drawing>
          <wp:anchor distT="0" distB="0" distL="114300" distR="114300" simplePos="0" relativeHeight="251667456" behindDoc="0" locked="0" layoutInCell="1" allowOverlap="1" wp14:anchorId="7020C814" wp14:editId="764BD4EB">
            <wp:simplePos x="0" y="0"/>
            <wp:positionH relativeFrom="column">
              <wp:posOffset>635</wp:posOffset>
            </wp:positionH>
            <wp:positionV relativeFrom="paragraph">
              <wp:posOffset>0</wp:posOffset>
            </wp:positionV>
            <wp:extent cx="5687060" cy="7733030"/>
            <wp:effectExtent l="0" t="0" r="2540" b="1270"/>
            <wp:wrapTopAndBottom/>
            <wp:docPr id="32" name="layout_p300_600.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ayout_p300_600.png"/>
                    <pic:cNvPicPr/>
                  </pic:nvPicPr>
                  <pic:blipFill rotWithShape="1">
                    <a:blip r:link="rId61"/>
                    <a:srcRect b="3802"/>
                    <a:stretch>
                      <a:fillRect/>
                    </a:stretch>
                  </pic:blipFill>
                  <pic:spPr bwMode="auto">
                    <a:xfrm>
                      <a:off x="0" y="0"/>
                      <a:ext cx="5687060" cy="7733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52" w:name="_Ref21677674"/>
      <w:r w:rsidRPr="00600BF7">
        <w:t xml:space="preserve">Figure </w:t>
      </w:r>
      <w:r w:rsidRPr="00600BF7">
        <w:fldChar w:fldCharType="begin"/>
      </w:r>
      <w:r w:rsidRPr="00600BF7">
        <w:instrText xml:space="preserve"> SEQ Figure \* ARABIC </w:instrText>
      </w:r>
      <w:r w:rsidRPr="00600BF7">
        <w:fldChar w:fldCharType="separate"/>
      </w:r>
      <w:r w:rsidR="0052232F">
        <w:rPr>
          <w:noProof/>
        </w:rPr>
        <w:t>37</w:t>
      </w:r>
      <w:r w:rsidRPr="00600BF7">
        <w:fldChar w:fldCharType="end"/>
      </w:r>
      <w:bookmarkEnd w:id="152"/>
      <w:r w:rsidRPr="00600BF7">
        <w:t xml:space="preserve">. </w:t>
      </w:r>
      <w:r w:rsidR="006E3B4B">
        <w:t>Regression analysis between the reductions in traffic noise exposures on quiet paths and the initial traffic noise indexes. The analysis covers shortest paths in the length range of 700 to 1300 m and the respective quiet paths. The red lines represent the regression lines of the regression analysis and the green lines show the theoretical maximum reductions in the noise exposure</w:t>
      </w:r>
      <w:r w:rsidR="00CB20CD">
        <w:t xml:space="preserve"> </w:t>
      </w:r>
      <w:r w:rsidR="006E3B4B">
        <w:t>indexes.</w:t>
      </w:r>
      <w:bookmarkEnd w:id="151"/>
      <w:r w:rsidR="00CB20CD">
        <w:t xml:space="preserve"> </w:t>
      </w:r>
    </w:p>
    <w:p w14:paraId="531961C0" w14:textId="1ABDAB97" w:rsidR="00863A03" w:rsidRDefault="00863A03" w:rsidP="00863A03">
      <w:r>
        <w:lastRenderedPageBreak/>
        <w:fldChar w:fldCharType="begin"/>
      </w:r>
      <w:r>
        <w:instrText xml:space="preserve"> REF _Ref21678532 \h  \* MERGEFORMAT </w:instrText>
      </w:r>
      <w:r>
        <w:fldChar w:fldCharType="separate"/>
      </w:r>
      <w:r w:rsidR="00205E1B">
        <w:t xml:space="preserve">Table </w:t>
      </w:r>
      <w:r w:rsidR="00205E1B">
        <w:rPr>
          <w:noProof/>
        </w:rPr>
        <w:t>12</w:t>
      </w:r>
      <w:r>
        <w:fldChar w:fldCharType="end"/>
      </w:r>
      <w:r>
        <w:t xml:space="preserve"> and </w:t>
      </w:r>
      <w:r>
        <w:fldChar w:fldCharType="begin"/>
      </w:r>
      <w:r>
        <w:instrText xml:space="preserve"> REF _Ref21678541 \h  \* MERGEFORMAT </w:instrText>
      </w:r>
      <w:r>
        <w:fldChar w:fldCharType="separate"/>
      </w:r>
      <w:r w:rsidR="00205E1B">
        <w:t xml:space="preserve">Table </w:t>
      </w:r>
      <w:r w:rsidR="00205E1B">
        <w:rPr>
          <w:noProof/>
        </w:rPr>
        <w:t>13</w:t>
      </w:r>
      <w:r>
        <w:fldChar w:fldCharType="end"/>
      </w:r>
      <w:r>
        <w:t xml:space="preserve"> represent the descriptive statistics of the achievable reductions in traffic noise exposure indexes (</w:t>
      </w:r>
      <w:r w:rsidRPr="004906EF">
        <w:t>E</w:t>
      </w:r>
      <w:r>
        <w:t>R</w:t>
      </w:r>
      <w:r>
        <w:rPr>
          <w:vertAlign w:val="subscript"/>
        </w:rPr>
        <w:t>+65dB</w:t>
      </w:r>
      <w:r>
        <w:t xml:space="preserve"> and dB</w:t>
      </w:r>
      <w:r w:rsidRPr="00575245">
        <w:rPr>
          <w:vertAlign w:val="subscript"/>
        </w:rPr>
        <w:t>mean</w:t>
      </w:r>
      <w:r>
        <w:t xml:space="preserve">) for </w:t>
      </w:r>
      <w:r w:rsidR="001C4962">
        <w:t xml:space="preserve">a set of </w:t>
      </w:r>
      <w:r>
        <w:t>path</w:t>
      </w:r>
      <w:r w:rsidR="003D0FD8">
        <w:t xml:space="preserve"> subsets</w:t>
      </w:r>
      <w:r>
        <w:t xml:space="preserve">. </w:t>
      </w:r>
      <w:r w:rsidR="003D0FD8">
        <w:t>Since no quiet paths shorter than the maximum allowed length difference (100, 200 or 300 m) were found in many cases, the average length differences of the quiet paths were substantially lower than the allowed maximum length difference</w:t>
      </w:r>
      <w:r w:rsidR="00564F54">
        <w:t xml:space="preserve"> (threshold)</w:t>
      </w:r>
      <w:r w:rsidR="003D0FD8">
        <w:t xml:space="preserve"> in each group. For this reason, </w:t>
      </w:r>
      <w:r w:rsidR="0011170C">
        <w:t xml:space="preserve">averages </w:t>
      </w:r>
      <w:r w:rsidR="003D0FD8">
        <w:t xml:space="preserve">of the length differences of the quiet paths </w:t>
      </w:r>
      <w:r w:rsidR="0011170C">
        <w:t xml:space="preserve">are </w:t>
      </w:r>
      <w:r w:rsidR="003D0FD8">
        <w:t xml:space="preserve">also included in the table (“quiet path length difference”). </w:t>
      </w:r>
      <w:r w:rsidR="008C588D">
        <w:t>A</w:t>
      </w:r>
      <w:r>
        <w:t xml:space="preserve">t least </w:t>
      </w:r>
      <w:r w:rsidR="008C588D">
        <w:t xml:space="preserve">five </w:t>
      </w:r>
      <w:r>
        <w:t>observations</w:t>
      </w:r>
      <w:r w:rsidR="00045405">
        <w:t>, partly overlapping with the previous ones,</w:t>
      </w:r>
      <w:r>
        <w:t xml:space="preserve"> can be made by exploring the statistics:</w:t>
      </w:r>
      <w:r w:rsidR="004B5FEC">
        <w:t xml:space="preserve"> </w:t>
      </w:r>
    </w:p>
    <w:p w14:paraId="0FC7DC38" w14:textId="68BEAA90" w:rsidR="00863A03" w:rsidRDefault="007D0964" w:rsidP="00E23A20">
      <w:pPr>
        <w:pStyle w:val="ListParagraph"/>
        <w:numPr>
          <w:ilvl w:val="0"/>
          <w:numId w:val="15"/>
        </w:numPr>
      </w:pPr>
      <w:r>
        <w:t>A</w:t>
      </w:r>
      <w:r w:rsidR="00863A03">
        <w:t xml:space="preserve">chievable reductions in traffic noise exposure seem to be </w:t>
      </w:r>
      <w:r>
        <w:t xml:space="preserve">higher for </w:t>
      </w:r>
      <w:r w:rsidR="00863A03">
        <w:t>longer (shortest) paths</w:t>
      </w:r>
    </w:p>
    <w:p w14:paraId="0157FF2E" w14:textId="04EE6157" w:rsidR="00863A03" w:rsidRDefault="00715E00" w:rsidP="00E23A20">
      <w:pPr>
        <w:pStyle w:val="ListParagraph"/>
        <w:numPr>
          <w:ilvl w:val="0"/>
          <w:numId w:val="15"/>
        </w:numPr>
      </w:pPr>
      <w:r>
        <w:t>I</w:t>
      </w:r>
      <w:r w:rsidR="009D2EDD">
        <w:t xml:space="preserve">nitially higher noise exposures </w:t>
      </w:r>
      <w:r w:rsidR="000C124E">
        <w:t xml:space="preserve">(on shortest paths) </w:t>
      </w:r>
      <w:r w:rsidR="009D2EDD">
        <w:t>seem to predict also h</w:t>
      </w:r>
      <w:r w:rsidR="00863A03">
        <w:t xml:space="preserve">igher achievable reductions in </w:t>
      </w:r>
      <w:r w:rsidR="009D2EDD">
        <w:t>them</w:t>
      </w:r>
    </w:p>
    <w:p w14:paraId="2C271727" w14:textId="77777777" w:rsidR="003D0FD8" w:rsidRDefault="003D0FD8" w:rsidP="003D0FD8">
      <w:pPr>
        <w:pStyle w:val="ListParagraph"/>
        <w:numPr>
          <w:ilvl w:val="0"/>
          <w:numId w:val="15"/>
        </w:numPr>
      </w:pPr>
      <w:r>
        <w:t>Higher length addition of quiet paths seems to predict higher reduction in noise exposure</w:t>
      </w:r>
    </w:p>
    <w:p w14:paraId="27E528FB" w14:textId="59421FB9" w:rsidR="00863A03" w:rsidRDefault="00863A03" w:rsidP="00E23A20">
      <w:pPr>
        <w:pStyle w:val="ListParagraph"/>
        <w:numPr>
          <w:ilvl w:val="0"/>
          <w:numId w:val="15"/>
        </w:numPr>
      </w:pPr>
      <w:r>
        <w:t xml:space="preserve">Higher </w:t>
      </w:r>
      <w:r w:rsidR="00045405">
        <w:t xml:space="preserve">mean and median length differences of </w:t>
      </w:r>
      <w:r>
        <w:t>quiet path</w:t>
      </w:r>
      <w:r w:rsidR="00045405">
        <w:t xml:space="preserve">s </w:t>
      </w:r>
      <w:r w:rsidR="008C588D">
        <w:t xml:space="preserve">were </w:t>
      </w:r>
      <w:r>
        <w:t>found for longer shortest paths, indicating that more quiet path</w:t>
      </w:r>
      <w:r w:rsidR="008C588D">
        <w:t xml:space="preserve">s </w:t>
      </w:r>
      <w:r w:rsidR="00FD245B">
        <w:t xml:space="preserve">are </w:t>
      </w:r>
      <w:r>
        <w:t>found for longer O-D distances</w:t>
      </w:r>
    </w:p>
    <w:p w14:paraId="4A0E3DA0" w14:textId="53E8CFF4" w:rsidR="008C588D" w:rsidRDefault="004D1AB2" w:rsidP="00E23A20">
      <w:pPr>
        <w:pStyle w:val="ListParagraph"/>
        <w:numPr>
          <w:ilvl w:val="0"/>
          <w:numId w:val="15"/>
        </w:numPr>
      </w:pPr>
      <w:r>
        <w:t>Accordingly</w:t>
      </w:r>
      <w:r w:rsidR="008C588D">
        <w:t xml:space="preserve">, </w:t>
      </w:r>
      <w:r w:rsidR="00A132FA">
        <w:t xml:space="preserve">the </w:t>
      </w:r>
      <w:r w:rsidR="008C588D">
        <w:t xml:space="preserve">low median length differences of </w:t>
      </w:r>
      <w:r w:rsidR="00FD245B">
        <w:t xml:space="preserve">the </w:t>
      </w:r>
      <w:r w:rsidR="008C588D">
        <w:t>quiet paths for shorter paths</w:t>
      </w:r>
      <w:r w:rsidR="00FD245B">
        <w:t xml:space="preserve"> indicate </w:t>
      </w:r>
      <w:r w:rsidR="008C588D">
        <w:t xml:space="preserve">that in many cases no quiet paths </w:t>
      </w:r>
      <w:r w:rsidR="004A6469">
        <w:t xml:space="preserve">are </w:t>
      </w:r>
      <w:r w:rsidR="008C588D">
        <w:t>found for short O-D distances</w:t>
      </w:r>
    </w:p>
    <w:p w14:paraId="517BFDA2" w14:textId="408A1C4E" w:rsidR="00863A03" w:rsidRPr="00BE2EE0" w:rsidRDefault="00863A03" w:rsidP="00863A03">
      <w:r>
        <w:t xml:space="preserve">The </w:t>
      </w:r>
      <w:r w:rsidR="008F71B4">
        <w:t xml:space="preserve">mean </w:t>
      </w:r>
      <w:r>
        <w:t xml:space="preserve">reductions in </w:t>
      </w:r>
      <w:r w:rsidRPr="0063472E">
        <w:t>ER</w:t>
      </w:r>
      <w:r w:rsidRPr="0063472E">
        <w:rPr>
          <w:vertAlign w:val="subscript"/>
        </w:rPr>
        <w:t>+65dB</w:t>
      </w:r>
      <w:r>
        <w:t xml:space="preserve"> </w:t>
      </w:r>
      <w:r w:rsidR="00FC5533">
        <w:t>are</w:t>
      </w:r>
      <w:r>
        <w:t xml:space="preserve"> consistently and significantly higher for the longer paths</w:t>
      </w:r>
      <w:r w:rsidR="008F71B4">
        <w:t xml:space="preserve"> (22–57 % vs. 12–38 %)</w:t>
      </w:r>
      <w:r>
        <w:t xml:space="preserve">. Similarly, </w:t>
      </w:r>
      <w:r w:rsidR="008F71B4">
        <w:t>higher</w:t>
      </w:r>
      <w:r>
        <w:t xml:space="preserve"> </w:t>
      </w:r>
      <w:r w:rsidR="008F71B4">
        <w:t xml:space="preserve">mean </w:t>
      </w:r>
      <w:r>
        <w:t>reductions in</w:t>
      </w:r>
      <w:r w:rsidRPr="00602BC2">
        <w:t xml:space="preserve"> </w:t>
      </w:r>
      <w:r>
        <w:t>dB</w:t>
      </w:r>
      <w:r>
        <w:rPr>
          <w:vertAlign w:val="subscript"/>
        </w:rPr>
        <w:t>mean</w:t>
      </w:r>
      <w:r>
        <w:t xml:space="preserve"> were found for the longer paths</w:t>
      </w:r>
      <w:r w:rsidR="008F71B4">
        <w:t xml:space="preserve"> (2</w:t>
      </w:r>
      <w:r w:rsidR="008F71B4" w:rsidRPr="006E0A1E">
        <w:t>.</w:t>
      </w:r>
      <w:r w:rsidR="008F71B4">
        <w:t>4</w:t>
      </w:r>
      <w:r w:rsidR="008F71B4" w:rsidRPr="006E0A1E">
        <w:t>–9.6 dB</w:t>
      </w:r>
      <w:r w:rsidR="008F71B4">
        <w:t xml:space="preserve"> vs. 1.6–6.4 dB)</w:t>
      </w:r>
      <w:r>
        <w:t xml:space="preserve">. </w:t>
      </w:r>
    </w:p>
    <w:p w14:paraId="1CBDFE6B" w14:textId="5536E41D" w:rsidR="00863A03" w:rsidRPr="006B372B" w:rsidRDefault="00863A03" w:rsidP="00863A03">
      <w:pPr>
        <w:pStyle w:val="TableCaption"/>
      </w:pPr>
      <w:bookmarkStart w:id="153" w:name="_Ref21678532"/>
      <w:bookmarkStart w:id="154" w:name="_Toc37690045"/>
      <w:r>
        <w:t xml:space="preserve">Table </w:t>
      </w:r>
      <w:r>
        <w:fldChar w:fldCharType="begin"/>
      </w:r>
      <w:r>
        <w:instrText xml:space="preserve"> SEQ Table \* ARABIC </w:instrText>
      </w:r>
      <w:r>
        <w:fldChar w:fldCharType="separate"/>
      </w:r>
      <w:r w:rsidR="00205E1B">
        <w:rPr>
          <w:noProof/>
        </w:rPr>
        <w:t>12</w:t>
      </w:r>
      <w:r>
        <w:fldChar w:fldCharType="end"/>
      </w:r>
      <w:bookmarkEnd w:id="153"/>
      <w:r>
        <w:t xml:space="preserve">.  Descriptive </w:t>
      </w:r>
      <w:commentRangeStart w:id="155"/>
      <w:r>
        <w:t xml:space="preserve">statistics </w:t>
      </w:r>
      <w:commentRangeEnd w:id="155"/>
      <w:r w:rsidR="00733C8A">
        <w:rPr>
          <w:rStyle w:val="CommentReference"/>
          <w:iCs w:val="0"/>
          <w:color w:val="auto"/>
        </w:rPr>
        <w:commentReference w:id="155"/>
      </w:r>
      <w:r>
        <w:t xml:space="preserve">of the achievable reductions in noise exposure index </w:t>
      </w:r>
      <w:r w:rsidRPr="004906EF">
        <w:t>E</w:t>
      </w:r>
      <w:r>
        <w:t>R</w:t>
      </w:r>
      <w:r>
        <w:rPr>
          <w:vertAlign w:val="subscript"/>
        </w:rPr>
        <w:t xml:space="preserve">+65dB </w:t>
      </w:r>
      <w:r>
        <w:t xml:space="preserve">on different subsets of the paths. The subsets were defined by 1) the length of the shortest path, 2) the length difference of the quiet path and 3) the initial </w:t>
      </w:r>
      <w:r w:rsidRPr="004906EF">
        <w:t>E</w:t>
      </w:r>
      <w:r>
        <w:t>R</w:t>
      </w:r>
      <w:r>
        <w:rPr>
          <w:vertAlign w:val="subscript"/>
        </w:rPr>
        <w:t>+65dB</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338</w:t>
      </w:r>
      <w:r w:rsidR="002A36F0">
        <w:t>, n</w:t>
      </w:r>
      <w:r w:rsidR="002A36F0">
        <w:rPr>
          <w:vertAlign w:val="subscript"/>
        </w:rPr>
        <w:t xml:space="preserve">700-1300m </w:t>
      </w:r>
      <w:r w:rsidR="002A36F0">
        <w:t xml:space="preserve">= </w:t>
      </w:r>
      <w:r w:rsidR="002A36F0" w:rsidRPr="002A36F0">
        <w:t>7842</w:t>
      </w:r>
      <w:r w:rsidR="002A36F0">
        <w:t>)</w:t>
      </w:r>
      <w:r>
        <w:t>.</w:t>
      </w:r>
      <w:bookmarkEnd w:id="154"/>
      <w:r w:rsidR="002A36F0">
        <w:t xml:space="preserve"> </w:t>
      </w:r>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709"/>
        <w:gridCol w:w="1701"/>
        <w:gridCol w:w="1559"/>
        <w:gridCol w:w="1560"/>
      </w:tblGrid>
      <w:tr w:rsidR="00863A03" w:rsidRPr="00CC2F87" w14:paraId="1017FA46" w14:textId="77777777" w:rsidTr="00761C06">
        <w:trPr>
          <w:trHeight w:val="158"/>
        </w:trPr>
        <w:tc>
          <w:tcPr>
            <w:tcW w:w="1271" w:type="dxa"/>
            <w:tcBorders>
              <w:left w:val="single" w:sz="4" w:space="0" w:color="FFFFFF"/>
              <w:bottom w:val="nil"/>
              <w:right w:val="single" w:sz="4" w:space="0" w:color="FFFFFF"/>
            </w:tcBorders>
          </w:tcPr>
          <w:p w14:paraId="3FD60079" w14:textId="77777777" w:rsidR="00863A03" w:rsidRPr="003706CD" w:rsidRDefault="00863A03" w:rsidP="00761C06">
            <w:pPr>
              <w:pStyle w:val="TableText"/>
              <w:spacing w:before="240"/>
              <w:jc w:val="left"/>
              <w:rPr>
                <w:i/>
                <w:iCs/>
              </w:rPr>
            </w:pPr>
          </w:p>
        </w:tc>
        <w:tc>
          <w:tcPr>
            <w:tcW w:w="3402" w:type="dxa"/>
            <w:gridSpan w:val="4"/>
            <w:tcBorders>
              <w:left w:val="single" w:sz="4" w:space="0" w:color="FFFFFF"/>
              <w:bottom w:val="nil"/>
              <w:right w:val="single" w:sz="4" w:space="0" w:color="FFFFFF"/>
            </w:tcBorders>
          </w:tcPr>
          <w:p w14:paraId="0FDD053E" w14:textId="77777777" w:rsidR="00863A03" w:rsidRPr="003706CD" w:rsidRDefault="00863A03" w:rsidP="00761C06">
            <w:pPr>
              <w:pStyle w:val="TableText"/>
              <w:spacing w:before="240"/>
              <w:jc w:val="left"/>
            </w:pPr>
          </w:p>
        </w:tc>
        <w:tc>
          <w:tcPr>
            <w:tcW w:w="4820" w:type="dxa"/>
            <w:gridSpan w:val="3"/>
            <w:tcBorders>
              <w:left w:val="single" w:sz="4" w:space="0" w:color="FFFFFF"/>
              <w:bottom w:val="nil"/>
              <w:right w:val="single" w:sz="4" w:space="0" w:color="FFFFFF"/>
            </w:tcBorders>
          </w:tcPr>
          <w:p w14:paraId="2D1EC27D" w14:textId="77777777" w:rsidR="00863A03" w:rsidRPr="003706CD" w:rsidRDefault="00863A03" w:rsidP="00761C06">
            <w:pPr>
              <w:pStyle w:val="TableText"/>
              <w:spacing w:before="240" w:line="240" w:lineRule="auto"/>
              <w:rPr>
                <w:vertAlign w:val="subscript"/>
              </w:rPr>
            </w:pPr>
            <w:r w:rsidRPr="003706CD">
              <w:t>Subset of paths by ER</w:t>
            </w:r>
            <w:r w:rsidRPr="003706CD">
              <w:rPr>
                <w:vertAlign w:val="subscript"/>
              </w:rPr>
              <w:t>+65dB</w:t>
            </w:r>
          </w:p>
        </w:tc>
      </w:tr>
      <w:tr w:rsidR="00863A03" w:rsidRPr="00CC2F87" w14:paraId="568F56AE" w14:textId="77777777" w:rsidTr="00761C06">
        <w:trPr>
          <w:trHeight w:val="239"/>
        </w:trPr>
        <w:tc>
          <w:tcPr>
            <w:tcW w:w="1271" w:type="dxa"/>
            <w:tcBorders>
              <w:top w:val="nil"/>
              <w:left w:val="single" w:sz="4" w:space="0" w:color="FFFFFF"/>
              <w:bottom w:val="single" w:sz="4" w:space="0" w:color="auto"/>
              <w:right w:val="single" w:sz="4" w:space="0" w:color="FFFFFF"/>
            </w:tcBorders>
          </w:tcPr>
          <w:p w14:paraId="02E90023" w14:textId="77777777" w:rsidR="00863A03" w:rsidRPr="003706CD" w:rsidRDefault="00863A03" w:rsidP="00761C06">
            <w:pPr>
              <w:pStyle w:val="TableText"/>
              <w:spacing w:before="0" w:after="160"/>
              <w:jc w:val="left"/>
            </w:pPr>
            <w:r w:rsidRPr="003706CD">
              <w:t xml:space="preserve">Path </w:t>
            </w:r>
            <w:r w:rsidRPr="003706CD">
              <w:br/>
              <w:t>length (m)</w:t>
            </w:r>
          </w:p>
        </w:tc>
        <w:tc>
          <w:tcPr>
            <w:tcW w:w="3402" w:type="dxa"/>
            <w:gridSpan w:val="4"/>
            <w:tcBorders>
              <w:top w:val="nil"/>
              <w:left w:val="single" w:sz="4" w:space="0" w:color="FFFFFF"/>
              <w:bottom w:val="single" w:sz="4" w:space="0" w:color="auto"/>
              <w:right w:val="single" w:sz="4" w:space="0" w:color="FFFFFF"/>
            </w:tcBorders>
          </w:tcPr>
          <w:p w14:paraId="3FB6F4BD"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bottom w:val="single" w:sz="4" w:space="0" w:color="auto"/>
              <w:right w:val="single" w:sz="4" w:space="0" w:color="FFFFFF"/>
            </w:tcBorders>
          </w:tcPr>
          <w:p w14:paraId="68D7CF13" w14:textId="77777777" w:rsidR="00863A03" w:rsidRPr="003706CD" w:rsidRDefault="00863A03" w:rsidP="00761C06">
            <w:pPr>
              <w:pStyle w:val="TableText"/>
              <w:spacing w:before="240" w:after="160"/>
              <w:jc w:val="left"/>
            </w:pPr>
            <w:r w:rsidRPr="003706CD">
              <w:t>10–40 %</w:t>
            </w:r>
          </w:p>
        </w:tc>
        <w:tc>
          <w:tcPr>
            <w:tcW w:w="1559" w:type="dxa"/>
            <w:tcBorders>
              <w:top w:val="nil"/>
              <w:left w:val="single" w:sz="4" w:space="0" w:color="FFFFFF"/>
              <w:bottom w:val="single" w:sz="4" w:space="0" w:color="auto"/>
              <w:right w:val="single" w:sz="4" w:space="0" w:color="FFFFFF"/>
            </w:tcBorders>
          </w:tcPr>
          <w:p w14:paraId="3A3009A2" w14:textId="77777777" w:rsidR="00863A03" w:rsidRPr="003706CD" w:rsidRDefault="00863A03" w:rsidP="00761C06">
            <w:pPr>
              <w:pStyle w:val="TableText"/>
              <w:spacing w:before="240" w:after="160"/>
              <w:jc w:val="left"/>
            </w:pPr>
            <w:r w:rsidRPr="003706CD">
              <w:t>40–70 %</w:t>
            </w:r>
          </w:p>
        </w:tc>
        <w:tc>
          <w:tcPr>
            <w:tcW w:w="1560" w:type="dxa"/>
            <w:tcBorders>
              <w:top w:val="nil"/>
              <w:left w:val="single" w:sz="4" w:space="0" w:color="FFFFFF"/>
              <w:bottom w:val="single" w:sz="4" w:space="0" w:color="auto"/>
              <w:right w:val="single" w:sz="4" w:space="0" w:color="FFFFFF"/>
            </w:tcBorders>
          </w:tcPr>
          <w:p w14:paraId="5FEE5DBF" w14:textId="77777777" w:rsidR="00863A03" w:rsidRPr="003706CD" w:rsidRDefault="00863A03" w:rsidP="00761C06">
            <w:pPr>
              <w:pStyle w:val="TableText"/>
              <w:spacing w:before="240" w:after="160"/>
              <w:jc w:val="left"/>
              <w:rPr>
                <w:vertAlign w:val="superscript"/>
              </w:rPr>
            </w:pPr>
            <w:r w:rsidRPr="003706CD">
              <w:t>70–100 %</w:t>
            </w:r>
          </w:p>
        </w:tc>
      </w:tr>
      <w:tr w:rsidR="00863A03" w:rsidRPr="00CC2F87" w14:paraId="1BD7EA2C" w14:textId="77777777" w:rsidTr="00761C06">
        <w:trPr>
          <w:trHeight w:val="302"/>
        </w:trPr>
        <w:tc>
          <w:tcPr>
            <w:tcW w:w="1271" w:type="dxa"/>
            <w:tcBorders>
              <w:left w:val="single" w:sz="4" w:space="0" w:color="FFFFFF"/>
              <w:bottom w:val="single" w:sz="4" w:space="0" w:color="auto"/>
              <w:right w:val="single" w:sz="4" w:space="0" w:color="FFFFFF"/>
            </w:tcBorders>
          </w:tcPr>
          <w:p w14:paraId="53FD396F" w14:textId="77777777" w:rsidR="00863A03" w:rsidRPr="003706CD" w:rsidRDefault="00863A03" w:rsidP="00761C06">
            <w:pPr>
              <w:pStyle w:val="TableText"/>
              <w:spacing w:before="240" w:after="160"/>
            </w:pPr>
            <w:r w:rsidRPr="003706CD">
              <w:t>Range</w:t>
            </w:r>
          </w:p>
        </w:tc>
        <w:tc>
          <w:tcPr>
            <w:tcW w:w="851" w:type="dxa"/>
            <w:tcBorders>
              <w:left w:val="single" w:sz="4" w:space="0" w:color="FFFFFF"/>
              <w:bottom w:val="single" w:sz="4" w:space="0" w:color="auto"/>
              <w:right w:val="single" w:sz="4" w:space="0" w:color="FFFFFF"/>
            </w:tcBorders>
          </w:tcPr>
          <w:p w14:paraId="34914A91" w14:textId="77777777" w:rsidR="00863A03" w:rsidRPr="003706CD" w:rsidRDefault="00863A03" w:rsidP="00761C06">
            <w:pPr>
              <w:pStyle w:val="TableText"/>
              <w:spacing w:before="240" w:after="160"/>
            </w:pPr>
            <w:r w:rsidRPr="003706CD">
              <w:t>Max</w:t>
            </w:r>
          </w:p>
        </w:tc>
        <w:tc>
          <w:tcPr>
            <w:tcW w:w="850" w:type="dxa"/>
            <w:tcBorders>
              <w:left w:val="single" w:sz="4" w:space="0" w:color="FFFFFF"/>
              <w:bottom w:val="single" w:sz="4" w:space="0" w:color="auto"/>
              <w:right w:val="single" w:sz="4" w:space="0" w:color="FFFFFF"/>
            </w:tcBorders>
          </w:tcPr>
          <w:p w14:paraId="44E65E17" w14:textId="77777777" w:rsidR="00863A03" w:rsidRPr="003706CD" w:rsidRDefault="00863A03" w:rsidP="00761C06">
            <w:pPr>
              <w:pStyle w:val="TableText"/>
              <w:spacing w:before="240" w:after="160"/>
            </w:pPr>
            <w:r w:rsidRPr="003706CD">
              <w:t>Mean</w:t>
            </w:r>
          </w:p>
        </w:tc>
        <w:tc>
          <w:tcPr>
            <w:tcW w:w="992" w:type="dxa"/>
            <w:tcBorders>
              <w:left w:val="single" w:sz="4" w:space="0" w:color="FFFFFF"/>
              <w:bottom w:val="single" w:sz="4" w:space="0" w:color="auto"/>
              <w:right w:val="single" w:sz="4" w:space="0" w:color="FFFFFF"/>
            </w:tcBorders>
          </w:tcPr>
          <w:p w14:paraId="54B461C9" w14:textId="77777777" w:rsidR="00863A03" w:rsidRPr="003706CD" w:rsidRDefault="00863A03" w:rsidP="00761C06">
            <w:pPr>
              <w:pStyle w:val="TableText"/>
              <w:spacing w:before="240" w:after="160"/>
            </w:pPr>
            <w:r w:rsidRPr="003706CD">
              <w:t>Median</w:t>
            </w:r>
          </w:p>
        </w:tc>
        <w:tc>
          <w:tcPr>
            <w:tcW w:w="709" w:type="dxa"/>
            <w:tcBorders>
              <w:left w:val="single" w:sz="4" w:space="0" w:color="FFFFFF"/>
              <w:bottom w:val="single" w:sz="4" w:space="0" w:color="auto"/>
              <w:right w:val="single" w:sz="4" w:space="0" w:color="FFFFFF"/>
            </w:tcBorders>
          </w:tcPr>
          <w:p w14:paraId="27183629" w14:textId="77777777" w:rsidR="00863A03" w:rsidRPr="003706CD" w:rsidRDefault="00863A03" w:rsidP="00761C06">
            <w:pPr>
              <w:pStyle w:val="TableText"/>
              <w:spacing w:before="240" w:after="160"/>
            </w:pPr>
            <w:r w:rsidRPr="003706CD">
              <w:t>SD</w:t>
            </w:r>
          </w:p>
        </w:tc>
        <w:tc>
          <w:tcPr>
            <w:tcW w:w="4820" w:type="dxa"/>
            <w:gridSpan w:val="3"/>
            <w:tcBorders>
              <w:left w:val="single" w:sz="4" w:space="0" w:color="FFFFFF"/>
              <w:bottom w:val="single" w:sz="4" w:space="0" w:color="auto"/>
              <w:right w:val="single" w:sz="4" w:space="0" w:color="FFFFFF"/>
            </w:tcBorders>
          </w:tcPr>
          <w:p w14:paraId="66E28A13" w14:textId="77777777" w:rsidR="00863A03" w:rsidRPr="003706CD" w:rsidRDefault="00863A03" w:rsidP="00761C06">
            <w:pPr>
              <w:pStyle w:val="TableText"/>
              <w:spacing w:before="240" w:after="160"/>
            </w:pPr>
            <w:r w:rsidRPr="00CC092F">
              <w:t>Difference (%) in E</w:t>
            </w:r>
            <w:r>
              <w:t>R</w:t>
            </w:r>
            <w:r w:rsidRPr="00CC092F">
              <w:rPr>
                <w:vertAlign w:val="subscript"/>
              </w:rPr>
              <w:t>+65dB</w:t>
            </w:r>
            <w:r w:rsidRPr="003706CD">
              <w:t xml:space="preserve"> (mean, median, SD)</w:t>
            </w:r>
          </w:p>
        </w:tc>
      </w:tr>
      <w:tr w:rsidR="00863A03" w:rsidRPr="00CC2F87" w14:paraId="03AB4CCA" w14:textId="77777777" w:rsidTr="00761C06">
        <w:trPr>
          <w:trHeight w:val="97"/>
        </w:trPr>
        <w:tc>
          <w:tcPr>
            <w:tcW w:w="1271" w:type="dxa"/>
            <w:tcBorders>
              <w:top w:val="single" w:sz="4" w:space="0" w:color="auto"/>
              <w:left w:val="single" w:sz="4" w:space="0" w:color="FFFFFF"/>
              <w:bottom w:val="single" w:sz="4" w:space="0" w:color="FFFFFF" w:themeColor="background1"/>
              <w:right w:val="single" w:sz="4" w:space="0" w:color="FFFFFF"/>
            </w:tcBorders>
          </w:tcPr>
          <w:p w14:paraId="453F69B5" w14:textId="77777777" w:rsidR="00863A03" w:rsidRPr="00F42FF2" w:rsidRDefault="00863A03" w:rsidP="00761C06">
            <w:pPr>
              <w:pStyle w:val="TableText"/>
              <w:spacing w:line="240" w:lineRule="auto"/>
            </w:pPr>
            <w:r w:rsidRPr="00F42FF2">
              <w:t>300–600</w:t>
            </w:r>
          </w:p>
        </w:tc>
        <w:tc>
          <w:tcPr>
            <w:tcW w:w="851" w:type="dxa"/>
            <w:tcBorders>
              <w:top w:val="single" w:sz="4" w:space="0" w:color="auto"/>
              <w:left w:val="single" w:sz="4" w:space="0" w:color="FFFFFF"/>
              <w:bottom w:val="single" w:sz="4" w:space="0" w:color="FFFFFF" w:themeColor="background1"/>
              <w:right w:val="single" w:sz="4" w:space="0" w:color="FFFFFF"/>
            </w:tcBorders>
          </w:tcPr>
          <w:p w14:paraId="2CC728C9" w14:textId="77777777" w:rsidR="00863A03" w:rsidRPr="00180FB1" w:rsidRDefault="00863A03" w:rsidP="00761C06">
            <w:pPr>
              <w:pStyle w:val="TableText"/>
              <w:spacing w:line="240" w:lineRule="auto"/>
              <w:rPr>
                <w:i/>
                <w:iCs/>
              </w:rPr>
            </w:pPr>
            <w:r>
              <w:rPr>
                <w:i/>
                <w:iCs/>
              </w:rPr>
              <w:t>&lt; 100</w:t>
            </w:r>
          </w:p>
        </w:tc>
        <w:tc>
          <w:tcPr>
            <w:tcW w:w="850" w:type="dxa"/>
            <w:tcBorders>
              <w:top w:val="single" w:sz="4" w:space="0" w:color="auto"/>
              <w:left w:val="single" w:sz="4" w:space="0" w:color="FFFFFF"/>
              <w:bottom w:val="single" w:sz="4" w:space="0" w:color="FFFFFF" w:themeColor="background1"/>
              <w:right w:val="single" w:sz="4" w:space="0" w:color="FFFFFF"/>
            </w:tcBorders>
          </w:tcPr>
          <w:p w14:paraId="6F746D4D" w14:textId="77777777" w:rsidR="00863A03" w:rsidRPr="00CC2F87" w:rsidRDefault="00863A03" w:rsidP="00761C06">
            <w:pPr>
              <w:pStyle w:val="TableText"/>
            </w:pPr>
            <w:r>
              <w:t>18</w:t>
            </w:r>
          </w:p>
        </w:tc>
        <w:tc>
          <w:tcPr>
            <w:tcW w:w="992" w:type="dxa"/>
            <w:tcBorders>
              <w:top w:val="single" w:sz="4" w:space="0" w:color="auto"/>
              <w:left w:val="single" w:sz="4" w:space="0" w:color="FFFFFF"/>
              <w:bottom w:val="single" w:sz="4" w:space="0" w:color="FFFFFF" w:themeColor="background1"/>
              <w:right w:val="single" w:sz="4" w:space="0" w:color="FFFFFF"/>
            </w:tcBorders>
          </w:tcPr>
          <w:p w14:paraId="60920B59" w14:textId="77777777" w:rsidR="00863A03" w:rsidRPr="00AD13B0" w:rsidRDefault="00863A03" w:rsidP="00761C06">
            <w:pPr>
              <w:pStyle w:val="TableText"/>
            </w:pPr>
            <w:r>
              <w:t>0</w:t>
            </w:r>
          </w:p>
        </w:tc>
        <w:tc>
          <w:tcPr>
            <w:tcW w:w="709" w:type="dxa"/>
            <w:tcBorders>
              <w:top w:val="single" w:sz="4" w:space="0" w:color="auto"/>
              <w:left w:val="single" w:sz="4" w:space="0" w:color="FFFFFF"/>
              <w:bottom w:val="single" w:sz="4" w:space="0" w:color="FFFFFF" w:themeColor="background1"/>
              <w:right w:val="single" w:sz="4" w:space="0" w:color="FFFFFF"/>
            </w:tcBorders>
          </w:tcPr>
          <w:p w14:paraId="5DCA3038" w14:textId="77777777" w:rsidR="00863A03" w:rsidRPr="00AD13B0" w:rsidRDefault="00863A03" w:rsidP="00761C06">
            <w:pPr>
              <w:pStyle w:val="TableText"/>
            </w:pPr>
            <w:r>
              <w:t>28</w:t>
            </w:r>
          </w:p>
        </w:tc>
        <w:tc>
          <w:tcPr>
            <w:tcW w:w="1701" w:type="dxa"/>
            <w:tcBorders>
              <w:top w:val="single" w:sz="4" w:space="0" w:color="auto"/>
              <w:left w:val="single" w:sz="4" w:space="0" w:color="FFFFFF"/>
              <w:bottom w:val="single" w:sz="4" w:space="0" w:color="FFFFFF" w:themeColor="background1"/>
              <w:right w:val="single" w:sz="4" w:space="0" w:color="FFFFFF"/>
            </w:tcBorders>
          </w:tcPr>
          <w:p w14:paraId="30A8BAD9" w14:textId="77777777" w:rsidR="00863A03" w:rsidRPr="00CC2F87" w:rsidRDefault="00863A03" w:rsidP="00761C06">
            <w:pPr>
              <w:pStyle w:val="TableText"/>
            </w:pPr>
            <w:r>
              <w:t>-12, 0 (26)</w:t>
            </w:r>
          </w:p>
        </w:tc>
        <w:tc>
          <w:tcPr>
            <w:tcW w:w="1559" w:type="dxa"/>
            <w:tcBorders>
              <w:top w:val="single" w:sz="4" w:space="0" w:color="auto"/>
              <w:left w:val="single" w:sz="4" w:space="0" w:color="FFFFFF"/>
              <w:bottom w:val="single" w:sz="4" w:space="0" w:color="FFFFFF" w:themeColor="background1"/>
              <w:right w:val="single" w:sz="4" w:space="0" w:color="FFFFFF"/>
            </w:tcBorders>
          </w:tcPr>
          <w:p w14:paraId="5414DCE4" w14:textId="62FD7017" w:rsidR="00863A03" w:rsidRPr="00CC2F87" w:rsidRDefault="00863A03" w:rsidP="00761C06">
            <w:pPr>
              <w:pStyle w:val="TableText"/>
              <w:spacing w:line="240" w:lineRule="auto"/>
            </w:pPr>
            <w:r>
              <w:t>-2</w:t>
            </w:r>
            <w:r w:rsidR="003A42B3">
              <w:t>4</w:t>
            </w:r>
            <w:r>
              <w:t>, -0 (31)</w:t>
            </w:r>
          </w:p>
        </w:tc>
        <w:tc>
          <w:tcPr>
            <w:tcW w:w="1560" w:type="dxa"/>
            <w:tcBorders>
              <w:top w:val="single" w:sz="4" w:space="0" w:color="auto"/>
              <w:left w:val="single" w:sz="4" w:space="0" w:color="FFFFFF"/>
              <w:bottom w:val="single" w:sz="4" w:space="0" w:color="FFFFFF" w:themeColor="background1"/>
              <w:right w:val="single" w:sz="4" w:space="0" w:color="FFFFFF"/>
            </w:tcBorders>
          </w:tcPr>
          <w:p w14:paraId="3F6AEA4C" w14:textId="10C2B7DD" w:rsidR="00863A03" w:rsidRPr="00CC2F87" w:rsidRDefault="00863A03" w:rsidP="00761C06">
            <w:pPr>
              <w:pStyle w:val="TableText"/>
              <w:spacing w:line="240" w:lineRule="auto"/>
            </w:pPr>
            <w:r>
              <w:t>-2</w:t>
            </w:r>
            <w:r w:rsidR="003A42B3">
              <w:t>2</w:t>
            </w:r>
            <w:r>
              <w:t>, -0, (2</w:t>
            </w:r>
            <w:r w:rsidR="003A42B3">
              <w:t>8</w:t>
            </w:r>
            <w:r>
              <w:t>)</w:t>
            </w:r>
          </w:p>
        </w:tc>
      </w:tr>
      <w:tr w:rsidR="00863A03" w:rsidRPr="00CC2F87" w14:paraId="006DC475" w14:textId="77777777" w:rsidTr="00761C06">
        <w:trPr>
          <w:trHeight w:val="390"/>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5DAD996D" w14:textId="77777777" w:rsidR="00863A03" w:rsidRPr="003E2E00" w:rsidRDefault="00863A03" w:rsidP="00761C06">
            <w:pPr>
              <w:pStyle w:val="TableText"/>
              <w:spacing w:line="240" w:lineRule="auto"/>
              <w:rPr>
                <w:i/>
                <w:iCs/>
              </w:rPr>
            </w:pPr>
            <w:r w:rsidRPr="00F42FF2">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7E3E5B4"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2CF014F1" w14:textId="1C3B5E97" w:rsidR="00863A03" w:rsidRPr="00CC2F87" w:rsidRDefault="00863A03" w:rsidP="00761C06">
            <w:pPr>
              <w:pStyle w:val="TableText"/>
            </w:pPr>
            <w:r>
              <w:t>4</w:t>
            </w:r>
            <w:r w:rsidR="00334E1F">
              <w:t>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11602045" w14:textId="4FD029A8" w:rsidR="00863A03" w:rsidRPr="00AD13B0" w:rsidRDefault="00334E1F" w:rsidP="00761C06">
            <w:pPr>
              <w:pStyle w:val="TableText"/>
            </w:pPr>
            <w:r>
              <w:t>6</w:t>
            </w:r>
          </w:p>
        </w:tc>
        <w:tc>
          <w:tcPr>
            <w:tcW w:w="709" w:type="dxa"/>
            <w:tcBorders>
              <w:top w:val="single" w:sz="4" w:space="0" w:color="FFFFFF" w:themeColor="background1"/>
              <w:left w:val="single" w:sz="4" w:space="0" w:color="FFFFFF"/>
              <w:bottom w:val="single" w:sz="4" w:space="0" w:color="FFFFFF" w:themeColor="background1"/>
              <w:right w:val="single" w:sz="4" w:space="0" w:color="FFFFFF"/>
            </w:tcBorders>
          </w:tcPr>
          <w:p w14:paraId="2FC2ABD1" w14:textId="0C94BBD1" w:rsidR="00863A03" w:rsidRPr="00AD13B0" w:rsidRDefault="00863A03" w:rsidP="00761C06">
            <w:pPr>
              <w:pStyle w:val="TableText"/>
            </w:pPr>
            <w:r>
              <w:t>5</w:t>
            </w:r>
            <w:r w:rsidR="00334E1F">
              <w:t>6</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A4645F8" w14:textId="77777777" w:rsidR="00863A03" w:rsidRPr="00CC2F87" w:rsidRDefault="00863A03" w:rsidP="00761C06">
            <w:pPr>
              <w:pStyle w:val="TableText"/>
            </w:pPr>
            <w:r>
              <w:t>-16, -0 (29)</w:t>
            </w:r>
          </w:p>
        </w:tc>
        <w:tc>
          <w:tcPr>
            <w:tcW w:w="1559" w:type="dxa"/>
            <w:tcBorders>
              <w:top w:val="single" w:sz="4" w:space="0" w:color="FFFFFF" w:themeColor="background1"/>
              <w:left w:val="single" w:sz="4" w:space="0" w:color="FFFFFF"/>
              <w:bottom w:val="single" w:sz="4" w:space="0" w:color="FFFFFF" w:themeColor="background1"/>
              <w:right w:val="single" w:sz="4" w:space="0" w:color="FFFFFF"/>
            </w:tcBorders>
          </w:tcPr>
          <w:p w14:paraId="54F71B27" w14:textId="29B1ED2E" w:rsidR="00863A03" w:rsidRPr="00CC2F87" w:rsidRDefault="00863A03" w:rsidP="00761C06">
            <w:pPr>
              <w:pStyle w:val="TableText"/>
            </w:pPr>
            <w:r>
              <w:t>-3</w:t>
            </w:r>
            <w:r w:rsidR="00C6419C">
              <w:t>3</w:t>
            </w:r>
            <w:r>
              <w:t>, -2</w:t>
            </w:r>
            <w:r w:rsidR="00C6419C">
              <w:t>9</w:t>
            </w:r>
            <w:r>
              <w:t xml:space="preserve"> (3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26D97BC4" w14:textId="4D66546D" w:rsidR="00863A03" w:rsidRPr="00CC2F87" w:rsidRDefault="00863A03" w:rsidP="00761C06">
            <w:pPr>
              <w:pStyle w:val="TableText"/>
              <w:spacing w:line="240" w:lineRule="auto"/>
            </w:pPr>
            <w:r>
              <w:t>-3</w:t>
            </w:r>
            <w:r w:rsidR="00C6419C">
              <w:t>3</w:t>
            </w:r>
            <w:r>
              <w:t>, -</w:t>
            </w:r>
            <w:r w:rsidR="00C6419C">
              <w:t>30</w:t>
            </w:r>
            <w:r>
              <w:t>, (30)</w:t>
            </w:r>
          </w:p>
        </w:tc>
      </w:tr>
      <w:tr w:rsidR="00863A03" w:rsidRPr="00CC2F87" w14:paraId="5A149040" w14:textId="77777777" w:rsidTr="00761C06">
        <w:trPr>
          <w:trHeight w:val="222"/>
        </w:trPr>
        <w:tc>
          <w:tcPr>
            <w:tcW w:w="1271" w:type="dxa"/>
            <w:tcBorders>
              <w:top w:val="single" w:sz="4" w:space="0" w:color="FFFFFF" w:themeColor="background1"/>
              <w:left w:val="single" w:sz="4" w:space="0" w:color="FFFFFF"/>
              <w:bottom w:val="dotted" w:sz="4" w:space="0" w:color="auto"/>
              <w:right w:val="single" w:sz="4" w:space="0" w:color="FFFFFF"/>
            </w:tcBorders>
          </w:tcPr>
          <w:p w14:paraId="0E165D1A" w14:textId="77777777" w:rsidR="00863A03" w:rsidRDefault="00863A03" w:rsidP="00761C06">
            <w:pPr>
              <w:pStyle w:val="TableText"/>
              <w:spacing w:after="160" w:line="240" w:lineRule="auto"/>
              <w:rPr>
                <w:i/>
                <w:iCs/>
              </w:rPr>
            </w:pPr>
            <w:r w:rsidRPr="00F42FF2">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0AFE6273"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5C139700" w14:textId="373D9EA0" w:rsidR="00863A03" w:rsidRPr="00CC2F87" w:rsidRDefault="00863A03" w:rsidP="00761C06">
            <w:pPr>
              <w:pStyle w:val="TableText"/>
              <w:spacing w:after="160"/>
            </w:pPr>
            <w:r>
              <w:t>6</w:t>
            </w:r>
            <w:r w:rsidR="00334E1F">
              <w:t>0</w:t>
            </w:r>
          </w:p>
        </w:tc>
        <w:tc>
          <w:tcPr>
            <w:tcW w:w="992" w:type="dxa"/>
            <w:tcBorders>
              <w:top w:val="single" w:sz="4" w:space="0" w:color="FFFFFF" w:themeColor="background1"/>
              <w:left w:val="single" w:sz="4" w:space="0" w:color="FFFFFF"/>
              <w:bottom w:val="dotted" w:sz="4" w:space="0" w:color="auto"/>
              <w:right w:val="single" w:sz="4" w:space="0" w:color="FFFFFF"/>
            </w:tcBorders>
          </w:tcPr>
          <w:p w14:paraId="7694CC8D" w14:textId="0985EDB0" w:rsidR="00863A03" w:rsidRPr="00AD13B0" w:rsidRDefault="00334E1F" w:rsidP="00761C06">
            <w:pPr>
              <w:pStyle w:val="TableText"/>
              <w:spacing w:after="160"/>
            </w:pPr>
            <w:r>
              <w:t>17</w:t>
            </w:r>
          </w:p>
        </w:tc>
        <w:tc>
          <w:tcPr>
            <w:tcW w:w="709" w:type="dxa"/>
            <w:tcBorders>
              <w:top w:val="single" w:sz="4" w:space="0" w:color="FFFFFF" w:themeColor="background1"/>
              <w:left w:val="single" w:sz="4" w:space="0" w:color="FFFFFF"/>
              <w:bottom w:val="dotted" w:sz="4" w:space="0" w:color="auto"/>
              <w:right w:val="single" w:sz="4" w:space="0" w:color="FFFFFF"/>
            </w:tcBorders>
          </w:tcPr>
          <w:p w14:paraId="457834CF" w14:textId="7018C902" w:rsidR="00863A03" w:rsidRPr="00AD13B0" w:rsidRDefault="00863A03" w:rsidP="00761C06">
            <w:pPr>
              <w:pStyle w:val="TableText"/>
              <w:spacing w:after="160"/>
            </w:pPr>
            <w:r>
              <w:t>8</w:t>
            </w:r>
            <w:r w:rsidR="00334E1F">
              <w:t>1</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F8EBF25" w14:textId="6A9D0ED6" w:rsidR="00863A03" w:rsidRPr="00CC2F87" w:rsidRDefault="00863A03" w:rsidP="00761C06">
            <w:pPr>
              <w:pStyle w:val="TableText"/>
              <w:spacing w:after="160"/>
            </w:pPr>
            <w:r>
              <w:t>-1</w:t>
            </w:r>
            <w:r w:rsidR="00CF33DE">
              <w:t>7</w:t>
            </w:r>
            <w:r>
              <w:t>, -0, (</w:t>
            </w:r>
            <w:r w:rsidR="00CF33DE">
              <w:t>29</w:t>
            </w:r>
            <w:r>
              <w:t>)</w:t>
            </w:r>
          </w:p>
        </w:tc>
        <w:tc>
          <w:tcPr>
            <w:tcW w:w="1559" w:type="dxa"/>
            <w:tcBorders>
              <w:top w:val="single" w:sz="4" w:space="0" w:color="FFFFFF" w:themeColor="background1"/>
              <w:left w:val="single" w:sz="4" w:space="0" w:color="FFFFFF"/>
              <w:bottom w:val="dotted" w:sz="4" w:space="0" w:color="auto"/>
              <w:right w:val="single" w:sz="4" w:space="0" w:color="FFFFFF"/>
            </w:tcBorders>
          </w:tcPr>
          <w:p w14:paraId="1247AF08" w14:textId="45ED1E63" w:rsidR="00863A03" w:rsidRPr="00CC2F87" w:rsidRDefault="00863A03" w:rsidP="00761C06">
            <w:pPr>
              <w:pStyle w:val="TableText"/>
              <w:spacing w:after="160"/>
            </w:pPr>
            <w:r>
              <w:t>-3</w:t>
            </w:r>
            <w:r w:rsidR="00CF33DE">
              <w:t>7</w:t>
            </w:r>
            <w:r>
              <w:t>, -36 (34)</w:t>
            </w:r>
          </w:p>
        </w:tc>
        <w:tc>
          <w:tcPr>
            <w:tcW w:w="1560" w:type="dxa"/>
            <w:tcBorders>
              <w:top w:val="single" w:sz="4" w:space="0" w:color="FFFFFF" w:themeColor="background1"/>
              <w:left w:val="single" w:sz="4" w:space="0" w:color="FFFFFF"/>
              <w:bottom w:val="dotted" w:sz="4" w:space="0" w:color="auto"/>
              <w:right w:val="single" w:sz="4" w:space="0" w:color="FFFFFF"/>
            </w:tcBorders>
          </w:tcPr>
          <w:p w14:paraId="63128F69" w14:textId="5D401974" w:rsidR="00863A03" w:rsidRPr="00CC2F87" w:rsidRDefault="00863A03" w:rsidP="00761C06">
            <w:pPr>
              <w:pStyle w:val="TableText"/>
              <w:spacing w:after="160" w:line="240" w:lineRule="auto"/>
            </w:pPr>
            <w:r>
              <w:t>-38, -4</w:t>
            </w:r>
            <w:r w:rsidR="00CF33DE">
              <w:t>0</w:t>
            </w:r>
            <w:r>
              <w:t>, (3</w:t>
            </w:r>
            <w:r w:rsidR="00CF33DE">
              <w:t>0</w:t>
            </w:r>
            <w:r>
              <w:t>)</w:t>
            </w:r>
          </w:p>
        </w:tc>
      </w:tr>
      <w:tr w:rsidR="00863A03" w:rsidRPr="00CC2F87" w14:paraId="2D9751D7" w14:textId="77777777" w:rsidTr="00761C06">
        <w:trPr>
          <w:trHeight w:val="132"/>
        </w:trPr>
        <w:tc>
          <w:tcPr>
            <w:tcW w:w="1271" w:type="dxa"/>
            <w:tcBorders>
              <w:top w:val="dotted" w:sz="4" w:space="0" w:color="auto"/>
              <w:left w:val="single" w:sz="4" w:space="0" w:color="FFFFFF"/>
              <w:bottom w:val="nil"/>
              <w:right w:val="single" w:sz="4" w:space="0" w:color="FFFFFF"/>
            </w:tcBorders>
          </w:tcPr>
          <w:p w14:paraId="61EED0AC" w14:textId="77777777" w:rsidR="00863A03" w:rsidRPr="00F42FF2" w:rsidRDefault="00863A03" w:rsidP="00761C06">
            <w:pPr>
              <w:pStyle w:val="TableText"/>
              <w:spacing w:line="240" w:lineRule="auto"/>
            </w:pPr>
            <w:r>
              <w:t>700–1300</w:t>
            </w:r>
          </w:p>
        </w:tc>
        <w:tc>
          <w:tcPr>
            <w:tcW w:w="851" w:type="dxa"/>
            <w:tcBorders>
              <w:top w:val="dotted" w:sz="4" w:space="0" w:color="auto"/>
              <w:left w:val="single" w:sz="4" w:space="0" w:color="FFFFFF"/>
              <w:bottom w:val="nil"/>
              <w:right w:val="single" w:sz="4" w:space="0" w:color="FFFFFF"/>
            </w:tcBorders>
          </w:tcPr>
          <w:p w14:paraId="21C84621"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nil"/>
              <w:right w:val="single" w:sz="4" w:space="0" w:color="FFFFFF"/>
            </w:tcBorders>
          </w:tcPr>
          <w:p w14:paraId="1B372C31" w14:textId="7ED66BB0" w:rsidR="00863A03" w:rsidRPr="00400730" w:rsidRDefault="00863A03" w:rsidP="00761C06">
            <w:pPr>
              <w:pStyle w:val="TableText"/>
            </w:pPr>
            <w:r>
              <w:t>3</w:t>
            </w:r>
            <w:r w:rsidR="004F692F">
              <w:t>1</w:t>
            </w:r>
          </w:p>
        </w:tc>
        <w:tc>
          <w:tcPr>
            <w:tcW w:w="992" w:type="dxa"/>
            <w:tcBorders>
              <w:top w:val="dotted" w:sz="4" w:space="0" w:color="auto"/>
              <w:left w:val="single" w:sz="4" w:space="0" w:color="FFFFFF"/>
              <w:bottom w:val="nil"/>
              <w:right w:val="single" w:sz="4" w:space="0" w:color="FFFFFF"/>
            </w:tcBorders>
          </w:tcPr>
          <w:p w14:paraId="2EA7233A" w14:textId="447BDA8C" w:rsidR="00863A03" w:rsidRDefault="004F692F" w:rsidP="00761C06">
            <w:pPr>
              <w:pStyle w:val="TableText"/>
            </w:pPr>
            <w:r>
              <w:t>21</w:t>
            </w:r>
          </w:p>
        </w:tc>
        <w:tc>
          <w:tcPr>
            <w:tcW w:w="709" w:type="dxa"/>
            <w:tcBorders>
              <w:top w:val="dotted" w:sz="4" w:space="0" w:color="auto"/>
              <w:left w:val="single" w:sz="4" w:space="0" w:color="FFFFFF"/>
              <w:bottom w:val="nil"/>
              <w:right w:val="single" w:sz="4" w:space="0" w:color="FFFFFF"/>
            </w:tcBorders>
          </w:tcPr>
          <w:p w14:paraId="5CFF303A" w14:textId="77777777" w:rsidR="00863A03" w:rsidRDefault="00863A03" w:rsidP="00761C06">
            <w:pPr>
              <w:pStyle w:val="TableText"/>
            </w:pPr>
            <w:r>
              <w:t>32</w:t>
            </w:r>
          </w:p>
        </w:tc>
        <w:tc>
          <w:tcPr>
            <w:tcW w:w="1701" w:type="dxa"/>
            <w:tcBorders>
              <w:top w:val="dotted" w:sz="4" w:space="0" w:color="auto"/>
              <w:left w:val="single" w:sz="4" w:space="0" w:color="FFFFFF"/>
              <w:bottom w:val="nil"/>
              <w:right w:val="single" w:sz="4" w:space="0" w:color="FFFFFF"/>
            </w:tcBorders>
          </w:tcPr>
          <w:p w14:paraId="44E9F7D6" w14:textId="6A97C361" w:rsidR="00863A03" w:rsidRDefault="00863A03" w:rsidP="00761C06">
            <w:pPr>
              <w:pStyle w:val="TableText"/>
            </w:pPr>
            <w:r>
              <w:t>-2</w:t>
            </w:r>
            <w:r w:rsidR="00B445EE">
              <w:t>2</w:t>
            </w:r>
            <w:r>
              <w:t>, 0 (</w:t>
            </w:r>
            <w:r w:rsidR="00B445EE">
              <w:t>30</w:t>
            </w:r>
            <w:r>
              <w:t>)</w:t>
            </w:r>
          </w:p>
        </w:tc>
        <w:tc>
          <w:tcPr>
            <w:tcW w:w="1559" w:type="dxa"/>
            <w:tcBorders>
              <w:top w:val="dotted" w:sz="4" w:space="0" w:color="auto"/>
              <w:left w:val="single" w:sz="4" w:space="0" w:color="FFFFFF"/>
              <w:bottom w:val="nil"/>
              <w:right w:val="single" w:sz="4" w:space="0" w:color="FFFFFF"/>
            </w:tcBorders>
          </w:tcPr>
          <w:p w14:paraId="5ED5B39E" w14:textId="501459D1" w:rsidR="00863A03" w:rsidRDefault="00863A03" w:rsidP="00761C06">
            <w:pPr>
              <w:pStyle w:val="TableText"/>
            </w:pPr>
            <w:r>
              <w:t>-3</w:t>
            </w:r>
            <w:r w:rsidR="00B445EE">
              <w:t>5</w:t>
            </w:r>
            <w:r>
              <w:t>, -</w:t>
            </w:r>
            <w:r w:rsidR="00B445EE">
              <w:t>33</w:t>
            </w:r>
            <w:r>
              <w:t xml:space="preserve"> (3</w:t>
            </w:r>
            <w:r w:rsidR="00B445EE">
              <w:t>2</w:t>
            </w:r>
            <w:r>
              <w:t>)</w:t>
            </w:r>
          </w:p>
        </w:tc>
        <w:tc>
          <w:tcPr>
            <w:tcW w:w="1560" w:type="dxa"/>
            <w:tcBorders>
              <w:top w:val="dotted" w:sz="4" w:space="0" w:color="auto"/>
              <w:left w:val="single" w:sz="4" w:space="0" w:color="FFFFFF"/>
              <w:bottom w:val="nil"/>
              <w:right w:val="single" w:sz="4" w:space="0" w:color="FFFFFF"/>
            </w:tcBorders>
          </w:tcPr>
          <w:p w14:paraId="47589D4C" w14:textId="543044BA" w:rsidR="00863A03" w:rsidRDefault="00863A03" w:rsidP="00761C06">
            <w:pPr>
              <w:pStyle w:val="TableText"/>
              <w:spacing w:line="240" w:lineRule="auto"/>
            </w:pPr>
            <w:r>
              <w:t>-3</w:t>
            </w:r>
            <w:r w:rsidR="00B445EE">
              <w:t>2</w:t>
            </w:r>
            <w:r>
              <w:t>, -2</w:t>
            </w:r>
            <w:r w:rsidR="00B445EE">
              <w:t>8</w:t>
            </w:r>
            <w:r>
              <w:t>, (</w:t>
            </w:r>
            <w:r w:rsidR="00B445EE">
              <w:t>30</w:t>
            </w:r>
            <w:r>
              <w:t>)</w:t>
            </w:r>
          </w:p>
        </w:tc>
      </w:tr>
      <w:tr w:rsidR="00863A03" w:rsidRPr="00CC2F87" w14:paraId="0C1B0B93" w14:textId="77777777" w:rsidTr="00761C06">
        <w:trPr>
          <w:trHeight w:val="120"/>
        </w:trPr>
        <w:tc>
          <w:tcPr>
            <w:tcW w:w="1271" w:type="dxa"/>
            <w:tcBorders>
              <w:top w:val="nil"/>
              <w:left w:val="single" w:sz="4" w:space="0" w:color="FFFFFF"/>
              <w:bottom w:val="nil"/>
              <w:right w:val="single" w:sz="4" w:space="0" w:color="FFFFFF"/>
            </w:tcBorders>
          </w:tcPr>
          <w:p w14:paraId="212B67CB" w14:textId="77777777" w:rsidR="00863A03" w:rsidRPr="003E2E00" w:rsidRDefault="00863A03" w:rsidP="00761C06">
            <w:pPr>
              <w:pStyle w:val="TableText"/>
              <w:spacing w:line="240" w:lineRule="auto"/>
              <w:rPr>
                <w:i/>
                <w:iCs/>
              </w:rPr>
            </w:pPr>
            <w:r>
              <w:t>700–1300</w:t>
            </w:r>
          </w:p>
        </w:tc>
        <w:tc>
          <w:tcPr>
            <w:tcW w:w="851" w:type="dxa"/>
            <w:tcBorders>
              <w:top w:val="nil"/>
              <w:left w:val="single" w:sz="4" w:space="0" w:color="FFFFFF"/>
              <w:bottom w:val="nil"/>
              <w:right w:val="single" w:sz="4" w:space="0" w:color="FFFFFF"/>
            </w:tcBorders>
          </w:tcPr>
          <w:p w14:paraId="1939A38D" w14:textId="77777777" w:rsidR="00863A03" w:rsidRDefault="00863A03" w:rsidP="00761C06">
            <w:pPr>
              <w:pStyle w:val="TableText"/>
              <w:spacing w:line="240" w:lineRule="auto"/>
              <w:rPr>
                <w:i/>
                <w:iCs/>
              </w:rPr>
            </w:pPr>
            <w:r w:rsidRPr="003E2E00">
              <w:rPr>
                <w:i/>
                <w:iCs/>
              </w:rPr>
              <w:t>&lt; 200</w:t>
            </w:r>
          </w:p>
        </w:tc>
        <w:tc>
          <w:tcPr>
            <w:tcW w:w="850" w:type="dxa"/>
            <w:tcBorders>
              <w:top w:val="nil"/>
              <w:left w:val="single" w:sz="4" w:space="0" w:color="FFFFFF"/>
              <w:bottom w:val="nil"/>
              <w:right w:val="single" w:sz="4" w:space="0" w:color="FFFFFF"/>
            </w:tcBorders>
          </w:tcPr>
          <w:p w14:paraId="534412AA" w14:textId="569B5863" w:rsidR="00863A03" w:rsidRPr="00400730" w:rsidRDefault="00863A03" w:rsidP="00761C06">
            <w:pPr>
              <w:pStyle w:val="TableText"/>
            </w:pPr>
            <w:r>
              <w:t>7</w:t>
            </w:r>
            <w:r w:rsidR="004F692F">
              <w:t>4</w:t>
            </w:r>
          </w:p>
        </w:tc>
        <w:tc>
          <w:tcPr>
            <w:tcW w:w="992" w:type="dxa"/>
            <w:tcBorders>
              <w:top w:val="nil"/>
              <w:left w:val="single" w:sz="4" w:space="0" w:color="FFFFFF"/>
              <w:bottom w:val="nil"/>
              <w:right w:val="single" w:sz="4" w:space="0" w:color="FFFFFF"/>
            </w:tcBorders>
          </w:tcPr>
          <w:p w14:paraId="758CF7AB" w14:textId="6C406C2C" w:rsidR="00863A03" w:rsidRDefault="00863A03" w:rsidP="00761C06">
            <w:pPr>
              <w:pStyle w:val="TableText"/>
            </w:pPr>
            <w:r>
              <w:t>6</w:t>
            </w:r>
            <w:r w:rsidR="004F692F">
              <w:t>4</w:t>
            </w:r>
          </w:p>
        </w:tc>
        <w:tc>
          <w:tcPr>
            <w:tcW w:w="709" w:type="dxa"/>
            <w:tcBorders>
              <w:top w:val="nil"/>
              <w:left w:val="single" w:sz="4" w:space="0" w:color="FFFFFF"/>
              <w:bottom w:val="nil"/>
              <w:right w:val="single" w:sz="4" w:space="0" w:color="FFFFFF"/>
            </w:tcBorders>
          </w:tcPr>
          <w:p w14:paraId="3C065B40" w14:textId="7A301CE8" w:rsidR="00863A03" w:rsidRDefault="00863A03" w:rsidP="00761C06">
            <w:pPr>
              <w:pStyle w:val="TableText"/>
            </w:pPr>
            <w:r>
              <w:t>6</w:t>
            </w:r>
            <w:r w:rsidR="004F692F">
              <w:t>4</w:t>
            </w:r>
          </w:p>
        </w:tc>
        <w:tc>
          <w:tcPr>
            <w:tcW w:w="1701" w:type="dxa"/>
            <w:tcBorders>
              <w:top w:val="nil"/>
              <w:left w:val="single" w:sz="4" w:space="0" w:color="FFFFFF"/>
              <w:bottom w:val="nil"/>
              <w:right w:val="single" w:sz="4" w:space="0" w:color="FFFFFF"/>
            </w:tcBorders>
          </w:tcPr>
          <w:p w14:paraId="5AE7711A" w14:textId="320EC1C2" w:rsidR="00863A03" w:rsidRDefault="00863A03" w:rsidP="00761C06">
            <w:pPr>
              <w:pStyle w:val="TableText"/>
            </w:pPr>
            <w:r>
              <w:t>-29, -20 (3</w:t>
            </w:r>
            <w:r w:rsidR="00713A37">
              <w:t>3</w:t>
            </w:r>
            <w:r>
              <w:t>)</w:t>
            </w:r>
          </w:p>
        </w:tc>
        <w:tc>
          <w:tcPr>
            <w:tcW w:w="1559" w:type="dxa"/>
            <w:tcBorders>
              <w:top w:val="nil"/>
              <w:left w:val="single" w:sz="4" w:space="0" w:color="FFFFFF"/>
              <w:bottom w:val="nil"/>
              <w:right w:val="single" w:sz="4" w:space="0" w:color="FFFFFF"/>
            </w:tcBorders>
          </w:tcPr>
          <w:p w14:paraId="7BEADDE4" w14:textId="70CEE14E" w:rsidR="00863A03" w:rsidRDefault="00863A03" w:rsidP="00761C06">
            <w:pPr>
              <w:pStyle w:val="TableText"/>
            </w:pPr>
            <w:r>
              <w:t>-4</w:t>
            </w:r>
            <w:r w:rsidR="00713A37">
              <w:t>9</w:t>
            </w:r>
            <w:r>
              <w:t>, -</w:t>
            </w:r>
            <w:r w:rsidR="00713A37">
              <w:t>53</w:t>
            </w:r>
            <w:r>
              <w:t xml:space="preserve"> (31)</w:t>
            </w:r>
          </w:p>
        </w:tc>
        <w:tc>
          <w:tcPr>
            <w:tcW w:w="1560" w:type="dxa"/>
            <w:tcBorders>
              <w:top w:val="nil"/>
              <w:left w:val="single" w:sz="4" w:space="0" w:color="FFFFFF"/>
              <w:bottom w:val="nil"/>
              <w:right w:val="single" w:sz="4" w:space="0" w:color="FFFFFF"/>
            </w:tcBorders>
          </w:tcPr>
          <w:p w14:paraId="7C4F5FCC" w14:textId="2214331B" w:rsidR="00863A03" w:rsidRDefault="00863A03" w:rsidP="00761C06">
            <w:pPr>
              <w:pStyle w:val="TableText"/>
              <w:spacing w:line="240" w:lineRule="auto"/>
            </w:pPr>
            <w:r>
              <w:t>-4</w:t>
            </w:r>
            <w:r w:rsidR="00713A37">
              <w:t>8</w:t>
            </w:r>
            <w:r>
              <w:t>, -5</w:t>
            </w:r>
            <w:r w:rsidR="00713A37">
              <w:t>4</w:t>
            </w:r>
            <w:r>
              <w:t>, (30)</w:t>
            </w:r>
          </w:p>
        </w:tc>
      </w:tr>
      <w:tr w:rsidR="00863A03" w:rsidRPr="00CC2F87" w14:paraId="45312C9A" w14:textId="77777777" w:rsidTr="00761C06">
        <w:trPr>
          <w:trHeight w:val="71"/>
        </w:trPr>
        <w:tc>
          <w:tcPr>
            <w:tcW w:w="1271" w:type="dxa"/>
            <w:tcBorders>
              <w:top w:val="nil"/>
              <w:left w:val="single" w:sz="4" w:space="0" w:color="FFFFFF"/>
              <w:right w:val="single" w:sz="4" w:space="0" w:color="FFFFFF"/>
            </w:tcBorders>
          </w:tcPr>
          <w:p w14:paraId="0497C0A0" w14:textId="77777777" w:rsidR="00863A03" w:rsidRDefault="00863A03" w:rsidP="00761C06">
            <w:pPr>
              <w:pStyle w:val="TableText"/>
              <w:spacing w:after="240" w:line="240" w:lineRule="auto"/>
              <w:rPr>
                <w:i/>
                <w:iCs/>
              </w:rPr>
            </w:pPr>
            <w:r>
              <w:lastRenderedPageBreak/>
              <w:t>700–1300</w:t>
            </w:r>
          </w:p>
        </w:tc>
        <w:tc>
          <w:tcPr>
            <w:tcW w:w="851" w:type="dxa"/>
            <w:tcBorders>
              <w:top w:val="nil"/>
              <w:left w:val="single" w:sz="4" w:space="0" w:color="FFFFFF"/>
              <w:right w:val="single" w:sz="4" w:space="0" w:color="FFFFFF"/>
            </w:tcBorders>
          </w:tcPr>
          <w:p w14:paraId="4CC572C5" w14:textId="77777777" w:rsidR="00863A03" w:rsidRDefault="00863A03" w:rsidP="00761C06">
            <w:pPr>
              <w:pStyle w:val="TableText"/>
              <w:spacing w:after="240" w:line="240" w:lineRule="auto"/>
              <w:rPr>
                <w:i/>
                <w:iCs/>
              </w:rPr>
            </w:pPr>
            <w:r>
              <w:rPr>
                <w:i/>
                <w:iCs/>
              </w:rPr>
              <w:t>&lt; 300</w:t>
            </w:r>
          </w:p>
        </w:tc>
        <w:tc>
          <w:tcPr>
            <w:tcW w:w="850" w:type="dxa"/>
            <w:tcBorders>
              <w:top w:val="nil"/>
              <w:left w:val="single" w:sz="4" w:space="0" w:color="FFFFFF"/>
              <w:right w:val="single" w:sz="4" w:space="0" w:color="FFFFFF"/>
            </w:tcBorders>
          </w:tcPr>
          <w:p w14:paraId="4DD0D5B1" w14:textId="77777777" w:rsidR="00863A03" w:rsidRPr="00400730" w:rsidRDefault="00863A03" w:rsidP="00761C06">
            <w:pPr>
              <w:pStyle w:val="TableText"/>
              <w:spacing w:after="240"/>
            </w:pPr>
            <w:r w:rsidRPr="00400730">
              <w:t>1</w:t>
            </w:r>
            <w:r>
              <w:t>17</w:t>
            </w:r>
          </w:p>
        </w:tc>
        <w:tc>
          <w:tcPr>
            <w:tcW w:w="992" w:type="dxa"/>
            <w:tcBorders>
              <w:top w:val="nil"/>
              <w:left w:val="single" w:sz="4" w:space="0" w:color="FFFFFF"/>
              <w:right w:val="single" w:sz="4" w:space="0" w:color="FFFFFF"/>
            </w:tcBorders>
          </w:tcPr>
          <w:p w14:paraId="5FA2D73E" w14:textId="6C45884F" w:rsidR="00863A03" w:rsidRDefault="00863A03" w:rsidP="00761C06">
            <w:pPr>
              <w:pStyle w:val="TableText"/>
              <w:spacing w:after="240"/>
            </w:pPr>
            <w:r>
              <w:t>10</w:t>
            </w:r>
            <w:r w:rsidR="004F692F">
              <w:t>3</w:t>
            </w:r>
          </w:p>
        </w:tc>
        <w:tc>
          <w:tcPr>
            <w:tcW w:w="709" w:type="dxa"/>
            <w:tcBorders>
              <w:top w:val="nil"/>
              <w:left w:val="single" w:sz="4" w:space="0" w:color="FFFFFF"/>
              <w:right w:val="single" w:sz="4" w:space="0" w:color="FFFFFF"/>
            </w:tcBorders>
          </w:tcPr>
          <w:p w14:paraId="05284D9A" w14:textId="6E054EC5" w:rsidR="00863A03" w:rsidRDefault="00863A03" w:rsidP="00761C06">
            <w:pPr>
              <w:pStyle w:val="TableText"/>
              <w:spacing w:after="240"/>
            </w:pPr>
            <w:r>
              <w:t>9</w:t>
            </w:r>
            <w:r w:rsidR="004F692F">
              <w:t>5</w:t>
            </w:r>
          </w:p>
        </w:tc>
        <w:tc>
          <w:tcPr>
            <w:tcW w:w="1701" w:type="dxa"/>
            <w:tcBorders>
              <w:top w:val="nil"/>
              <w:left w:val="single" w:sz="4" w:space="0" w:color="FFFFFF"/>
              <w:right w:val="single" w:sz="4" w:space="0" w:color="FFFFFF"/>
            </w:tcBorders>
          </w:tcPr>
          <w:p w14:paraId="7635CBE2" w14:textId="2751B5F1" w:rsidR="00863A03" w:rsidRDefault="00863A03" w:rsidP="00761C06">
            <w:pPr>
              <w:pStyle w:val="TableText"/>
              <w:spacing w:after="240"/>
            </w:pPr>
            <w:r>
              <w:t>-32, -2</w:t>
            </w:r>
            <w:r w:rsidR="00713A37">
              <w:t>6</w:t>
            </w:r>
            <w:r>
              <w:t>, (33)</w:t>
            </w:r>
          </w:p>
        </w:tc>
        <w:tc>
          <w:tcPr>
            <w:tcW w:w="1559" w:type="dxa"/>
            <w:tcBorders>
              <w:top w:val="nil"/>
              <w:left w:val="single" w:sz="4" w:space="0" w:color="FFFFFF"/>
              <w:right w:val="single" w:sz="4" w:space="0" w:color="FFFFFF"/>
            </w:tcBorders>
          </w:tcPr>
          <w:p w14:paraId="08DB8D20" w14:textId="52FC7AE7" w:rsidR="00863A03" w:rsidRDefault="00863A03" w:rsidP="00761C06">
            <w:pPr>
              <w:pStyle w:val="TableText"/>
              <w:spacing w:after="240"/>
            </w:pPr>
            <w:r>
              <w:t>-5</w:t>
            </w:r>
            <w:r w:rsidR="00713A37">
              <w:t>6</w:t>
            </w:r>
            <w:r>
              <w:t>, -</w:t>
            </w:r>
            <w:r w:rsidR="00713A37">
              <w:t>60</w:t>
            </w:r>
            <w:r>
              <w:t xml:space="preserve"> (2</w:t>
            </w:r>
            <w:r w:rsidR="00713A37">
              <w:t>8</w:t>
            </w:r>
            <w:r>
              <w:t>)</w:t>
            </w:r>
          </w:p>
        </w:tc>
        <w:tc>
          <w:tcPr>
            <w:tcW w:w="1560" w:type="dxa"/>
            <w:tcBorders>
              <w:top w:val="nil"/>
              <w:left w:val="single" w:sz="4" w:space="0" w:color="FFFFFF"/>
              <w:right w:val="single" w:sz="4" w:space="0" w:color="FFFFFF"/>
            </w:tcBorders>
          </w:tcPr>
          <w:p w14:paraId="69C1A704" w14:textId="45E90FE1" w:rsidR="00863A03" w:rsidRDefault="00863A03" w:rsidP="00761C06">
            <w:pPr>
              <w:pStyle w:val="TableText"/>
              <w:spacing w:after="240" w:line="240" w:lineRule="auto"/>
            </w:pPr>
            <w:r>
              <w:t>-5</w:t>
            </w:r>
            <w:r w:rsidR="00713A37">
              <w:t>7</w:t>
            </w:r>
            <w:r>
              <w:t>, -6</w:t>
            </w:r>
            <w:r w:rsidR="00713A37">
              <w:t>4</w:t>
            </w:r>
            <w:r>
              <w:t>, (27)</w:t>
            </w:r>
          </w:p>
        </w:tc>
      </w:tr>
    </w:tbl>
    <w:p w14:paraId="0A88FC38" w14:textId="77777777" w:rsidR="00863A03" w:rsidRDefault="00863A03" w:rsidP="00863A03">
      <w:pPr>
        <w:spacing w:after="0" w:line="240" w:lineRule="auto"/>
        <w:jc w:val="left"/>
      </w:pPr>
    </w:p>
    <w:p w14:paraId="4440B5E1" w14:textId="4231AC5F" w:rsidR="00863A03" w:rsidRPr="000C3E11" w:rsidRDefault="00863A03" w:rsidP="00863A03">
      <w:pPr>
        <w:pStyle w:val="TableCaption"/>
        <w:rPr>
          <w:vertAlign w:val="subscript"/>
        </w:rPr>
      </w:pPr>
      <w:bookmarkStart w:id="156" w:name="_Ref21678541"/>
      <w:bookmarkStart w:id="157" w:name="_Toc37690046"/>
      <w:r>
        <w:t xml:space="preserve">Table </w:t>
      </w:r>
      <w:r>
        <w:fldChar w:fldCharType="begin"/>
      </w:r>
      <w:r>
        <w:instrText xml:space="preserve"> SEQ Table \* ARABIC </w:instrText>
      </w:r>
      <w:r>
        <w:fldChar w:fldCharType="separate"/>
      </w:r>
      <w:r w:rsidR="00205E1B">
        <w:rPr>
          <w:noProof/>
        </w:rPr>
        <w:t>13</w:t>
      </w:r>
      <w:r>
        <w:fldChar w:fldCharType="end"/>
      </w:r>
      <w:bookmarkEnd w:id="156"/>
      <w:r>
        <w:t xml:space="preserve">. Descriptive </w:t>
      </w:r>
      <w:commentRangeStart w:id="158"/>
      <w:r>
        <w:t xml:space="preserve">statistics </w:t>
      </w:r>
      <w:commentRangeEnd w:id="158"/>
      <w:r w:rsidR="00DE5ACC">
        <w:rPr>
          <w:rStyle w:val="CommentReference"/>
          <w:iCs w:val="0"/>
          <w:color w:val="auto"/>
        </w:rPr>
        <w:commentReference w:id="158"/>
      </w:r>
      <w:r>
        <w:t>of the achievable reductions in noise exposure index dB</w:t>
      </w:r>
      <w:r>
        <w:rPr>
          <w:vertAlign w:val="subscript"/>
        </w:rPr>
        <w:t xml:space="preserve">mean </w:t>
      </w:r>
      <w:r>
        <w:t>on different subsets of the paths. The subsets were defined by 1) the length of the shortest path, 2) the length difference of the quiet path and 3) the initial dB</w:t>
      </w:r>
      <w:r>
        <w:rPr>
          <w:vertAlign w:val="subscript"/>
        </w:rPr>
        <w:t>mean</w:t>
      </w:r>
      <w:r w:rsidR="002A36F0">
        <w:rPr>
          <w:vertAlign w:val="subscript"/>
        </w:rPr>
        <w:t xml:space="preserve"> </w:t>
      </w:r>
      <w:r w:rsidR="002A36F0">
        <w:t>(n</w:t>
      </w:r>
      <w:r w:rsidR="002A36F0">
        <w:rPr>
          <w:vertAlign w:val="subscript"/>
        </w:rPr>
        <w:t xml:space="preserve">300-600m </w:t>
      </w:r>
      <w:r w:rsidR="002A36F0">
        <w:t xml:space="preserve">= </w:t>
      </w:r>
      <w:r w:rsidR="002A36F0" w:rsidRPr="002A36F0">
        <w:t>4103</w:t>
      </w:r>
      <w:r w:rsidR="002A36F0">
        <w:t>, n</w:t>
      </w:r>
      <w:r w:rsidR="002A36F0">
        <w:rPr>
          <w:vertAlign w:val="subscript"/>
        </w:rPr>
        <w:t xml:space="preserve">700-1300m </w:t>
      </w:r>
      <w:r w:rsidR="002A36F0">
        <w:t xml:space="preserve">= </w:t>
      </w:r>
      <w:r w:rsidR="002A36F0" w:rsidRPr="002A36F0">
        <w:t>6925</w:t>
      </w:r>
      <w:r w:rsidR="002A36F0">
        <w:t>)</w:t>
      </w:r>
      <w:r>
        <w:t>.</w:t>
      </w:r>
      <w:bookmarkEnd w:id="157"/>
      <w:r w:rsidR="002A36F0">
        <w:t xml:space="preserve"> </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851"/>
        <w:gridCol w:w="850"/>
        <w:gridCol w:w="992"/>
        <w:gridCol w:w="851"/>
        <w:gridCol w:w="1701"/>
        <w:gridCol w:w="1701"/>
        <w:gridCol w:w="1701"/>
      </w:tblGrid>
      <w:tr w:rsidR="00863A03" w:rsidRPr="0048697C" w14:paraId="2BAE5689" w14:textId="77777777" w:rsidTr="00761C06">
        <w:trPr>
          <w:trHeight w:val="537"/>
        </w:trPr>
        <w:tc>
          <w:tcPr>
            <w:tcW w:w="1271" w:type="dxa"/>
            <w:tcBorders>
              <w:left w:val="single" w:sz="4" w:space="0" w:color="FFFFFF"/>
              <w:bottom w:val="nil"/>
              <w:right w:val="single" w:sz="4" w:space="0" w:color="FFFFFF"/>
            </w:tcBorders>
          </w:tcPr>
          <w:p w14:paraId="018E41CC" w14:textId="77777777" w:rsidR="00863A03" w:rsidRPr="003706CD" w:rsidRDefault="00863A03" w:rsidP="00761C06">
            <w:pPr>
              <w:pStyle w:val="TableText"/>
              <w:spacing w:before="240"/>
              <w:jc w:val="left"/>
            </w:pPr>
          </w:p>
        </w:tc>
        <w:tc>
          <w:tcPr>
            <w:tcW w:w="3544" w:type="dxa"/>
            <w:gridSpan w:val="4"/>
            <w:tcBorders>
              <w:left w:val="single" w:sz="4" w:space="0" w:color="FFFFFF"/>
              <w:bottom w:val="nil"/>
              <w:right w:val="single" w:sz="4" w:space="0" w:color="FFFFFF"/>
            </w:tcBorders>
          </w:tcPr>
          <w:p w14:paraId="497EE668" w14:textId="77777777" w:rsidR="00863A03" w:rsidRPr="003706CD" w:rsidRDefault="00863A03" w:rsidP="00761C06">
            <w:pPr>
              <w:pStyle w:val="TableText"/>
              <w:spacing w:before="240"/>
              <w:jc w:val="left"/>
            </w:pPr>
          </w:p>
        </w:tc>
        <w:tc>
          <w:tcPr>
            <w:tcW w:w="5103" w:type="dxa"/>
            <w:gridSpan w:val="3"/>
            <w:tcBorders>
              <w:left w:val="single" w:sz="4" w:space="0" w:color="FFFFFF"/>
              <w:bottom w:val="nil"/>
              <w:right w:val="single" w:sz="4" w:space="0" w:color="FFFFFF"/>
            </w:tcBorders>
          </w:tcPr>
          <w:p w14:paraId="2459FF92" w14:textId="77777777" w:rsidR="00863A03" w:rsidRPr="003706CD" w:rsidRDefault="00863A03" w:rsidP="00761C06">
            <w:pPr>
              <w:pStyle w:val="TableText"/>
              <w:spacing w:before="240" w:line="240" w:lineRule="auto"/>
              <w:rPr>
                <w:vertAlign w:val="subscript"/>
              </w:rPr>
            </w:pPr>
            <w:r w:rsidRPr="003706CD">
              <w:t>Subset of paths by dB</w:t>
            </w:r>
            <w:r w:rsidRPr="003706CD">
              <w:rPr>
                <w:vertAlign w:val="subscript"/>
              </w:rPr>
              <w:t>mean</w:t>
            </w:r>
          </w:p>
        </w:tc>
      </w:tr>
      <w:tr w:rsidR="00863A03" w:rsidRPr="00B9250C" w14:paraId="10147416" w14:textId="77777777" w:rsidTr="00761C06">
        <w:trPr>
          <w:trHeight w:val="157"/>
        </w:trPr>
        <w:tc>
          <w:tcPr>
            <w:tcW w:w="1271" w:type="dxa"/>
            <w:tcBorders>
              <w:top w:val="nil"/>
              <w:left w:val="single" w:sz="4" w:space="0" w:color="FFFFFF"/>
              <w:right w:val="single" w:sz="4" w:space="0" w:color="FFFFFF"/>
            </w:tcBorders>
          </w:tcPr>
          <w:p w14:paraId="5A3A9F15" w14:textId="77777777" w:rsidR="00863A03" w:rsidRPr="003706CD" w:rsidRDefault="00863A03" w:rsidP="00761C06">
            <w:pPr>
              <w:pStyle w:val="TableText"/>
              <w:spacing w:before="0" w:after="160"/>
              <w:jc w:val="left"/>
            </w:pPr>
            <w:r w:rsidRPr="003706CD">
              <w:t>Path length (m)</w:t>
            </w:r>
          </w:p>
        </w:tc>
        <w:tc>
          <w:tcPr>
            <w:tcW w:w="3544" w:type="dxa"/>
            <w:gridSpan w:val="4"/>
            <w:tcBorders>
              <w:top w:val="nil"/>
              <w:left w:val="single" w:sz="4" w:space="0" w:color="FFFFFF"/>
              <w:right w:val="single" w:sz="4" w:space="0" w:color="FFFFFF"/>
            </w:tcBorders>
          </w:tcPr>
          <w:p w14:paraId="15F5D640" w14:textId="77777777" w:rsidR="00863A03" w:rsidRPr="003706CD" w:rsidRDefault="00863A03" w:rsidP="00761C06">
            <w:pPr>
              <w:pStyle w:val="TableText"/>
              <w:spacing w:before="240" w:after="160"/>
              <w:jc w:val="left"/>
            </w:pPr>
            <w:r w:rsidRPr="003706CD">
              <w:t>Quiet path length difference (m)</w:t>
            </w:r>
          </w:p>
        </w:tc>
        <w:tc>
          <w:tcPr>
            <w:tcW w:w="1701" w:type="dxa"/>
            <w:tcBorders>
              <w:top w:val="nil"/>
              <w:left w:val="single" w:sz="4" w:space="0" w:color="FFFFFF"/>
              <w:right w:val="single" w:sz="4" w:space="0" w:color="FFFFFF"/>
            </w:tcBorders>
          </w:tcPr>
          <w:p w14:paraId="13292520" w14:textId="77777777" w:rsidR="00863A03" w:rsidRPr="003706CD" w:rsidRDefault="00863A03" w:rsidP="00761C06">
            <w:pPr>
              <w:pStyle w:val="TableText"/>
              <w:spacing w:before="240" w:after="160"/>
              <w:jc w:val="left"/>
            </w:pPr>
            <w:r w:rsidRPr="003706CD">
              <w:t>55–60 dB</w:t>
            </w:r>
            <w:r w:rsidRPr="003706CD">
              <w:rPr>
                <w:vertAlign w:val="subscript"/>
              </w:rPr>
              <w:t>mean</w:t>
            </w:r>
          </w:p>
        </w:tc>
        <w:tc>
          <w:tcPr>
            <w:tcW w:w="1701" w:type="dxa"/>
            <w:tcBorders>
              <w:top w:val="nil"/>
              <w:left w:val="single" w:sz="4" w:space="0" w:color="FFFFFF"/>
              <w:right w:val="single" w:sz="4" w:space="0" w:color="FFFFFF"/>
            </w:tcBorders>
          </w:tcPr>
          <w:p w14:paraId="2C82083B" w14:textId="77777777" w:rsidR="00863A03" w:rsidRPr="003706CD" w:rsidRDefault="00863A03" w:rsidP="00761C06">
            <w:pPr>
              <w:pStyle w:val="TableText"/>
              <w:spacing w:before="240" w:after="160"/>
              <w:jc w:val="left"/>
            </w:pPr>
            <w:r w:rsidRPr="003706CD">
              <w:t>60–65 dB</w:t>
            </w:r>
            <w:r w:rsidRPr="003706CD">
              <w:rPr>
                <w:vertAlign w:val="subscript"/>
              </w:rPr>
              <w:t>mean</w:t>
            </w:r>
          </w:p>
        </w:tc>
        <w:tc>
          <w:tcPr>
            <w:tcW w:w="1701" w:type="dxa"/>
            <w:tcBorders>
              <w:top w:val="nil"/>
              <w:left w:val="single" w:sz="4" w:space="0" w:color="FFFFFF"/>
              <w:right w:val="single" w:sz="4" w:space="0" w:color="FFFFFF"/>
            </w:tcBorders>
          </w:tcPr>
          <w:p w14:paraId="13827D7A" w14:textId="77777777" w:rsidR="00863A03" w:rsidRPr="003706CD" w:rsidRDefault="00863A03" w:rsidP="00761C06">
            <w:pPr>
              <w:pStyle w:val="TableText"/>
              <w:spacing w:before="240" w:after="160"/>
              <w:jc w:val="left"/>
            </w:pPr>
            <w:r w:rsidRPr="003706CD">
              <w:t>65–80 dB</w:t>
            </w:r>
            <w:r w:rsidRPr="003706CD">
              <w:rPr>
                <w:vertAlign w:val="subscript"/>
              </w:rPr>
              <w:t>mean</w:t>
            </w:r>
          </w:p>
        </w:tc>
      </w:tr>
      <w:tr w:rsidR="00863A03" w:rsidRPr="00B9250C" w14:paraId="5FD609D2" w14:textId="77777777" w:rsidTr="00761C06">
        <w:trPr>
          <w:trHeight w:val="561"/>
        </w:trPr>
        <w:tc>
          <w:tcPr>
            <w:tcW w:w="1271" w:type="dxa"/>
            <w:tcBorders>
              <w:left w:val="single" w:sz="4" w:space="0" w:color="FFFFFF"/>
              <w:right w:val="single" w:sz="4" w:space="0" w:color="FFFFFF"/>
            </w:tcBorders>
          </w:tcPr>
          <w:p w14:paraId="7BB61D65" w14:textId="77777777" w:rsidR="00863A03" w:rsidRPr="003706CD" w:rsidRDefault="00863A03" w:rsidP="00761C06">
            <w:pPr>
              <w:pStyle w:val="TableText"/>
              <w:spacing w:before="240" w:after="160"/>
            </w:pPr>
            <w:r w:rsidRPr="003706CD">
              <w:t>Range</w:t>
            </w:r>
          </w:p>
        </w:tc>
        <w:tc>
          <w:tcPr>
            <w:tcW w:w="851" w:type="dxa"/>
            <w:tcBorders>
              <w:left w:val="single" w:sz="4" w:space="0" w:color="FFFFFF"/>
              <w:right w:val="single" w:sz="4" w:space="0" w:color="FFFFFF"/>
            </w:tcBorders>
          </w:tcPr>
          <w:p w14:paraId="1492AEBE" w14:textId="77777777" w:rsidR="00863A03" w:rsidRPr="003706CD" w:rsidRDefault="00863A03" w:rsidP="00761C06">
            <w:pPr>
              <w:pStyle w:val="TableText"/>
              <w:spacing w:before="240" w:after="160"/>
            </w:pPr>
            <w:r w:rsidRPr="003706CD">
              <w:t>Max</w:t>
            </w:r>
          </w:p>
        </w:tc>
        <w:tc>
          <w:tcPr>
            <w:tcW w:w="850" w:type="dxa"/>
            <w:tcBorders>
              <w:left w:val="single" w:sz="4" w:space="0" w:color="FFFFFF"/>
              <w:right w:val="single" w:sz="4" w:space="0" w:color="FFFFFF"/>
            </w:tcBorders>
          </w:tcPr>
          <w:p w14:paraId="5A467D06" w14:textId="77777777" w:rsidR="00863A03" w:rsidRPr="003706CD" w:rsidRDefault="00863A03" w:rsidP="00761C06">
            <w:pPr>
              <w:pStyle w:val="TableText"/>
              <w:spacing w:before="240" w:after="160"/>
            </w:pPr>
            <w:r w:rsidRPr="003706CD">
              <w:t>Mean</w:t>
            </w:r>
          </w:p>
        </w:tc>
        <w:tc>
          <w:tcPr>
            <w:tcW w:w="992" w:type="dxa"/>
            <w:tcBorders>
              <w:left w:val="single" w:sz="4" w:space="0" w:color="FFFFFF"/>
              <w:right w:val="single" w:sz="4" w:space="0" w:color="FFFFFF"/>
            </w:tcBorders>
          </w:tcPr>
          <w:p w14:paraId="5D372C64" w14:textId="77777777" w:rsidR="00863A03" w:rsidRPr="003706CD" w:rsidRDefault="00863A03" w:rsidP="00761C06">
            <w:pPr>
              <w:pStyle w:val="TableText"/>
              <w:spacing w:before="240" w:after="160"/>
            </w:pPr>
            <w:r w:rsidRPr="003706CD">
              <w:t>Median</w:t>
            </w:r>
          </w:p>
        </w:tc>
        <w:tc>
          <w:tcPr>
            <w:tcW w:w="851" w:type="dxa"/>
            <w:tcBorders>
              <w:left w:val="single" w:sz="4" w:space="0" w:color="FFFFFF"/>
              <w:right w:val="single" w:sz="4" w:space="0" w:color="FFFFFF"/>
            </w:tcBorders>
          </w:tcPr>
          <w:p w14:paraId="28AED0AC" w14:textId="77777777" w:rsidR="00863A03" w:rsidRPr="003706CD" w:rsidRDefault="00863A03" w:rsidP="00761C06">
            <w:pPr>
              <w:pStyle w:val="TableText"/>
              <w:spacing w:before="240" w:after="160"/>
            </w:pPr>
            <w:r w:rsidRPr="003706CD">
              <w:t>SD</w:t>
            </w:r>
          </w:p>
        </w:tc>
        <w:tc>
          <w:tcPr>
            <w:tcW w:w="5103" w:type="dxa"/>
            <w:gridSpan w:val="3"/>
            <w:tcBorders>
              <w:left w:val="single" w:sz="4" w:space="0" w:color="FFFFFF"/>
              <w:right w:val="single" w:sz="4" w:space="0" w:color="FFFFFF"/>
            </w:tcBorders>
          </w:tcPr>
          <w:p w14:paraId="55880FE1" w14:textId="5CAF4360" w:rsidR="00863A03" w:rsidRPr="003706CD" w:rsidRDefault="00863A03" w:rsidP="00761C06">
            <w:pPr>
              <w:pStyle w:val="TableText"/>
              <w:spacing w:before="240" w:after="160"/>
            </w:pPr>
            <w:r w:rsidRPr="003706CD">
              <w:t>Difference (dB) in dB</w:t>
            </w:r>
            <w:r w:rsidRPr="003706CD">
              <w:rPr>
                <w:vertAlign w:val="subscript"/>
              </w:rPr>
              <w:t>mean</w:t>
            </w:r>
            <w:r w:rsidR="00D64B03">
              <w:t>:</w:t>
            </w:r>
            <w:r w:rsidRPr="003706CD">
              <w:t xml:space="preserve"> mean, median</w:t>
            </w:r>
            <w:r w:rsidR="00D64B03">
              <w:t xml:space="preserve"> (</w:t>
            </w:r>
            <w:r w:rsidRPr="003706CD">
              <w:t>SD)</w:t>
            </w:r>
          </w:p>
        </w:tc>
      </w:tr>
      <w:tr w:rsidR="00863A03" w:rsidRPr="00CC2F87" w14:paraId="6FCC5A38" w14:textId="77777777" w:rsidTr="00761C06">
        <w:trPr>
          <w:trHeight w:val="466"/>
        </w:trPr>
        <w:tc>
          <w:tcPr>
            <w:tcW w:w="1271" w:type="dxa"/>
            <w:tcBorders>
              <w:top w:val="single" w:sz="4" w:space="0" w:color="FFFFFF"/>
              <w:left w:val="single" w:sz="4" w:space="0" w:color="FFFFFF"/>
              <w:bottom w:val="single" w:sz="4" w:space="0" w:color="FFFFFF" w:themeColor="background1"/>
              <w:right w:val="single" w:sz="4" w:space="0" w:color="FFFFFF"/>
            </w:tcBorders>
          </w:tcPr>
          <w:p w14:paraId="3143AA63" w14:textId="77777777" w:rsidR="00863A03" w:rsidRPr="00A852B9" w:rsidRDefault="00863A03" w:rsidP="00761C06">
            <w:pPr>
              <w:pStyle w:val="TableText"/>
              <w:spacing w:before="240" w:line="240" w:lineRule="auto"/>
            </w:pPr>
            <w:r>
              <w:t>300–600</w:t>
            </w:r>
          </w:p>
        </w:tc>
        <w:tc>
          <w:tcPr>
            <w:tcW w:w="851" w:type="dxa"/>
            <w:tcBorders>
              <w:top w:val="single" w:sz="4" w:space="0" w:color="FFFFFF"/>
              <w:left w:val="single" w:sz="4" w:space="0" w:color="FFFFFF"/>
              <w:bottom w:val="single" w:sz="4" w:space="0" w:color="FFFFFF" w:themeColor="background1"/>
              <w:right w:val="single" w:sz="4" w:space="0" w:color="FFFFFF"/>
            </w:tcBorders>
          </w:tcPr>
          <w:p w14:paraId="0BEC5D6D" w14:textId="77777777" w:rsidR="00863A03" w:rsidRPr="00180FB1" w:rsidRDefault="00863A03" w:rsidP="00761C06">
            <w:pPr>
              <w:pStyle w:val="TableText"/>
              <w:spacing w:before="240" w:line="240" w:lineRule="auto"/>
              <w:rPr>
                <w:i/>
                <w:iCs/>
              </w:rPr>
            </w:pPr>
            <w:r>
              <w:rPr>
                <w:i/>
                <w:iCs/>
              </w:rPr>
              <w:t>&lt; 1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05C8E0B0" w14:textId="77777777" w:rsidR="00863A03" w:rsidRPr="00CC2F87" w:rsidRDefault="00863A03" w:rsidP="00761C06">
            <w:pPr>
              <w:pStyle w:val="TableText"/>
              <w:spacing w:before="240"/>
            </w:pPr>
            <w:r>
              <w:t>1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6607B5C" w14:textId="77777777" w:rsidR="00863A03" w:rsidRPr="00AD13B0" w:rsidRDefault="00863A03" w:rsidP="00761C06">
            <w:pPr>
              <w:pStyle w:val="TableText"/>
              <w:spacing w:before="240"/>
            </w:pPr>
            <w: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3E692D79" w14:textId="77777777" w:rsidR="00863A03" w:rsidRPr="00AD13B0" w:rsidRDefault="00863A03" w:rsidP="00761C06">
            <w:pPr>
              <w:pStyle w:val="TableText"/>
              <w:spacing w:before="240"/>
            </w:pPr>
            <w:r>
              <w:t>29</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64024582" w14:textId="505035EA" w:rsidR="00863A03" w:rsidRPr="00CC2F87" w:rsidRDefault="00863A03" w:rsidP="00761C06">
            <w:pPr>
              <w:pStyle w:val="TableText"/>
              <w:spacing w:before="240"/>
            </w:pPr>
            <w:r>
              <w:t>-1.6, -0.0 (2.</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4631822A" w14:textId="237B30AF" w:rsidR="00863A03" w:rsidRPr="00CC2F87" w:rsidRDefault="00863A03" w:rsidP="00761C06">
            <w:pPr>
              <w:pStyle w:val="TableText"/>
              <w:spacing w:before="240" w:line="240" w:lineRule="auto"/>
            </w:pPr>
            <w:r>
              <w:t>-2.6, -0.0 (</w:t>
            </w:r>
            <w:r w:rsidR="00D64B03">
              <w:t>4</w:t>
            </w:r>
            <w:r>
              <w:t>.</w:t>
            </w:r>
            <w:r w:rsidR="00D64B03">
              <w:t>0</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745B5B59" w14:textId="51CADF8B" w:rsidR="00863A03" w:rsidRPr="00CC2F87" w:rsidRDefault="00863A03" w:rsidP="00761C06">
            <w:pPr>
              <w:pStyle w:val="TableText"/>
              <w:spacing w:before="240" w:line="240" w:lineRule="auto"/>
            </w:pPr>
            <w:r>
              <w:t>-</w:t>
            </w:r>
            <w:r w:rsidR="00D64B03">
              <w:t>3</w:t>
            </w:r>
            <w:r>
              <w:t>.</w:t>
            </w:r>
            <w:r w:rsidR="00D64B03">
              <w:t>0</w:t>
            </w:r>
            <w:r>
              <w:t>, -0.0, (4.</w:t>
            </w:r>
            <w:r w:rsidR="00D64B03">
              <w:t>3</w:t>
            </w:r>
            <w:r>
              <w:t>)</w:t>
            </w:r>
          </w:p>
        </w:tc>
      </w:tr>
      <w:tr w:rsidR="00863A03" w:rsidRPr="00CC2F87" w14:paraId="4A4268B6" w14:textId="77777777" w:rsidTr="00761C06">
        <w:trPr>
          <w:trHeight w:val="399"/>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0DADFDF9" w14:textId="77777777" w:rsidR="00863A03" w:rsidRPr="003E2E00" w:rsidRDefault="00863A03" w:rsidP="00761C06">
            <w:pPr>
              <w:pStyle w:val="TableText"/>
              <w:spacing w:line="240" w:lineRule="auto"/>
              <w:rPr>
                <w:i/>
                <w:iCs/>
              </w:rPr>
            </w:pPr>
            <w:r>
              <w:t>300–6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66F4F506" w14:textId="77777777" w:rsidR="00863A03" w:rsidRPr="003E2E00"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5E68D087" w14:textId="31FAC4AB" w:rsidR="00863A03" w:rsidRPr="00CC2F87" w:rsidRDefault="00863A03" w:rsidP="00761C06">
            <w:pPr>
              <w:pStyle w:val="TableText"/>
            </w:pPr>
            <w:r>
              <w:t>4</w:t>
            </w:r>
            <w:r w:rsidR="00B16163">
              <w:t>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7614B3B7" w14:textId="4E72894D" w:rsidR="00863A03" w:rsidRPr="00AD13B0" w:rsidRDefault="00B16163" w:rsidP="00761C06">
            <w:pPr>
              <w:pStyle w:val="TableText"/>
            </w:pPr>
            <w:r>
              <w:t>8</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33F6A2C" w14:textId="6E70B4E1" w:rsidR="00863A03" w:rsidRPr="00AD13B0" w:rsidRDefault="00863A03" w:rsidP="00761C06">
            <w:pPr>
              <w:pStyle w:val="TableText"/>
            </w:pPr>
            <w:r>
              <w:t>5</w:t>
            </w:r>
            <w:r w:rsidR="00B16163">
              <w:t>7</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2D8C2AD" w14:textId="35C00A48" w:rsidR="00863A03" w:rsidRPr="00CC2F87" w:rsidRDefault="00863A03" w:rsidP="00761C06">
            <w:pPr>
              <w:pStyle w:val="TableText"/>
            </w:pPr>
            <w:r>
              <w:t>-2.</w:t>
            </w:r>
            <w:r w:rsidR="00D64B03">
              <w:t>3</w:t>
            </w:r>
            <w:r>
              <w:t>, -0.5 (3.</w:t>
            </w:r>
            <w:r w:rsidR="00D64B03">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50B10C29" w14:textId="34BA8FC1" w:rsidR="00863A03" w:rsidRPr="00CC2F87" w:rsidRDefault="00863A03" w:rsidP="00761C06">
            <w:pPr>
              <w:pStyle w:val="TableText"/>
            </w:pPr>
            <w:r>
              <w:t>-4.</w:t>
            </w:r>
            <w:r w:rsidR="00D64B03">
              <w:t>1</w:t>
            </w:r>
            <w:r>
              <w:t>, -</w:t>
            </w:r>
            <w:r w:rsidR="00D64B03">
              <w:t>2</w:t>
            </w:r>
            <w:r>
              <w:t>.</w:t>
            </w:r>
            <w:r w:rsidR="00D64B03">
              <w:t>3</w:t>
            </w:r>
            <w:r>
              <w:t xml:space="preserve"> (4.</w:t>
            </w:r>
            <w:r w:rsidR="00D64B03">
              <w:t>7</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332C6C45" w14:textId="33428994" w:rsidR="00863A03" w:rsidRPr="00CC2F87" w:rsidRDefault="00863A03" w:rsidP="00761C06">
            <w:pPr>
              <w:pStyle w:val="TableText"/>
              <w:spacing w:line="240" w:lineRule="auto"/>
            </w:pPr>
            <w:r>
              <w:t>-5.</w:t>
            </w:r>
            <w:r w:rsidR="00D64B03">
              <w:t>1</w:t>
            </w:r>
            <w:r>
              <w:t>, -3.</w:t>
            </w:r>
            <w:r w:rsidR="00D64B03">
              <w:t>8</w:t>
            </w:r>
            <w:r>
              <w:t>, (5.</w:t>
            </w:r>
            <w:r w:rsidR="00D64B03">
              <w:t>3</w:t>
            </w:r>
            <w:r>
              <w:t>)</w:t>
            </w:r>
          </w:p>
        </w:tc>
      </w:tr>
      <w:tr w:rsidR="00863A03" w:rsidRPr="00CC2F87" w14:paraId="0832275D" w14:textId="77777777" w:rsidTr="00761C06">
        <w:trPr>
          <w:trHeight w:val="587"/>
        </w:trPr>
        <w:tc>
          <w:tcPr>
            <w:tcW w:w="1271" w:type="dxa"/>
            <w:tcBorders>
              <w:top w:val="single" w:sz="4" w:space="0" w:color="FFFFFF" w:themeColor="background1"/>
              <w:left w:val="single" w:sz="4" w:space="0" w:color="FFFFFF"/>
              <w:bottom w:val="dotted" w:sz="4" w:space="0" w:color="auto"/>
              <w:right w:val="single" w:sz="4" w:space="0" w:color="FFFFFF"/>
            </w:tcBorders>
          </w:tcPr>
          <w:p w14:paraId="70B7D931" w14:textId="77777777" w:rsidR="00863A03" w:rsidRDefault="00863A03" w:rsidP="00761C06">
            <w:pPr>
              <w:pStyle w:val="TableText"/>
              <w:spacing w:after="160" w:line="240" w:lineRule="auto"/>
              <w:rPr>
                <w:i/>
                <w:iCs/>
              </w:rPr>
            </w:pPr>
            <w:r>
              <w:t>300–600</w:t>
            </w:r>
          </w:p>
        </w:tc>
        <w:tc>
          <w:tcPr>
            <w:tcW w:w="851" w:type="dxa"/>
            <w:tcBorders>
              <w:top w:val="single" w:sz="4" w:space="0" w:color="FFFFFF" w:themeColor="background1"/>
              <w:left w:val="single" w:sz="4" w:space="0" w:color="FFFFFF"/>
              <w:bottom w:val="dotted" w:sz="4" w:space="0" w:color="auto"/>
              <w:right w:val="single" w:sz="4" w:space="0" w:color="FFFFFF"/>
            </w:tcBorders>
          </w:tcPr>
          <w:p w14:paraId="58142D27" w14:textId="77777777" w:rsidR="00863A03" w:rsidRPr="00CC2F87" w:rsidRDefault="00863A03" w:rsidP="00761C06">
            <w:pPr>
              <w:pStyle w:val="TableText"/>
              <w:spacing w:after="160" w:line="240" w:lineRule="auto"/>
              <w:rPr>
                <w:vertAlign w:val="subscript"/>
              </w:rPr>
            </w:pPr>
            <w:r>
              <w:rPr>
                <w:i/>
                <w:iCs/>
              </w:rPr>
              <w:t>&lt; 300</w:t>
            </w:r>
          </w:p>
        </w:tc>
        <w:tc>
          <w:tcPr>
            <w:tcW w:w="850" w:type="dxa"/>
            <w:tcBorders>
              <w:top w:val="single" w:sz="4" w:space="0" w:color="FFFFFF" w:themeColor="background1"/>
              <w:left w:val="single" w:sz="4" w:space="0" w:color="FFFFFF"/>
              <w:bottom w:val="dotted" w:sz="4" w:space="0" w:color="auto"/>
              <w:right w:val="single" w:sz="4" w:space="0" w:color="FFFFFF"/>
            </w:tcBorders>
          </w:tcPr>
          <w:p w14:paraId="191510DB" w14:textId="30C9BDC2" w:rsidR="00863A03" w:rsidRPr="00CC2F87" w:rsidRDefault="00B16163" w:rsidP="00761C06">
            <w:pPr>
              <w:pStyle w:val="TableText"/>
              <w:spacing w:after="160"/>
            </w:pPr>
            <w:r>
              <w:t>64</w:t>
            </w:r>
          </w:p>
        </w:tc>
        <w:tc>
          <w:tcPr>
            <w:tcW w:w="992" w:type="dxa"/>
            <w:tcBorders>
              <w:top w:val="single" w:sz="4" w:space="0" w:color="FFFFFF" w:themeColor="background1"/>
              <w:left w:val="single" w:sz="4" w:space="0" w:color="FFFFFF"/>
              <w:bottom w:val="dotted" w:sz="4" w:space="0" w:color="auto"/>
              <w:right w:val="single" w:sz="4" w:space="0" w:color="FFFFFF"/>
            </w:tcBorders>
          </w:tcPr>
          <w:p w14:paraId="5834534F" w14:textId="6CC25FB1" w:rsidR="00863A03" w:rsidRPr="00AD13B0" w:rsidRDefault="00B16163" w:rsidP="00761C06">
            <w:pPr>
              <w:pStyle w:val="TableText"/>
              <w:spacing w:after="160"/>
            </w:pPr>
            <w:r>
              <w:t>21</w:t>
            </w:r>
          </w:p>
        </w:tc>
        <w:tc>
          <w:tcPr>
            <w:tcW w:w="851" w:type="dxa"/>
            <w:tcBorders>
              <w:top w:val="single" w:sz="4" w:space="0" w:color="FFFFFF" w:themeColor="background1"/>
              <w:left w:val="single" w:sz="4" w:space="0" w:color="FFFFFF"/>
              <w:bottom w:val="dotted" w:sz="4" w:space="0" w:color="auto"/>
              <w:right w:val="single" w:sz="4" w:space="0" w:color="FFFFFF"/>
            </w:tcBorders>
          </w:tcPr>
          <w:p w14:paraId="6A6CEEEA" w14:textId="1BA990FD" w:rsidR="00863A03" w:rsidRPr="00AD13B0" w:rsidRDefault="00863A03" w:rsidP="00761C06">
            <w:pPr>
              <w:pStyle w:val="TableText"/>
              <w:spacing w:after="160"/>
            </w:pPr>
            <w:r>
              <w:t>8</w:t>
            </w:r>
            <w:r w:rsidR="00B16163">
              <w:t>3</w:t>
            </w:r>
          </w:p>
        </w:tc>
        <w:tc>
          <w:tcPr>
            <w:tcW w:w="1701" w:type="dxa"/>
            <w:tcBorders>
              <w:top w:val="single" w:sz="4" w:space="0" w:color="FFFFFF" w:themeColor="background1"/>
              <w:left w:val="single" w:sz="4" w:space="0" w:color="FFFFFF"/>
              <w:bottom w:val="dotted" w:sz="4" w:space="0" w:color="auto"/>
              <w:right w:val="single" w:sz="4" w:space="0" w:color="FFFFFF"/>
            </w:tcBorders>
          </w:tcPr>
          <w:p w14:paraId="70167274" w14:textId="2938006D" w:rsidR="00863A03" w:rsidRPr="00CC2F87" w:rsidRDefault="00863A03" w:rsidP="00761C06">
            <w:pPr>
              <w:pStyle w:val="TableText"/>
              <w:spacing w:after="160"/>
            </w:pPr>
            <w:r>
              <w:t>-2.</w:t>
            </w:r>
            <w:r w:rsidR="00D64B03">
              <w:t>7</w:t>
            </w:r>
            <w:r>
              <w:t>, -</w:t>
            </w:r>
            <w:r w:rsidR="00D64B03">
              <w:t>0.0</w:t>
            </w:r>
            <w:r>
              <w:t>, (3.</w:t>
            </w:r>
            <w:r w:rsidR="00D64B03">
              <w:t>4</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2831B81D" w14:textId="7689C539" w:rsidR="00863A03" w:rsidRPr="00CC2F87" w:rsidRDefault="00863A03" w:rsidP="00761C06">
            <w:pPr>
              <w:pStyle w:val="TableText"/>
              <w:spacing w:after="160"/>
            </w:pPr>
            <w:r>
              <w:t>-</w:t>
            </w:r>
            <w:r w:rsidR="00D64B03">
              <w:t>4</w:t>
            </w:r>
            <w:r>
              <w:t>.</w:t>
            </w:r>
            <w:r w:rsidR="00D64B03">
              <w:t>9</w:t>
            </w:r>
            <w:r>
              <w:t>, -</w:t>
            </w:r>
            <w:r w:rsidR="00D64B03">
              <w:t>3</w:t>
            </w:r>
            <w:r>
              <w:t>.</w:t>
            </w:r>
            <w:r w:rsidR="00D64B03">
              <w:t>8</w:t>
            </w:r>
            <w:r>
              <w:t xml:space="preserve"> (</w:t>
            </w:r>
            <w:r w:rsidR="00D64B03">
              <w:t>5</w:t>
            </w:r>
            <w:r>
              <w:t>.</w:t>
            </w:r>
            <w:r w:rsidR="00D64B03">
              <w:t>0</w:t>
            </w:r>
            <w:r>
              <w:t>)</w:t>
            </w:r>
          </w:p>
        </w:tc>
        <w:tc>
          <w:tcPr>
            <w:tcW w:w="1701" w:type="dxa"/>
            <w:tcBorders>
              <w:top w:val="single" w:sz="4" w:space="0" w:color="FFFFFF" w:themeColor="background1"/>
              <w:left w:val="single" w:sz="4" w:space="0" w:color="FFFFFF"/>
              <w:bottom w:val="dotted" w:sz="4" w:space="0" w:color="auto"/>
              <w:right w:val="single" w:sz="4" w:space="0" w:color="FFFFFF"/>
            </w:tcBorders>
          </w:tcPr>
          <w:p w14:paraId="167100A3" w14:textId="752ED3E5" w:rsidR="00863A03" w:rsidRPr="00CC2F87" w:rsidRDefault="00863A03" w:rsidP="00761C06">
            <w:pPr>
              <w:pStyle w:val="TableText"/>
              <w:spacing w:after="160" w:line="240" w:lineRule="auto"/>
            </w:pPr>
            <w:r>
              <w:t>-6.4, -5.</w:t>
            </w:r>
            <w:r w:rsidR="00524BF9">
              <w:t>8</w:t>
            </w:r>
            <w:r>
              <w:t>, (5.8)</w:t>
            </w:r>
          </w:p>
        </w:tc>
      </w:tr>
      <w:tr w:rsidR="00863A03" w:rsidRPr="00CC2F87" w14:paraId="07327C11" w14:textId="77777777" w:rsidTr="00761C06">
        <w:trPr>
          <w:trHeight w:val="154"/>
        </w:trPr>
        <w:tc>
          <w:tcPr>
            <w:tcW w:w="1271" w:type="dxa"/>
            <w:tcBorders>
              <w:top w:val="dotted" w:sz="4" w:space="0" w:color="auto"/>
              <w:left w:val="single" w:sz="4" w:space="0" w:color="FFFFFF"/>
              <w:bottom w:val="single" w:sz="4" w:space="0" w:color="FFFFFF" w:themeColor="background1"/>
              <w:right w:val="single" w:sz="4" w:space="0" w:color="FFFFFF"/>
            </w:tcBorders>
          </w:tcPr>
          <w:p w14:paraId="071CCC77" w14:textId="77777777" w:rsidR="00863A03" w:rsidRDefault="00863A03" w:rsidP="00761C06">
            <w:pPr>
              <w:pStyle w:val="TableText"/>
              <w:spacing w:line="240" w:lineRule="auto"/>
              <w:rPr>
                <w:i/>
                <w:iCs/>
              </w:rPr>
            </w:pPr>
            <w:r>
              <w:t>700–1300</w:t>
            </w:r>
          </w:p>
        </w:tc>
        <w:tc>
          <w:tcPr>
            <w:tcW w:w="851" w:type="dxa"/>
            <w:tcBorders>
              <w:top w:val="dotted" w:sz="4" w:space="0" w:color="auto"/>
              <w:left w:val="single" w:sz="4" w:space="0" w:color="FFFFFF"/>
              <w:bottom w:val="single" w:sz="4" w:space="0" w:color="FFFFFF" w:themeColor="background1"/>
              <w:right w:val="single" w:sz="4" w:space="0" w:color="FFFFFF"/>
            </w:tcBorders>
          </w:tcPr>
          <w:p w14:paraId="76DCB51D" w14:textId="77777777" w:rsidR="00863A03" w:rsidRDefault="00863A03" w:rsidP="00761C06">
            <w:pPr>
              <w:pStyle w:val="TableText"/>
              <w:spacing w:line="240" w:lineRule="auto"/>
              <w:rPr>
                <w:i/>
                <w:iCs/>
              </w:rPr>
            </w:pPr>
            <w:r>
              <w:rPr>
                <w:i/>
                <w:iCs/>
              </w:rPr>
              <w:t>&lt; 100</w:t>
            </w:r>
          </w:p>
        </w:tc>
        <w:tc>
          <w:tcPr>
            <w:tcW w:w="850" w:type="dxa"/>
            <w:tcBorders>
              <w:top w:val="dotted" w:sz="4" w:space="0" w:color="auto"/>
              <w:left w:val="single" w:sz="4" w:space="0" w:color="FFFFFF"/>
              <w:bottom w:val="single" w:sz="4" w:space="0" w:color="FFFFFF" w:themeColor="background1"/>
              <w:right w:val="single" w:sz="4" w:space="0" w:color="FFFFFF"/>
            </w:tcBorders>
          </w:tcPr>
          <w:p w14:paraId="0C1D091B" w14:textId="3890507B" w:rsidR="00863A03" w:rsidRPr="00400730" w:rsidRDefault="00863A03" w:rsidP="00761C06">
            <w:pPr>
              <w:pStyle w:val="TableText"/>
            </w:pPr>
            <w:r>
              <w:t>3</w:t>
            </w:r>
            <w:r w:rsidR="00A079FB">
              <w:t>2</w:t>
            </w:r>
          </w:p>
        </w:tc>
        <w:tc>
          <w:tcPr>
            <w:tcW w:w="992" w:type="dxa"/>
            <w:tcBorders>
              <w:top w:val="dotted" w:sz="4" w:space="0" w:color="auto"/>
              <w:left w:val="single" w:sz="4" w:space="0" w:color="FFFFFF"/>
              <w:bottom w:val="single" w:sz="4" w:space="0" w:color="FFFFFF" w:themeColor="background1"/>
              <w:right w:val="single" w:sz="4" w:space="0" w:color="FFFFFF"/>
            </w:tcBorders>
          </w:tcPr>
          <w:p w14:paraId="50F3161E" w14:textId="06A6C5C3" w:rsidR="00863A03" w:rsidRDefault="00863A03" w:rsidP="00761C06">
            <w:pPr>
              <w:pStyle w:val="TableText"/>
            </w:pPr>
            <w:r>
              <w:t>2</w:t>
            </w:r>
            <w:r w:rsidR="00A079FB">
              <w:t>2</w:t>
            </w:r>
          </w:p>
        </w:tc>
        <w:tc>
          <w:tcPr>
            <w:tcW w:w="851" w:type="dxa"/>
            <w:tcBorders>
              <w:top w:val="dotted" w:sz="4" w:space="0" w:color="auto"/>
              <w:left w:val="single" w:sz="4" w:space="0" w:color="FFFFFF"/>
              <w:bottom w:val="single" w:sz="4" w:space="0" w:color="FFFFFF" w:themeColor="background1"/>
              <w:right w:val="single" w:sz="4" w:space="0" w:color="FFFFFF"/>
            </w:tcBorders>
          </w:tcPr>
          <w:p w14:paraId="18A4576A" w14:textId="0347DA6D" w:rsidR="00863A03" w:rsidRDefault="00863A03" w:rsidP="00761C06">
            <w:pPr>
              <w:pStyle w:val="TableText"/>
            </w:pPr>
            <w:r>
              <w:t>3</w:t>
            </w:r>
            <w:r w:rsidR="00A079FB">
              <w:t>3</w:t>
            </w:r>
          </w:p>
        </w:tc>
        <w:tc>
          <w:tcPr>
            <w:tcW w:w="1701" w:type="dxa"/>
            <w:tcBorders>
              <w:top w:val="dotted" w:sz="4" w:space="0" w:color="auto"/>
              <w:left w:val="single" w:sz="4" w:space="0" w:color="FFFFFF"/>
              <w:bottom w:val="single" w:sz="4" w:space="0" w:color="FFFFFF" w:themeColor="background1"/>
              <w:right w:val="single" w:sz="4" w:space="0" w:color="FFFFFF"/>
            </w:tcBorders>
          </w:tcPr>
          <w:p w14:paraId="73BA412A" w14:textId="13182742" w:rsidR="00863A03" w:rsidRDefault="00863A03" w:rsidP="00761C06">
            <w:pPr>
              <w:pStyle w:val="TableText"/>
            </w:pPr>
            <w:r>
              <w:t>-2.</w:t>
            </w:r>
            <w:r w:rsidR="00A079FB">
              <w:t>4</w:t>
            </w:r>
            <w:r>
              <w:t>, -1.</w:t>
            </w:r>
            <w:r w:rsidR="00A079FB">
              <w:t>4</w:t>
            </w:r>
            <w:r>
              <w:t xml:space="preserve"> (2.</w:t>
            </w:r>
            <w:r w:rsidR="00A079FB">
              <w:t>8</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4B62E949" w14:textId="0538052B" w:rsidR="00863A03" w:rsidRDefault="00863A03" w:rsidP="00761C06">
            <w:pPr>
              <w:pStyle w:val="TableText"/>
            </w:pPr>
            <w:r>
              <w:t>-3.</w:t>
            </w:r>
            <w:r w:rsidR="00A079FB">
              <w:t>9</w:t>
            </w:r>
            <w:r>
              <w:t>, -2.</w:t>
            </w:r>
            <w:r w:rsidR="00A079FB">
              <w:t>8</w:t>
            </w:r>
            <w:r>
              <w:t xml:space="preserve"> (</w:t>
            </w:r>
            <w:r w:rsidR="00A079FB">
              <w:t>4</w:t>
            </w:r>
            <w:r>
              <w:t>.</w:t>
            </w:r>
            <w:r w:rsidR="00A079FB">
              <w:t>1</w:t>
            </w:r>
            <w:r>
              <w:t>)</w:t>
            </w:r>
          </w:p>
        </w:tc>
        <w:tc>
          <w:tcPr>
            <w:tcW w:w="1701" w:type="dxa"/>
            <w:tcBorders>
              <w:top w:val="dotted" w:sz="4" w:space="0" w:color="auto"/>
              <w:left w:val="single" w:sz="4" w:space="0" w:color="FFFFFF"/>
              <w:bottom w:val="single" w:sz="4" w:space="0" w:color="FFFFFF" w:themeColor="background1"/>
              <w:right w:val="single" w:sz="4" w:space="0" w:color="FFFFFF"/>
            </w:tcBorders>
          </w:tcPr>
          <w:p w14:paraId="2C9C6745" w14:textId="1E5AABDC" w:rsidR="00863A03" w:rsidRDefault="00863A03" w:rsidP="00761C06">
            <w:pPr>
              <w:pStyle w:val="TableText"/>
              <w:spacing w:line="240" w:lineRule="auto"/>
            </w:pPr>
            <w:r>
              <w:t>-</w:t>
            </w:r>
            <w:r w:rsidR="00A079FB">
              <w:t>5</w:t>
            </w:r>
            <w:r>
              <w:t>.</w:t>
            </w:r>
            <w:r w:rsidR="00A079FB">
              <w:t>0</w:t>
            </w:r>
            <w:r>
              <w:t>, -3.</w:t>
            </w:r>
            <w:r w:rsidR="00A079FB">
              <w:t>6</w:t>
            </w:r>
            <w:r>
              <w:t>, (</w:t>
            </w:r>
            <w:r w:rsidR="00A079FB">
              <w:t>5</w:t>
            </w:r>
            <w:r>
              <w:t>.</w:t>
            </w:r>
            <w:r w:rsidR="00A079FB">
              <w:t>0</w:t>
            </w:r>
            <w:r>
              <w:t>)</w:t>
            </w:r>
          </w:p>
        </w:tc>
      </w:tr>
      <w:tr w:rsidR="00863A03" w:rsidRPr="00CC2F87" w14:paraId="7F77BEE7" w14:textId="77777777" w:rsidTr="00761C06">
        <w:trPr>
          <w:trHeight w:val="61"/>
        </w:trPr>
        <w:tc>
          <w:tcPr>
            <w:tcW w:w="1271" w:type="dxa"/>
            <w:tcBorders>
              <w:top w:val="single" w:sz="4" w:space="0" w:color="FFFFFF" w:themeColor="background1"/>
              <w:left w:val="single" w:sz="4" w:space="0" w:color="FFFFFF"/>
              <w:bottom w:val="single" w:sz="4" w:space="0" w:color="FFFFFF" w:themeColor="background1"/>
              <w:right w:val="single" w:sz="4" w:space="0" w:color="FFFFFF"/>
            </w:tcBorders>
          </w:tcPr>
          <w:p w14:paraId="36CE3BEB" w14:textId="77777777" w:rsidR="00863A03" w:rsidRDefault="00863A03" w:rsidP="00761C06">
            <w:pPr>
              <w:pStyle w:val="TableText"/>
              <w:spacing w:line="240" w:lineRule="auto"/>
              <w:rPr>
                <w:i/>
                <w:iCs/>
              </w:rPr>
            </w:pPr>
            <w:r>
              <w:t>700–130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20DD7280" w14:textId="77777777" w:rsidR="00863A03" w:rsidRDefault="00863A03" w:rsidP="00761C06">
            <w:pPr>
              <w:pStyle w:val="TableText"/>
              <w:spacing w:line="240" w:lineRule="auto"/>
              <w:rPr>
                <w:i/>
                <w:iCs/>
              </w:rPr>
            </w:pPr>
            <w:r w:rsidRPr="003E2E00">
              <w:rPr>
                <w:i/>
                <w:iCs/>
              </w:rPr>
              <w:t>&lt; 20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tcPr>
          <w:p w14:paraId="6A7E60F4" w14:textId="068259C8" w:rsidR="00863A03" w:rsidRPr="00400730" w:rsidRDefault="00863A03" w:rsidP="00761C06">
            <w:pPr>
              <w:pStyle w:val="TableText"/>
            </w:pPr>
            <w:r>
              <w:t>7</w:t>
            </w:r>
            <w:r w:rsidR="00A079FB">
              <w:t>7</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0D5A6349" w14:textId="4602B424" w:rsidR="00863A03" w:rsidRDefault="00A079FB" w:rsidP="00761C06">
            <w:pPr>
              <w:pStyle w:val="TableText"/>
            </w:pPr>
            <w:r>
              <w:t>7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5F9F978C" w14:textId="77777777" w:rsidR="00863A03" w:rsidRDefault="00863A03" w:rsidP="00761C06">
            <w:pPr>
              <w:pStyle w:val="TableText"/>
            </w:pPr>
            <w:r>
              <w:t>64</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885C043" w14:textId="1147938A" w:rsidR="00863A03" w:rsidRDefault="00863A03" w:rsidP="00761C06">
            <w:pPr>
              <w:pStyle w:val="TableText"/>
            </w:pPr>
            <w:r>
              <w:t>-3.</w:t>
            </w:r>
            <w:r w:rsidR="00A079FB">
              <w:t>6</w:t>
            </w:r>
            <w:r>
              <w:t>, -3.0 (3.</w:t>
            </w:r>
            <w:r w:rsidR="00A079FB">
              <w:t>2</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E2D7B1F" w14:textId="7B7C764B" w:rsidR="00863A03" w:rsidRDefault="00863A03" w:rsidP="00761C06">
            <w:pPr>
              <w:pStyle w:val="TableText"/>
            </w:pPr>
            <w:r>
              <w:t>-5.</w:t>
            </w:r>
            <w:r w:rsidR="00A079FB">
              <w:t>9</w:t>
            </w:r>
            <w:r>
              <w:t>, -5.</w:t>
            </w:r>
            <w:r w:rsidR="00A079FB">
              <w:t>6</w:t>
            </w:r>
            <w:r>
              <w:t xml:space="preserve"> (4.</w:t>
            </w:r>
            <w:r w:rsidR="00A079FB">
              <w:t>5</w:t>
            </w:r>
            <w:r>
              <w:t>)</w:t>
            </w:r>
          </w:p>
        </w:tc>
        <w:tc>
          <w:tcPr>
            <w:tcW w:w="1701" w:type="dxa"/>
            <w:tcBorders>
              <w:top w:val="single" w:sz="4" w:space="0" w:color="FFFFFF" w:themeColor="background1"/>
              <w:left w:val="single" w:sz="4" w:space="0" w:color="FFFFFF"/>
              <w:bottom w:val="single" w:sz="4" w:space="0" w:color="FFFFFF" w:themeColor="background1"/>
              <w:right w:val="single" w:sz="4" w:space="0" w:color="FFFFFF"/>
            </w:tcBorders>
          </w:tcPr>
          <w:p w14:paraId="01D91142" w14:textId="4C9A4BE4" w:rsidR="00863A03" w:rsidRDefault="00863A03" w:rsidP="00761C06">
            <w:pPr>
              <w:pStyle w:val="TableText"/>
              <w:spacing w:line="240" w:lineRule="auto"/>
            </w:pPr>
            <w:r>
              <w:t>-7.</w:t>
            </w:r>
            <w:r w:rsidR="00A079FB">
              <w:t>8</w:t>
            </w:r>
            <w:r>
              <w:t>, -7.</w:t>
            </w:r>
            <w:r w:rsidR="00A079FB">
              <w:t>9</w:t>
            </w:r>
            <w:r>
              <w:t>, (5.</w:t>
            </w:r>
            <w:r w:rsidR="00A079FB">
              <w:t>5</w:t>
            </w:r>
            <w:r>
              <w:t>)</w:t>
            </w:r>
          </w:p>
        </w:tc>
      </w:tr>
      <w:tr w:rsidR="00863A03" w:rsidRPr="00CC2F87" w14:paraId="158D1288" w14:textId="77777777" w:rsidTr="00761C06">
        <w:trPr>
          <w:trHeight w:val="587"/>
        </w:trPr>
        <w:tc>
          <w:tcPr>
            <w:tcW w:w="1271" w:type="dxa"/>
            <w:tcBorders>
              <w:top w:val="single" w:sz="4" w:space="0" w:color="FFFFFF" w:themeColor="background1"/>
              <w:left w:val="single" w:sz="4" w:space="0" w:color="FFFFFF"/>
              <w:bottom w:val="single" w:sz="4" w:space="0" w:color="auto"/>
              <w:right w:val="single" w:sz="4" w:space="0" w:color="FFFFFF"/>
            </w:tcBorders>
          </w:tcPr>
          <w:p w14:paraId="2FE3B163" w14:textId="77777777" w:rsidR="00863A03" w:rsidRDefault="00863A03" w:rsidP="00761C06">
            <w:pPr>
              <w:pStyle w:val="TableText"/>
              <w:spacing w:after="240" w:line="240" w:lineRule="auto"/>
              <w:rPr>
                <w:i/>
                <w:iCs/>
              </w:rPr>
            </w:pPr>
            <w:r>
              <w:t>700–1300</w:t>
            </w:r>
          </w:p>
        </w:tc>
        <w:tc>
          <w:tcPr>
            <w:tcW w:w="851" w:type="dxa"/>
            <w:tcBorders>
              <w:top w:val="single" w:sz="4" w:space="0" w:color="FFFFFF" w:themeColor="background1"/>
              <w:left w:val="single" w:sz="4" w:space="0" w:color="FFFFFF"/>
              <w:bottom w:val="single" w:sz="4" w:space="0" w:color="auto"/>
              <w:right w:val="single" w:sz="4" w:space="0" w:color="FFFFFF"/>
            </w:tcBorders>
          </w:tcPr>
          <w:p w14:paraId="4D18EB1F" w14:textId="77777777" w:rsidR="00863A03" w:rsidRDefault="00863A03" w:rsidP="00761C06">
            <w:pPr>
              <w:pStyle w:val="TableText"/>
              <w:spacing w:after="240" w:line="240" w:lineRule="auto"/>
              <w:rPr>
                <w:i/>
                <w:iCs/>
              </w:rPr>
            </w:pPr>
            <w:r>
              <w:rPr>
                <w:i/>
                <w:iCs/>
              </w:rPr>
              <w:t>&lt; 300</w:t>
            </w:r>
          </w:p>
        </w:tc>
        <w:tc>
          <w:tcPr>
            <w:tcW w:w="850" w:type="dxa"/>
            <w:tcBorders>
              <w:top w:val="single" w:sz="4" w:space="0" w:color="FFFFFF" w:themeColor="background1"/>
              <w:left w:val="single" w:sz="4" w:space="0" w:color="FFFFFF"/>
              <w:bottom w:val="single" w:sz="4" w:space="0" w:color="auto"/>
              <w:right w:val="single" w:sz="4" w:space="0" w:color="FFFFFF"/>
            </w:tcBorders>
          </w:tcPr>
          <w:p w14:paraId="5000DB07" w14:textId="6821ED63" w:rsidR="00863A03" w:rsidRPr="00400730" w:rsidRDefault="00863A03" w:rsidP="00761C06">
            <w:pPr>
              <w:pStyle w:val="TableText"/>
              <w:spacing w:after="240"/>
            </w:pPr>
            <w:r w:rsidRPr="00400730">
              <w:t>1</w:t>
            </w:r>
            <w:r>
              <w:t>2</w:t>
            </w:r>
            <w:r w:rsidR="00A079FB">
              <w:t>2</w:t>
            </w:r>
          </w:p>
        </w:tc>
        <w:tc>
          <w:tcPr>
            <w:tcW w:w="992" w:type="dxa"/>
            <w:tcBorders>
              <w:top w:val="single" w:sz="4" w:space="0" w:color="FFFFFF" w:themeColor="background1"/>
              <w:left w:val="single" w:sz="4" w:space="0" w:color="FFFFFF"/>
              <w:bottom w:val="single" w:sz="4" w:space="0" w:color="auto"/>
              <w:right w:val="single" w:sz="4" w:space="0" w:color="FFFFFF"/>
            </w:tcBorders>
          </w:tcPr>
          <w:p w14:paraId="4BDF826B" w14:textId="355BD432" w:rsidR="00863A03" w:rsidRDefault="00863A03" w:rsidP="00761C06">
            <w:pPr>
              <w:pStyle w:val="TableText"/>
              <w:spacing w:after="240"/>
            </w:pPr>
            <w:r>
              <w:t>1</w:t>
            </w:r>
            <w:r w:rsidR="00A079FB">
              <w:t>13</w:t>
            </w:r>
          </w:p>
        </w:tc>
        <w:tc>
          <w:tcPr>
            <w:tcW w:w="851" w:type="dxa"/>
            <w:tcBorders>
              <w:top w:val="single" w:sz="4" w:space="0" w:color="FFFFFF" w:themeColor="background1"/>
              <w:left w:val="single" w:sz="4" w:space="0" w:color="FFFFFF"/>
              <w:bottom w:val="single" w:sz="4" w:space="0" w:color="auto"/>
              <w:right w:val="single" w:sz="4" w:space="0" w:color="FFFFFF"/>
            </w:tcBorders>
          </w:tcPr>
          <w:p w14:paraId="589B2BC5" w14:textId="526C2C0D" w:rsidR="00863A03" w:rsidRDefault="00863A03" w:rsidP="00761C06">
            <w:pPr>
              <w:pStyle w:val="TableText"/>
              <w:spacing w:after="240"/>
            </w:pPr>
            <w:r>
              <w:t>9</w:t>
            </w:r>
            <w:r w:rsidR="00A079FB">
              <w:t>4</w:t>
            </w:r>
          </w:p>
        </w:tc>
        <w:tc>
          <w:tcPr>
            <w:tcW w:w="1701" w:type="dxa"/>
            <w:tcBorders>
              <w:top w:val="single" w:sz="4" w:space="0" w:color="FFFFFF" w:themeColor="background1"/>
              <w:left w:val="single" w:sz="4" w:space="0" w:color="FFFFFF"/>
              <w:bottom w:val="single" w:sz="4" w:space="0" w:color="auto"/>
              <w:right w:val="single" w:sz="4" w:space="0" w:color="FFFFFF"/>
            </w:tcBorders>
          </w:tcPr>
          <w:p w14:paraId="53EB09CB" w14:textId="3AB5F22E" w:rsidR="00863A03" w:rsidRDefault="00863A03" w:rsidP="00761C06">
            <w:pPr>
              <w:pStyle w:val="TableText"/>
              <w:spacing w:after="240"/>
            </w:pPr>
            <w:r>
              <w:t>-4.</w:t>
            </w:r>
            <w:r w:rsidR="00A079FB">
              <w:t>2</w:t>
            </w:r>
            <w:r>
              <w:t>, -3.9, (3.</w:t>
            </w:r>
            <w:r w:rsidR="00A079FB">
              <w:t>4</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7AE399CB" w14:textId="6692FD58" w:rsidR="00863A03" w:rsidRDefault="00863A03" w:rsidP="00761C06">
            <w:pPr>
              <w:pStyle w:val="TableText"/>
              <w:spacing w:after="240"/>
            </w:pPr>
            <w:r>
              <w:t>-</w:t>
            </w:r>
            <w:r w:rsidR="00A079FB">
              <w:t>7</w:t>
            </w:r>
            <w:r>
              <w:t>.</w:t>
            </w:r>
            <w:r w:rsidR="00A079FB">
              <w:t>2</w:t>
            </w:r>
            <w:r>
              <w:t>, -7.</w:t>
            </w:r>
            <w:r w:rsidR="00A079FB">
              <w:t>3</w:t>
            </w:r>
            <w:r>
              <w:t xml:space="preserve"> (4.</w:t>
            </w:r>
            <w:r w:rsidR="00A079FB">
              <w:t>5</w:t>
            </w:r>
            <w:r>
              <w:t>)</w:t>
            </w:r>
          </w:p>
        </w:tc>
        <w:tc>
          <w:tcPr>
            <w:tcW w:w="1701" w:type="dxa"/>
            <w:tcBorders>
              <w:top w:val="single" w:sz="4" w:space="0" w:color="FFFFFF" w:themeColor="background1"/>
              <w:left w:val="single" w:sz="4" w:space="0" w:color="FFFFFF"/>
              <w:bottom w:val="single" w:sz="4" w:space="0" w:color="auto"/>
              <w:right w:val="single" w:sz="4" w:space="0" w:color="FFFFFF"/>
            </w:tcBorders>
          </w:tcPr>
          <w:p w14:paraId="088FF3EA" w14:textId="7FF64111" w:rsidR="00863A03" w:rsidRDefault="00863A03" w:rsidP="00761C06">
            <w:pPr>
              <w:pStyle w:val="TableText"/>
              <w:spacing w:after="240" w:line="240" w:lineRule="auto"/>
            </w:pPr>
            <w:r>
              <w:t>-9.</w:t>
            </w:r>
            <w:r w:rsidR="00A079FB">
              <w:t>6</w:t>
            </w:r>
            <w:r>
              <w:t>, -10.</w:t>
            </w:r>
            <w:r w:rsidR="00A079FB">
              <w:t>2</w:t>
            </w:r>
            <w:r>
              <w:t>, (5.4)</w:t>
            </w:r>
          </w:p>
        </w:tc>
      </w:tr>
    </w:tbl>
    <w:p w14:paraId="4106C311" w14:textId="77777777" w:rsidR="006E50C1" w:rsidRPr="006E50C1" w:rsidRDefault="006E50C1" w:rsidP="006E50C1"/>
    <w:p w14:paraId="3F74931E" w14:textId="39A9F8EA" w:rsidR="00892E28" w:rsidRDefault="00892E28" w:rsidP="00892E28">
      <w:pPr>
        <w:pStyle w:val="Heading2"/>
      </w:pPr>
      <w:bookmarkStart w:id="159" w:name="_Toc37689984"/>
      <w:r>
        <w:t>Sharing of the methods and results</w:t>
      </w:r>
      <w:bookmarkEnd w:id="159"/>
    </w:p>
    <w:p w14:paraId="763CC428" w14:textId="2F92B4C6" w:rsidR="00892E28" w:rsidRDefault="00892E28" w:rsidP="00892E28">
      <w:r>
        <w:t xml:space="preserve">All </w:t>
      </w:r>
      <w:r w:rsidR="00EF61C6">
        <w:t xml:space="preserve">content and </w:t>
      </w:r>
      <w:r>
        <w:t xml:space="preserve">methods developed in the thesis are shared with a permissive MIT license via a public GitHub repository: </w:t>
      </w:r>
      <w:r w:rsidRPr="009635EC">
        <w:rPr>
          <w:u w:val="single"/>
        </w:rPr>
        <w:t>https://github.com/hellej/quiet-paths-msc</w:t>
      </w:r>
      <w:r>
        <w:t xml:space="preserve">. Unfortunately, </w:t>
      </w:r>
      <w:r w:rsidR="00C61E07">
        <w:t>some</w:t>
      </w:r>
      <w:r>
        <w:t xml:space="preserve"> of the data sources consisted of too big files (e.g. graph data) or had restrictive license (</w:t>
      </w:r>
      <w:r w:rsidR="00372915">
        <w:t xml:space="preserve">e.g. </w:t>
      </w:r>
      <w:r>
        <w:t xml:space="preserve">YKR-commuting data) and hence couldn’t be shared </w:t>
      </w:r>
      <w:r w:rsidR="00D463D8">
        <w:t>along with</w:t>
      </w:r>
      <w:r>
        <w:t xml:space="preserve"> the source-code</w:t>
      </w:r>
      <w:r w:rsidR="00EF61C6">
        <w:t xml:space="preserve"> (for list of the used datasets, see </w:t>
      </w:r>
      <w:r w:rsidR="00EF61C6">
        <w:fldChar w:fldCharType="begin"/>
      </w:r>
      <w:r w:rsidR="00EF61C6">
        <w:instrText xml:space="preserve"> REF _Ref37688120 \h </w:instrText>
      </w:r>
      <w:r w:rsidR="00EF61C6">
        <w:fldChar w:fldCharType="separate"/>
      </w:r>
      <w:r w:rsidR="00205E1B" w:rsidRPr="00CC2F87">
        <w:t xml:space="preserve">Table </w:t>
      </w:r>
      <w:r w:rsidR="00205E1B">
        <w:rPr>
          <w:noProof/>
        </w:rPr>
        <w:t>1</w:t>
      </w:r>
      <w:r w:rsidR="00EF61C6">
        <w:fldChar w:fldCharType="end"/>
      </w:r>
      <w:r w:rsidR="00EF61C6">
        <w:t>)</w:t>
      </w:r>
      <w:r>
        <w:t xml:space="preserve">. However, the </w:t>
      </w:r>
      <w:r w:rsidR="00EF61C6">
        <w:t xml:space="preserve">complete method </w:t>
      </w:r>
      <w:r>
        <w:t xml:space="preserve">for downloading and processing OSM street network data for graph construction is included in the repository. Hence, a </w:t>
      </w:r>
      <w:r w:rsidR="007C6A0B">
        <w:t>“</w:t>
      </w:r>
      <w:r>
        <w:t>noise-aware</w:t>
      </w:r>
      <w:r w:rsidR="007C6A0B">
        <w:t>”</w:t>
      </w:r>
      <w:r>
        <w:t xml:space="preserve"> walkable street network graph can be easily generated for any area of interest, as long as traffic noise data for the given area is available. After generating a graph for the area of interest, </w:t>
      </w:r>
      <w:r w:rsidR="00F60E98">
        <w:t>the quiet path routing application can be run on a personal computer (as opposed to</w:t>
      </w:r>
      <w:r w:rsidR="00074E94">
        <w:t xml:space="preserve"> </w:t>
      </w:r>
      <w:r w:rsidR="00E14639">
        <w:t xml:space="preserve">a </w:t>
      </w:r>
      <w:r w:rsidR="00F60E98">
        <w:t>server-based setup)</w:t>
      </w:r>
      <w:r>
        <w:t>.</w:t>
      </w:r>
      <w:r w:rsidR="004504DC">
        <w:t xml:space="preserve"> </w:t>
      </w:r>
    </w:p>
    <w:p w14:paraId="62A528CB" w14:textId="3A853A70" w:rsidR="00457009" w:rsidRDefault="00892E28" w:rsidP="002415F7">
      <w:r>
        <w:t>During the study, the quiet path routing application was developed further within the HOPE project</w:t>
      </w:r>
      <w:r w:rsidR="006615BB">
        <w:t xml:space="preserve"> (Healthy Outdoor Premises for Everyone)</w:t>
      </w:r>
      <w:r>
        <w:t xml:space="preserve">. A parallel version of the quiet path routing application was </w:t>
      </w:r>
      <w:r w:rsidR="00CD41E4">
        <w:t>created</w:t>
      </w:r>
      <w:r>
        <w:t xml:space="preserve"> by </w:t>
      </w:r>
      <w:r w:rsidR="009635EC">
        <w:t>“forking”</w:t>
      </w:r>
      <w:r>
        <w:t xml:space="preserve"> the source-code from: </w:t>
      </w:r>
      <w:r w:rsidRPr="009635EC">
        <w:rPr>
          <w:u w:val="single"/>
        </w:rPr>
        <w:t>https://github.com/hellej/quiet-paths-msc</w:t>
      </w:r>
      <w:r>
        <w:rPr>
          <w:i/>
          <w:iCs/>
        </w:rPr>
        <w:t xml:space="preserve"> </w:t>
      </w:r>
      <w:r>
        <w:t xml:space="preserve">to a new </w:t>
      </w:r>
      <w:r>
        <w:lastRenderedPageBreak/>
        <w:t>repository under the GitHub community of</w:t>
      </w:r>
      <w:r w:rsidR="006B2572">
        <w:t xml:space="preserve"> the</w:t>
      </w:r>
      <w:r>
        <w:t xml:space="preserve"> Digital Geography Lab</w:t>
      </w:r>
      <w:r w:rsidR="00FD47CA">
        <w:t>:</w:t>
      </w:r>
      <w:r>
        <w:t xml:space="preserve"> </w:t>
      </w:r>
      <w:r w:rsidRPr="00661B23">
        <w:rPr>
          <w:u w:val="single"/>
        </w:rPr>
        <w:t>https://github.com/DigitalGeographyLab/hope-green-path-server</w:t>
      </w:r>
      <w:r>
        <w:t xml:space="preserve">. </w:t>
      </w:r>
      <w:r w:rsidR="00B44FA0">
        <w:t xml:space="preserve">While </w:t>
      </w:r>
      <w:r w:rsidR="00B8392F">
        <w:t>developing</w:t>
      </w:r>
      <w:r>
        <w:t xml:space="preserve"> the quiet path </w:t>
      </w:r>
      <w:r w:rsidR="00A41C09">
        <w:t>routing</w:t>
      </w:r>
      <w:r>
        <w:t xml:space="preserve"> method</w:t>
      </w:r>
      <w:r w:rsidR="00B44FA0">
        <w:t xml:space="preserve"> further</w:t>
      </w:r>
      <w:r>
        <w:t xml:space="preserve">, the source code was also heavily refactored and documented. </w:t>
      </w:r>
      <w:r w:rsidR="00A474C1">
        <w:t xml:space="preserve">Also, to enable significantly faster routing analysis for longer O-D distances, the routing analysis was migrated to utilize </w:t>
      </w:r>
      <w:r w:rsidR="00F2600B">
        <w:t xml:space="preserve">the </w:t>
      </w:r>
      <w:r w:rsidR="00A474C1">
        <w:t xml:space="preserve">routing library igraph </w:t>
      </w:r>
      <w:r w:rsidR="00F25FE5">
        <w:fldChar w:fldCharType="begin"/>
      </w:r>
      <w:r w:rsidR="00F25FE5">
        <w:instrText xml:space="preserve"> ADDIN ZOTERO_ITEM CSL_CITATION {"citationID":"E9WIAqnU","properties":{"formattedCitation":"(Csardi &amp; Nepusz, 2006)","plainCitation":"(Csardi &amp; Nepusz, 2006)","noteIndex":0},"citationItems":[{"id":550,"uris":["http://zotero.org/users/5467145/items/Q82KMH78"],"uri":["http://zotero.org/users/5467145/items/Q82KMH78"],"itemData":{"id":550,"type":"article-journal","container-title":"InterJournal, Complex Systems","issue":"5","page":"1–9","source":"Google Scholar","title":"The igraph software package for complex network research","volume":"1695","author":[{"family":"Csardi","given":"Gabor"},{"family":"Nepusz","given":"Tamas"}],"issued":{"date-parts":[["2006"]]}}}],"schema":"https://github.com/citation-style-language/schema/raw/master/csl-citation.json"} </w:instrText>
      </w:r>
      <w:r w:rsidR="00F25FE5">
        <w:fldChar w:fldCharType="separate"/>
      </w:r>
      <w:r w:rsidR="00F25FE5">
        <w:rPr>
          <w:noProof/>
        </w:rPr>
        <w:t>(Csardi &amp; Nepusz, 2006)</w:t>
      </w:r>
      <w:r w:rsidR="00F25FE5">
        <w:fldChar w:fldCharType="end"/>
      </w:r>
      <w:r w:rsidR="00A474C1">
        <w:t xml:space="preserve"> instead of NetworkX.</w:t>
      </w:r>
      <w:r w:rsidR="00167E83">
        <w:t xml:space="preserve"> </w:t>
      </w:r>
      <w:r w:rsidR="00E740FB">
        <w:t>T</w:t>
      </w:r>
      <w:r>
        <w:t>h</w:t>
      </w:r>
      <w:r w:rsidR="0077499C">
        <w:t>e</w:t>
      </w:r>
      <w:r>
        <w:t xml:space="preserve"> name of the </w:t>
      </w:r>
      <w:r w:rsidR="00CD06C1">
        <w:t>application</w:t>
      </w:r>
      <w:r>
        <w:t xml:space="preserve"> was changed from </w:t>
      </w:r>
      <w:r w:rsidRPr="004969B8">
        <w:rPr>
          <w:i/>
          <w:iCs/>
        </w:rPr>
        <w:t>quiet paths</w:t>
      </w:r>
      <w:r>
        <w:t xml:space="preserve"> to </w:t>
      </w:r>
      <w:r w:rsidRPr="004969B8">
        <w:rPr>
          <w:i/>
          <w:iCs/>
        </w:rPr>
        <w:t>green paths</w:t>
      </w:r>
      <w:r>
        <w:t>. The source-code for the user interface application</w:t>
      </w:r>
      <w:r w:rsidR="0095505B">
        <w:t xml:space="preserve"> </w:t>
      </w:r>
      <w:r>
        <w:t xml:space="preserve">is </w:t>
      </w:r>
      <w:r w:rsidR="0095505B">
        <w:t xml:space="preserve">accessible </w:t>
      </w:r>
      <w:r>
        <w:t xml:space="preserve">at: </w:t>
      </w:r>
      <w:r w:rsidRPr="00081574">
        <w:rPr>
          <w:u w:val="single"/>
        </w:rPr>
        <w:t>https://github.com/DigitalGeographyLab/hope-green-path-ui</w:t>
      </w:r>
      <w:r>
        <w:t>.</w:t>
      </w:r>
      <w:r w:rsidR="000C3BC1">
        <w:t xml:space="preserve"> Instructions </w:t>
      </w:r>
      <w:r w:rsidR="00167E83">
        <w:t xml:space="preserve">for getting </w:t>
      </w:r>
      <w:r w:rsidR="000C3BC1">
        <w:t xml:space="preserve">the application up and running locally </w:t>
      </w:r>
      <w:r w:rsidR="00167E83">
        <w:t xml:space="preserve">are included in </w:t>
      </w:r>
      <w:r w:rsidR="000C3BC1">
        <w:t>the README.md file</w:t>
      </w:r>
      <w:r w:rsidR="00167E83">
        <w:t>s</w:t>
      </w:r>
      <w:r w:rsidR="000C3BC1">
        <w:t xml:space="preserve"> at the root of </w:t>
      </w:r>
      <w:r w:rsidR="00167E83">
        <w:t xml:space="preserve">both </w:t>
      </w:r>
      <w:r w:rsidR="000C3BC1">
        <w:t>repositories</w:t>
      </w:r>
      <w:r w:rsidR="00167E83">
        <w:t xml:space="preserve"> (hope-green-path-server &amp; hope-green-path-ui)</w:t>
      </w:r>
      <w:r w:rsidR="000C3BC1">
        <w:t>.</w:t>
      </w:r>
      <w:r>
        <w:t xml:space="preserve"> Both repositories utilize GitHub releases, that enable creating snapshots of the repositories at a specific time. At the time of writing this, the latest release for the hope-green-path-server </w:t>
      </w:r>
      <w:r w:rsidR="00CE6911">
        <w:t>is</w:t>
      </w:r>
      <w:r>
        <w:t xml:space="preserve"> v1.3 and for hope-green-path-ui: v1.2. New releases of both projects </w:t>
      </w:r>
      <w:r w:rsidR="00A52E42">
        <w:t xml:space="preserve">will be published </w:t>
      </w:r>
      <w:r>
        <w:t>as they are developed further.</w:t>
      </w:r>
      <w:r w:rsidR="000C3BC1">
        <w:t xml:space="preserve"> </w:t>
      </w:r>
    </w:p>
    <w:p w14:paraId="530CC8D6" w14:textId="4D977753" w:rsidR="00A0624D" w:rsidRPr="00CC2F87" w:rsidRDefault="00457009" w:rsidP="00457009">
      <w:pPr>
        <w:spacing w:after="0" w:line="240" w:lineRule="auto"/>
        <w:jc w:val="left"/>
      </w:pPr>
      <w:r>
        <w:br w:type="page"/>
      </w:r>
    </w:p>
    <w:p w14:paraId="792E42D2" w14:textId="47030C2B" w:rsidR="00BC2DD7" w:rsidRPr="00CC2F87" w:rsidRDefault="00DB65B4" w:rsidP="00B31DAC">
      <w:pPr>
        <w:pStyle w:val="Heading1"/>
      </w:pPr>
      <w:bookmarkStart w:id="160" w:name="_Toc37689985"/>
      <w:r>
        <w:lastRenderedPageBreak/>
        <w:t>DISCUSSION AND CONCLUSIONS</w:t>
      </w:r>
      <w:bookmarkEnd w:id="160"/>
    </w:p>
    <w:p w14:paraId="5138BF85" w14:textId="16244F16" w:rsidR="00A90258" w:rsidRDefault="00AE2896" w:rsidP="00A90258">
      <w:pPr>
        <w:pStyle w:val="Heading2"/>
      </w:pPr>
      <w:bookmarkStart w:id="161" w:name="_Toc37689986"/>
      <w:r w:rsidRPr="00CC2F87">
        <w:t>Technical assessment –</w:t>
      </w:r>
      <w:r w:rsidR="00F942E3">
        <w:t xml:space="preserve"> </w:t>
      </w:r>
      <w:r w:rsidR="005D1430">
        <w:t>quality of the paths</w:t>
      </w:r>
      <w:bookmarkEnd w:id="161"/>
    </w:p>
    <w:p w14:paraId="32FEA37F" w14:textId="3735E98A" w:rsidR="00915B56" w:rsidRPr="003B0D46" w:rsidRDefault="003B0D46" w:rsidP="001F2C8B">
      <w:r>
        <w:t xml:space="preserve">This study shows that a </w:t>
      </w:r>
      <w:r w:rsidR="00022266">
        <w:t>functional</w:t>
      </w:r>
      <w:r>
        <w:t xml:space="preserve"> route planner for exposure</w:t>
      </w:r>
      <w:r w:rsidR="00915B56">
        <w:t>-</w:t>
      </w:r>
      <w:r>
        <w:t xml:space="preserve">based routing can </w:t>
      </w:r>
      <w:r w:rsidR="00915B56">
        <w:t xml:space="preserve">be built using </w:t>
      </w:r>
      <w:r w:rsidR="00205E1B">
        <w:t>exclusively</w:t>
      </w:r>
      <w:r w:rsidR="00915B56">
        <w:t xml:space="preserve"> open-source technologies and OpenStreetMap data. </w:t>
      </w:r>
      <w:r w:rsidR="00B26559">
        <w:t xml:space="preserve">However, the true </w:t>
      </w:r>
      <w:r w:rsidR="00AF0678">
        <w:t>usability</w:t>
      </w:r>
      <w:r w:rsidR="00B26559">
        <w:t xml:space="preserve"> of the developed quiet path routing application </w:t>
      </w:r>
      <w:r w:rsidR="00AF0678">
        <w:t>would have remained</w:t>
      </w:r>
      <w:r w:rsidR="00B26559">
        <w:t xml:space="preserve"> uncertain if the quality of the paths </w:t>
      </w:r>
      <w:r w:rsidR="00AF0678">
        <w:t>was</w:t>
      </w:r>
      <w:r w:rsidR="00B26559">
        <w:t xml:space="preserve"> not assessed. </w:t>
      </w:r>
      <w:r w:rsidR="00AF0678">
        <w:t xml:space="preserve">Hence, </w:t>
      </w:r>
      <w:r w:rsidR="008E1404">
        <w:t xml:space="preserve">in addition to </w:t>
      </w:r>
      <w:r w:rsidR="00B26559">
        <w:t xml:space="preserve">the assessment of achievable reductions in exposure to traffic noise </w:t>
      </w:r>
      <w:r w:rsidR="00FE6B69">
        <w:t>(</w:t>
      </w:r>
      <w:r w:rsidR="009F335D">
        <w:t xml:space="preserve">i.e. performance of the quit path routing </w:t>
      </w:r>
      <w:r w:rsidR="00FB3EE8">
        <w:t>method</w:t>
      </w:r>
      <w:r w:rsidR="00FE6B69">
        <w:t>)</w:t>
      </w:r>
      <w:r w:rsidR="00B26559">
        <w:t xml:space="preserve">, also the quality </w:t>
      </w:r>
      <w:r w:rsidR="00FE6B69">
        <w:t>of the shortest path</w:t>
      </w:r>
      <w:r w:rsidR="00994413">
        <w:t>s</w:t>
      </w:r>
      <w:r w:rsidR="00FE6B69">
        <w:t xml:space="preserve"> </w:t>
      </w:r>
      <w:r w:rsidR="003178FA">
        <w:t>was</w:t>
      </w:r>
      <w:r w:rsidR="00FE6B69">
        <w:t xml:space="preserve"> </w:t>
      </w:r>
      <w:r w:rsidR="000B6A32">
        <w:t>evaluated</w:t>
      </w:r>
      <w:r w:rsidR="00FE6B69">
        <w:t xml:space="preserve">. </w:t>
      </w:r>
    </w:p>
    <w:p w14:paraId="30F2A46F" w14:textId="77777777" w:rsidR="000923CC" w:rsidRDefault="004C0A48" w:rsidP="001F2C8B">
      <w:r>
        <w:t>L</w:t>
      </w:r>
      <w:r w:rsidR="001F2C8B">
        <w:t xml:space="preserve">engths of the </w:t>
      </w:r>
      <w:r w:rsidR="00DA1C61">
        <w:t>shortest path</w:t>
      </w:r>
      <w:r w:rsidR="001F2C8B">
        <w:t>s</w:t>
      </w:r>
      <w:r w:rsidR="00DA1C61">
        <w:t xml:space="preserve"> </w:t>
      </w:r>
      <w:r>
        <w:t xml:space="preserve">were compared to </w:t>
      </w:r>
      <w:r w:rsidR="00C528A2">
        <w:t xml:space="preserve">the </w:t>
      </w:r>
      <w:r w:rsidR="0015351F">
        <w:t xml:space="preserve">reference paths </w:t>
      </w:r>
      <w:r w:rsidR="00585E53">
        <w:t xml:space="preserve">calculated with </w:t>
      </w:r>
      <w:r w:rsidR="00DA1C61">
        <w:t xml:space="preserve">the </w:t>
      </w:r>
      <w:r w:rsidR="00585E53">
        <w:t xml:space="preserve">route planner </w:t>
      </w:r>
      <w:r w:rsidR="00E525FD">
        <w:t>service of</w:t>
      </w:r>
      <w:r w:rsidR="00DA1C61">
        <w:t xml:space="preserve"> </w:t>
      </w:r>
      <w:r w:rsidR="005B6E40">
        <w:t>HRT</w:t>
      </w:r>
      <w:r w:rsidR="00FF4B57">
        <w:t xml:space="preserve"> (i.e. Digitransit Routing API)</w:t>
      </w:r>
      <w:r w:rsidR="00DA1C61">
        <w:t xml:space="preserve">. </w:t>
      </w:r>
      <w:r w:rsidR="001F2C8B">
        <w:t xml:space="preserve">As per </w:t>
      </w:r>
      <w:r w:rsidR="001F2C8B">
        <w:fldChar w:fldCharType="begin"/>
      </w:r>
      <w:r w:rsidR="001F2C8B">
        <w:instrText xml:space="preserve"> REF _Ref23670715 \h </w:instrText>
      </w:r>
      <w:r w:rsidR="001F2C8B">
        <w:fldChar w:fldCharType="separate"/>
      </w:r>
      <w:r w:rsidR="00205E1B" w:rsidRPr="00CC2F87">
        <w:t xml:space="preserve">Table </w:t>
      </w:r>
      <w:r w:rsidR="00205E1B">
        <w:rPr>
          <w:noProof/>
        </w:rPr>
        <w:t>14</w:t>
      </w:r>
      <w:r w:rsidR="001F2C8B">
        <w:fldChar w:fldCharType="end"/>
      </w:r>
      <w:r w:rsidR="001F2C8B">
        <w:t xml:space="preserve">, </w:t>
      </w:r>
      <w:r w:rsidR="005F3ECB">
        <w:t xml:space="preserve">the </w:t>
      </w:r>
      <w:r w:rsidR="001F2C8B">
        <w:t>m</w:t>
      </w:r>
      <w:r w:rsidR="00F74E56">
        <w:t xml:space="preserve">ean and median difference </w:t>
      </w:r>
      <w:r w:rsidR="00EF4907">
        <w:t>in lengths</w:t>
      </w:r>
      <w:r w:rsidR="00F74E56">
        <w:t xml:space="preserve"> </w:t>
      </w:r>
      <w:r w:rsidR="000B5634">
        <w:t>are</w:t>
      </w:r>
      <w:r w:rsidR="00F74E56">
        <w:t xml:space="preserve"> </w:t>
      </w:r>
      <w:r w:rsidR="00451A7B">
        <w:t xml:space="preserve">negative but </w:t>
      </w:r>
      <w:r w:rsidR="00E2238C">
        <w:t>minor</w:t>
      </w:r>
      <w:r w:rsidR="001F2C8B">
        <w:t xml:space="preserve">, </w:t>
      </w:r>
      <w:r w:rsidR="004E5C1D">
        <w:t>suggesting</w:t>
      </w:r>
      <w:r w:rsidR="00F74E56">
        <w:t xml:space="preserve"> that </w:t>
      </w:r>
      <w:r w:rsidR="00FF4B57">
        <w:t>an</w:t>
      </w:r>
      <w:r w:rsidR="00F74E56">
        <w:t xml:space="preserve"> </w:t>
      </w:r>
      <w:r w:rsidR="00346098">
        <w:t xml:space="preserve">average </w:t>
      </w:r>
      <w:r w:rsidR="00892456">
        <w:t>(</w:t>
      </w:r>
      <w:r w:rsidR="00F74E56">
        <w:t>shortest</w:t>
      </w:r>
      <w:r w:rsidR="00892456">
        <w:t>)</w:t>
      </w:r>
      <w:r w:rsidR="00F74E56">
        <w:t xml:space="preserve"> path calculated </w:t>
      </w:r>
      <w:r w:rsidR="003C72E5">
        <w:t>with</w:t>
      </w:r>
      <w:r w:rsidR="00F74E56">
        <w:t xml:space="preserve"> the </w:t>
      </w:r>
      <w:r w:rsidR="00892456">
        <w:t xml:space="preserve">quiet path </w:t>
      </w:r>
      <w:r w:rsidR="00F74E56">
        <w:t xml:space="preserve">routing </w:t>
      </w:r>
      <w:r w:rsidR="00892456">
        <w:t xml:space="preserve">application </w:t>
      </w:r>
      <w:r w:rsidR="00C04AAB">
        <w:t>is</w:t>
      </w:r>
      <w:r w:rsidR="00892456">
        <w:t xml:space="preserve"> slightly</w:t>
      </w:r>
      <w:r w:rsidR="005B6E40">
        <w:t xml:space="preserve"> shorter than </w:t>
      </w:r>
      <w:r w:rsidR="00753B8A">
        <w:t xml:space="preserve">the corresponding </w:t>
      </w:r>
      <w:r w:rsidR="00146C9F">
        <w:t xml:space="preserve">reference </w:t>
      </w:r>
      <w:r w:rsidR="00ED0901">
        <w:t>path</w:t>
      </w:r>
      <w:r w:rsidR="005B6E40">
        <w:t xml:space="preserve">. </w:t>
      </w:r>
      <w:r w:rsidR="00331EB1">
        <w:t>Despite the</w:t>
      </w:r>
      <w:r w:rsidR="001B3C55">
        <w:t xml:space="preserve"> </w:t>
      </w:r>
      <w:r w:rsidR="0052371B">
        <w:t xml:space="preserve">somewhat </w:t>
      </w:r>
      <w:r w:rsidR="001B3C55">
        <w:t xml:space="preserve">high </w:t>
      </w:r>
      <w:r w:rsidR="00AA4407">
        <w:t>standard deviation</w:t>
      </w:r>
      <w:r w:rsidR="00627C66">
        <w:t>s</w:t>
      </w:r>
      <w:r w:rsidR="00AA4407">
        <w:t xml:space="preserve"> of </w:t>
      </w:r>
      <w:r w:rsidR="00D75DE7">
        <w:t>the</w:t>
      </w:r>
      <w:r w:rsidR="00AA4407">
        <w:t xml:space="preserve"> differences </w:t>
      </w:r>
      <w:r w:rsidR="00627C66">
        <w:t>(</w:t>
      </w:r>
      <w:r w:rsidR="00AA4407">
        <w:t xml:space="preserve">16 % </w:t>
      </w:r>
      <w:r w:rsidR="00627C66">
        <w:t>&amp;</w:t>
      </w:r>
      <w:r w:rsidR="00AA4407">
        <w:t xml:space="preserve"> 74.8 m</w:t>
      </w:r>
      <w:r w:rsidR="00627C66">
        <w:t>)</w:t>
      </w:r>
      <w:r w:rsidR="00AA4407">
        <w:t>,</w:t>
      </w:r>
      <w:r w:rsidR="00331EB1">
        <w:t xml:space="preserve"> </w:t>
      </w:r>
      <w:r w:rsidR="008D75FF">
        <w:t>the 10</w:t>
      </w:r>
      <w:r w:rsidR="008D75FF" w:rsidRPr="001F2C8B">
        <w:rPr>
          <w:vertAlign w:val="superscript"/>
        </w:rPr>
        <w:t>th</w:t>
      </w:r>
      <w:r w:rsidR="008D75FF">
        <w:t xml:space="preserve"> and 90</w:t>
      </w:r>
      <w:r w:rsidR="008D75FF" w:rsidRPr="001F2C8B">
        <w:rPr>
          <w:vertAlign w:val="superscript"/>
        </w:rPr>
        <w:t>th</w:t>
      </w:r>
      <w:r w:rsidR="008D75FF">
        <w:t xml:space="preserve"> percentiles</w:t>
      </w:r>
      <w:r w:rsidR="004C4569">
        <w:t xml:space="preserve"> </w:t>
      </w:r>
      <w:r w:rsidR="001568A5">
        <w:t>are</w:t>
      </w:r>
      <w:r w:rsidR="008D75FF">
        <w:t xml:space="preserve"> </w:t>
      </w:r>
      <w:r w:rsidR="003C72E5">
        <w:t xml:space="preserve">still </w:t>
      </w:r>
      <w:r w:rsidR="008D75FF">
        <w:t xml:space="preserve">moderate, -58.2 m (-7.1 %) and 29 m (4.2 %), </w:t>
      </w:r>
      <w:r w:rsidR="004E5C1D">
        <w:t>indicating</w:t>
      </w:r>
      <w:r w:rsidR="008D75FF">
        <w:t xml:space="preserve"> that the difference</w:t>
      </w:r>
      <w:r w:rsidR="00BA6699">
        <w:t>s</w:t>
      </w:r>
      <w:r w:rsidR="00E32CBC">
        <w:t xml:space="preserve"> </w:t>
      </w:r>
      <w:r w:rsidR="0079249B">
        <w:t>are</w:t>
      </w:r>
      <w:r w:rsidR="00900CC2">
        <w:t xml:space="preserve"> in an acceptable</w:t>
      </w:r>
      <w:r w:rsidR="00BA6699">
        <w:t xml:space="preserve"> </w:t>
      </w:r>
      <w:r w:rsidR="00900CC2">
        <w:t xml:space="preserve">range </w:t>
      </w:r>
      <w:r w:rsidR="008D75FF">
        <w:t>for</w:t>
      </w:r>
      <w:r w:rsidR="00334D6B">
        <w:t xml:space="preserve"> a</w:t>
      </w:r>
      <w:r w:rsidR="008D75FF">
        <w:t xml:space="preserve"> majority of</w:t>
      </w:r>
      <w:r w:rsidR="00473F2B">
        <w:t xml:space="preserve"> paths</w:t>
      </w:r>
      <w:r w:rsidR="008D75FF">
        <w:t>.</w:t>
      </w:r>
      <w:r w:rsidR="003C72E5">
        <w:t xml:space="preserve"> </w:t>
      </w:r>
      <w:r w:rsidR="00C45472">
        <w:t>In</w:t>
      </w:r>
      <w:r w:rsidR="00257291">
        <w:t xml:space="preserve"> the</w:t>
      </w:r>
      <w:r w:rsidR="00C45472">
        <w:t xml:space="preserve"> light of</w:t>
      </w:r>
      <w:r w:rsidR="001B22AD">
        <w:t xml:space="preserve"> </w:t>
      </w:r>
      <w:r w:rsidR="003C72E5">
        <w:t xml:space="preserve">these </w:t>
      </w:r>
      <w:r w:rsidR="00D36D56">
        <w:t>numbers</w:t>
      </w:r>
      <w:r w:rsidR="001B22AD">
        <w:t>,</w:t>
      </w:r>
      <w:r w:rsidR="003C72E5">
        <w:t xml:space="preserve"> it</w:t>
      </w:r>
      <w:r w:rsidR="00B74B8C">
        <w:t xml:space="preserve"> can</w:t>
      </w:r>
      <w:r w:rsidR="003C72E5">
        <w:t xml:space="preserve"> be concluded that the </w:t>
      </w:r>
      <w:r w:rsidR="0029363C">
        <w:t xml:space="preserve">quiet path </w:t>
      </w:r>
      <w:r w:rsidR="003C72E5">
        <w:t xml:space="preserve">routing </w:t>
      </w:r>
      <w:r w:rsidR="0029363C">
        <w:t xml:space="preserve">application </w:t>
      </w:r>
      <w:r w:rsidR="001B5941">
        <w:t>performs</w:t>
      </w:r>
      <w:r w:rsidR="003C72E5">
        <w:t xml:space="preserve"> well</w:t>
      </w:r>
      <w:r w:rsidR="008F4EC9">
        <w:t xml:space="preserve"> or satisfactorily</w:t>
      </w:r>
      <w:r w:rsidR="003C72E5">
        <w:t xml:space="preserve"> in most situations</w:t>
      </w:r>
      <w:r w:rsidR="00330686">
        <w:t xml:space="preserve">. </w:t>
      </w:r>
    </w:p>
    <w:p w14:paraId="7185B03C" w14:textId="1F55BEFA" w:rsidR="00EE1ECB" w:rsidRPr="00CC2F87" w:rsidRDefault="00BA336D" w:rsidP="000D3C89">
      <w:r>
        <w:t xml:space="preserve">Nevertheless, also some considerable </w:t>
      </w:r>
      <w:r w:rsidR="00703BF1">
        <w:t>deviations</w:t>
      </w:r>
      <w:r>
        <w:t xml:space="preserve"> to reference paths seem to occur</w:t>
      </w:r>
      <w:r w:rsidR="001D106C">
        <w:t xml:space="preserve"> in some cases</w:t>
      </w:r>
      <w:r w:rsidR="005A232F">
        <w:t xml:space="preserve">. </w:t>
      </w:r>
      <w:r w:rsidR="00C628C3">
        <w:t>T</w:t>
      </w:r>
      <w:r w:rsidR="006F0294">
        <w:t xml:space="preserve">he quality assessment </w:t>
      </w:r>
      <w:r w:rsidR="000D3C89">
        <w:t xml:space="preserve">of the paths </w:t>
      </w:r>
      <w:r w:rsidR="00B34948">
        <w:t xml:space="preserve">facilitated </w:t>
      </w:r>
      <w:r w:rsidR="006F0294">
        <w:t>improving the application</w:t>
      </w:r>
      <w:r w:rsidR="000923CC">
        <w:t xml:space="preserve"> and its street network graph</w:t>
      </w:r>
      <w:r w:rsidR="006F0294">
        <w:t xml:space="preserve"> by </w:t>
      </w:r>
      <w:r w:rsidR="00B34948">
        <w:t xml:space="preserve">revealing </w:t>
      </w:r>
      <w:r w:rsidR="006F0294">
        <w:t>problem</w:t>
      </w:r>
      <w:r w:rsidR="00FF62B2">
        <w:t>atic pathfinding results</w:t>
      </w:r>
      <w:r w:rsidR="006F0294">
        <w:t xml:space="preserve">. </w:t>
      </w:r>
      <w:r w:rsidR="00C07212">
        <w:t>The routing analysis was improved during the project through an iterative process of five phases: 1) revising the graph construction script, 2) revising the application logic in routing, 3) re-running the routing analysis, 4) re-assessing the quality of the paths and 5) debugging the problematic paths (if any)</w:t>
      </w:r>
      <w:r w:rsidR="001151F4">
        <w:t>; w</w:t>
      </w:r>
      <w:r w:rsidR="00EC364F">
        <w:t xml:space="preserve">here higher differences in </w:t>
      </w:r>
      <w:r w:rsidR="00A14904">
        <w:t>length</w:t>
      </w:r>
      <w:r w:rsidR="00EC364F">
        <w:t xml:space="preserve"> were found, the paths were inspected in </w:t>
      </w:r>
      <w:r w:rsidR="000923CC">
        <w:t>Q</w:t>
      </w:r>
      <w:r w:rsidR="00EC364F">
        <w:t xml:space="preserve">GIS to </w:t>
      </w:r>
      <w:r w:rsidR="00367F25">
        <w:t>debug</w:t>
      </w:r>
      <w:r w:rsidR="00C7408D">
        <w:t xml:space="preserve"> </w:t>
      </w:r>
      <w:r w:rsidR="00EC364F">
        <w:t>possible</w:t>
      </w:r>
      <w:r w:rsidR="002D6893">
        <w:t xml:space="preserve"> </w:t>
      </w:r>
      <w:r w:rsidR="00806115">
        <w:t>faults</w:t>
      </w:r>
      <w:r w:rsidR="00EC364F">
        <w:t xml:space="preserve"> in the </w:t>
      </w:r>
      <w:r w:rsidR="00454E61">
        <w:t>application logic or in the graph</w:t>
      </w:r>
      <w:r w:rsidR="00EC364F">
        <w:t xml:space="preserve">. </w:t>
      </w:r>
      <w:r w:rsidR="009D5F00">
        <w:t xml:space="preserve">By this </w:t>
      </w:r>
      <w:r w:rsidR="00367F25">
        <w:t>process</w:t>
      </w:r>
      <w:r w:rsidR="009D5F00">
        <w:t xml:space="preserve">, some </w:t>
      </w:r>
      <w:r w:rsidR="00B667BD">
        <w:t>critical</w:t>
      </w:r>
      <w:r w:rsidR="00747AEA">
        <w:t xml:space="preserve">, yet </w:t>
      </w:r>
      <w:r w:rsidR="00B667BD">
        <w:t>rare</w:t>
      </w:r>
      <w:r w:rsidR="00747AEA">
        <w:t>,</w:t>
      </w:r>
      <w:r w:rsidR="009D5F00">
        <w:t xml:space="preserve"> bugs were discovered</w:t>
      </w:r>
      <w:r w:rsidR="00B667BD">
        <w:t xml:space="preserve">. </w:t>
      </w:r>
      <w:r w:rsidR="00513AC0">
        <w:t>Most of t</w:t>
      </w:r>
      <w:r w:rsidR="00B667BD">
        <w:t xml:space="preserve">hese were caused by </w:t>
      </w:r>
      <w:r w:rsidR="00513AC0">
        <w:t>the presence of unwanted</w:t>
      </w:r>
      <w:r w:rsidR="00B667BD">
        <w:t xml:space="preserve"> street segments</w:t>
      </w:r>
      <w:r w:rsidR="005C536A">
        <w:t xml:space="preserve"> (e.g. </w:t>
      </w:r>
      <w:r w:rsidR="00B667BD">
        <w:t>underground service roads</w:t>
      </w:r>
      <w:r w:rsidR="005C536A">
        <w:t>)</w:t>
      </w:r>
      <w:r w:rsidR="00847798">
        <w:t xml:space="preserve"> in the graph</w:t>
      </w:r>
      <w:r w:rsidR="00B667BD">
        <w:t>.</w:t>
      </w:r>
      <w:r w:rsidR="00847798">
        <w:t xml:space="preserve"> Since the few unwanted </w:t>
      </w:r>
      <w:r w:rsidR="000166AC">
        <w:t>segments</w:t>
      </w:r>
      <w:r w:rsidR="00847798">
        <w:t xml:space="preserve"> were not highly connected to the graph, majority of paths were unaffected by them. </w:t>
      </w:r>
      <w:r w:rsidR="00BC7C3B">
        <w:t>Three</w:t>
      </w:r>
      <w:r w:rsidR="00EC21F5">
        <w:t xml:space="preserve"> key improvements were made to the application </w:t>
      </w:r>
      <w:r w:rsidR="003E250C">
        <w:t>via</w:t>
      </w:r>
      <w:r w:rsidR="00EC21F5">
        <w:t xml:space="preserve"> this process:</w:t>
      </w:r>
      <w:r w:rsidR="003D0A2C">
        <w:t xml:space="preserve"> </w:t>
      </w:r>
      <w:r w:rsidR="005F5442">
        <w:t>functionali</w:t>
      </w:r>
      <w:r w:rsidR="005D7A50">
        <w:t>t</w:t>
      </w:r>
      <w:r w:rsidR="00593A9D">
        <w:t>y</w:t>
      </w:r>
      <w:r w:rsidR="005F5442">
        <w:t xml:space="preserve"> for filtering out service tunnels</w:t>
      </w:r>
      <w:r w:rsidR="005D7A50">
        <w:t xml:space="preserve"> </w:t>
      </w:r>
      <w:r w:rsidR="008C1407">
        <w:t xml:space="preserve">(1) </w:t>
      </w:r>
      <w:r w:rsidR="005D7A50">
        <w:t xml:space="preserve">and </w:t>
      </w:r>
      <w:r w:rsidR="00384259">
        <w:t>ensuring</w:t>
      </w:r>
      <w:r w:rsidR="005D7A50">
        <w:t xml:space="preserve"> </w:t>
      </w:r>
      <w:r w:rsidR="00FC5198">
        <w:t xml:space="preserve">the </w:t>
      </w:r>
      <w:r w:rsidR="00B91763">
        <w:t>connectivity</w:t>
      </w:r>
      <w:r w:rsidR="004B730A">
        <w:t xml:space="preserve"> of the </w:t>
      </w:r>
      <w:r w:rsidR="005D7A50">
        <w:t>graph</w:t>
      </w:r>
      <w:r w:rsidR="005F5442">
        <w:t xml:space="preserve"> </w:t>
      </w:r>
      <w:r w:rsidR="008C1407">
        <w:t xml:space="preserve">(2) </w:t>
      </w:r>
      <w:r w:rsidR="005D7A50">
        <w:t xml:space="preserve">were </w:t>
      </w:r>
      <w:r w:rsidR="005F5442">
        <w:t xml:space="preserve">integrated </w:t>
      </w:r>
      <w:r w:rsidR="00550D38">
        <w:t xml:space="preserve">in </w:t>
      </w:r>
      <w:r w:rsidR="005F5442">
        <w:t>the graph construction</w:t>
      </w:r>
      <w:r w:rsidR="00EC21F5">
        <w:t xml:space="preserve"> script </w:t>
      </w:r>
      <w:r w:rsidR="002F4222">
        <w:t xml:space="preserve">and search radius and logic was </w:t>
      </w:r>
      <w:r w:rsidR="00051CF6">
        <w:t>improved</w:t>
      </w:r>
      <w:r w:rsidR="002F4222">
        <w:t xml:space="preserve"> </w:t>
      </w:r>
      <w:r w:rsidR="00051CF6">
        <w:t>in the function for finding and creating the origin and destination nodes</w:t>
      </w:r>
      <w:r w:rsidR="003D0A2C">
        <w:t xml:space="preserve"> (</w:t>
      </w:r>
      <w:r w:rsidR="008C1407">
        <w:t>3</w:t>
      </w:r>
      <w:r w:rsidR="003D0A2C">
        <w:t>)</w:t>
      </w:r>
      <w:r w:rsidR="00956DCB">
        <w:t xml:space="preserve">. </w:t>
      </w:r>
    </w:p>
    <w:p w14:paraId="632B1322" w14:textId="798FF74B" w:rsidR="00621C16" w:rsidRPr="00CC2F87" w:rsidRDefault="002053DA" w:rsidP="00EE1ECB">
      <w:pPr>
        <w:pStyle w:val="TableCaption"/>
      </w:pPr>
      <w:bookmarkStart w:id="162" w:name="_Ref23670715"/>
      <w:bookmarkStart w:id="163" w:name="_Toc37690047"/>
      <w:r w:rsidRPr="00CC2F87">
        <w:lastRenderedPageBreak/>
        <w:t xml:space="preserve">Table </w:t>
      </w:r>
      <w:r w:rsidRPr="00CC2F87">
        <w:fldChar w:fldCharType="begin"/>
      </w:r>
      <w:r w:rsidRPr="00CC2F87">
        <w:instrText xml:space="preserve"> SEQ Table \* ARABIC </w:instrText>
      </w:r>
      <w:r w:rsidRPr="00CC2F87">
        <w:fldChar w:fldCharType="separate"/>
      </w:r>
      <w:r w:rsidR="00205E1B">
        <w:rPr>
          <w:noProof/>
        </w:rPr>
        <w:t>14</w:t>
      </w:r>
      <w:r w:rsidRPr="00CC2F87">
        <w:fldChar w:fldCharType="end"/>
      </w:r>
      <w:bookmarkEnd w:id="162"/>
      <w:r w:rsidRPr="00CC2F87">
        <w:t xml:space="preserve">. </w:t>
      </w:r>
      <w:r w:rsidR="00EF14E2">
        <w:t>D</w:t>
      </w:r>
      <w:r w:rsidRPr="00CC2F87">
        <w:t xml:space="preserve">ifferences </w:t>
      </w:r>
      <w:r w:rsidR="00EF14E2">
        <w:t xml:space="preserve">in path length between shortest paths and </w:t>
      </w:r>
      <w:r w:rsidRPr="00CC2F87">
        <w:t>reference paths</w:t>
      </w:r>
      <w:r w:rsidR="00085389" w:rsidRPr="00CC2F87">
        <w:t xml:space="preserve"> (n=</w:t>
      </w:r>
      <w:commentRangeStart w:id="164"/>
      <w:r w:rsidR="00350147" w:rsidRPr="00CC2F87">
        <w:t>3122</w:t>
      </w:r>
      <w:r w:rsidR="00EC2E21" w:rsidRPr="00CC2F87">
        <w:t>8</w:t>
      </w:r>
      <w:commentRangeEnd w:id="164"/>
      <w:r w:rsidR="00EC2E21" w:rsidRPr="00CC2F87">
        <w:rPr>
          <w:rStyle w:val="CommentReference"/>
          <w:iCs w:val="0"/>
          <w:color w:val="auto"/>
        </w:rPr>
        <w:commentReference w:id="164"/>
      </w:r>
      <w:r w:rsidR="00085389" w:rsidRPr="00CC2F87">
        <w:t>)</w:t>
      </w:r>
      <w:r w:rsidRPr="00CC2F87">
        <w:t>.</w:t>
      </w:r>
      <w:bookmarkEnd w:id="163"/>
      <w:r w:rsidR="0001214D">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835"/>
      </w:tblGrid>
      <w:tr w:rsidR="004C3B16" w:rsidRPr="00CC2F87" w14:paraId="7899C4ED" w14:textId="6BE11BFC" w:rsidTr="002C79FB">
        <w:trPr>
          <w:trHeight w:val="561"/>
        </w:trPr>
        <w:tc>
          <w:tcPr>
            <w:tcW w:w="3397" w:type="dxa"/>
            <w:tcBorders>
              <w:left w:val="single" w:sz="4" w:space="0" w:color="FFFFFF"/>
              <w:right w:val="single" w:sz="4" w:space="0" w:color="FFFFFF"/>
            </w:tcBorders>
          </w:tcPr>
          <w:p w14:paraId="63D0B1E4" w14:textId="7A0C7E38" w:rsidR="004C3B16" w:rsidRPr="00CC2F87" w:rsidRDefault="004C3B16" w:rsidP="00A90258">
            <w:pPr>
              <w:pStyle w:val="TableText"/>
              <w:spacing w:before="240" w:after="160"/>
            </w:pPr>
            <w:r w:rsidRPr="00CC2F87">
              <w:t>Difference to reference length</w:t>
            </w:r>
          </w:p>
        </w:tc>
        <w:tc>
          <w:tcPr>
            <w:tcW w:w="1985" w:type="dxa"/>
            <w:tcBorders>
              <w:left w:val="single" w:sz="4" w:space="0" w:color="FFFFFF"/>
              <w:right w:val="single" w:sz="4" w:space="0" w:color="FFFFFF"/>
            </w:tcBorders>
          </w:tcPr>
          <w:p w14:paraId="584560A7" w14:textId="021A4C64" w:rsidR="004C3B16" w:rsidRPr="00CC2F87" w:rsidRDefault="00423341" w:rsidP="00A90258">
            <w:pPr>
              <w:pStyle w:val="TableText"/>
              <w:spacing w:before="240" w:after="160"/>
            </w:pPr>
            <w:r w:rsidRPr="00CC2F87">
              <w:t>meters</w:t>
            </w:r>
          </w:p>
        </w:tc>
        <w:tc>
          <w:tcPr>
            <w:tcW w:w="2835" w:type="dxa"/>
            <w:tcBorders>
              <w:left w:val="single" w:sz="4" w:space="0" w:color="FFFFFF"/>
              <w:right w:val="single" w:sz="4" w:space="0" w:color="FFFFFF"/>
            </w:tcBorders>
          </w:tcPr>
          <w:p w14:paraId="35FB87A9" w14:textId="00EE3BA5" w:rsidR="004C3B16" w:rsidRPr="00CC2F87" w:rsidRDefault="004C3B16" w:rsidP="00A90258">
            <w:pPr>
              <w:pStyle w:val="TableText"/>
              <w:spacing w:before="240" w:after="160"/>
            </w:pPr>
            <w:r w:rsidRPr="00CC2F87">
              <w:t>%</w:t>
            </w:r>
          </w:p>
        </w:tc>
      </w:tr>
      <w:tr w:rsidR="004C3B16" w:rsidRPr="00CC2F87" w14:paraId="5552E9F9" w14:textId="0D9034A4" w:rsidTr="002C79FB">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Pr="00CC2F87" w:rsidRDefault="004C3B16" w:rsidP="00A90258">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41636367" w:rsidR="004C3B16" w:rsidRPr="00CC2F87" w:rsidRDefault="004C3B16" w:rsidP="00A90258">
            <w:pPr>
              <w:pStyle w:val="TableText"/>
              <w:spacing w:before="240" w:line="240" w:lineRule="auto"/>
            </w:pPr>
            <w:r w:rsidRPr="00CC2F87">
              <w:t>–</w:t>
            </w:r>
            <w:r w:rsidR="0021777B">
              <w:t>7</w:t>
            </w:r>
            <w:r w:rsidR="00423341" w:rsidRPr="00CC2F87">
              <w:t>.</w:t>
            </w:r>
            <w:r w:rsidR="0021777B">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4BA7637A" w:rsidR="004C3B16" w:rsidRPr="00CC2F87" w:rsidRDefault="00795E6E" w:rsidP="00A90258">
            <w:pPr>
              <w:pStyle w:val="TableText"/>
              <w:spacing w:before="240" w:line="240" w:lineRule="auto"/>
            </w:pPr>
            <w:r w:rsidRPr="00CC2F87">
              <w:t>–</w:t>
            </w:r>
            <w:r w:rsidR="00423341" w:rsidRPr="00CC2F87">
              <w:t>0.</w:t>
            </w:r>
            <w:r w:rsidR="0021777B">
              <w:t>21</w:t>
            </w:r>
          </w:p>
        </w:tc>
      </w:tr>
      <w:tr w:rsidR="004C3B16" w:rsidRPr="00CC2F87" w14:paraId="5F33956C" w14:textId="6925253B"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Pr="00CC2F87" w:rsidRDefault="004C3B16" w:rsidP="00A90258">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0861825E" w:rsidR="004C3B16" w:rsidRPr="00CC2F87" w:rsidRDefault="004C3B16" w:rsidP="00A90258">
            <w:pPr>
              <w:pStyle w:val="TableText"/>
              <w:spacing w:line="240" w:lineRule="auto"/>
            </w:pPr>
            <w:r w:rsidRPr="00CC2F87">
              <w:t>–</w:t>
            </w:r>
            <w:r w:rsidR="00423341" w:rsidRPr="00CC2F87">
              <w:t>4.</w:t>
            </w:r>
            <w:r w:rsidR="0021777B">
              <w:t>2</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58B8475" w:rsidR="004C3B16" w:rsidRPr="00CC2F87" w:rsidRDefault="00795E6E" w:rsidP="00A90258">
            <w:pPr>
              <w:pStyle w:val="TableText"/>
              <w:spacing w:line="240" w:lineRule="auto"/>
            </w:pPr>
            <w:r w:rsidRPr="00CC2F87">
              <w:t>–0.</w:t>
            </w:r>
            <w:r w:rsidR="0021777B">
              <w:t>55</w:t>
            </w:r>
          </w:p>
        </w:tc>
      </w:tr>
      <w:tr w:rsidR="004C3B16" w:rsidRPr="00CC2F87" w14:paraId="7192BB03" w14:textId="410CD9D7"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Pr="00CC2F87" w:rsidRDefault="004C3B16" w:rsidP="00A90258">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D9BBC82" w:rsidR="004C3B16" w:rsidRPr="00CC2F87" w:rsidRDefault="00350147" w:rsidP="00A90258">
            <w:pPr>
              <w:pStyle w:val="TableText"/>
              <w:spacing w:line="240" w:lineRule="auto"/>
            </w:pPr>
            <w:r w:rsidRPr="00CC2F87">
              <w:t>7</w:t>
            </w:r>
            <w:r w:rsidR="00423341" w:rsidRPr="00CC2F87">
              <w:t>4</w:t>
            </w:r>
            <w:r w:rsidR="004C3B16" w:rsidRPr="00CC2F87">
              <w:t>.</w:t>
            </w:r>
            <w:r w:rsidR="00423341" w:rsidRPr="00CC2F87">
              <w:t>8</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0D5FAEDE" w:rsidR="004C3B16" w:rsidRPr="00CC2F87" w:rsidRDefault="000056E5" w:rsidP="00A90258">
            <w:pPr>
              <w:pStyle w:val="TableText"/>
              <w:spacing w:line="240" w:lineRule="auto"/>
            </w:pPr>
            <w:r w:rsidRPr="00CC2F87">
              <w:t>1</w:t>
            </w:r>
            <w:r w:rsidR="00EF31B9">
              <w:t>5</w:t>
            </w:r>
            <w:r w:rsidR="004D5B90" w:rsidRPr="00CC2F87">
              <w:t>.</w:t>
            </w:r>
            <w:r w:rsidR="00EF31B9">
              <w:t>9</w:t>
            </w:r>
          </w:p>
        </w:tc>
      </w:tr>
      <w:tr w:rsidR="004C3B16" w:rsidRPr="00CC2F87" w14:paraId="799F2722" w14:textId="232D8EE5" w:rsidTr="002C79FB">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Pr="00CC2F87" w:rsidRDefault="004C3B16" w:rsidP="00A90258">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518E0DBE" w:rsidR="004C3B16" w:rsidRPr="00CC2F87" w:rsidRDefault="004C3B16" w:rsidP="00A90258">
            <w:pPr>
              <w:pStyle w:val="TableText"/>
              <w:spacing w:line="240" w:lineRule="auto"/>
            </w:pPr>
            <w:r w:rsidRPr="00CC2F87">
              <w:t>–5</w:t>
            </w:r>
            <w:r w:rsidR="0021777B">
              <w:t>7</w:t>
            </w:r>
            <w:r w:rsidRPr="00CC2F87">
              <w:t>.</w:t>
            </w:r>
            <w:r w:rsidR="0021777B">
              <w:t>6</w:t>
            </w:r>
          </w:p>
        </w:tc>
        <w:tc>
          <w:tcPr>
            <w:tcW w:w="2835"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1A475B2A" w:rsidR="004C3B16" w:rsidRPr="00CC2F87" w:rsidRDefault="00795E6E" w:rsidP="00A90258">
            <w:pPr>
              <w:pStyle w:val="TableText"/>
              <w:spacing w:line="240" w:lineRule="auto"/>
            </w:pPr>
            <w:r w:rsidRPr="00CC2F87">
              <w:t>–7.</w:t>
            </w:r>
            <w:r w:rsidR="004D5B90" w:rsidRPr="00CC2F87">
              <w:t>1</w:t>
            </w:r>
          </w:p>
        </w:tc>
      </w:tr>
      <w:tr w:rsidR="004C3B16" w:rsidRPr="00CC2F87" w14:paraId="784DC63C" w14:textId="2D07EEC5" w:rsidTr="002C79FB">
        <w:trPr>
          <w:trHeight w:val="587"/>
        </w:trPr>
        <w:tc>
          <w:tcPr>
            <w:tcW w:w="3397" w:type="dxa"/>
            <w:tcBorders>
              <w:top w:val="single" w:sz="4" w:space="0" w:color="FFFFFF" w:themeColor="background1"/>
              <w:left w:val="single" w:sz="4" w:space="0" w:color="FFFFFF"/>
              <w:right w:val="single" w:sz="4" w:space="0" w:color="FFFFFF"/>
            </w:tcBorders>
          </w:tcPr>
          <w:p w14:paraId="69AD4859" w14:textId="6BFF4A20" w:rsidR="004C3B16" w:rsidRPr="00CC2F87" w:rsidRDefault="004C3B16" w:rsidP="00A90258">
            <w:pPr>
              <w:pStyle w:val="TableText"/>
              <w:spacing w:after="240" w:line="240" w:lineRule="auto"/>
            </w:pPr>
            <w:r w:rsidRPr="00CC2F87">
              <w:t>p90</w:t>
            </w:r>
          </w:p>
        </w:tc>
        <w:tc>
          <w:tcPr>
            <w:tcW w:w="1985" w:type="dxa"/>
            <w:tcBorders>
              <w:top w:val="single" w:sz="4" w:space="0" w:color="FFFFFF" w:themeColor="background1"/>
              <w:left w:val="single" w:sz="4" w:space="0" w:color="FFFFFF"/>
              <w:right w:val="single" w:sz="4" w:space="0" w:color="FFFFFF"/>
            </w:tcBorders>
          </w:tcPr>
          <w:p w14:paraId="37BD680F" w14:textId="5B687643" w:rsidR="004C3B16" w:rsidRPr="00CC2F87" w:rsidRDefault="0021777B" w:rsidP="00A90258">
            <w:pPr>
              <w:pStyle w:val="TableText"/>
              <w:spacing w:line="240" w:lineRule="auto"/>
            </w:pPr>
            <w:r>
              <w:t>30</w:t>
            </w:r>
            <w:r w:rsidR="004C3B16" w:rsidRPr="00CC2F87">
              <w:t>.</w:t>
            </w:r>
            <w:r>
              <w:t>5</w:t>
            </w:r>
          </w:p>
        </w:tc>
        <w:tc>
          <w:tcPr>
            <w:tcW w:w="2835" w:type="dxa"/>
            <w:tcBorders>
              <w:top w:val="single" w:sz="4" w:space="0" w:color="FFFFFF" w:themeColor="background1"/>
              <w:left w:val="single" w:sz="4" w:space="0" w:color="FFFFFF"/>
              <w:right w:val="single" w:sz="4" w:space="0" w:color="FFFFFF"/>
            </w:tcBorders>
          </w:tcPr>
          <w:p w14:paraId="245FD34F" w14:textId="452E94E9" w:rsidR="004C3B16" w:rsidRPr="00CC2F87" w:rsidRDefault="00795E6E" w:rsidP="00A90258">
            <w:pPr>
              <w:pStyle w:val="TableText"/>
              <w:spacing w:line="240" w:lineRule="auto"/>
            </w:pPr>
            <w:r w:rsidRPr="00CC2F87">
              <w:t>4.</w:t>
            </w:r>
            <w:r w:rsidR="0021777B">
              <w:t>5</w:t>
            </w:r>
          </w:p>
        </w:tc>
      </w:tr>
    </w:tbl>
    <w:p w14:paraId="38CE75AF" w14:textId="6F430DA1" w:rsidR="004B2C49" w:rsidRDefault="004B2C49" w:rsidP="004B2C49">
      <w:pPr>
        <w:keepNext/>
      </w:pPr>
    </w:p>
    <w:p w14:paraId="53861AB7" w14:textId="7D36739E" w:rsidR="00D71C9A" w:rsidRDefault="000430AD" w:rsidP="00AF771A">
      <w:r>
        <w:t xml:space="preserve">The visual comparison </w:t>
      </w:r>
      <w:r w:rsidR="002709D9">
        <w:t>of (</w:t>
      </w:r>
      <w:r w:rsidR="006B04C5">
        <w:t>possibly</w:t>
      </w:r>
      <w:r w:rsidR="002709D9">
        <w:t>)</w:t>
      </w:r>
      <w:r w:rsidR="006B04C5">
        <w:t xml:space="preserve"> problematic </w:t>
      </w:r>
      <w:r w:rsidR="00D71C9A">
        <w:t>paths</w:t>
      </w:r>
      <w:r w:rsidR="0068795A">
        <w:t xml:space="preserve"> </w:t>
      </w:r>
      <w:r>
        <w:t xml:space="preserve">revealed at least </w:t>
      </w:r>
      <w:r w:rsidR="00D71C9A">
        <w:t xml:space="preserve">three types of situations </w:t>
      </w:r>
      <w:r>
        <w:t xml:space="preserve">where </w:t>
      </w:r>
      <w:r w:rsidR="005120B9">
        <w:t xml:space="preserve">significant </w:t>
      </w:r>
      <w:r w:rsidR="00D71C9A">
        <w:t xml:space="preserve">differences </w:t>
      </w:r>
      <w:r w:rsidR="00437B7B">
        <w:t xml:space="preserve">between </w:t>
      </w:r>
      <w:r w:rsidR="005B7B09">
        <w:t>path</w:t>
      </w:r>
      <w:r w:rsidR="00F24D51">
        <w:t xml:space="preserve"> and reference path</w:t>
      </w:r>
      <w:r w:rsidR="007520AF">
        <w:t xml:space="preserve"> </w:t>
      </w:r>
      <w:r w:rsidR="00FD557B">
        <w:t>may</w:t>
      </w:r>
      <w:r w:rsidR="00F92F3C">
        <w:t xml:space="preserve"> </w:t>
      </w:r>
      <w:r w:rsidR="00B61B7D">
        <w:t>occur</w:t>
      </w:r>
      <w:r w:rsidR="00D71C9A">
        <w:t>:</w:t>
      </w:r>
      <w:r w:rsidR="001C6BCE">
        <w:t xml:space="preserve"> </w:t>
      </w:r>
    </w:p>
    <w:p w14:paraId="2FC4A30D" w14:textId="007F46D9" w:rsidR="006F1E36" w:rsidRDefault="00105A12" w:rsidP="00E23A20">
      <w:pPr>
        <w:pStyle w:val="ListParagraph"/>
        <w:numPr>
          <w:ilvl w:val="0"/>
          <w:numId w:val="10"/>
        </w:numPr>
      </w:pPr>
      <w:r>
        <w:t>A</w:t>
      </w:r>
      <w:r w:rsidR="006F1E36">
        <w:t xml:space="preserve"> path takes a detour around a private area. In HRT’s route planner, also the street segments tagged as private</w:t>
      </w:r>
      <w:r w:rsidR="00017EE9">
        <w:t xml:space="preserve"> (in OSM)</w:t>
      </w:r>
      <w:r w:rsidR="006F1E36">
        <w:t xml:space="preserve"> are allowed at the start and at the end of a walk but forbidden as shortcuts in the middle of a walk. In the quiet path routing app</w:t>
      </w:r>
      <w:r w:rsidR="00017EE9">
        <w:t>lication</w:t>
      </w:r>
      <w:r w:rsidR="006F1E36">
        <w:t xml:space="preserve">, street segments tagged as private </w:t>
      </w:r>
      <w:r w:rsidR="00805CEF">
        <w:t>are</w:t>
      </w:r>
      <w:r w:rsidR="006F1E36">
        <w:t xml:space="preserve"> </w:t>
      </w:r>
      <w:r w:rsidR="004D52FE">
        <w:t>excluded</w:t>
      </w:r>
      <w:r w:rsidR="006F1E36">
        <w:t xml:space="preserve"> in the graph to prevent pathfinding through private residential areas</w:t>
      </w:r>
      <w:r w:rsidR="0002608E">
        <w:t xml:space="preserve"> (</w:t>
      </w:r>
      <w:r w:rsidR="0002608E">
        <w:fldChar w:fldCharType="begin"/>
      </w:r>
      <w:r w:rsidR="0002608E">
        <w:instrText xml:space="preserve"> REF _Ref38100635 \h </w:instrText>
      </w:r>
      <w:r w:rsidR="0002608E">
        <w:fldChar w:fldCharType="separate"/>
      </w:r>
      <w:r w:rsidR="00232F20">
        <w:t xml:space="preserve">Figure </w:t>
      </w:r>
      <w:r w:rsidR="00232F20">
        <w:rPr>
          <w:noProof/>
        </w:rPr>
        <w:t>38</w:t>
      </w:r>
      <w:r w:rsidR="0002608E">
        <w:fldChar w:fldCharType="end"/>
      </w:r>
      <w:r w:rsidR="00232F20">
        <w:t>)</w:t>
      </w:r>
      <w:r w:rsidR="006F1E36">
        <w:t xml:space="preserve">. This is a known, yet </w:t>
      </w:r>
      <w:r w:rsidR="00D30B67">
        <w:t>minor</w:t>
      </w:r>
      <w:r w:rsidR="006F1E36">
        <w:t xml:space="preserve">, limitation of the application. </w:t>
      </w:r>
      <w:r w:rsidR="0005389F">
        <w:t xml:space="preserve">These cases </w:t>
      </w:r>
      <w:r w:rsidR="009629C7">
        <w:t>constitute</w:t>
      </w:r>
      <w:r w:rsidR="0005389F">
        <w:t xml:space="preserve"> a </w:t>
      </w:r>
      <w:r w:rsidR="004C0843">
        <w:t>subset</w:t>
      </w:r>
      <w:r w:rsidR="0005389F">
        <w:t xml:space="preserve"> of the </w:t>
      </w:r>
      <w:r w:rsidR="009629C7">
        <w:t>situations</w:t>
      </w:r>
      <w:r w:rsidR="0005389F">
        <w:t xml:space="preserve"> where different nearest edge </w:t>
      </w:r>
      <w:r w:rsidR="0060408C">
        <w:t>was</w:t>
      </w:r>
      <w:r w:rsidR="0005389F">
        <w:t xml:space="preserve"> found for origin or destination</w:t>
      </w:r>
      <w:r w:rsidR="008804F5">
        <w:t>;</w:t>
      </w:r>
    </w:p>
    <w:p w14:paraId="684D9D4C" w14:textId="2737AE70" w:rsidR="00553004" w:rsidRDefault="00105A12" w:rsidP="00E23A20">
      <w:pPr>
        <w:pStyle w:val="ListParagraph"/>
        <w:numPr>
          <w:ilvl w:val="0"/>
          <w:numId w:val="10"/>
        </w:numPr>
      </w:pPr>
      <w:r>
        <w:t>A</w:t>
      </w:r>
      <w:r w:rsidR="008760A1">
        <w:t xml:space="preserve"> path </w:t>
      </w:r>
      <w:r w:rsidR="00880CCB">
        <w:t>start</w:t>
      </w:r>
      <w:r w:rsidR="00C911BB">
        <w:t>s</w:t>
      </w:r>
      <w:r w:rsidR="009563C5">
        <w:t xml:space="preserve"> </w:t>
      </w:r>
      <w:r w:rsidR="008760A1">
        <w:t xml:space="preserve">or </w:t>
      </w:r>
      <w:r w:rsidR="00880CCB">
        <w:t>end</w:t>
      </w:r>
      <w:r w:rsidR="00C911BB">
        <w:t>s</w:t>
      </w:r>
      <w:r w:rsidR="009563C5">
        <w:t xml:space="preserve"> </w:t>
      </w:r>
      <w:r w:rsidR="008760A1">
        <w:t>at different street segment</w:t>
      </w:r>
      <w:r w:rsidR="00C911BB">
        <w:t xml:space="preserve"> </w:t>
      </w:r>
      <w:r w:rsidR="008760A1">
        <w:t xml:space="preserve">since </w:t>
      </w:r>
      <w:r w:rsidR="00553004">
        <w:t xml:space="preserve">different </w:t>
      </w:r>
      <w:r w:rsidR="008760A1">
        <w:t xml:space="preserve">nearest </w:t>
      </w:r>
      <w:r w:rsidR="00553004">
        <w:t xml:space="preserve">edge to origin or destination </w:t>
      </w:r>
      <w:r w:rsidR="00700B6B">
        <w:t>is</w:t>
      </w:r>
      <w:r w:rsidR="00553004">
        <w:t xml:space="preserve"> found. </w:t>
      </w:r>
      <w:r w:rsidR="00EA4467">
        <w:t xml:space="preserve">As per the descriptive statistics in </w:t>
      </w:r>
      <w:r w:rsidR="00EA4467">
        <w:fldChar w:fldCharType="begin"/>
      </w:r>
      <w:r w:rsidR="00EA4467">
        <w:instrText xml:space="preserve"> REF _Ref23696639 \h </w:instrText>
      </w:r>
      <w:r w:rsidR="00EA4467">
        <w:fldChar w:fldCharType="separate"/>
      </w:r>
      <w:r w:rsidR="00205E1B" w:rsidRPr="00CC2F87">
        <w:t xml:space="preserve">Table </w:t>
      </w:r>
      <w:r w:rsidR="00205E1B">
        <w:rPr>
          <w:noProof/>
        </w:rPr>
        <w:t>15</w:t>
      </w:r>
      <w:r w:rsidR="00EA4467">
        <w:fldChar w:fldCharType="end"/>
      </w:r>
      <w:r w:rsidR="00EA4467">
        <w:t xml:space="preserve">, most of the offsets of origin and destination points </w:t>
      </w:r>
      <w:r w:rsidR="003E04B8">
        <w:t xml:space="preserve">(compared to the reference </w:t>
      </w:r>
      <w:r w:rsidR="00EA4467">
        <w:t>paths</w:t>
      </w:r>
      <w:r w:rsidR="003E04B8">
        <w:t>)</w:t>
      </w:r>
      <w:r w:rsidR="00EA4467">
        <w:t xml:space="preserve"> </w:t>
      </w:r>
      <w:r w:rsidR="00052620">
        <w:t>are</w:t>
      </w:r>
      <w:r w:rsidR="00EA4467">
        <w:t xml:space="preserve"> minor.</w:t>
      </w:r>
      <w:r w:rsidR="00110ED4">
        <w:t xml:space="preserve"> However,</w:t>
      </w:r>
      <w:r w:rsidR="00132F22">
        <w:t xml:space="preserve"> </w:t>
      </w:r>
      <w:r w:rsidR="00EE4E38">
        <w:t xml:space="preserve">starting </w:t>
      </w:r>
      <w:r w:rsidR="00F42DDF">
        <w:t>the</w:t>
      </w:r>
      <w:r w:rsidR="00EE4E38">
        <w:t xml:space="preserve"> path </w:t>
      </w:r>
      <w:r w:rsidR="00B77D3F">
        <w:t>from</w:t>
      </w:r>
      <w:r w:rsidR="00B26249">
        <w:t xml:space="preserve"> a</w:t>
      </w:r>
      <w:r w:rsidR="00EE4E38">
        <w:t xml:space="preserve"> different edge</w:t>
      </w:r>
      <w:r w:rsidR="00B26249">
        <w:t xml:space="preserve">, </w:t>
      </w:r>
      <w:r w:rsidR="00837E17">
        <w:t>even if it is at the same distance from the origin</w:t>
      </w:r>
      <w:r w:rsidR="00B26249">
        <w:t xml:space="preserve">, </w:t>
      </w:r>
      <w:r w:rsidR="00EE4E38">
        <w:t xml:space="preserve">can lead </w:t>
      </w:r>
      <w:r w:rsidR="00132F22">
        <w:t xml:space="preserve">to </w:t>
      </w:r>
      <w:r w:rsidR="001A12D5">
        <w:t xml:space="preserve">more or less </w:t>
      </w:r>
      <w:r w:rsidR="00534024" w:rsidRPr="00534024">
        <w:t>divergent</w:t>
      </w:r>
      <w:r w:rsidR="00534024">
        <w:t xml:space="preserve"> </w:t>
      </w:r>
      <w:r w:rsidR="00132F22">
        <w:t>opportunities for pathfinding</w:t>
      </w:r>
      <w:r w:rsidR="00126A60">
        <w:t xml:space="preserve">. </w:t>
      </w:r>
      <w:r w:rsidR="00276509">
        <w:t>Some of</w:t>
      </w:r>
      <w:r w:rsidR="00532CE3">
        <w:t xml:space="preserve"> the</w:t>
      </w:r>
      <w:r w:rsidR="001963BF">
        <w:t xml:space="preserve"> differences </w:t>
      </w:r>
      <w:r w:rsidR="007B2C1E">
        <w:t>can</w:t>
      </w:r>
      <w:r w:rsidR="0085197A">
        <w:t xml:space="preserve"> be traced back to the </w:t>
      </w:r>
      <w:r w:rsidR="00276509">
        <w:t>three</w:t>
      </w:r>
      <w:r w:rsidR="004D4E5A">
        <w:t>-</w:t>
      </w:r>
      <w:r w:rsidR="00276509">
        <w:t>dimensional alignments of the edges</w:t>
      </w:r>
      <w:r w:rsidR="004D4E5A">
        <w:t>.</w:t>
      </w:r>
      <w:r w:rsidR="00276509">
        <w:t xml:space="preserve"> </w:t>
      </w:r>
      <w:r w:rsidR="00295639">
        <w:t>I</w:t>
      </w:r>
      <w:r w:rsidR="00E35CE5">
        <w:t xml:space="preserve">n the case of </w:t>
      </w:r>
      <w:r w:rsidR="00276509">
        <w:t>Pasila</w:t>
      </w:r>
      <w:r w:rsidR="00295639">
        <w:t>, for example</w:t>
      </w:r>
      <w:r w:rsidR="004D4E5A">
        <w:t>, many sidewalks are located on top of each other</w:t>
      </w:r>
      <w:r w:rsidR="00636D84">
        <w:t>;</w:t>
      </w:r>
      <w:r w:rsidR="00E35CE5">
        <w:t xml:space="preserve"> </w:t>
      </w:r>
      <w:r w:rsidR="00636D84">
        <w:t>t</w:t>
      </w:r>
      <w:r w:rsidR="004D4E5A">
        <w:t>he lower lever typical</w:t>
      </w:r>
      <w:r w:rsidR="000C5FF0">
        <w:t xml:space="preserve">ly features a </w:t>
      </w:r>
      <w:r w:rsidR="00D51D61">
        <w:t>more traditional</w:t>
      </w:r>
      <w:r w:rsidR="000C5FF0">
        <w:t xml:space="preserve"> </w:t>
      </w:r>
      <w:r w:rsidR="004D4E5A">
        <w:t xml:space="preserve">layout of streets, sidewalks and intersections </w:t>
      </w:r>
      <w:r w:rsidR="000C5FF0">
        <w:t xml:space="preserve">whereas the </w:t>
      </w:r>
      <w:r w:rsidR="004D4E5A">
        <w:t xml:space="preserve">upper level features </w:t>
      </w:r>
      <w:r w:rsidR="000C5FF0">
        <w:t xml:space="preserve">mainly </w:t>
      </w:r>
      <w:r w:rsidR="00EC3F22">
        <w:t>exclusive walkways</w:t>
      </w:r>
      <w:r w:rsidR="007D31B4">
        <w:t xml:space="preserve"> </w:t>
      </w:r>
      <w:r w:rsidR="00FE3D4B">
        <w:t>(</w:t>
      </w:r>
      <w:r w:rsidR="00EC3F22">
        <w:t>raised above the cars</w:t>
      </w:r>
      <w:r w:rsidR="00FE3D4B">
        <w:t>)</w:t>
      </w:r>
      <w:r w:rsidR="004D4E5A">
        <w:t>.</w:t>
      </w:r>
      <w:r w:rsidR="001622B4">
        <w:t xml:space="preserve"> </w:t>
      </w:r>
      <w:r w:rsidR="00F15FBC">
        <w:t>If</w:t>
      </w:r>
      <w:r w:rsidR="00EC3F22">
        <w:t xml:space="preserve"> the nearest edge</w:t>
      </w:r>
      <w:r w:rsidR="00F15FBC">
        <w:t xml:space="preserve"> to an origin or destination</w:t>
      </w:r>
      <w:r w:rsidR="00EC3F22">
        <w:t xml:space="preserve"> </w:t>
      </w:r>
      <w:r w:rsidR="00F15FBC">
        <w:t>can</w:t>
      </w:r>
      <w:r w:rsidR="00EC3F22">
        <w:t xml:space="preserve"> be </w:t>
      </w:r>
      <w:r w:rsidR="009016D0">
        <w:t>one of</w:t>
      </w:r>
      <w:r w:rsidR="00280D26">
        <w:t xml:space="preserve"> </w:t>
      </w:r>
      <w:r w:rsidR="009016D0">
        <w:t>multiple</w:t>
      </w:r>
      <w:r w:rsidR="00EC3F22">
        <w:t xml:space="preserve"> overlapping </w:t>
      </w:r>
      <w:r w:rsidR="00690F80">
        <w:t>candidates</w:t>
      </w:r>
      <w:r w:rsidR="00280D26">
        <w:t xml:space="preserve"> at the same distance,</w:t>
      </w:r>
      <w:r w:rsidR="0014773B">
        <w:t xml:space="preserve"> deviating paths are likely to arise depending on the first edge</w:t>
      </w:r>
      <w:r w:rsidR="00280D26">
        <w:t>.</w:t>
      </w:r>
      <w:r w:rsidR="0014773B">
        <w:t xml:space="preserve"> </w:t>
      </w:r>
    </w:p>
    <w:p w14:paraId="2712A1FF" w14:textId="1DEF99BC" w:rsidR="00EF789D" w:rsidRDefault="00B92AC4" w:rsidP="00E23A20">
      <w:pPr>
        <w:pStyle w:val="ListParagraph"/>
        <w:numPr>
          <w:ilvl w:val="0"/>
          <w:numId w:val="10"/>
        </w:numPr>
      </w:pPr>
      <w:r>
        <w:t>A</w:t>
      </w:r>
      <w:r w:rsidR="00817E52">
        <w:t xml:space="preserve"> path </w:t>
      </w:r>
      <w:r w:rsidR="00721712">
        <w:t xml:space="preserve">goes </w:t>
      </w:r>
      <w:r w:rsidR="00817E52">
        <w:t>aroun</w:t>
      </w:r>
      <w:r w:rsidR="00721712">
        <w:t>d</w:t>
      </w:r>
      <w:r w:rsidR="00817E52">
        <w:t xml:space="preserve"> a walkable area</w:t>
      </w:r>
      <w:r w:rsidR="00A75D94">
        <w:t xml:space="preserve"> (i.e. detours)</w:t>
      </w:r>
      <w:r w:rsidR="00817E52">
        <w:t xml:space="preserve">. </w:t>
      </w:r>
      <w:r w:rsidR="002D7EBD">
        <w:t xml:space="preserve">Some walkable OSM features </w:t>
      </w:r>
      <w:r w:rsidR="001F3DF4">
        <w:t>consist of</w:t>
      </w:r>
      <w:r w:rsidR="002D7EBD">
        <w:t xml:space="preserve"> only polygon geometry</w:t>
      </w:r>
      <w:r w:rsidR="00256F44">
        <w:t xml:space="preserve"> but t</w:t>
      </w:r>
      <w:r w:rsidR="00EF789D">
        <w:t xml:space="preserve">he graph construction </w:t>
      </w:r>
      <w:r w:rsidR="00F97CA6">
        <w:t>script</w:t>
      </w:r>
      <w:r w:rsidR="00EF789D">
        <w:t xml:space="preserve"> </w:t>
      </w:r>
      <w:r w:rsidR="0054737C">
        <w:t>of the quiet path routing application does</w:t>
      </w:r>
      <w:r w:rsidR="00EF789D">
        <w:t xml:space="preserve"> not include </w:t>
      </w:r>
      <w:r w:rsidR="00C57238">
        <w:t xml:space="preserve">creation </w:t>
      </w:r>
      <w:r w:rsidR="002B0D56">
        <w:t>of</w:t>
      </w:r>
      <w:r w:rsidR="00EF789D">
        <w:t xml:space="preserve"> </w:t>
      </w:r>
      <w:r w:rsidR="00EC72E8">
        <w:t>“</w:t>
      </w:r>
      <w:r w:rsidR="00EF789D">
        <w:t>virtual street segments</w:t>
      </w:r>
      <w:r w:rsidR="00EC72E8">
        <w:t>”</w:t>
      </w:r>
      <w:r w:rsidR="00EF789D">
        <w:t xml:space="preserve"> </w:t>
      </w:r>
      <w:r w:rsidR="00851629">
        <w:t>across</w:t>
      </w:r>
      <w:r w:rsidR="00EF789D">
        <w:t xml:space="preserve"> walkable areas </w:t>
      </w:r>
      <w:r w:rsidR="00DA5F64">
        <w:t>of OSM.</w:t>
      </w:r>
      <w:r w:rsidR="00EF789D">
        <w:t xml:space="preserve"> </w:t>
      </w:r>
      <w:r w:rsidR="00C4308D">
        <w:t>This is a</w:t>
      </w:r>
      <w:r w:rsidR="0026492E">
        <w:t>n advanced</w:t>
      </w:r>
      <w:r w:rsidR="00C4308D">
        <w:t xml:space="preserve"> feature that is implemented in </w:t>
      </w:r>
      <w:r w:rsidR="00BC75DB">
        <w:t xml:space="preserve">e.g. </w:t>
      </w:r>
      <w:r w:rsidR="00C4308D">
        <w:t xml:space="preserve">OpenTripPlanner that HRT’s route planner </w:t>
      </w:r>
      <w:r w:rsidR="00C4308D">
        <w:lastRenderedPageBreak/>
        <w:t xml:space="preserve">service uses. </w:t>
      </w:r>
      <w:r w:rsidR="003C329E">
        <w:t>However, p</w:t>
      </w:r>
      <w:r w:rsidR="008F4606">
        <w:t xml:space="preserve">athfinding </w:t>
      </w:r>
      <w:r w:rsidR="003A0BFC">
        <w:t xml:space="preserve">is </w:t>
      </w:r>
      <w:r w:rsidR="008F4606">
        <w:t>affected by</w:t>
      </w:r>
      <w:r w:rsidR="00795C3A">
        <w:t xml:space="preserve"> the</w:t>
      </w:r>
      <w:r w:rsidR="008F4606">
        <w:t xml:space="preserve"> missing walkable areas</w:t>
      </w:r>
      <w:r w:rsidR="007652C1">
        <w:t xml:space="preserve"> </w:t>
      </w:r>
      <w:r w:rsidR="008F4606">
        <w:t xml:space="preserve">only </w:t>
      </w:r>
      <w:r w:rsidR="004D3772">
        <w:t xml:space="preserve">in some </w:t>
      </w:r>
      <w:r w:rsidR="001C3EE8">
        <w:t>restricted areas</w:t>
      </w:r>
      <w:r w:rsidR="004D3772">
        <w:t xml:space="preserve">, such as </w:t>
      </w:r>
      <w:r w:rsidR="000C0E42">
        <w:t>near</w:t>
      </w:r>
      <w:r w:rsidR="004D3772">
        <w:t xml:space="preserve"> </w:t>
      </w:r>
      <w:r w:rsidR="007652C1">
        <w:t>Helsinki Central Railway Station</w:t>
      </w:r>
      <w:r w:rsidR="00E81009">
        <w:t xml:space="preserve"> and </w:t>
      </w:r>
      <w:r w:rsidR="008F4606">
        <w:t xml:space="preserve">other </w:t>
      </w:r>
      <w:r w:rsidR="006E600E">
        <w:t xml:space="preserve">major </w:t>
      </w:r>
      <w:r w:rsidR="00E81009">
        <w:t>squares</w:t>
      </w:r>
      <w:r w:rsidR="006475D9">
        <w:t>.</w:t>
      </w:r>
      <w:r w:rsidR="00FD2795">
        <w:t xml:space="preserve"> </w:t>
      </w:r>
      <w:r w:rsidR="00EC72E8">
        <w:t xml:space="preserve">In practice, for </w:t>
      </w:r>
      <w:r w:rsidR="00DC7231">
        <w:t xml:space="preserve">a </w:t>
      </w:r>
      <w:r w:rsidR="00EC72E8">
        <w:t>reference path</w:t>
      </w:r>
      <w:r w:rsidR="00DC7231">
        <w:t xml:space="preserve"> </w:t>
      </w:r>
      <w:r w:rsidR="00EC72E8">
        <w:t>that cross</w:t>
      </w:r>
      <w:r w:rsidR="00DC7231">
        <w:t>es</w:t>
      </w:r>
      <w:r w:rsidR="00EC72E8">
        <w:t xml:space="preserve"> a walkable </w:t>
      </w:r>
      <w:r w:rsidR="00E70396">
        <w:t xml:space="preserve">square </w:t>
      </w:r>
      <w:r w:rsidR="00EC72E8">
        <w:t xml:space="preserve">by a virtual edge, the quiet path route planner </w:t>
      </w:r>
      <w:r w:rsidR="00F2129E">
        <w:t>can find</w:t>
      </w:r>
      <w:r w:rsidR="00EC72E8">
        <w:t xml:space="preserve"> only </w:t>
      </w:r>
      <w:r w:rsidR="00DC7231">
        <w:t xml:space="preserve">a </w:t>
      </w:r>
      <w:r w:rsidR="00EC72E8">
        <w:t>slightly longer path</w:t>
      </w:r>
      <w:r w:rsidR="00DC7231">
        <w:t xml:space="preserve"> </w:t>
      </w:r>
      <w:r w:rsidR="00E70396">
        <w:t xml:space="preserve">as </w:t>
      </w:r>
      <w:r w:rsidR="00EC72E8">
        <w:t xml:space="preserve">it can only utilize the sidewalks and other walkable street segments around </w:t>
      </w:r>
      <w:r w:rsidR="00791661">
        <w:t>the square</w:t>
      </w:r>
      <w:r w:rsidR="003D2EE7">
        <w:t xml:space="preserve"> (</w:t>
      </w:r>
      <w:r w:rsidR="003D2EE7">
        <w:fldChar w:fldCharType="begin"/>
      </w:r>
      <w:r w:rsidR="003D2EE7">
        <w:instrText xml:space="preserve"> REF _Ref38100643 \h </w:instrText>
      </w:r>
      <w:r w:rsidR="003D2EE7">
        <w:fldChar w:fldCharType="separate"/>
      </w:r>
      <w:r w:rsidR="003D2EE7">
        <w:t xml:space="preserve">Figure </w:t>
      </w:r>
      <w:r w:rsidR="003D2EE7">
        <w:rPr>
          <w:noProof/>
        </w:rPr>
        <w:t>39</w:t>
      </w:r>
      <w:r w:rsidR="003D2EE7">
        <w:fldChar w:fldCharType="end"/>
      </w:r>
      <w:r w:rsidR="003D2EE7">
        <w:t>)</w:t>
      </w:r>
      <w:r w:rsidR="00CC4932">
        <w:t>.</w:t>
      </w:r>
      <w:r w:rsidR="001E0B71">
        <w:t xml:space="preserve"> </w:t>
      </w:r>
    </w:p>
    <w:p w14:paraId="53CB8A57" w14:textId="46CCD2C4" w:rsidR="00EE1ECB" w:rsidRPr="00CC2F87" w:rsidRDefault="00EE1ECB" w:rsidP="00EE1ECB">
      <w:pPr>
        <w:pStyle w:val="TableCaption"/>
      </w:pPr>
      <w:bookmarkStart w:id="165" w:name="_Ref23696639"/>
      <w:bookmarkStart w:id="166" w:name="_Toc37690048"/>
      <w:r w:rsidRPr="00CC2F87">
        <w:t xml:space="preserve">Table </w:t>
      </w:r>
      <w:r w:rsidRPr="00CC2F87">
        <w:fldChar w:fldCharType="begin"/>
      </w:r>
      <w:r w:rsidRPr="00CC2F87">
        <w:instrText xml:space="preserve"> SEQ Table \* ARABIC </w:instrText>
      </w:r>
      <w:r w:rsidRPr="00CC2F87">
        <w:fldChar w:fldCharType="separate"/>
      </w:r>
      <w:r w:rsidR="00205E1B">
        <w:rPr>
          <w:noProof/>
        </w:rPr>
        <w:t>15</w:t>
      </w:r>
      <w:r w:rsidRPr="00CC2F87">
        <w:fldChar w:fldCharType="end"/>
      </w:r>
      <w:bookmarkEnd w:id="165"/>
      <w:r w:rsidRPr="00CC2F87">
        <w:t xml:space="preserve">. </w:t>
      </w:r>
      <w:r w:rsidR="00716D05" w:rsidRPr="00CC2F87">
        <w:t>Statistics of o</w:t>
      </w:r>
      <w:r w:rsidRPr="00CC2F87">
        <w:t>ffsets (</w:t>
      </w:r>
      <w:r w:rsidR="00E66CBB">
        <w:t xml:space="preserve">i.e. </w:t>
      </w:r>
      <w:r w:rsidR="00716D05" w:rsidRPr="00CC2F87">
        <w:t>distances</w:t>
      </w:r>
      <w:r w:rsidRPr="00CC2F87">
        <w:t xml:space="preserve">) </w:t>
      </w:r>
      <w:r w:rsidR="00E40C99">
        <w:t xml:space="preserve">between </w:t>
      </w:r>
      <w:r w:rsidR="004B6346">
        <w:t xml:space="preserve">the </w:t>
      </w:r>
      <w:r w:rsidRPr="00CC2F87">
        <w:t xml:space="preserve">origin and destination points </w:t>
      </w:r>
      <w:r w:rsidR="004B6346">
        <w:t xml:space="preserve">of the paths </w:t>
      </w:r>
      <w:r w:rsidR="00E40C99">
        <w:t>and</w:t>
      </w:r>
      <w:r w:rsidRPr="00CC2F87">
        <w:t xml:space="preserve"> </w:t>
      </w:r>
      <w:r w:rsidR="004B6346">
        <w:t xml:space="preserve">the </w:t>
      </w:r>
      <w:r w:rsidRPr="00CC2F87">
        <w:t xml:space="preserve">origin and destination points of the </w:t>
      </w:r>
      <w:commentRangeStart w:id="167"/>
      <w:r w:rsidRPr="00CC2F87">
        <w:t>reference paths</w:t>
      </w:r>
      <w:commentRangeEnd w:id="167"/>
      <w:r w:rsidR="00260041">
        <w:rPr>
          <w:rStyle w:val="CommentReference"/>
          <w:iCs w:val="0"/>
          <w:color w:val="auto"/>
        </w:rPr>
        <w:commentReference w:id="167"/>
      </w:r>
      <w:r w:rsidRPr="00CC2F87">
        <w:t>.</w:t>
      </w:r>
      <w:bookmarkEnd w:id="166"/>
      <w:r w:rsidRPr="00CC2F87">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985"/>
        <w:gridCol w:w="2268"/>
      </w:tblGrid>
      <w:tr w:rsidR="00EE1ECB" w:rsidRPr="00CC2F87" w14:paraId="134CED4E" w14:textId="77777777" w:rsidTr="00553004">
        <w:trPr>
          <w:trHeight w:val="561"/>
        </w:trPr>
        <w:tc>
          <w:tcPr>
            <w:tcW w:w="3397" w:type="dxa"/>
            <w:tcBorders>
              <w:left w:val="single" w:sz="4" w:space="0" w:color="FFFFFF"/>
              <w:right w:val="single" w:sz="4" w:space="0" w:color="FFFFFF"/>
            </w:tcBorders>
          </w:tcPr>
          <w:p w14:paraId="099AE48B" w14:textId="49DB9A8A" w:rsidR="00EE1ECB" w:rsidRPr="00CC2F87" w:rsidRDefault="00013743" w:rsidP="00013743">
            <w:pPr>
              <w:pStyle w:val="TableText"/>
              <w:spacing w:before="240" w:after="160"/>
            </w:pPr>
            <w:r w:rsidRPr="00CC2F87">
              <w:t>Offset from reference paths’</w:t>
            </w:r>
          </w:p>
        </w:tc>
        <w:tc>
          <w:tcPr>
            <w:tcW w:w="1985" w:type="dxa"/>
            <w:tcBorders>
              <w:left w:val="single" w:sz="4" w:space="0" w:color="FFFFFF"/>
              <w:right w:val="single" w:sz="4" w:space="0" w:color="FFFFFF"/>
            </w:tcBorders>
          </w:tcPr>
          <w:p w14:paraId="163E6232" w14:textId="08C483DE" w:rsidR="00EE1ECB" w:rsidRPr="00CC2F87" w:rsidRDefault="00013743" w:rsidP="00013743">
            <w:pPr>
              <w:pStyle w:val="TableText"/>
              <w:spacing w:before="240" w:after="160"/>
            </w:pPr>
            <w:r w:rsidRPr="00CC2F87">
              <w:t>origins (m)</w:t>
            </w:r>
          </w:p>
        </w:tc>
        <w:tc>
          <w:tcPr>
            <w:tcW w:w="2268" w:type="dxa"/>
            <w:tcBorders>
              <w:left w:val="single" w:sz="4" w:space="0" w:color="FFFFFF"/>
              <w:right w:val="single" w:sz="4" w:space="0" w:color="FFFFFF"/>
            </w:tcBorders>
          </w:tcPr>
          <w:p w14:paraId="7249C664" w14:textId="7603860E" w:rsidR="00EE1ECB" w:rsidRPr="00CC2F87" w:rsidRDefault="00013743" w:rsidP="00013743">
            <w:pPr>
              <w:pStyle w:val="TableText"/>
              <w:spacing w:before="240" w:after="160"/>
            </w:pPr>
            <w:r w:rsidRPr="00CC2F87">
              <w:t>destinations (m)</w:t>
            </w:r>
          </w:p>
        </w:tc>
      </w:tr>
      <w:tr w:rsidR="00EE1ECB" w:rsidRPr="00CC2F87" w14:paraId="1EBBA062" w14:textId="77777777" w:rsidTr="00553004">
        <w:trPr>
          <w:trHeight w:val="466"/>
        </w:trPr>
        <w:tc>
          <w:tcPr>
            <w:tcW w:w="3397" w:type="dxa"/>
            <w:tcBorders>
              <w:top w:val="single" w:sz="4" w:space="0" w:color="FFFFFF"/>
              <w:left w:val="single" w:sz="4" w:space="0" w:color="FFFFFF"/>
              <w:bottom w:val="single" w:sz="4" w:space="0" w:color="FFFFFF" w:themeColor="background1"/>
              <w:right w:val="single" w:sz="4" w:space="0" w:color="FFFFFF"/>
            </w:tcBorders>
          </w:tcPr>
          <w:p w14:paraId="0938904C" w14:textId="77777777" w:rsidR="00EE1ECB" w:rsidRPr="00CC2F87" w:rsidRDefault="00EE1ECB" w:rsidP="00013743">
            <w:pPr>
              <w:pStyle w:val="TableText"/>
              <w:spacing w:before="240" w:line="240" w:lineRule="auto"/>
            </w:pPr>
            <w:r w:rsidRPr="00CC2F87">
              <w:t>Me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5A04679C" w14:textId="15C8D77E" w:rsidR="00EE1ECB" w:rsidRPr="00CC2F87" w:rsidRDefault="00013743" w:rsidP="00013743">
            <w:pPr>
              <w:pStyle w:val="TableText"/>
              <w:spacing w:before="240" w:line="240" w:lineRule="auto"/>
            </w:pPr>
            <w:r w:rsidRPr="00CC2F87">
              <w:t>3.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607A7C1" w14:textId="3F4681EE" w:rsidR="00EE1ECB" w:rsidRPr="00CC2F87" w:rsidRDefault="00013743" w:rsidP="00013743">
            <w:pPr>
              <w:pStyle w:val="TableText"/>
              <w:spacing w:before="240" w:line="240" w:lineRule="auto"/>
            </w:pPr>
            <w:r w:rsidRPr="00CC2F87">
              <w:t>3.9</w:t>
            </w:r>
          </w:p>
        </w:tc>
      </w:tr>
      <w:tr w:rsidR="00EE1ECB" w:rsidRPr="00CC2F87" w14:paraId="7E023A79"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1F04A074" w14:textId="77777777" w:rsidR="00EE1ECB" w:rsidRPr="00CC2F87" w:rsidRDefault="00EE1ECB" w:rsidP="00013743">
            <w:pPr>
              <w:pStyle w:val="TableText"/>
              <w:spacing w:line="240" w:lineRule="auto"/>
            </w:pPr>
            <w:r w:rsidRPr="00CC2F87">
              <w:t>Median</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0F8C353F" w14:textId="6C37917E" w:rsidR="00EE1ECB" w:rsidRPr="00CC2F87" w:rsidRDefault="00013743" w:rsidP="00013743">
            <w:pPr>
              <w:pStyle w:val="TableText"/>
              <w:spacing w:line="240" w:lineRule="auto"/>
            </w:pPr>
            <w:r w:rsidRPr="00CC2F87">
              <w:t>0.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10E360B8" w14:textId="13FB1A69" w:rsidR="00EE1ECB" w:rsidRPr="00CC2F87" w:rsidRDefault="00013743" w:rsidP="00013743">
            <w:pPr>
              <w:pStyle w:val="TableText"/>
              <w:spacing w:line="240" w:lineRule="auto"/>
            </w:pPr>
            <w:r w:rsidRPr="00CC2F87">
              <w:t>1.3</w:t>
            </w:r>
          </w:p>
        </w:tc>
      </w:tr>
      <w:tr w:rsidR="00EE1ECB" w:rsidRPr="00CC2F87" w14:paraId="66094DF1"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68A26AC" w14:textId="77777777" w:rsidR="00EE1ECB" w:rsidRPr="00CC2F87" w:rsidRDefault="00EE1ECB" w:rsidP="00013743">
            <w:pPr>
              <w:pStyle w:val="TableText"/>
              <w:spacing w:line="240" w:lineRule="auto"/>
            </w:pPr>
            <w:r w:rsidRPr="00CC2F87">
              <w:t>SD</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CFA71EB" w14:textId="54EBD413" w:rsidR="00EE1ECB" w:rsidRPr="00CC2F87" w:rsidRDefault="00013743" w:rsidP="00013743">
            <w:pPr>
              <w:pStyle w:val="TableText"/>
              <w:spacing w:line="240" w:lineRule="auto"/>
            </w:pPr>
            <w:r w:rsidRPr="00CC2F87">
              <w:t>9.5</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EF1319D" w14:textId="07AF81AF" w:rsidR="00EE1ECB" w:rsidRPr="00CC2F87" w:rsidRDefault="00013743" w:rsidP="00013743">
            <w:pPr>
              <w:pStyle w:val="TableText"/>
              <w:spacing w:line="240" w:lineRule="auto"/>
            </w:pPr>
            <w:r w:rsidRPr="00CC2F87">
              <w:t>12.0</w:t>
            </w:r>
          </w:p>
        </w:tc>
      </w:tr>
      <w:tr w:rsidR="00EE1ECB" w:rsidRPr="00CC2F87" w14:paraId="602FF480"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0E0004B3" w14:textId="5460FE90" w:rsidR="00EE1ECB" w:rsidRPr="00CC2F87" w:rsidRDefault="00EE1ECB" w:rsidP="00013743">
            <w:pPr>
              <w:pStyle w:val="TableText"/>
              <w:spacing w:line="240" w:lineRule="auto"/>
            </w:pPr>
            <w:r w:rsidRPr="00CC2F87">
              <w:t>p</w:t>
            </w:r>
            <w:r w:rsidR="00013743" w:rsidRPr="00CC2F87">
              <w:t>5</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31C0FAF4" w14:textId="29D8842B" w:rsidR="00EE1ECB" w:rsidRPr="00CC2F87" w:rsidRDefault="00013743" w:rsidP="00013743">
            <w:pPr>
              <w:pStyle w:val="TableText"/>
              <w:spacing w:line="240" w:lineRule="auto"/>
            </w:pPr>
            <w:r w:rsidRPr="00CC2F87">
              <w:t>0.0</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36837C2" w14:textId="68A5D64B" w:rsidR="00EE1ECB" w:rsidRPr="00CC2F87" w:rsidRDefault="00013743" w:rsidP="00013743">
            <w:pPr>
              <w:pStyle w:val="TableText"/>
              <w:spacing w:line="240" w:lineRule="auto"/>
            </w:pPr>
            <w:r w:rsidRPr="00CC2F87">
              <w:t>0.1</w:t>
            </w:r>
          </w:p>
        </w:tc>
      </w:tr>
      <w:tr w:rsidR="00013743" w:rsidRPr="00CC2F87" w14:paraId="3B92FE2A"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6436C2C5" w14:textId="5D654AD9" w:rsidR="00013743" w:rsidRPr="00CC2F87" w:rsidRDefault="00013743" w:rsidP="00013743">
            <w:pPr>
              <w:pStyle w:val="TableText"/>
              <w:spacing w:line="240" w:lineRule="auto"/>
            </w:pPr>
            <w:r w:rsidRPr="00CC2F87">
              <w:t>p1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23DAEACA" w14:textId="7173618B" w:rsidR="00013743" w:rsidRPr="00CC2F87" w:rsidRDefault="00013743" w:rsidP="00013743">
            <w:pPr>
              <w:pStyle w:val="TableText"/>
              <w:spacing w:line="240" w:lineRule="auto"/>
            </w:pPr>
            <w:r w:rsidRPr="00CC2F87">
              <w:t>0.1</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206E1E74" w14:textId="35587F79" w:rsidR="00013743" w:rsidRPr="00CC2F87" w:rsidRDefault="00013743" w:rsidP="00013743">
            <w:pPr>
              <w:pStyle w:val="TableText"/>
              <w:spacing w:line="240" w:lineRule="auto"/>
            </w:pPr>
            <w:r w:rsidRPr="00CC2F87">
              <w:t>0.2</w:t>
            </w:r>
          </w:p>
        </w:tc>
      </w:tr>
      <w:tr w:rsidR="00013743" w:rsidRPr="00CC2F87" w14:paraId="509B1D12" w14:textId="77777777" w:rsidTr="00553004">
        <w:trPr>
          <w:trHeight w:val="399"/>
        </w:trPr>
        <w:tc>
          <w:tcPr>
            <w:tcW w:w="3397" w:type="dxa"/>
            <w:tcBorders>
              <w:top w:val="single" w:sz="4" w:space="0" w:color="FFFFFF" w:themeColor="background1"/>
              <w:left w:val="single" w:sz="4" w:space="0" w:color="FFFFFF"/>
              <w:bottom w:val="single" w:sz="4" w:space="0" w:color="FFFFFF" w:themeColor="background1"/>
              <w:right w:val="single" w:sz="4" w:space="0" w:color="FFFFFF"/>
            </w:tcBorders>
          </w:tcPr>
          <w:p w14:paraId="35FA6BCB" w14:textId="6DAFCE0E" w:rsidR="00013743" w:rsidRPr="00CC2F87" w:rsidRDefault="00013743" w:rsidP="00013743">
            <w:pPr>
              <w:pStyle w:val="TableText"/>
              <w:spacing w:line="240" w:lineRule="auto"/>
            </w:pPr>
            <w:r w:rsidRPr="00CC2F87">
              <w:t>p90</w:t>
            </w:r>
          </w:p>
        </w:tc>
        <w:tc>
          <w:tcPr>
            <w:tcW w:w="1985" w:type="dxa"/>
            <w:tcBorders>
              <w:top w:val="single" w:sz="4" w:space="0" w:color="FFFFFF" w:themeColor="background1"/>
              <w:left w:val="single" w:sz="4" w:space="0" w:color="FFFFFF"/>
              <w:bottom w:val="single" w:sz="4" w:space="0" w:color="FFFFFF" w:themeColor="background1"/>
              <w:right w:val="single" w:sz="4" w:space="0" w:color="FFFFFF"/>
            </w:tcBorders>
          </w:tcPr>
          <w:p w14:paraId="63062868" w14:textId="0AE774CB" w:rsidR="00013743" w:rsidRPr="00CC2F87" w:rsidRDefault="00013743" w:rsidP="00013743">
            <w:pPr>
              <w:pStyle w:val="TableText"/>
              <w:spacing w:line="240" w:lineRule="auto"/>
            </w:pPr>
            <w:r w:rsidRPr="00CC2F87">
              <w:t>4.4</w:t>
            </w:r>
          </w:p>
        </w:tc>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7E48F991" w14:textId="29ABE18F" w:rsidR="00013743" w:rsidRPr="00CC2F87" w:rsidRDefault="00013743" w:rsidP="00013743">
            <w:pPr>
              <w:pStyle w:val="TableText"/>
              <w:spacing w:line="240" w:lineRule="auto"/>
            </w:pPr>
            <w:r w:rsidRPr="00CC2F87">
              <w:t>8.5</w:t>
            </w:r>
          </w:p>
        </w:tc>
      </w:tr>
      <w:tr w:rsidR="00013743" w:rsidRPr="00CC2F87" w14:paraId="26B5CFC6" w14:textId="77777777" w:rsidTr="00553004">
        <w:trPr>
          <w:trHeight w:val="587"/>
        </w:trPr>
        <w:tc>
          <w:tcPr>
            <w:tcW w:w="3397" w:type="dxa"/>
            <w:tcBorders>
              <w:top w:val="single" w:sz="4" w:space="0" w:color="FFFFFF" w:themeColor="background1"/>
              <w:left w:val="single" w:sz="4" w:space="0" w:color="FFFFFF"/>
              <w:right w:val="single" w:sz="4" w:space="0" w:color="FFFFFF"/>
            </w:tcBorders>
          </w:tcPr>
          <w:p w14:paraId="2AC3C956" w14:textId="5F9D1F1E" w:rsidR="00013743" w:rsidRPr="00CC2F87" w:rsidRDefault="00013743" w:rsidP="00013743">
            <w:pPr>
              <w:pStyle w:val="TableText"/>
              <w:spacing w:after="240" w:line="240" w:lineRule="auto"/>
            </w:pPr>
            <w:r w:rsidRPr="00CC2F87">
              <w:t>p95</w:t>
            </w:r>
          </w:p>
        </w:tc>
        <w:tc>
          <w:tcPr>
            <w:tcW w:w="1985" w:type="dxa"/>
            <w:tcBorders>
              <w:top w:val="single" w:sz="4" w:space="0" w:color="FFFFFF" w:themeColor="background1"/>
              <w:left w:val="single" w:sz="4" w:space="0" w:color="FFFFFF"/>
              <w:right w:val="single" w:sz="4" w:space="0" w:color="FFFFFF"/>
            </w:tcBorders>
          </w:tcPr>
          <w:p w14:paraId="340FC53B" w14:textId="6ECFD4C8" w:rsidR="00013743" w:rsidRPr="00CC2F87" w:rsidRDefault="00013743" w:rsidP="00013743">
            <w:pPr>
              <w:pStyle w:val="TableText"/>
              <w:spacing w:line="240" w:lineRule="auto"/>
            </w:pPr>
            <w:r w:rsidRPr="00CC2F87">
              <w:t>24.7</w:t>
            </w:r>
          </w:p>
        </w:tc>
        <w:tc>
          <w:tcPr>
            <w:tcW w:w="2268" w:type="dxa"/>
            <w:tcBorders>
              <w:top w:val="single" w:sz="4" w:space="0" w:color="FFFFFF" w:themeColor="background1"/>
              <w:left w:val="single" w:sz="4" w:space="0" w:color="FFFFFF"/>
              <w:right w:val="single" w:sz="4" w:space="0" w:color="FFFFFF"/>
            </w:tcBorders>
          </w:tcPr>
          <w:p w14:paraId="5C0E2BDE" w14:textId="5FD3E226" w:rsidR="00013743" w:rsidRPr="00CC2F87" w:rsidRDefault="00B90BBA" w:rsidP="00013743">
            <w:pPr>
              <w:pStyle w:val="TableText"/>
              <w:spacing w:line="240" w:lineRule="auto"/>
            </w:pPr>
            <w:r w:rsidRPr="00CC2F87">
              <w:t>15.4</w:t>
            </w:r>
          </w:p>
        </w:tc>
      </w:tr>
    </w:tbl>
    <w:p w14:paraId="4B72DD8C" w14:textId="7A641A45" w:rsidR="006B69F6" w:rsidRDefault="00DE12FD" w:rsidP="006B69F6">
      <w:pPr>
        <w:keepNext/>
        <w:spacing w:before="360" w:after="0"/>
      </w:pPr>
      <w:r>
        <w:br/>
      </w:r>
      <w:r w:rsidR="006B69F6">
        <w:rPr>
          <w:noProof/>
        </w:rPr>
        <w:drawing>
          <wp:inline distT="0" distB="0" distL="0" distR="0" wp14:anchorId="6C448B0A" wp14:editId="3601274A">
            <wp:extent cx="5643523" cy="27437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sc_graph_comparison_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43523" cy="2743793"/>
                    </a:xfrm>
                    <a:prstGeom prst="rect">
                      <a:avLst/>
                    </a:prstGeom>
                  </pic:spPr>
                </pic:pic>
              </a:graphicData>
            </a:graphic>
          </wp:inline>
        </w:drawing>
      </w:r>
    </w:p>
    <w:p w14:paraId="16AEA3D9" w14:textId="03242B5D" w:rsidR="006B69F6" w:rsidRDefault="006B69F6" w:rsidP="006B69F6">
      <w:pPr>
        <w:pStyle w:val="Caption"/>
        <w:jc w:val="both"/>
      </w:pPr>
      <w:bookmarkStart w:id="168" w:name="_Ref38100635"/>
      <w:r>
        <w:t xml:space="preserve">Figure </w:t>
      </w:r>
      <w:r>
        <w:fldChar w:fldCharType="begin"/>
      </w:r>
      <w:r>
        <w:instrText xml:space="preserve"> SEQ Figure \* ARABIC </w:instrText>
      </w:r>
      <w:r>
        <w:fldChar w:fldCharType="separate"/>
      </w:r>
      <w:r w:rsidR="0002608E">
        <w:rPr>
          <w:noProof/>
        </w:rPr>
        <w:t>38</w:t>
      </w:r>
      <w:r>
        <w:fldChar w:fldCharType="end"/>
      </w:r>
      <w:bookmarkEnd w:id="168"/>
      <w:r>
        <w:t xml:space="preserve">. </w:t>
      </w:r>
      <w:r w:rsidRPr="00563318">
        <w:t xml:space="preserve">Side-by-side comparison of the street network graphs of quiet path route planner (A) and OpenTripPlanner (B). </w:t>
      </w:r>
      <w:r>
        <w:t xml:space="preserve">Most street segments tagged as private in OpenStreetMap are used in </w:t>
      </w:r>
      <w:r w:rsidRPr="00563318">
        <w:t>OpenTripPlanner</w:t>
      </w:r>
      <w:r>
        <w:t xml:space="preserve"> but excluded </w:t>
      </w:r>
      <w:r w:rsidR="008D5141">
        <w:t xml:space="preserve">the </w:t>
      </w:r>
      <w:r>
        <w:t>quiet path route planner</w:t>
      </w:r>
      <w:r w:rsidRPr="00563318">
        <w:t>.</w:t>
      </w:r>
      <w:r>
        <w:t xml:space="preserve"> However, private streets are only usable at the beginning or end of a route in OpenTripPlanner. </w:t>
      </w:r>
      <w:r w:rsidR="00D747B0">
        <w:t xml:space="preserve">Map data by </w:t>
      </w:r>
      <w:r w:rsidR="00D747B0" w:rsidRPr="00D747B0">
        <w:t>© OpenStreetMap contributors</w:t>
      </w:r>
      <w:r w:rsidR="00D747B0">
        <w:t>.</w:t>
      </w:r>
    </w:p>
    <w:p w14:paraId="6D1DA5DD" w14:textId="77777777" w:rsidR="00407169" w:rsidRDefault="00407169" w:rsidP="00407169">
      <w:pPr>
        <w:keepNext/>
        <w:spacing w:before="360" w:after="0"/>
      </w:pPr>
      <w:r>
        <w:rPr>
          <w:noProof/>
        </w:rPr>
        <w:lastRenderedPageBreak/>
        <w:drawing>
          <wp:inline distT="0" distB="0" distL="0" distR="0" wp14:anchorId="7954B1AB" wp14:editId="28EED264">
            <wp:extent cx="5660442" cy="2752019"/>
            <wp:effectExtent l="0" t="0" r="381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sc_graph_comparison_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60442" cy="2752019"/>
                    </a:xfrm>
                    <a:prstGeom prst="rect">
                      <a:avLst/>
                    </a:prstGeom>
                  </pic:spPr>
                </pic:pic>
              </a:graphicData>
            </a:graphic>
          </wp:inline>
        </w:drawing>
      </w:r>
    </w:p>
    <w:p w14:paraId="60204D56" w14:textId="43A3DCE7" w:rsidR="00407169" w:rsidRDefault="00407169" w:rsidP="002D7FCC">
      <w:pPr>
        <w:pStyle w:val="Caption"/>
        <w:jc w:val="both"/>
      </w:pPr>
      <w:bookmarkStart w:id="169" w:name="_Ref38100643"/>
      <w:r>
        <w:t xml:space="preserve">Figure </w:t>
      </w:r>
      <w:r>
        <w:fldChar w:fldCharType="begin"/>
      </w:r>
      <w:r>
        <w:instrText xml:space="preserve"> SEQ Figure \* ARABIC </w:instrText>
      </w:r>
      <w:r>
        <w:fldChar w:fldCharType="separate"/>
      </w:r>
      <w:r w:rsidR="0002608E">
        <w:rPr>
          <w:noProof/>
        </w:rPr>
        <w:t>39</w:t>
      </w:r>
      <w:r>
        <w:fldChar w:fldCharType="end"/>
      </w:r>
      <w:bookmarkEnd w:id="169"/>
      <w:r>
        <w:t xml:space="preserve">. Side-by-side comparison of the street network graphs of quiet path route planner (A) and OpenTripPlanner (B). Additional ("virtual") </w:t>
      </w:r>
      <w:r w:rsidR="0052232F">
        <w:t xml:space="preserve">edges </w:t>
      </w:r>
      <w:r>
        <w:t>are created in OpenTripPlanner to allow traversing through walkable areas in pathfinding.</w:t>
      </w:r>
      <w:r w:rsidR="005A27F1">
        <w:t xml:space="preserve"> </w:t>
      </w:r>
      <w:r w:rsidR="00D747B0">
        <w:t xml:space="preserve">Map data by </w:t>
      </w:r>
      <w:r w:rsidR="00D747B0" w:rsidRPr="00D747B0">
        <w:t>© OpenStreetMap contributors</w:t>
      </w:r>
      <w:r w:rsidR="00D747B0">
        <w:t>.</w:t>
      </w:r>
    </w:p>
    <w:p w14:paraId="4329798D" w14:textId="6528FB5F" w:rsidR="00E82992" w:rsidRDefault="005C63EF" w:rsidP="0075435E">
      <w:pPr>
        <w:keepNext/>
      </w:pPr>
      <w:r>
        <w:t xml:space="preserve">In addition to the previously described </w:t>
      </w:r>
      <w:r w:rsidR="001C205E">
        <w:t xml:space="preserve">issues </w:t>
      </w:r>
      <w:r>
        <w:t xml:space="preserve">in pathfinding, </w:t>
      </w:r>
      <w:r w:rsidR="001D3EA0">
        <w:t xml:space="preserve">also some </w:t>
      </w:r>
      <w:r>
        <w:t xml:space="preserve">minor deviations </w:t>
      </w:r>
      <w:r w:rsidR="00B46A4D">
        <w:t xml:space="preserve">(compared to the reference paths) </w:t>
      </w:r>
      <w:r>
        <w:t>were identified and further investigated</w:t>
      </w:r>
      <w:r w:rsidR="00B46A4D">
        <w:t xml:space="preserve">. </w:t>
      </w:r>
      <w:r w:rsidR="0075435E">
        <w:t xml:space="preserve">In </w:t>
      </w:r>
      <w:r w:rsidR="009C35AB">
        <w:t>a number of</w:t>
      </w:r>
      <w:r w:rsidR="0075435E">
        <w:t xml:space="preserve"> cases, a</w:t>
      </w:r>
      <w:r w:rsidR="00D8549A">
        <w:t xml:space="preserve"> path </w:t>
      </w:r>
      <w:r w:rsidR="001766D9">
        <w:t>takes</w:t>
      </w:r>
      <w:r w:rsidR="00D8549A">
        <w:t xml:space="preserve"> a shortcut </w:t>
      </w:r>
      <w:r w:rsidR="00EB3D28">
        <w:t xml:space="preserve">by using </w:t>
      </w:r>
      <w:r w:rsidR="001C205E">
        <w:t xml:space="preserve">trails </w:t>
      </w:r>
      <w:r w:rsidR="00EB3D28">
        <w:t>or</w:t>
      </w:r>
      <w:r w:rsidR="00D40322">
        <w:t xml:space="preserve"> other minor</w:t>
      </w:r>
      <w:r w:rsidR="00EB3D28">
        <w:t xml:space="preserve"> pathways</w:t>
      </w:r>
      <w:r w:rsidR="00D8549A">
        <w:t xml:space="preserve"> as opposed to </w:t>
      </w:r>
      <w:r w:rsidR="001C205E">
        <w:t xml:space="preserve">the </w:t>
      </w:r>
      <w:r w:rsidR="00D8549A">
        <w:t xml:space="preserve">reference path that </w:t>
      </w:r>
      <w:r w:rsidR="000E6E35">
        <w:t>uses</w:t>
      </w:r>
      <w:r w:rsidR="00D8549A">
        <w:t xml:space="preserve"> </w:t>
      </w:r>
      <w:r w:rsidR="00E768A2">
        <w:t xml:space="preserve">mainly </w:t>
      </w:r>
      <w:r w:rsidR="00796864">
        <w:t>streets</w:t>
      </w:r>
      <w:r w:rsidR="007933EF">
        <w:t xml:space="preserve"> and other major ways</w:t>
      </w:r>
      <w:r w:rsidR="00D8549A">
        <w:t xml:space="preserve">. </w:t>
      </w:r>
      <w:r w:rsidR="00162813">
        <w:t xml:space="preserve">This </w:t>
      </w:r>
      <w:r w:rsidR="00F838F7">
        <w:t>can be</w:t>
      </w:r>
      <w:r w:rsidR="00162813">
        <w:t xml:space="preserve"> at least partly explained by a so-called </w:t>
      </w:r>
      <w:r w:rsidR="002A7691">
        <w:t>“</w:t>
      </w:r>
      <w:r w:rsidR="00D8549A">
        <w:t>turning cost</w:t>
      </w:r>
      <w:r w:rsidR="002A7691">
        <w:t xml:space="preserve">” </w:t>
      </w:r>
      <w:r w:rsidR="00D8549A">
        <w:t xml:space="preserve">that </w:t>
      </w:r>
      <w:r w:rsidR="00162813">
        <w:t>is used in HRT’s route planner</w:t>
      </w:r>
      <w:r w:rsidR="0036629F">
        <w:t xml:space="preserve"> to prevent high number of turns in pathfinding</w:t>
      </w:r>
      <w:r w:rsidR="00162813">
        <w:t>.</w:t>
      </w:r>
      <w:r w:rsidR="00A27113">
        <w:t xml:space="preserve"> </w:t>
      </w:r>
      <w:r w:rsidR="0080092C">
        <w:t>On the other hand</w:t>
      </w:r>
      <w:r w:rsidR="00A27113">
        <w:t xml:space="preserve">, </w:t>
      </w:r>
      <w:r w:rsidR="00E423A7">
        <w:t xml:space="preserve">the </w:t>
      </w:r>
      <w:r w:rsidR="00D8549A">
        <w:t xml:space="preserve">quiet path routing application finds the least cost path </w:t>
      </w:r>
      <w:r w:rsidR="00C9094B">
        <w:t xml:space="preserve">regardless of how many turns the path </w:t>
      </w:r>
      <w:r w:rsidR="0036629F">
        <w:t>includes</w:t>
      </w:r>
      <w:r w:rsidR="0093435A">
        <w:t>,</w:t>
      </w:r>
      <w:r w:rsidR="0036629F">
        <w:t xml:space="preserve"> </w:t>
      </w:r>
      <w:r w:rsidR="006E1C4A">
        <w:t xml:space="preserve">by only considering the </w:t>
      </w:r>
      <w:r w:rsidR="0036629F">
        <w:t>cost of the edges</w:t>
      </w:r>
      <w:r w:rsidR="00C9094B">
        <w:t>.</w:t>
      </w:r>
      <w:r w:rsidR="00812CE1">
        <w:t xml:space="preserve"> </w:t>
      </w:r>
      <w:r w:rsidR="00AC4FBE">
        <w:t xml:space="preserve">This </w:t>
      </w:r>
      <w:r w:rsidR="001F6C2A">
        <w:t xml:space="preserve">may well be the most significant </w:t>
      </w:r>
      <w:r w:rsidR="007B07A0">
        <w:t xml:space="preserve">cause </w:t>
      </w:r>
      <w:r w:rsidR="001F6C2A">
        <w:t xml:space="preserve">for </w:t>
      </w:r>
      <w:r w:rsidR="00D00548">
        <w:t xml:space="preserve">the average path being </w:t>
      </w:r>
      <w:r w:rsidR="001F6C2A">
        <w:t>slightly shorter</w:t>
      </w:r>
      <w:r w:rsidR="00D00548">
        <w:t xml:space="preserve"> (</w:t>
      </w:r>
      <w:r w:rsidR="00997437">
        <w:fldChar w:fldCharType="begin"/>
      </w:r>
      <w:r w:rsidR="00997437">
        <w:instrText xml:space="preserve"> REF _Ref23670715 \h </w:instrText>
      </w:r>
      <w:r w:rsidR="00997437">
        <w:fldChar w:fldCharType="separate"/>
      </w:r>
      <w:r w:rsidR="00997437" w:rsidRPr="00CC2F87">
        <w:t xml:space="preserve">Table </w:t>
      </w:r>
      <w:r w:rsidR="00997437">
        <w:rPr>
          <w:noProof/>
        </w:rPr>
        <w:t>14</w:t>
      </w:r>
      <w:r w:rsidR="00997437">
        <w:fldChar w:fldCharType="end"/>
      </w:r>
      <w:r w:rsidR="00997437">
        <w:t xml:space="preserve">; </w:t>
      </w:r>
      <w:r w:rsidR="00D00548">
        <w:t>mean = -7.8 m</w:t>
      </w:r>
      <w:r w:rsidR="00D12C69">
        <w:t>;</w:t>
      </w:r>
      <w:r w:rsidR="00997437">
        <w:t xml:space="preserve"> </w:t>
      </w:r>
      <w:r w:rsidR="00D00548">
        <w:t>-0.21 %)</w:t>
      </w:r>
      <w:r w:rsidR="00D67652">
        <w:t xml:space="preserve"> than the reference path</w:t>
      </w:r>
      <w:r w:rsidR="001F6C2A">
        <w:t xml:space="preserve">. </w:t>
      </w:r>
    </w:p>
    <w:p w14:paraId="028E7FFD" w14:textId="0289F17B" w:rsidR="00970850" w:rsidRDefault="00B81891" w:rsidP="00970850">
      <w:pPr>
        <w:pStyle w:val="Heading2"/>
      </w:pPr>
      <w:bookmarkStart w:id="170" w:name="_Toc37689987"/>
      <w:r>
        <w:t>Indirect assessment of</w:t>
      </w:r>
      <w:r w:rsidR="00561F2C">
        <w:t xml:space="preserve"> </w:t>
      </w:r>
      <w:r w:rsidR="00970850" w:rsidRPr="00CC2F87">
        <w:t xml:space="preserve">pedestrians’ </w:t>
      </w:r>
      <w:r w:rsidR="00D46387">
        <w:t xml:space="preserve">dynamic </w:t>
      </w:r>
      <w:r w:rsidR="00970850" w:rsidRPr="00CC2F87">
        <w:t xml:space="preserve">exposures to traffic noise can reveal </w:t>
      </w:r>
      <w:r>
        <w:t>unequal distribution of exposures to high noise levels</w:t>
      </w:r>
      <w:bookmarkEnd w:id="170"/>
    </w:p>
    <w:p w14:paraId="08036EE8" w14:textId="172BB89A" w:rsidR="00581792" w:rsidRDefault="000472B8" w:rsidP="00581792">
      <w:r>
        <w:t xml:space="preserve">As opposed to most of the previous studies where exposure to traffic noise </w:t>
      </w:r>
      <w:r w:rsidR="0059725D">
        <w:t>has been</w:t>
      </w:r>
      <w:r>
        <w:t xml:space="preserve"> assessed in </w:t>
      </w:r>
      <w:r w:rsidR="0059725D">
        <w:t xml:space="preserve">a </w:t>
      </w:r>
      <w:r>
        <w:t xml:space="preserve">static manner </w:t>
      </w:r>
      <w:r w:rsidR="0059725D">
        <w:t xml:space="preserve">(with respect to </w:t>
      </w:r>
      <w:r>
        <w:t>location</w:t>
      </w:r>
      <w:r w:rsidR="0059725D">
        <w:t>)</w:t>
      </w:r>
      <w:r>
        <w:t xml:space="preserve">, a dynamic </w:t>
      </w:r>
      <w:r w:rsidR="00FF31DC">
        <w:t xml:space="preserve">exposure </w:t>
      </w:r>
      <w:r>
        <w:t xml:space="preserve">assessment was made in this study; exposure to traffic noise was addressed on modelled commuting-related walks. </w:t>
      </w:r>
      <w:r w:rsidR="009C2D8B">
        <w:t xml:space="preserve">The results </w:t>
      </w:r>
      <w:r w:rsidR="00AD5306">
        <w:t xml:space="preserve">on </w:t>
      </w:r>
      <w:r w:rsidR="00FF31DC">
        <w:t xml:space="preserve">dynamic (i.e. journey-time) </w:t>
      </w:r>
      <w:r w:rsidR="00AD5306">
        <w:t xml:space="preserve">exposures </w:t>
      </w:r>
      <w:r w:rsidR="00F15083">
        <w:t xml:space="preserve">to noise </w:t>
      </w:r>
      <w:r w:rsidR="009C2D8B">
        <w:t>were aggregated at origin-level</w:t>
      </w:r>
      <w:r w:rsidR="00AD5306">
        <w:t xml:space="preserve"> </w:t>
      </w:r>
      <w:r w:rsidR="009C2D8B">
        <w:t xml:space="preserve">and concepts </w:t>
      </w:r>
      <w:r w:rsidR="00AD5306" w:rsidRPr="00AD5306">
        <w:rPr>
          <w:i/>
          <w:iCs/>
        </w:rPr>
        <w:t>average local walk</w:t>
      </w:r>
      <w:r w:rsidR="00AD5306">
        <w:t xml:space="preserve"> and </w:t>
      </w:r>
      <w:r w:rsidR="00AD5306" w:rsidRPr="00AD5306">
        <w:rPr>
          <w:i/>
          <w:iCs/>
        </w:rPr>
        <w:t>expected local walk</w:t>
      </w:r>
      <w:r w:rsidR="00AD5306">
        <w:t xml:space="preserve"> were introduced for interpreting the results.</w:t>
      </w:r>
      <w:r w:rsidR="00504516">
        <w:t xml:space="preserve"> </w:t>
      </w:r>
      <w:r w:rsidR="004F51D5">
        <w:t>Drawing from the maps representing traffic noise exposure on average walks</w:t>
      </w:r>
      <w:r w:rsidR="009D6165">
        <w:t xml:space="preserve"> in Helsinki</w:t>
      </w:r>
      <w:r w:rsidR="004F51D5">
        <w:t xml:space="preserve">, </w:t>
      </w:r>
      <w:r w:rsidR="00371ED1">
        <w:t>dynamic</w:t>
      </w:r>
      <w:r w:rsidR="004F51D5">
        <w:t xml:space="preserve"> </w:t>
      </w:r>
      <w:r w:rsidR="00504516">
        <w:t xml:space="preserve">traffic noise exposure </w:t>
      </w:r>
      <w:r w:rsidR="00371ED1">
        <w:t>seems</w:t>
      </w:r>
      <w:r w:rsidR="00504516">
        <w:t xml:space="preserve"> to vary</w:t>
      </w:r>
      <w:r w:rsidR="004F51D5">
        <w:t xml:space="preserve"> </w:t>
      </w:r>
      <w:r w:rsidR="00504516">
        <w:t>significantly between neighborhoods, indicating</w:t>
      </w:r>
      <w:r w:rsidR="009D6165">
        <w:t xml:space="preserve"> that</w:t>
      </w:r>
      <w:r w:rsidR="00504516">
        <w:t xml:space="preserve"> opportunities for </w:t>
      </w:r>
      <w:r w:rsidR="00415A10">
        <w:t xml:space="preserve">healthy </w:t>
      </w:r>
      <w:r w:rsidR="00504516">
        <w:t>walking</w:t>
      </w:r>
      <w:r w:rsidR="009D6165">
        <w:t xml:space="preserve"> </w:t>
      </w:r>
      <w:r w:rsidR="009D6165">
        <w:lastRenderedPageBreak/>
        <w:t>are distributed unequally</w:t>
      </w:r>
      <w:r w:rsidR="00504516">
        <w:t xml:space="preserve">. </w:t>
      </w:r>
      <w:r w:rsidR="006E7BEB">
        <w:t>Interestingly</w:t>
      </w:r>
      <w:r w:rsidR="00970850">
        <w:t xml:space="preserve">, some areas not directly exposed to high traffic noise levels seem to have highly </w:t>
      </w:r>
      <w:r w:rsidR="00756DDA">
        <w:t xml:space="preserve">exposed </w:t>
      </w:r>
      <w:r w:rsidR="006E7BEB">
        <w:t>average</w:t>
      </w:r>
      <w:r w:rsidR="00970850">
        <w:t xml:space="preserve"> </w:t>
      </w:r>
      <w:r w:rsidR="006E7BEB">
        <w:t>walk</w:t>
      </w:r>
      <w:r w:rsidR="00970850">
        <w:t>.</w:t>
      </w:r>
      <w:r w:rsidR="002C5E01">
        <w:t xml:space="preserve"> </w:t>
      </w:r>
    </w:p>
    <w:p w14:paraId="3F14276C" w14:textId="11B731AB" w:rsidR="00C20632" w:rsidRDefault="00F17096" w:rsidP="00581792">
      <w:r>
        <w:t xml:space="preserve">One could argue that buildings usually manage to protect residents from harmful levels of traffic noise. Consequently, assessing residents’ dynamic exposure to traffic noise </w:t>
      </w:r>
      <w:r w:rsidRPr="001E4BAD">
        <w:rPr>
          <w:i/>
          <w:iCs/>
        </w:rPr>
        <w:t>outside</w:t>
      </w:r>
      <w:r>
        <w:t xml:space="preserve"> the buildings becomes increasingly important component in assessing the total daily exposure. </w:t>
      </w:r>
      <w:r w:rsidR="00C20632">
        <w:t xml:space="preserve">According to the review of </w:t>
      </w:r>
      <w:r w:rsidR="0018141B">
        <w:t xml:space="preserve">(static) </w:t>
      </w:r>
      <w:r w:rsidR="00C20632">
        <w:t xml:space="preserve">noise-annoyance studies by </w:t>
      </w:r>
      <w:r w:rsidR="00C20632">
        <w:fldChar w:fldCharType="begin"/>
      </w:r>
      <w:r w:rsidR="00C20632">
        <w:instrText xml:space="preserve"> ADDIN ZOTERO_ITEM CSL_CITATION {"citationID":"2FZZxYdq","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rsidR="00C20632">
        <w:fldChar w:fldCharType="separate"/>
      </w:r>
      <w:r w:rsidR="00C20632">
        <w:rPr>
          <w:noProof/>
        </w:rPr>
        <w:t>(Guski et al., 2017)</w:t>
      </w:r>
      <w:r w:rsidR="00C20632">
        <w:fldChar w:fldCharType="end"/>
      </w:r>
      <w:r w:rsidR="00C20632">
        <w:t xml:space="preserve">, </w:t>
      </w:r>
      <w:r>
        <w:t>all</w:t>
      </w:r>
      <w:r w:rsidR="00C20632">
        <w:t xml:space="preserve"> of the studied </w:t>
      </w:r>
      <w:r w:rsidR="0018141B">
        <w:t xml:space="preserve">relationships between </w:t>
      </w:r>
      <w:r w:rsidR="00C20632">
        <w:t>highly annoyed (%HA)</w:t>
      </w:r>
      <w:r w:rsidR="0018141B">
        <w:t xml:space="preserve"> residents</w:t>
      </w:r>
      <w:r w:rsidR="00C20632">
        <w:t xml:space="preserve"> </w:t>
      </w:r>
      <w:r w:rsidR="0018141B">
        <w:t xml:space="preserve">and </w:t>
      </w:r>
      <w:r w:rsidR="00C20632">
        <w:t>sound pressure level displa</w:t>
      </w:r>
      <w:r w:rsidR="008B6723">
        <w:t>y</w:t>
      </w:r>
      <w:r w:rsidR="00C20632">
        <w:t xml:space="preserve"> considerable variance in the dependent variable.</w:t>
      </w:r>
      <w:r w:rsidR="001C6645">
        <w:t xml:space="preserve"> </w:t>
      </w:r>
      <w:r w:rsidR="006D3215">
        <w:t>Considering this finding, d</w:t>
      </w:r>
      <w:r w:rsidR="001C6645">
        <w:t xml:space="preserve">ynamic exposure to traffic noise </w:t>
      </w:r>
      <w:r w:rsidR="007404EE">
        <w:t xml:space="preserve">may well be </w:t>
      </w:r>
      <w:r w:rsidR="001C6645">
        <w:t xml:space="preserve">one prominent, yet widely unstudied, explanatory variable for </w:t>
      </w:r>
      <w:r w:rsidR="005351C0">
        <w:t>the unexplained</w:t>
      </w:r>
      <w:r w:rsidR="001C6645">
        <w:t xml:space="preserve"> differences</w:t>
      </w:r>
      <w:r w:rsidR="005351C0">
        <w:t xml:space="preserve"> in %HA</w:t>
      </w:r>
      <w:r w:rsidR="001C6645">
        <w:t xml:space="preserve">. </w:t>
      </w:r>
    </w:p>
    <w:p w14:paraId="064276FF" w14:textId="6FCC9ECE" w:rsidR="00581792" w:rsidRDefault="00581792" w:rsidP="00581792">
      <w:pPr>
        <w:pStyle w:val="Heading2"/>
      </w:pPr>
      <w:bookmarkStart w:id="171" w:name="_Toc37689988"/>
      <w:r>
        <w:t>Significant</w:t>
      </w:r>
      <w:r w:rsidRPr="00CC2F87">
        <w:t xml:space="preserve"> </w:t>
      </w:r>
      <w:r>
        <w:t xml:space="preserve">but varying reductions in </w:t>
      </w:r>
      <w:r w:rsidRPr="00CC2F87">
        <w:t>traffic noise</w:t>
      </w:r>
      <w:r>
        <w:t xml:space="preserve"> </w:t>
      </w:r>
      <w:r w:rsidRPr="00CC2F87">
        <w:t xml:space="preserve">exposure </w:t>
      </w:r>
      <w:r>
        <w:t xml:space="preserve">can be achieved </w:t>
      </w:r>
      <w:r w:rsidR="00D76CFE">
        <w:t>by</w:t>
      </w:r>
      <w:r>
        <w:t xml:space="preserve"> quiet path routing</w:t>
      </w:r>
      <w:bookmarkEnd w:id="171"/>
    </w:p>
    <w:p w14:paraId="1B804EA1" w14:textId="6F05CA2C" w:rsidR="00C86C6A" w:rsidRDefault="00C86C6A" w:rsidP="00C86C6A">
      <w:r>
        <w:t>A q</w:t>
      </w:r>
      <w:r w:rsidR="00067A06">
        <w:t xml:space="preserve">uiet path routing method was developed </w:t>
      </w:r>
      <w:r>
        <w:t>in this thesis to address two objectives:</w:t>
      </w:r>
    </w:p>
    <w:p w14:paraId="734011D8" w14:textId="77777777" w:rsidR="00AE2E21" w:rsidRDefault="00AE2E21" w:rsidP="00E23A20">
      <w:pPr>
        <w:pStyle w:val="ListParagraph"/>
        <w:numPr>
          <w:ilvl w:val="0"/>
          <w:numId w:val="19"/>
        </w:numPr>
      </w:pPr>
      <w:r>
        <w:t xml:space="preserve">To assess achievable reductions in traffic noise exposure by route choices (in Helsinki). </w:t>
      </w:r>
    </w:p>
    <w:p w14:paraId="48A44009" w14:textId="5D7EF4AC" w:rsidR="00C86C6A" w:rsidRDefault="00C86C6A" w:rsidP="00E23A20">
      <w:pPr>
        <w:pStyle w:val="ListParagraph"/>
        <w:numPr>
          <w:ilvl w:val="0"/>
          <w:numId w:val="19"/>
        </w:numPr>
      </w:pPr>
      <w:r>
        <w:t>To support a proof of concept quiet path route planner for finding healthier, exposure-based</w:t>
      </w:r>
      <w:r w:rsidR="00ED6431">
        <w:t xml:space="preserve"> </w:t>
      </w:r>
      <w:r>
        <w:t xml:space="preserve">paths in Helsinki. </w:t>
      </w:r>
    </w:p>
    <w:p w14:paraId="4CAE9453" w14:textId="0A413F18" w:rsidR="003B6B8C" w:rsidRDefault="00372348" w:rsidP="000B1365">
      <w:r>
        <w:t xml:space="preserve">The </w:t>
      </w:r>
      <w:r w:rsidR="009B2165">
        <w:t>achievable reduction</w:t>
      </w:r>
      <w:r w:rsidR="00E31A7A">
        <w:t>s</w:t>
      </w:r>
      <w:r>
        <w:t xml:space="preserve"> </w:t>
      </w:r>
      <w:r w:rsidR="009B2165">
        <w:t>in noise exposure</w:t>
      </w:r>
      <w:r>
        <w:t xml:space="preserve"> </w:t>
      </w:r>
      <w:r w:rsidR="00E31A7A">
        <w:t xml:space="preserve">were </w:t>
      </w:r>
      <w:r w:rsidR="009B2165">
        <w:t xml:space="preserve">assessed </w:t>
      </w:r>
      <w:r w:rsidR="00E14A8E">
        <w:t xml:space="preserve">for </w:t>
      </w:r>
      <w:r w:rsidR="00266B90" w:rsidRPr="00266B90">
        <w:t xml:space="preserve">12180 </w:t>
      </w:r>
      <w:r w:rsidR="00266B90">
        <w:t xml:space="preserve">projected </w:t>
      </w:r>
      <w:r>
        <w:t>commuting related walks</w:t>
      </w:r>
      <w:r w:rsidR="00F90621">
        <w:t xml:space="preserve"> (</w:t>
      </w:r>
      <w:r w:rsidR="00723644">
        <w:t>OD pair</w:t>
      </w:r>
      <w:r w:rsidR="00F90621">
        <w:t>s)</w:t>
      </w:r>
      <w:r w:rsidR="009B2165">
        <w:t xml:space="preserve">. </w:t>
      </w:r>
      <w:r w:rsidR="0095547E">
        <w:t xml:space="preserve">Another way to assess the performance of the quiet path routing method would have been to calculate </w:t>
      </w:r>
      <w:r w:rsidR="008910D2">
        <w:t xml:space="preserve">and compare </w:t>
      </w:r>
      <w:r w:rsidR="0095547E">
        <w:t xml:space="preserve">shortest and quiet paths for </w:t>
      </w:r>
      <w:r w:rsidR="006F4B1A">
        <w:t xml:space="preserve">a </w:t>
      </w:r>
      <w:r w:rsidR="0095547E">
        <w:t xml:space="preserve">large number of random ODs. However, as </w:t>
      </w:r>
      <w:r w:rsidR="007D622F">
        <w:t xml:space="preserve">a </w:t>
      </w:r>
      <w:r w:rsidR="0095547E">
        <w:t xml:space="preserve">large number of commuting related walks (ODs) were </w:t>
      </w:r>
      <w:r w:rsidR="000C78C9">
        <w:t xml:space="preserve">already </w:t>
      </w:r>
      <w:r w:rsidR="0095547E">
        <w:t xml:space="preserve">available from the dynamic noise exposure assessment of the study, using them </w:t>
      </w:r>
      <w:r w:rsidR="00A143A7">
        <w:t xml:space="preserve">provided </w:t>
      </w:r>
      <w:r w:rsidR="0095547E">
        <w:t xml:space="preserve">presumably more realistic results on pedestrians’ opportunities to reduce exposure to traffic noise in Helsinki. </w:t>
      </w:r>
      <w:r w:rsidR="00A6388C">
        <w:t xml:space="preserve">To summarize </w:t>
      </w:r>
      <w:r w:rsidR="001957DE">
        <w:t xml:space="preserve">the </w:t>
      </w:r>
      <w:r w:rsidR="00A6388C">
        <w:t xml:space="preserve">main findings of </w:t>
      </w:r>
      <w:r w:rsidR="001957DE">
        <w:t>the statistical analysis, t</w:t>
      </w:r>
      <w:r w:rsidR="003B6B8C">
        <w:t xml:space="preserve">he following </w:t>
      </w:r>
      <w:r w:rsidR="00FD7394">
        <w:t>factors</w:t>
      </w:r>
      <w:r w:rsidR="003B6B8C">
        <w:t xml:space="preserve"> seem to predict higher achievable reduction in traffic noise exposure: </w:t>
      </w:r>
    </w:p>
    <w:p w14:paraId="303199B8" w14:textId="7ABFB4AB" w:rsidR="001957DE" w:rsidRDefault="001957DE" w:rsidP="00E23A20">
      <w:pPr>
        <w:pStyle w:val="ListParagraph"/>
        <w:numPr>
          <w:ilvl w:val="0"/>
          <w:numId w:val="20"/>
        </w:numPr>
      </w:pPr>
      <w:r>
        <w:t>Higher traffic noise exposure on the shortest path.</w:t>
      </w:r>
    </w:p>
    <w:p w14:paraId="0D38F241" w14:textId="76DDC27E" w:rsidR="003B6B8C" w:rsidRDefault="003B6B8C" w:rsidP="00E23A20">
      <w:pPr>
        <w:pStyle w:val="ListParagraph"/>
        <w:numPr>
          <w:ilvl w:val="0"/>
          <w:numId w:val="20"/>
        </w:numPr>
      </w:pPr>
      <w:r>
        <w:t>Longer distance between OD pair</w:t>
      </w:r>
      <w:r w:rsidR="001957DE">
        <w:t xml:space="preserve"> - i.e. </w:t>
      </w:r>
      <w:r>
        <w:t xml:space="preserve">longer shortest path. </w:t>
      </w:r>
    </w:p>
    <w:p w14:paraId="6FBF9E59" w14:textId="7376008F" w:rsidR="003B6B8C" w:rsidRDefault="003B6B8C" w:rsidP="00E23A20">
      <w:pPr>
        <w:pStyle w:val="ListParagraph"/>
        <w:numPr>
          <w:ilvl w:val="0"/>
          <w:numId w:val="20"/>
        </w:numPr>
      </w:pPr>
      <w:r>
        <w:t xml:space="preserve">Greater </w:t>
      </w:r>
      <w:r w:rsidR="00656479">
        <w:t>additional length</w:t>
      </w:r>
      <w:r>
        <w:t xml:space="preserve"> of the quiet path compared to the shortest path.</w:t>
      </w:r>
    </w:p>
    <w:p w14:paraId="1725E307" w14:textId="16333542" w:rsidR="00666A7E" w:rsidRDefault="000A79A6" w:rsidP="001957DE">
      <w:r>
        <w:t>T</w:t>
      </w:r>
      <w:r w:rsidR="001F1597">
        <w:t>he standard deviations of the</w:t>
      </w:r>
      <w:r w:rsidR="001E248A">
        <w:t xml:space="preserve"> average</w:t>
      </w:r>
      <w:r w:rsidR="001F1597">
        <w:t xml:space="preserve"> achievable reductions were of the same magnitude</w:t>
      </w:r>
      <w:r w:rsidR="001D515E">
        <w:t xml:space="preserve"> as the </w:t>
      </w:r>
      <w:r w:rsidR="009A0025">
        <w:t xml:space="preserve">average </w:t>
      </w:r>
      <w:r w:rsidR="001D515E">
        <w:t>reductions</w:t>
      </w:r>
      <w:r w:rsidR="004B100E">
        <w:t xml:space="preserve"> themselves</w:t>
      </w:r>
      <w:r w:rsidR="001D515E">
        <w:t xml:space="preserve">, indicating </w:t>
      </w:r>
      <w:r w:rsidR="00906A6C">
        <w:t xml:space="preserve">high </w:t>
      </w:r>
      <w:r w:rsidR="00D15C9A">
        <w:t xml:space="preserve">variability in </w:t>
      </w:r>
      <w:r w:rsidR="00906A6C">
        <w:t>opportunities for choosing quiet paths</w:t>
      </w:r>
      <w:r w:rsidR="00A10167">
        <w:t xml:space="preserve"> (in Helsinki)</w:t>
      </w:r>
      <w:r w:rsidR="00693CFD">
        <w:t>;</w:t>
      </w:r>
      <w:r w:rsidR="00906A6C">
        <w:t xml:space="preserve"> </w:t>
      </w:r>
      <w:r w:rsidR="00693CFD">
        <w:t>w</w:t>
      </w:r>
      <w:r w:rsidR="00BC3431">
        <w:t>hile in many</w:t>
      </w:r>
      <w:r w:rsidR="007A0781">
        <w:t xml:space="preserve"> cases</w:t>
      </w:r>
      <w:r w:rsidR="00BC3431">
        <w:t xml:space="preserve"> </w:t>
      </w:r>
      <w:r w:rsidR="007A0781">
        <w:t xml:space="preserve">a substantial share of the total noise exposure on the shortest path </w:t>
      </w:r>
      <w:r w:rsidR="007A0781">
        <w:lastRenderedPageBreak/>
        <w:t xml:space="preserve">could be avoided </w:t>
      </w:r>
      <w:r w:rsidR="0087641A">
        <w:t>by</w:t>
      </w:r>
      <w:r w:rsidR="007A0781">
        <w:t xml:space="preserve"> </w:t>
      </w:r>
      <w:r w:rsidR="00A357F7">
        <w:t xml:space="preserve">choosing </w:t>
      </w:r>
      <w:r w:rsidR="007A0781">
        <w:t>a quiet path</w:t>
      </w:r>
      <w:r w:rsidR="00BC3431">
        <w:t xml:space="preserve">, in </w:t>
      </w:r>
      <w:r w:rsidR="00C26D4C">
        <w:t>many</w:t>
      </w:r>
      <w:r w:rsidR="00026598">
        <w:t xml:space="preserve"> cases </w:t>
      </w:r>
      <w:r w:rsidR="00BC3431">
        <w:t xml:space="preserve">no applicable quiet paths </w:t>
      </w:r>
      <w:r w:rsidR="00026598">
        <w:t>were</w:t>
      </w:r>
      <w:r w:rsidR="00BC3431">
        <w:t xml:space="preserve"> found for the </w:t>
      </w:r>
      <w:r w:rsidR="00723644">
        <w:t>OD pair</w:t>
      </w:r>
      <w:r w:rsidR="00BC3431">
        <w:t>.</w:t>
      </w:r>
      <w:r w:rsidR="00694AB0">
        <w:t xml:space="preserve"> </w:t>
      </w:r>
    </w:p>
    <w:p w14:paraId="3EDBD6CC" w14:textId="03264526" w:rsidR="00581792" w:rsidRDefault="00694AB0" w:rsidP="007E02D1">
      <w:r>
        <w:t xml:space="preserve">Despite the </w:t>
      </w:r>
      <w:r w:rsidR="00742A01">
        <w:t>high variability</w:t>
      </w:r>
      <w:r w:rsidR="00C3389E">
        <w:t xml:space="preserve"> </w:t>
      </w:r>
      <w:r w:rsidR="00742A01">
        <w:t>in the achievable reduction</w:t>
      </w:r>
      <w:r w:rsidR="008A2001">
        <w:t>s</w:t>
      </w:r>
      <w:r w:rsidR="00742A01">
        <w:t>,</w:t>
      </w:r>
      <w:r w:rsidR="00531CCA">
        <w:t xml:space="preserve"> the average</w:t>
      </w:r>
      <w:r w:rsidR="00D13EE3">
        <w:t>s</w:t>
      </w:r>
      <w:r w:rsidR="001920AD">
        <w:t xml:space="preserve"> </w:t>
      </w:r>
      <w:r w:rsidR="00531CCA">
        <w:t>can be interpreted as</w:t>
      </w:r>
      <w:r w:rsidR="00742A01">
        <w:t xml:space="preserve"> </w:t>
      </w:r>
      <w:r w:rsidR="00B4409A">
        <w:t xml:space="preserve">significant </w:t>
      </w:r>
      <w:r w:rsidR="008A2001" w:rsidRPr="008A2001">
        <w:rPr>
          <w:i/>
          <w:iCs/>
        </w:rPr>
        <w:t>expected</w:t>
      </w:r>
      <w:r w:rsidR="008A2001">
        <w:t xml:space="preserve"> achievable reductions in traffic noise exposur</w:t>
      </w:r>
      <w:r w:rsidR="00531CCA">
        <w:t>e</w:t>
      </w:r>
      <w:r w:rsidR="00C147F6">
        <w:t xml:space="preserve"> (e.g. 12–57 % mean reduction in exposure to noise levels higher than 65 dB and 1.6–9.6 dB mean reduction in mean dB, depending on at least the three factors presented earlier in this chapter)</w:t>
      </w:r>
      <w:r w:rsidR="008A2001">
        <w:t>.</w:t>
      </w:r>
      <w:r w:rsidR="00A5680C">
        <w:t xml:space="preserve"> </w:t>
      </w:r>
      <w:r w:rsidR="00581792">
        <w:t xml:space="preserve">The assessment confirmed that the </w:t>
      </w:r>
      <w:r w:rsidR="004505B1">
        <w:t>quiet path routing method</w:t>
      </w:r>
      <w:r w:rsidR="00581792">
        <w:t xml:space="preserve"> has the potential to calculate </w:t>
      </w:r>
      <w:r w:rsidR="000A79A6">
        <w:t>considerably</w:t>
      </w:r>
      <w:r w:rsidR="00581792">
        <w:t xml:space="preserve"> quiet</w:t>
      </w:r>
      <w:r w:rsidR="000A79A6">
        <w:t xml:space="preserve">er </w:t>
      </w:r>
      <w:r w:rsidR="00057E6C">
        <w:t xml:space="preserve">yet only slightly longer </w:t>
      </w:r>
      <w:r w:rsidR="00581792">
        <w:t xml:space="preserve">paths </w:t>
      </w:r>
      <w:r w:rsidR="00A96132">
        <w:t>for</w:t>
      </w:r>
      <w:r w:rsidR="00581792">
        <w:t xml:space="preserve"> </w:t>
      </w:r>
      <w:r w:rsidR="002666FB">
        <w:t xml:space="preserve">many </w:t>
      </w:r>
      <w:r w:rsidR="00A96132">
        <w:t xml:space="preserve">real-worlds </w:t>
      </w:r>
      <w:r w:rsidR="00581792">
        <w:t>situations.</w:t>
      </w:r>
      <w:r w:rsidR="006B2A95">
        <w:t xml:space="preserve"> </w:t>
      </w:r>
      <w:r w:rsidR="00E625EC">
        <w:t>Therefore</w:t>
      </w:r>
      <w:r w:rsidR="00ED3F6A">
        <w:t xml:space="preserve">, it was worthwhile to build </w:t>
      </w:r>
      <w:r w:rsidR="00E625EC">
        <w:t>the</w:t>
      </w:r>
      <w:r w:rsidR="00ED3F6A">
        <w:t xml:space="preserve"> web-based quiet path route planner to </w:t>
      </w:r>
      <w:r w:rsidR="00C90BAD">
        <w:t>help</w:t>
      </w:r>
      <w:r w:rsidR="00ED3F6A">
        <w:t xml:space="preserve"> citizens to </w:t>
      </w:r>
      <w:r w:rsidR="00D64645">
        <w:t xml:space="preserve">find and utilize the opportunities </w:t>
      </w:r>
      <w:r w:rsidR="00C90BAD">
        <w:t>for</w:t>
      </w:r>
      <w:r w:rsidR="00ED3F6A">
        <w:t xml:space="preserve"> reducing journey time exposure to traffic noise</w:t>
      </w:r>
      <w:r w:rsidR="000B0ADD">
        <w:t xml:space="preserve"> in </w:t>
      </w:r>
      <w:r w:rsidR="00F16364">
        <w:t>real-life</w:t>
      </w:r>
      <w:r w:rsidR="000B0ADD">
        <w:t xml:space="preserve"> situations</w:t>
      </w:r>
      <w:r w:rsidR="00ED3F6A">
        <w:t>.</w:t>
      </w:r>
      <w:r w:rsidR="000763E9">
        <w:t xml:space="preserve"> </w:t>
      </w:r>
    </w:p>
    <w:p w14:paraId="5AE7A92A" w14:textId="5C79B8A5" w:rsidR="00686C20" w:rsidRDefault="00686C20" w:rsidP="00686C20">
      <w:pPr>
        <w:pStyle w:val="Heading2"/>
      </w:pPr>
      <w:bookmarkStart w:id="172" w:name="_Toc37689989"/>
      <w:r>
        <w:t xml:space="preserve">The presence of </w:t>
      </w:r>
      <w:r w:rsidR="002B6109">
        <w:t>alternative</w:t>
      </w:r>
      <w:r w:rsidR="000D4E0C">
        <w:t xml:space="preserve"> paths </w:t>
      </w:r>
      <w:r>
        <w:t>limit</w:t>
      </w:r>
      <w:r w:rsidR="003601D9">
        <w:t>s</w:t>
      </w:r>
      <w:r>
        <w:t xml:space="preserve"> the </w:t>
      </w:r>
      <w:r w:rsidR="00D40880">
        <w:t>accuracy</w:t>
      </w:r>
      <w:r>
        <w:t xml:space="preserve"> of </w:t>
      </w:r>
      <w:r w:rsidR="00037A23">
        <w:t>the</w:t>
      </w:r>
      <w:r w:rsidR="00410160">
        <w:t xml:space="preserve"> </w:t>
      </w:r>
      <w:r>
        <w:t>indirect dynamic exposure assessment</w:t>
      </w:r>
      <w:bookmarkEnd w:id="172"/>
    </w:p>
    <w:p w14:paraId="420A6C48" w14:textId="68AAD06F" w:rsidR="00230F34" w:rsidRDefault="009527EC" w:rsidP="003D3EE2">
      <w:r>
        <w:t xml:space="preserve">In direct dynamic exposure assessments, the real paths </w:t>
      </w:r>
      <w:r w:rsidR="00DE5738">
        <w:t>of pedestrians</w:t>
      </w:r>
      <w:r w:rsidR="004570D8">
        <w:t xml:space="preserve"> </w:t>
      </w:r>
      <w:r>
        <w:t xml:space="preserve">are determined by e.g. GPS tracking. </w:t>
      </w:r>
      <w:r w:rsidR="003D3EE2">
        <w:t xml:space="preserve">In this study, the dynamic exposure to traffic noise was assessed </w:t>
      </w:r>
      <w:r w:rsidR="0074783A">
        <w:t>using modelled</w:t>
      </w:r>
      <w:r w:rsidR="003D3EE2">
        <w:t xml:space="preserve"> </w:t>
      </w:r>
      <w:r w:rsidR="00310941">
        <w:t>(</w:t>
      </w:r>
      <w:r w:rsidR="003D3EE2">
        <w:t>commuting-related</w:t>
      </w:r>
      <w:r w:rsidR="00310941">
        <w:t>)</w:t>
      </w:r>
      <w:r w:rsidR="003D3EE2">
        <w:t xml:space="preserve"> walks assuming that pedestrians always take the shortest path. However, it is likely that often this is not the case</w:t>
      </w:r>
      <w:r w:rsidR="001A2142">
        <w:t xml:space="preserve">, as </w:t>
      </w:r>
      <w:r w:rsidR="00046ED3">
        <w:t>discovered</w:t>
      </w:r>
      <w:r w:rsidR="001A2142">
        <w:t xml:space="preserve"> by</w:t>
      </w:r>
      <w:r w:rsidR="00046ED3">
        <w:t xml:space="preserve"> e.g.</w:t>
      </w:r>
      <w:r w:rsidR="001A2142">
        <w:t xml:space="preserve"> </w:t>
      </w:r>
      <w:r w:rsidR="001A2142">
        <w:fldChar w:fldCharType="begin"/>
      </w:r>
      <w:r w:rsidR="001A2142">
        <w:instrText xml:space="preserve"> ADDIN ZOTERO_ITEM CSL_CITATION {"citationID":"AizUcSU7","properties":{"formattedCitation":"(Buliung et al., 2013)","plainCitation":"(Buliung et al., 2013)","noteIndex":0},"citationItems":[{"id":434,"uris":["http://zotero.org/users/5467145/items/SYV8CJI2"],"uri":["http://zotero.org/users/5467145/items/SYV8CJI2"],"itemData":{"id":434,"type":"article-journal","container-title":"American journal of public health","issue":"9","page":"1589–1596","source":"Google Scholar","title":"The “path” not taken: exploring structural differences in mapped-versus shortest-network-path school travel routes","title-short":"The “path” not taken","volume":"103","author":[{"family":"Buliung","given":"Ron N."},{"family":"Larsen","given":"Kristian"},{"family":"Faulkner","given":"Guy EJ"},{"family":"Stone","given":"Michelle R."}],"issued":{"date-parts":[["2013"]]}}}],"schema":"https://github.com/citation-style-language/schema/raw/master/csl-citation.json"} </w:instrText>
      </w:r>
      <w:r w:rsidR="001A2142">
        <w:fldChar w:fldCharType="separate"/>
      </w:r>
      <w:r w:rsidR="001A2142">
        <w:rPr>
          <w:noProof/>
        </w:rPr>
        <w:t>(Buliung et al., 2013)</w:t>
      </w:r>
      <w:r w:rsidR="001A2142">
        <w:fldChar w:fldCharType="end"/>
      </w:r>
      <w:r w:rsidR="00AF483B">
        <w:t>. H</w:t>
      </w:r>
      <w:r w:rsidR="00875745">
        <w:t>ence</w:t>
      </w:r>
      <w:r w:rsidR="00AF483B">
        <w:t>,</w:t>
      </w:r>
      <w:r w:rsidR="00875745">
        <w:t xml:space="preserve"> the </w:t>
      </w:r>
      <w:r w:rsidR="00563FD8">
        <w:t>reliability</w:t>
      </w:r>
      <w:r w:rsidR="00875745">
        <w:t xml:space="preserve"> of the dynamic exposure assessment may be limited</w:t>
      </w:r>
      <w:r w:rsidR="00DA13E6">
        <w:t xml:space="preserve"> for revealing the true exposures</w:t>
      </w:r>
      <w:r w:rsidR="00552223">
        <w:t xml:space="preserve"> </w:t>
      </w:r>
      <w:r w:rsidR="00FF0782">
        <w:t xml:space="preserve">to </w:t>
      </w:r>
      <w:r w:rsidR="00EA00BB">
        <w:t xml:space="preserve">traffic </w:t>
      </w:r>
      <w:r w:rsidR="00FF0782">
        <w:t xml:space="preserve">noise </w:t>
      </w:r>
      <w:r w:rsidR="00552223">
        <w:t>on local walks</w:t>
      </w:r>
      <w:r w:rsidR="00875745">
        <w:t>.</w:t>
      </w:r>
      <w:r w:rsidR="00406250">
        <w:t xml:space="preserve"> </w:t>
      </w:r>
    </w:p>
    <w:p w14:paraId="36C75EF7" w14:textId="77777777" w:rsidR="007E1394" w:rsidRDefault="00406250" w:rsidP="003D3EE2">
      <w:r>
        <w:t>More accurate assessment</w:t>
      </w:r>
      <w:r w:rsidR="00EA5917">
        <w:t>s</w:t>
      </w:r>
      <w:r>
        <w:t xml:space="preserve"> on </w:t>
      </w:r>
      <w:r w:rsidR="00EA5917">
        <w:t xml:space="preserve">traffic noise exposures and </w:t>
      </w:r>
      <w:r>
        <w:t>opportunities for unexposed walking would require studying pedestrians’</w:t>
      </w:r>
      <w:r w:rsidR="00A02B80">
        <w:t xml:space="preserve"> </w:t>
      </w:r>
      <w:r>
        <w:t xml:space="preserve">route choices in different noise environments; how </w:t>
      </w:r>
      <w:r w:rsidR="00A5732F">
        <w:t xml:space="preserve">long additional distances are pedestrians </w:t>
      </w:r>
      <w:r w:rsidR="004A08D7">
        <w:t>willing</w:t>
      </w:r>
      <w:r w:rsidR="00A5732F">
        <w:t xml:space="preserve"> to walk in order to avoid exposure to</w:t>
      </w:r>
      <w:r w:rsidR="004710E6">
        <w:t xml:space="preserve"> noise</w:t>
      </w:r>
      <w:r w:rsidR="00492847">
        <w:t xml:space="preserve"> (or other pollutants)</w:t>
      </w:r>
      <w:r w:rsidR="00964BA0">
        <w:t>?</w:t>
      </w:r>
      <w:r w:rsidR="00A5732F">
        <w:t xml:space="preserve"> </w:t>
      </w:r>
      <w:r w:rsidR="00A62CFF">
        <w:t xml:space="preserve">Then, a </w:t>
      </w:r>
      <w:r w:rsidR="00492847">
        <w:t xml:space="preserve">concept </w:t>
      </w:r>
      <w:r w:rsidR="004A25E6">
        <w:t xml:space="preserve">of </w:t>
      </w:r>
      <w:r w:rsidR="00492847">
        <w:t>“most probable path” would need to be established</w:t>
      </w:r>
      <w:r w:rsidR="00230F34">
        <w:t xml:space="preserve"> to model </w:t>
      </w:r>
      <w:r w:rsidR="00A62CFF">
        <w:t>more realistic</w:t>
      </w:r>
      <w:r w:rsidR="00230F34">
        <w:t xml:space="preserve"> paths</w:t>
      </w:r>
      <w:r w:rsidR="006B2A21">
        <w:t>.</w:t>
      </w:r>
      <w:r w:rsidR="007437AB">
        <w:t xml:space="preserve"> </w:t>
      </w:r>
    </w:p>
    <w:p w14:paraId="0C8BBD30" w14:textId="18261CDF" w:rsidR="00532654" w:rsidRDefault="00664FAE" w:rsidP="003D3EE2">
      <w:r>
        <w:t xml:space="preserve">However, </w:t>
      </w:r>
      <w:r w:rsidR="009857CF">
        <w:t>model</w:t>
      </w:r>
      <w:r w:rsidR="00246E42">
        <w:t>l</w:t>
      </w:r>
      <w:r w:rsidR="009857CF">
        <w:t xml:space="preserve">ing </w:t>
      </w:r>
      <w:r>
        <w:t xml:space="preserve">route choices of pedestrians </w:t>
      </w:r>
      <w:r w:rsidR="009857CF">
        <w:t xml:space="preserve">was </w:t>
      </w:r>
      <w:r>
        <w:t xml:space="preserve">left outside the scope of </w:t>
      </w:r>
      <w:r w:rsidR="00F0681C">
        <w:t xml:space="preserve">this </w:t>
      </w:r>
      <w:r w:rsidR="00306F95">
        <w:t>study</w:t>
      </w:r>
      <w:r>
        <w:t xml:space="preserve">. </w:t>
      </w:r>
      <w:r w:rsidR="007E1394">
        <w:t>Instead, the focus was on developing a conceptual and technical framework</w:t>
      </w:r>
      <w:r w:rsidR="00A75526">
        <w:t xml:space="preserve"> </w:t>
      </w:r>
      <w:r w:rsidR="007E1394">
        <w:t xml:space="preserve">for assessing noise exposure and </w:t>
      </w:r>
      <w:r w:rsidR="00A75526">
        <w:t xml:space="preserve">implementing an </w:t>
      </w:r>
      <w:r w:rsidR="007E1394">
        <w:t>exposure-based least cost paths routing</w:t>
      </w:r>
      <w:r w:rsidR="00736444">
        <w:t xml:space="preserve"> (“quiet path routing”)</w:t>
      </w:r>
      <w:r w:rsidR="00A6390D">
        <w:t xml:space="preserve"> method</w:t>
      </w:r>
      <w:r w:rsidR="007E1394">
        <w:t xml:space="preserve">. </w:t>
      </w:r>
      <w:r w:rsidR="00DF41FA">
        <w:t xml:space="preserve">Despite calculating alternative quiet paths for each </w:t>
      </w:r>
      <w:r w:rsidR="00723644">
        <w:t>OD pair</w:t>
      </w:r>
      <w:r w:rsidR="00DF41FA">
        <w:t>, no attempt was made to determine which of the paths is the best and thus most probable for a pedestrian to take.</w:t>
      </w:r>
      <w:r w:rsidR="002B0189">
        <w:t xml:space="preserve"> </w:t>
      </w:r>
    </w:p>
    <w:p w14:paraId="081C8F49" w14:textId="4831418C" w:rsidR="00C363F9" w:rsidRDefault="00581792" w:rsidP="003D3EE2">
      <w:r>
        <w:t xml:space="preserve">Assumedly, in many cases the question of achievable reductions </w:t>
      </w:r>
      <w:r w:rsidR="0083453F">
        <w:t>in traffic noise exposure is not only about assessing the quiet path alternatives at OD-level, but also assessing the alterative ODs for a</w:t>
      </w:r>
      <w:r w:rsidR="00003612">
        <w:t xml:space="preserve"> </w:t>
      </w:r>
      <w:r w:rsidR="0083453F">
        <w:t xml:space="preserve">walk. </w:t>
      </w:r>
      <w:r w:rsidR="00003612">
        <w:t xml:space="preserve">However, no attempt was made to assess opportunities for replacing the commuting-related </w:t>
      </w:r>
      <w:r w:rsidR="00003612">
        <w:lastRenderedPageBreak/>
        <w:t>walks with walks having different public transport hub</w:t>
      </w:r>
      <w:r w:rsidR="0065296A">
        <w:t>s</w:t>
      </w:r>
      <w:r w:rsidR="00003612">
        <w:t xml:space="preserve"> as destination</w:t>
      </w:r>
      <w:r w:rsidR="0065296A">
        <w:t>s</w:t>
      </w:r>
      <w:r w:rsidR="00003612">
        <w:t>.</w:t>
      </w:r>
      <w:r w:rsidR="0065296A">
        <w:t xml:space="preserve"> </w:t>
      </w:r>
      <w:r w:rsidR="009A1389">
        <w:t xml:space="preserve">The </w:t>
      </w:r>
      <w:r w:rsidR="007C05BB">
        <w:t>possibilities for such analysis were limited by the outsourced routing analysis for determining the local walks (by requesting planned itineraries from HRT’s route planner for commutes)</w:t>
      </w:r>
      <w:r w:rsidR="00287585">
        <w:t xml:space="preserve"> – in order </w:t>
      </w:r>
      <w:r w:rsidR="00B40532">
        <w:t xml:space="preserve">to allow multi-destination least cost path analysis for the local walks, </w:t>
      </w:r>
      <w:r w:rsidR="00BF54A4">
        <w:t xml:space="preserve">also the itinerary planning would have had to be involved in the </w:t>
      </w:r>
      <w:r w:rsidR="00301985">
        <w:t xml:space="preserve">quiet path routing </w:t>
      </w:r>
      <w:r w:rsidR="001C0B0D">
        <w:t>analysis</w:t>
      </w:r>
      <w:r w:rsidR="00492129">
        <w:t xml:space="preserve">. </w:t>
      </w:r>
      <w:r w:rsidR="00EF1FA0">
        <w:t xml:space="preserve">The opportunities for integrating the quiet path routing method in </w:t>
      </w:r>
      <w:r w:rsidR="00556EA0">
        <w:t xml:space="preserve">a </w:t>
      </w:r>
      <w:r w:rsidR="00EF1FA0">
        <w:t xml:space="preserve">public transport route planner are discussed further in </w:t>
      </w:r>
      <w:r w:rsidR="00224384">
        <w:t xml:space="preserve">chapter </w:t>
      </w:r>
      <w:r w:rsidR="005D4A77">
        <w:t>5</w:t>
      </w:r>
      <w:r w:rsidR="00EF1FA0">
        <w:t>.</w:t>
      </w:r>
      <w:r w:rsidR="005D4A77">
        <w:t>8</w:t>
      </w:r>
      <w:r w:rsidR="00F17194">
        <w:t>.</w:t>
      </w:r>
    </w:p>
    <w:p w14:paraId="3F22AB23" w14:textId="57BE03CC" w:rsidR="00DF41FA" w:rsidRDefault="0098031F" w:rsidP="003D3EE2">
      <w:r>
        <w:t xml:space="preserve">In this thesis, no spatial analysis was conducted on the achievable reductions in exposure to traffic noise, but it was assessed statistically at a municipality-level. </w:t>
      </w:r>
      <w:r w:rsidR="00532654">
        <w:t xml:space="preserve">While some of the quiet paths were clearly outperforming the shortest paths (just slightly longer but considerably less noisy), the final decision on </w:t>
      </w:r>
      <w:r>
        <w:t>“</w:t>
      </w:r>
      <w:r w:rsidR="00532654">
        <w:t>choosing the path</w:t>
      </w:r>
      <w:r>
        <w:t>”</w:t>
      </w:r>
      <w:r w:rsidR="00532654">
        <w:t xml:space="preserve"> was still left unanswered. One </w:t>
      </w:r>
      <w:r w:rsidR="00C5593A">
        <w:t xml:space="preserve">potential </w:t>
      </w:r>
      <w:r w:rsidR="00532654">
        <w:t xml:space="preserve">approach </w:t>
      </w:r>
      <w:r w:rsidR="00C5593A">
        <w:t xml:space="preserve">instead of </w:t>
      </w:r>
      <w:r w:rsidR="00532654">
        <w:t xml:space="preserve">using the shortest path in the exposure assessment would </w:t>
      </w:r>
      <w:r w:rsidR="00612138">
        <w:t xml:space="preserve">have been </w:t>
      </w:r>
      <w:r w:rsidR="00532654">
        <w:t xml:space="preserve">to define </w:t>
      </w:r>
      <w:r w:rsidR="00D74BF9">
        <w:t>an</w:t>
      </w:r>
      <w:r w:rsidR="00C5593A">
        <w:t xml:space="preserve"> index that measures both </w:t>
      </w:r>
      <w:r w:rsidR="00FC771D">
        <w:t xml:space="preserve">the </w:t>
      </w:r>
      <w:r w:rsidR="00C5593A">
        <w:t xml:space="preserve">presence of alternatives paths and </w:t>
      </w:r>
      <w:r w:rsidR="00FC771D">
        <w:t xml:space="preserve">the </w:t>
      </w:r>
      <w:r w:rsidR="00C5593A">
        <w:t>achievable reductions in traffic noise exposure on those paths.</w:t>
      </w:r>
      <w:r w:rsidR="003C63FE">
        <w:t xml:space="preserve"> Then, comparing that index</w:t>
      </w:r>
      <w:r w:rsidR="00706C7F">
        <w:t xml:space="preserve"> (</w:t>
      </w:r>
      <w:r w:rsidR="003C63FE">
        <w:t xml:space="preserve">aggregated at </w:t>
      </w:r>
      <w:r w:rsidR="00706C7F">
        <w:t xml:space="preserve">e.g. neighborhood-level) </w:t>
      </w:r>
      <w:r w:rsidR="003C63FE">
        <w:t>to the respective average traffic noise exposures</w:t>
      </w:r>
      <w:r w:rsidR="00706C7F">
        <w:t xml:space="preserve"> (on the shortest paths)</w:t>
      </w:r>
      <w:r w:rsidR="003C63FE">
        <w:t xml:space="preserve">, more applicable interpretations could be made on the </w:t>
      </w:r>
      <w:r w:rsidR="00706C7F">
        <w:t>likely</w:t>
      </w:r>
      <w:r w:rsidR="003C63FE">
        <w:t xml:space="preserve"> </w:t>
      </w:r>
      <w:r w:rsidR="00706C7F">
        <w:t xml:space="preserve">exposures to traffic noise and opportunities for choosing quiet paths. </w:t>
      </w:r>
    </w:p>
    <w:p w14:paraId="5D35515B" w14:textId="201FA080" w:rsidR="00DF41FA" w:rsidRDefault="00DC0597" w:rsidP="003D3EE2">
      <w:r>
        <w:t xml:space="preserve">Given this uncertainty, more detailed assessments would be needed to validate the results on </w:t>
      </w:r>
      <w:r w:rsidR="00FF3B46">
        <w:t xml:space="preserve">the </w:t>
      </w:r>
      <w:r>
        <w:t>dynamic traffic noise exposures.</w:t>
      </w:r>
      <w:r w:rsidR="00EE48EB">
        <w:t xml:space="preserve"> Presence </w:t>
      </w:r>
      <w:r w:rsidR="00C5527B">
        <w:t xml:space="preserve">and </w:t>
      </w:r>
      <w:r w:rsidR="00EC44A9">
        <w:t xml:space="preserve">achievable reductions in noise exposure on </w:t>
      </w:r>
      <w:r w:rsidR="00C5527B">
        <w:t xml:space="preserve">the possible </w:t>
      </w:r>
      <w:r w:rsidR="00EE48EB">
        <w:t>alternative quiet paths should be inspected at least for the areas with the highest average noise exposures</w:t>
      </w:r>
      <w:r w:rsidR="002A5519">
        <w:t xml:space="preserve">. Then, those </w:t>
      </w:r>
      <w:r w:rsidR="00FF3B46">
        <w:t xml:space="preserve">areas can be divided into two classes of which only the first contains unavoidably noisy </w:t>
      </w:r>
      <w:r w:rsidR="00710F29">
        <w:t xml:space="preserve">and </w:t>
      </w:r>
      <w:r w:rsidR="00CC2BC0">
        <w:t>hence</w:t>
      </w:r>
      <w:r w:rsidR="00710F29">
        <w:t xml:space="preserve"> problematic </w:t>
      </w:r>
      <w:r w:rsidR="00FF3B46">
        <w:t>walking conditions</w:t>
      </w:r>
      <w:r w:rsidR="002A5519">
        <w:t>:</w:t>
      </w:r>
    </w:p>
    <w:p w14:paraId="76D1B783" w14:textId="269DDA87" w:rsidR="002A5519" w:rsidRDefault="00736430" w:rsidP="00E23A20">
      <w:pPr>
        <w:pStyle w:val="ListParagraph"/>
        <w:numPr>
          <w:ilvl w:val="0"/>
          <w:numId w:val="18"/>
        </w:numPr>
      </w:pPr>
      <w:r>
        <w:t>L</w:t>
      </w:r>
      <w:r w:rsidR="002A5519">
        <w:t>ocal walks are exposed to high traffic noise levels and no quieter path alternatives are found.</w:t>
      </w:r>
    </w:p>
    <w:p w14:paraId="58FA2B5F" w14:textId="60CD64B0" w:rsidR="002B67D3" w:rsidRDefault="00736430" w:rsidP="00E23A20">
      <w:pPr>
        <w:pStyle w:val="ListParagraph"/>
        <w:numPr>
          <w:ilvl w:val="0"/>
          <w:numId w:val="18"/>
        </w:numPr>
      </w:pPr>
      <w:r>
        <w:t>L</w:t>
      </w:r>
      <w:r w:rsidR="002A5519">
        <w:t xml:space="preserve">ocal walks are exposed to high traffic noise levels but for many of them alternative, only </w:t>
      </w:r>
      <w:r w:rsidR="00F36CDD">
        <w:t>a little</w:t>
      </w:r>
      <w:r w:rsidR="002A5519">
        <w:t xml:space="preserve"> longer, quiet paths can be found. </w:t>
      </w:r>
    </w:p>
    <w:p w14:paraId="1DA714E9" w14:textId="5DB92569" w:rsidR="00970850" w:rsidRDefault="00281E1D" w:rsidP="00FC771D">
      <w:r>
        <w:t xml:space="preserve">However, </w:t>
      </w:r>
      <w:r w:rsidR="008D315F">
        <w:t>when</w:t>
      </w:r>
      <w:r w:rsidR="005E1DA2">
        <w:t xml:space="preserve"> large-scale spatial analysis </w:t>
      </w:r>
      <w:r w:rsidR="00B4063C">
        <w:t>of</w:t>
      </w:r>
      <w:r w:rsidR="005E1DA2">
        <w:t xml:space="preserve"> the presence of quiet path alternatives on certain areas is not required, the web-based quiet path route planner </w:t>
      </w:r>
      <w:r w:rsidR="00B077EB">
        <w:t>allow</w:t>
      </w:r>
      <w:r w:rsidR="00394938">
        <w:t>s quickly inspecting the availability of quiet paths in an area of interest</w:t>
      </w:r>
      <w:r w:rsidR="00225309">
        <w:t xml:space="preserve">. By using the quiet path route planner, </w:t>
      </w:r>
      <w:r w:rsidR="00626F65">
        <w:t>a</w:t>
      </w:r>
      <w:r w:rsidR="006E610B">
        <w:t xml:space="preserve"> </w:t>
      </w:r>
      <w:r w:rsidR="00225309">
        <w:t xml:space="preserve">user can make his/her own interpretations regarding the exposure to traffic noise in certain area according to his/her willingness to walk additional distances to avoid </w:t>
      </w:r>
      <w:r w:rsidR="00D24011">
        <w:t>exposure to noise</w:t>
      </w:r>
      <w:r w:rsidR="00225309">
        <w:t>.</w:t>
      </w:r>
      <w:r w:rsidR="009E0EAC">
        <w:t xml:space="preserve"> </w:t>
      </w:r>
      <w:r w:rsidR="006E610B">
        <w:t xml:space="preserve">After all, </w:t>
      </w:r>
      <w:r w:rsidR="00A94A6B">
        <w:t xml:space="preserve">the realized </w:t>
      </w:r>
      <w:r w:rsidR="006E610B">
        <w:t xml:space="preserve">dynamic exposure to traffic noise </w:t>
      </w:r>
      <w:r w:rsidR="008D315F">
        <w:t>in</w:t>
      </w:r>
      <w:r w:rsidR="006E610B">
        <w:t xml:space="preserve"> a certain area is not a function of just the </w:t>
      </w:r>
      <w:r w:rsidR="00A94A6B">
        <w:t xml:space="preserve">noise environment of the </w:t>
      </w:r>
      <w:r w:rsidR="006E610B">
        <w:t xml:space="preserve">area but also of the </w:t>
      </w:r>
      <w:r w:rsidR="00060192">
        <w:t>route choices of the residents</w:t>
      </w:r>
      <w:r w:rsidR="006E610B">
        <w:t xml:space="preserve">. </w:t>
      </w:r>
    </w:p>
    <w:p w14:paraId="6DF7C0AB" w14:textId="604F3D0A" w:rsidR="00581792" w:rsidRDefault="009418FF" w:rsidP="00581792">
      <w:pPr>
        <w:pStyle w:val="Heading2"/>
      </w:pPr>
      <w:bookmarkStart w:id="173" w:name="_Ref26450045"/>
      <w:bookmarkStart w:id="174" w:name="_Toc37689990"/>
      <w:r w:rsidRPr="00CC2F87">
        <w:lastRenderedPageBreak/>
        <w:t xml:space="preserve">Alternative quiet paths need to be calculated to suit different situations and </w:t>
      </w:r>
      <w:r w:rsidR="00177AAB">
        <w:t>people</w:t>
      </w:r>
      <w:r w:rsidRPr="00CC2F87">
        <w:t xml:space="preserve"> with varying preferences</w:t>
      </w:r>
      <w:bookmarkEnd w:id="173"/>
      <w:bookmarkEnd w:id="174"/>
    </w:p>
    <w:p w14:paraId="5B98D4E8" w14:textId="4FE3CF78" w:rsidR="004743C3" w:rsidRDefault="00575F69" w:rsidP="004743C3">
      <w:r>
        <w:t>Since</w:t>
      </w:r>
      <w:r w:rsidR="00177AAB">
        <w:t xml:space="preserve"> </w:t>
      </w:r>
      <w:r w:rsidR="005D46DE">
        <w:t xml:space="preserve">the </w:t>
      </w:r>
      <w:r w:rsidR="00177AAB">
        <w:t>environmental impedance function could</w:t>
      </w:r>
      <w:r w:rsidR="007217B8">
        <w:t xml:space="preserve"> not</w:t>
      </w:r>
      <w:r w:rsidR="00177AAB">
        <w:t xml:space="preserve"> be formulated to accurately model the net health effect of a </w:t>
      </w:r>
      <w:r w:rsidR="009E56FE">
        <w:t>walk</w:t>
      </w:r>
      <w:r w:rsidR="00177AAB">
        <w:t xml:space="preserve">, the final decision on choosing the </w:t>
      </w:r>
      <w:r w:rsidR="00B02D67" w:rsidRPr="00B02D67">
        <w:rPr>
          <w:i/>
          <w:iCs/>
        </w:rPr>
        <w:t>best</w:t>
      </w:r>
      <w:r w:rsidR="00B02D67">
        <w:t xml:space="preserve"> path </w:t>
      </w:r>
      <w:r w:rsidR="006742B1">
        <w:t>could not be implemented in the quiet path routing application</w:t>
      </w:r>
      <w:r w:rsidR="00177AAB">
        <w:t xml:space="preserve">. </w:t>
      </w:r>
      <w:r w:rsidR="006742B1">
        <w:t xml:space="preserve">Likewise, no attempt was made to choose the </w:t>
      </w:r>
      <w:r w:rsidR="006742B1">
        <w:rPr>
          <w:i/>
          <w:iCs/>
        </w:rPr>
        <w:t xml:space="preserve">optimal </w:t>
      </w:r>
      <w:r w:rsidR="006742B1">
        <w:t>trade-off between reduction in noise exposure and addition in travel time</w:t>
      </w:r>
      <w:r w:rsidR="00E22151">
        <w:t xml:space="preserve"> with purely application logic,</w:t>
      </w:r>
      <w:r w:rsidR="006742B1">
        <w:t xml:space="preserve"> as sensitivity to noise and time-constraints </w:t>
      </w:r>
      <w:r w:rsidR="007B47DE">
        <w:t xml:space="preserve">depend on the </w:t>
      </w:r>
      <w:r w:rsidR="006742B1">
        <w:t>person</w:t>
      </w:r>
      <w:r w:rsidR="007B47DE">
        <w:t xml:space="preserve"> and the situation</w:t>
      </w:r>
      <w:r w:rsidR="006742B1">
        <w:t xml:space="preserve">. </w:t>
      </w:r>
      <w:r w:rsidR="00007C74">
        <w:t>Thus</w:t>
      </w:r>
      <w:r w:rsidR="00A71532">
        <w:t xml:space="preserve">, one of the key </w:t>
      </w:r>
      <w:r w:rsidR="00D86558">
        <w:t>features</w:t>
      </w:r>
      <w:r w:rsidR="00A71532">
        <w:t xml:space="preserve"> of the quiet path routing application is to calculate several alternative quiet paths </w:t>
      </w:r>
      <w:r w:rsidR="00A13DE2">
        <w:t>for</w:t>
      </w:r>
      <w:r w:rsidR="00F97F10">
        <w:t xml:space="preserve"> an</w:t>
      </w:r>
      <w:r w:rsidR="00A71532">
        <w:t xml:space="preserve"> </w:t>
      </w:r>
      <w:r w:rsidR="00723644">
        <w:t>OD pair</w:t>
      </w:r>
      <w:r w:rsidR="00A71532">
        <w:t xml:space="preserve"> to </w:t>
      </w:r>
      <w:r w:rsidR="00F97F10">
        <w:t xml:space="preserve">let the user make the final decision on the most desirable path. </w:t>
      </w:r>
    </w:p>
    <w:p w14:paraId="4E96FC91" w14:textId="3830B2CE" w:rsidR="00E22151" w:rsidRPr="004743C3" w:rsidRDefault="00E22151" w:rsidP="004743C3">
      <w:r>
        <w:t xml:space="preserve">The alternative quiet paths are calculated by gradually increasing </w:t>
      </w:r>
      <w:r w:rsidR="00D90447">
        <w:t>the</w:t>
      </w:r>
      <w:r>
        <w:t xml:space="preserve"> noise sensitivity coefficient in the environmental impedance </w:t>
      </w:r>
      <w:r w:rsidR="00A75D38">
        <w:t xml:space="preserve">function </w:t>
      </w:r>
      <w:r>
        <w:t>between parallel pathfinding calculations.</w:t>
      </w:r>
      <w:r w:rsidR="00A5272D">
        <w:t xml:space="preserve"> The set of noise sensitivity coefficients was defined to range from 0.1 to 40, where the higher coefficients effectively override the effect of length in calculating the costs. </w:t>
      </w:r>
      <w:r w:rsidR="00213871">
        <w:t xml:space="preserve">Consequently, </w:t>
      </w:r>
      <w:r w:rsidR="00003F6B">
        <w:t xml:space="preserve">while </w:t>
      </w:r>
      <w:r w:rsidR="00213871">
        <w:t>many of the paths are almost identical with the shortest path</w:t>
      </w:r>
      <w:r w:rsidR="00003F6B">
        <w:t xml:space="preserve">, then </w:t>
      </w:r>
      <w:r w:rsidR="00213871">
        <w:t xml:space="preserve">others </w:t>
      </w:r>
      <w:r w:rsidR="00003F6B">
        <w:t xml:space="preserve">are typically </w:t>
      </w:r>
      <w:r w:rsidR="00213871">
        <w:t xml:space="preserve">significantly longer </w:t>
      </w:r>
      <w:r w:rsidR="00234441">
        <w:t>but</w:t>
      </w:r>
      <w:r w:rsidR="00213871">
        <w:t xml:space="preserve"> </w:t>
      </w:r>
      <w:r w:rsidR="00204B57">
        <w:t xml:space="preserve">also </w:t>
      </w:r>
      <w:r w:rsidR="00213871">
        <w:t xml:space="preserve">quieter. </w:t>
      </w:r>
      <w:r w:rsidR="00896CF4">
        <w:t xml:space="preserve">According to the results of the study (assessment of achievable reductions in exposure to traffic noise), the number of quiet paths seem to </w:t>
      </w:r>
      <w:r w:rsidR="00970CF0">
        <w:t xml:space="preserve">increase </w:t>
      </w:r>
      <w:r w:rsidR="00D10EB4">
        <w:t xml:space="preserve">as </w:t>
      </w:r>
      <w:r w:rsidR="00896CF4">
        <w:t>OD-distance</w:t>
      </w:r>
      <w:r w:rsidR="00D10EB4">
        <w:t xml:space="preserve"> increases</w:t>
      </w:r>
      <w:r w:rsidR="00896CF4">
        <w:t>.</w:t>
      </w:r>
      <w:r w:rsidR="00AD50B4">
        <w:t xml:space="preserve"> </w:t>
      </w:r>
      <w:r w:rsidR="00EF183C">
        <w:t>When several paths have the same length</w:t>
      </w:r>
      <w:r w:rsidR="00937A80">
        <w:t xml:space="preserve"> and little variation in noise exposure</w:t>
      </w:r>
      <w:r w:rsidR="00EF183C">
        <w:t xml:space="preserve">, the importance </w:t>
      </w:r>
      <w:r w:rsidR="00937A80">
        <w:t>of letting the</w:t>
      </w:r>
      <w:r w:rsidR="00EF183C">
        <w:t xml:space="preserve"> user </w:t>
      </w:r>
      <w:r w:rsidR="00937A80">
        <w:t xml:space="preserve">to </w:t>
      </w:r>
      <w:r w:rsidR="009D669F">
        <w:t>choose</w:t>
      </w:r>
      <w:r w:rsidR="00937A80">
        <w:t xml:space="preserve"> the path </w:t>
      </w:r>
      <w:r w:rsidR="00EF183C">
        <w:t>increases</w:t>
      </w:r>
      <w:r w:rsidR="009733FD">
        <w:t xml:space="preserve">. </w:t>
      </w:r>
      <w:r w:rsidR="009D669F">
        <w:t xml:space="preserve">In these situations, the other aspects of walkability and pedestrians’ personal preferences </w:t>
      </w:r>
      <w:r w:rsidR="00397C73">
        <w:t xml:space="preserve">presumably </w:t>
      </w:r>
      <w:r w:rsidR="009D669F">
        <w:t xml:space="preserve">start to play bigger role in </w:t>
      </w:r>
      <w:r w:rsidR="00F51324">
        <w:t>the decision</w:t>
      </w:r>
      <w:r w:rsidR="00534BAA">
        <w:t xml:space="preserve"> making</w:t>
      </w:r>
      <w:r w:rsidR="00F51324">
        <w:t>.</w:t>
      </w:r>
      <w:r w:rsidR="007A6432">
        <w:t xml:space="preserve"> </w:t>
      </w:r>
    </w:p>
    <w:p w14:paraId="1FE576B3" w14:textId="24A8DD2B" w:rsidR="007D2D5E" w:rsidRDefault="007D2D5E" w:rsidP="002A6C9E">
      <w:pPr>
        <w:pStyle w:val="Heading2"/>
      </w:pPr>
      <w:bookmarkStart w:id="175" w:name="_Toc37689991"/>
      <w:r>
        <w:t xml:space="preserve">Uncertainties in </w:t>
      </w:r>
      <w:r w:rsidR="0073004A">
        <w:t>exposure-response</w:t>
      </w:r>
      <w:r>
        <w:t xml:space="preserve"> relationship</w:t>
      </w:r>
      <w:r w:rsidR="0073004A">
        <w:t>s</w:t>
      </w:r>
      <w:r>
        <w:t xml:space="preserve"> challenge the environmental impedance function</w:t>
      </w:r>
      <w:bookmarkEnd w:id="175"/>
    </w:p>
    <w:p w14:paraId="06B809F2" w14:textId="77777777" w:rsidR="00754034" w:rsidRDefault="00BB6D42" w:rsidP="007B6BD6">
      <w:r>
        <w:t xml:space="preserve">Exposure-based least cost path routing has been developed as a concept only in a few studies and the implementations, including the definition of the environmental impedance function, are often very case-specific and not perfectly explained </w:t>
      </w:r>
      <w:r>
        <w:fldChar w:fldCharType="begin"/>
      </w:r>
      <w:r>
        <w:instrText xml:space="preserve"> ADDIN ZOTERO_ITEM CSL_CITATION {"citationID":"zRpHistA","properties":{"formattedCitation":"(Lwin &amp; Murayama, 2011; Quercia et al., 2014; Ribeiro &amp; Mendes, 2011; Sharker et al., 2012; Su et al., 2010)","plainCitation":"(Lwin &amp; Murayama, 2011; Quercia et al., 2014; Ribeiro &amp; Mendes, 2011; Sharker et al., 2012; Su et al., 2010)","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id":441,"uris":["http://zotero.org/users/5467145/items/2JC6I9T9"],"uri":["http://zotero.org/users/5467145/items/2JC6I9T9"],"itemData":{"id":441,"type":"article-journal","abstract":"With increasing fuel costs, greater awareness of greenhouse gas emissions and increasing obesity levels, cycling is promoted as a health promoting and sustainable transport mode. We developed a cycling route planner (http://cyclevancouver.ubc.ca) for Metro Vancouver, British Columbia, Canada, to facilitate cycling amongst the general public and to facilitate new route location by transportation planners. The geographical information system-based planner incorporates variables that influence choices to travel by bicycle (e.g., distance, elevation gain, safety, route features, air pollution and links to transit) in selecting the preferred routing. Using a familiar and user-friendly Google Maps interface, the planner allows individuals to seek optimized cycling routes throughout the region based on their own preferences. In addition to the incorporation of multiple user preferences in route selection, the planner is unique amongst cycling route planners in its use of topology to minimize data storage redundancy, its reliance on node/vertex index tables to increase efficiency of the route selection process, and the use of web services and asynchronous technologies for quick data delivery. Use of this tool can help promote bicycle travel as a form of active transportation and help lower greenhouse gas carbon dioxide (CO2) and air pollutant emissions by reducing car trips.","container-title":"Transportation Research Part A: Policy and Practice","DOI":"10.1016/j.tra.2010.03.015","ISSN":"0965-8564","issue":"7","journalAbbreviation":"Transportation Research Part A: Policy and Practice","page":"495-505","source":"ScienceDirect","title":"Designing a route planner to facilitate and promote cycling in Metro Vancouver, Canada","volume":"44","author":[{"family":"Su","given":"Jason G."},{"family":"Winters","given":"Meghan"},{"family":"Nunes","given":"Melissa"},{"family":"Brauer","given":"Michael"}],"issued":{"date-parts":[["2010",8,1]]}}}],"schema":"https://github.com/citation-style-language/schema/raw/master/csl-citation.json"} </w:instrText>
      </w:r>
      <w:r>
        <w:fldChar w:fldCharType="separate"/>
      </w:r>
      <w:r>
        <w:rPr>
          <w:noProof/>
        </w:rPr>
        <w:t>(Lwin &amp; Murayama, 2011; Quercia et al., 2014; Ribeiro &amp; Mendes, 2011; Sharker et al., 2012; Su et al., 2010)</w:t>
      </w:r>
      <w:r>
        <w:fldChar w:fldCharType="end"/>
      </w:r>
      <w:r>
        <w:t xml:space="preserve">. The focus in these papers have been rather explaining the need and the technical and data-related methods of the proof of concept route planners for healthier routes. </w:t>
      </w:r>
    </w:p>
    <w:p w14:paraId="59D57228" w14:textId="77777777" w:rsidR="00482AE1" w:rsidRDefault="007B6BD6" w:rsidP="007B6BD6">
      <w:r>
        <w:t xml:space="preserve">Undoubtedly, the most challenging component of </w:t>
      </w:r>
      <w:r w:rsidR="00C47918">
        <w:t>this</w:t>
      </w:r>
      <w:r>
        <w:t xml:space="preserve"> study was</w:t>
      </w:r>
      <w:r w:rsidR="00B03724">
        <w:t xml:space="preserve"> </w:t>
      </w:r>
      <w:r w:rsidR="007D3525">
        <w:t xml:space="preserve">defining and </w:t>
      </w:r>
      <w:r w:rsidR="00220E5D">
        <w:t>validating</w:t>
      </w:r>
      <w:r>
        <w:t xml:space="preserve"> </w:t>
      </w:r>
      <w:r w:rsidR="00C47918">
        <w:t>an</w:t>
      </w:r>
      <w:r>
        <w:t xml:space="preserve"> environmental impedance function</w:t>
      </w:r>
      <w:r w:rsidR="00E27696">
        <w:t xml:space="preserve"> (EIF)</w:t>
      </w:r>
      <w:r>
        <w:t xml:space="preserve"> for noise</w:t>
      </w:r>
      <w:r w:rsidR="00AE23DB">
        <w:t>, as</w:t>
      </w:r>
      <w:r w:rsidR="00FB0CC9">
        <w:t xml:space="preserve"> </w:t>
      </w:r>
      <w:r w:rsidR="00AE23DB">
        <w:t>n</w:t>
      </w:r>
      <w:r w:rsidR="00D92019">
        <w:t xml:space="preserve">o well-established EIF for noise could be found from the prior studies. </w:t>
      </w:r>
      <w:r w:rsidR="00E32D6B">
        <w:t xml:space="preserve">Ideally, the EIF should model the perceived annoyance from dynamic exposure to different noise levels. </w:t>
      </w:r>
      <w:r w:rsidR="00E27696">
        <w:t xml:space="preserve">Hence, literature on sound pressure level – annoyance relationship </w:t>
      </w:r>
      <w:r w:rsidR="00E27696">
        <w:lastRenderedPageBreak/>
        <w:t>was searched to guide defining the EIF.</w:t>
      </w:r>
      <w:r w:rsidR="005C7013">
        <w:t xml:space="preserve"> Since most of the papers where annoyance from traffic noise was assessed focus</w:t>
      </w:r>
      <w:r w:rsidR="007D2539">
        <w:t xml:space="preserve"> </w:t>
      </w:r>
      <w:r w:rsidR="005C7013">
        <w:t>on static noise exposure (</w:t>
      </w:r>
      <w:r w:rsidR="00597CBB">
        <w:t>SPL</w:t>
      </w:r>
      <w:r w:rsidR="005C7013">
        <w:t xml:space="preserve"> vs. annoyance at </w:t>
      </w:r>
      <w:r w:rsidR="00ED40B4">
        <w:t>in terms</w:t>
      </w:r>
      <w:r w:rsidR="0009033A">
        <w:t xml:space="preserve"> </w:t>
      </w:r>
      <w:r w:rsidR="00ED40B4">
        <w:t>of</w:t>
      </w:r>
      <w:r w:rsidR="0009033A">
        <w:t xml:space="preserve"> home location</w:t>
      </w:r>
      <w:r w:rsidR="005C7013">
        <w:t>), the scientific basis for defining an EIF for</w:t>
      </w:r>
      <w:r w:rsidR="0009033A">
        <w:t xml:space="preserve"> dynamic traffic noise exposure</w:t>
      </w:r>
      <w:r w:rsidR="005C7013">
        <w:t xml:space="preserve"> </w:t>
      </w:r>
      <w:r w:rsidR="00B800FD">
        <w:t>was</w:t>
      </w:r>
      <w:r w:rsidR="005C7013">
        <w:t xml:space="preserve"> limited.</w:t>
      </w:r>
      <w:r w:rsidR="00104156">
        <w:t xml:space="preserve"> </w:t>
      </w:r>
    </w:p>
    <w:p w14:paraId="60ED27AA" w14:textId="619430BB" w:rsidR="0018497C" w:rsidRDefault="00597CBB" w:rsidP="007B6BD6">
      <w:r>
        <w:t>T</w:t>
      </w:r>
      <w:r w:rsidR="00104156">
        <w:t xml:space="preserve">wo alternative </w:t>
      </w:r>
      <w:r w:rsidR="00163915">
        <w:t>noise cost functions</w:t>
      </w:r>
      <w:r w:rsidR="00D96A30">
        <w:t xml:space="preserve"> </w:t>
      </w:r>
      <w:r w:rsidR="00104156">
        <w:t>were</w:t>
      </w:r>
      <w:r w:rsidR="00D96A30">
        <w:t xml:space="preserve"> defined and</w:t>
      </w:r>
      <w:r w:rsidR="00104156">
        <w:t xml:space="preserve"> tested </w:t>
      </w:r>
      <w:r w:rsidR="00D420D2">
        <w:t>in quiet path routing</w:t>
      </w:r>
      <w:r>
        <w:t xml:space="preserve">: one power function and one linear function. </w:t>
      </w:r>
      <w:r w:rsidR="00E835AC">
        <w:t>The power function, that was selected for the quiet path routing application, is based on the</w:t>
      </w:r>
      <w:r w:rsidR="00D24ED1">
        <w:t xml:space="preserve"> </w:t>
      </w:r>
      <w:r w:rsidR="00D24ED1">
        <w:fldChar w:fldCharType="begin"/>
      </w:r>
      <w:r w:rsidR="00D24ED1">
        <w:instrText xml:space="preserve"> ADDIN ZOTERO_ITEM CSL_CITATION {"citationID":"VzeyWIUD","properties":{"formattedCitation":"(Stevens, 1960)","plainCitation":"(Stevens, 1960)","noteIndex":0},"citationItems":[{"id":699,"uris":["http://zotero.org/users/5467145/items/H2C8NTYH"],"uri":["http://zotero.org/users/5467145/items/H2C8NTYH"],"itemData":{"id":699,"type":"article-journal","container-title":"American scientist","issue":"2","page":"226–253","source":"Google Scholar","title":"The psychophysics of sensory function","volume":"48","author":[{"family":"Stevens","given":"Stanley S."}],"issued":{"date-parts":[["1960"]]}}}],"schema":"https://github.com/citation-style-language/schema/raw/master/csl-citation.json"} </w:instrText>
      </w:r>
      <w:r w:rsidR="00D24ED1">
        <w:fldChar w:fldCharType="separate"/>
      </w:r>
      <w:r w:rsidR="00D24ED1">
        <w:rPr>
          <w:noProof/>
        </w:rPr>
        <w:t>(Stevens, 1960)</w:t>
      </w:r>
      <w:r w:rsidR="00D24ED1">
        <w:fldChar w:fldCharType="end"/>
      </w:r>
      <w:r w:rsidR="00D24ED1">
        <w:t xml:space="preserve"> power law’s revision by </w:t>
      </w:r>
      <w:r w:rsidR="00D24ED1">
        <w:fldChar w:fldCharType="begin"/>
      </w:r>
      <w:r w:rsidR="00D24ED1">
        <w:instrText xml:space="preserve"> ADDIN ZOTERO_ITEM CSL_CITATION {"citationID":"NqXwVi4h","properties":{"formattedCitation":"(Parmanen, 2007)","plainCitation":"(Parmanen, 2007)","noteIndex":0},"citationItems":[{"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D24ED1">
        <w:fldChar w:fldCharType="separate"/>
      </w:r>
      <w:r w:rsidR="00D24ED1">
        <w:rPr>
          <w:noProof/>
        </w:rPr>
        <w:t>(Parmanen, 2007)</w:t>
      </w:r>
      <w:r w:rsidR="00D24ED1">
        <w:fldChar w:fldCharType="end"/>
      </w:r>
      <w:r w:rsidR="00D24ED1">
        <w:t>, where sound intensity and sound pressure level</w:t>
      </w:r>
      <w:r w:rsidR="00EB0426">
        <w:t xml:space="preserve"> (SPL)</w:t>
      </w:r>
      <w:r w:rsidR="00D24ED1">
        <w:t xml:space="preserve"> are assumed </w:t>
      </w:r>
      <w:r w:rsidR="00DA3EEA" w:rsidRPr="00DA3EEA">
        <w:t xml:space="preserve">interchangeable </w:t>
      </w:r>
      <w:r w:rsidR="00DA3EEA">
        <w:t>and</w:t>
      </w:r>
      <w:r w:rsidR="00D24ED1">
        <w:t xml:space="preserve"> sound pressure level and loudness</w:t>
      </w:r>
      <w:r w:rsidR="00DA3EEA">
        <w:t xml:space="preserve"> proportional</w:t>
      </w:r>
      <w:r w:rsidR="00D24ED1">
        <w:t>.</w:t>
      </w:r>
      <w:r w:rsidR="000D506C">
        <w:t xml:space="preserve"> In this study, one more assumption was appended with the </w:t>
      </w:r>
      <w:r w:rsidR="00C54EEB">
        <w:t>previous</w:t>
      </w:r>
      <w:r w:rsidR="000D506C">
        <w:t>: sound intensity in Steven’s power law can be replaced</w:t>
      </w:r>
      <w:r w:rsidR="00B91529">
        <w:t xml:space="preserve"> </w:t>
      </w:r>
      <w:r w:rsidR="000D506C">
        <w:t xml:space="preserve">with </w:t>
      </w:r>
      <w:r w:rsidR="000D506C" w:rsidRPr="000D506C">
        <w:t>A-weighted equivalent continuous sound level</w:t>
      </w:r>
      <w:r w:rsidR="0051543F">
        <w:t>.</w:t>
      </w:r>
      <w:r w:rsidR="00C57DF9">
        <w:t xml:space="preserve"> </w:t>
      </w:r>
      <w:r w:rsidR="0018497C">
        <w:t xml:space="preserve">It </w:t>
      </w:r>
      <w:r w:rsidR="00A127A9">
        <w:t>was left un</w:t>
      </w:r>
      <w:r w:rsidR="0018497C">
        <w:t xml:space="preserve">clear how strong </w:t>
      </w:r>
      <w:r w:rsidR="002C62F5">
        <w:t>(</w:t>
      </w:r>
      <w:r w:rsidR="0018497C">
        <w:t>or weak</w:t>
      </w:r>
      <w:r w:rsidR="002C62F5">
        <w:t>)</w:t>
      </w:r>
      <w:r w:rsidR="0018497C">
        <w:t xml:space="preserve"> this assumption is. </w:t>
      </w:r>
      <w:r w:rsidR="00EB0426">
        <w:t xml:space="preserve">According to </w:t>
      </w:r>
      <w:r w:rsidR="00EB0426" w:rsidRPr="007D3579">
        <w:rPr>
          <w:rFonts w:eastAsiaTheme="minorEastAsia"/>
          <w:iCs/>
        </w:rPr>
        <w:fldChar w:fldCharType="begin"/>
      </w:r>
      <w:r w:rsidR="00F25FE5">
        <w:rPr>
          <w:rFonts w:eastAsiaTheme="minorEastAsia"/>
          <w:iCs/>
        </w:rPr>
        <w:instrText xml:space="preserve"> ADDIN ZOTERO_ITEM CSL_CITATION {"citationID":"fu0W74ww","properties":{"formattedCitation":"(Genuit, 1999; Ouis, 2001; Parmanen, 2007)","plainCitation":"(Genuit, 1999; Ouis, 2001; Parmanen, 2007)","dontUpdate":true,"noteIndex":0},"citationItems":[{"id":692,"uris":["http://zotero.org/users/5467145/items/NCS9SF74"],"uri":["http://zotero.org/users/5467145/items/NCS9SF74"],"itemData":{"id":692,"type":"paper-conference","container-title":"INTER-NOISE and NOISE-CON Congress and Conference Proceedings","page":"1887–1892","publisher":"Institute of Noise Control Engineering","source":"Google Scholar","title":"The use of psychoacoustic parameters combined with A-weighted SPL in noise description","volume":"1999","author":[{"family":"Genuit","given":"K."}],"issued":{"date-parts":[["1999"]]}}},{"id":661,"uris":["http://zotero.org/users/5467145/items/GE87DZQ5"],"uri":["http://zotero.org/users/5467145/items/GE87DZQ5"],"itemData":{"id":661,"type":"article-journal","abstract":"In this paper the negative effects resulting from exposure to road traffic noise on people's well being is reviewed in the light of the latest published findings. Annoyance is particularly focused on, which is considered to be one of the first and most widespread reactions to environmental noise. The nonauditory effects of noise on humans are viewed as being generally stress-related, following observations that noise exposures engender physiological reactions typical to those of stress. First, a short presentation is made of what noise in general is. Subsequently, in order to assess some subjective judgements of noise, some of the important noise descriptors, which are often used to quantify various aspects of road traffic noise are introduced. In general terms, it is found from the present review that the continuous exposure of people to road traffic noise leads to suffering from various kinds of discomfort, thus reducing appreciably the number of their well-being elements. Drawing such a conclusion is hindered by difficulties when nonacoustical factors, for instance socio-economic situation, age and gender, are also taken into account along with the usual acoustical factors of road traffic noise. One of people's first and direct reactions to noise is in terms of annoyance. The results of several decades of research on this topic have permitted lately the establishment of a more or less quantitative relationship between the objective quantities characterizing road traffic noise and the human subjective reaction to it as expressed by annoyance. These findings are important at both the society and the individual level, in as much as they may help in regulating in a more efficient way the planning of road traffic activity in order to secure at least the minimum of comfort to the affected population.","container-title":"Journal of Environmental Psychology","DOI":"10.1006/jevp.2000.0187","ISSN":"0272-4944","issue":"1","journalAbbreviation":"Journal of Environmental Psychology","language":"en","page":"101-120","source":"ScienceDirect","title":"ANNOYANCE FROM ROAD TRAFFIC NOISE: A REVIEW","title-short":"ANNOYANCE FROM ROAD TRAFFIC NOISE","volume":"21","author":[{"family":"Ouis","given":"D."}],"issued":{"date-parts":[["2001",3,1]]}}},{"id":664,"uris":["http://zotero.org/users/5467145/items/DHCKUID7"],"uri":["http://zotero.org/users/5467145/items/DHCKUID7"],"itemData":{"id":664,"type":"article-journal","abstract":"A system is introduced with the purpose of showing how an auditory perception system may be built up to include the basic quantities on loudness domain. The quantities are the critical bands, the power law, and the weighting. The power law seems to be the most crucial basis for hypothesizing a loudness function. It has been shown that the power law could be applied as such by assuming the auditory perception system to have two essentially different stimuli: the intensity (sound pressure level) and pure pressure. These physically different quantities seem to be combined in the root of the power law, and in this study the roots are determined from equal-loudness contours. A loudness function is derived on the basis of this finding. By adding the weighting, a method has been constructed for assessing loudness. After defining the weighting, the equal-loudness contours are constructed and are seen to be virtually identical to the contours in ISO 226. It has also been found that the equations for deriving the contours in this standard and in the new ISO 226 may be incorrect, because there is no definition of a sensible loudness function. Finally, it is deduced that the derived weighting must be unequivocal for an auditory perception system (depending solely on the otologically representative group). Finally, the A-weighting (as part of an A-weighted sound pressure level) as such is reasonably similar to the weighting derived in this study. Therefore, this weighting is not the main problem when assessing sounds in respect to loudness. The A-weighting is thus chosen as the weighting for the indicator derived in the study for assessing environmental sounds.","container-title":"Applied Acoustics","DOI":"10.1016/j.apacoust.2006.02.004","ISSN":"0003-682X","issue":"1","journalAbbreviation":"Applied Acoustics","language":"en","page":"58-70","source":"ScienceDirect","title":"A-weighted sound pressure level as a loudness/annoyance indicator for environmental sounds – Could it be improved?","volume":"68","author":[{"family":"Parmanen","given":"Juhani"}],"issued":{"date-parts":[["2007",1,1]]}}}],"schema":"https://github.com/citation-style-language/schema/raw/master/csl-citation.json"} </w:instrText>
      </w:r>
      <w:r w:rsidR="00EB0426" w:rsidRPr="007D3579">
        <w:rPr>
          <w:rFonts w:eastAsiaTheme="minorEastAsia"/>
          <w:iCs/>
        </w:rPr>
        <w:fldChar w:fldCharType="separate"/>
      </w:r>
      <w:r w:rsidR="00EB0426" w:rsidRPr="007D3579">
        <w:rPr>
          <w:rFonts w:eastAsiaTheme="minorEastAsia"/>
          <w:iCs/>
          <w:noProof/>
        </w:rPr>
        <w:t>Genuit</w:t>
      </w:r>
      <w:r w:rsidR="00076B9C">
        <w:rPr>
          <w:rFonts w:eastAsiaTheme="minorEastAsia"/>
          <w:iCs/>
          <w:noProof/>
        </w:rPr>
        <w:t xml:space="preserve"> (</w:t>
      </w:r>
      <w:r w:rsidR="00EB0426" w:rsidRPr="007D3579">
        <w:rPr>
          <w:rFonts w:eastAsiaTheme="minorEastAsia"/>
          <w:iCs/>
          <w:noProof/>
        </w:rPr>
        <w:t>1999</w:t>
      </w:r>
      <w:r w:rsidR="00076B9C">
        <w:rPr>
          <w:rFonts w:eastAsiaTheme="minorEastAsia"/>
          <w:iCs/>
          <w:noProof/>
        </w:rPr>
        <w:t>),</w:t>
      </w:r>
      <w:r w:rsidR="00EB0426" w:rsidRPr="007D3579">
        <w:rPr>
          <w:rFonts w:eastAsiaTheme="minorEastAsia"/>
          <w:iCs/>
          <w:noProof/>
        </w:rPr>
        <w:t xml:space="preserve"> Ouis</w:t>
      </w:r>
      <w:r w:rsidR="00076B9C">
        <w:rPr>
          <w:rFonts w:eastAsiaTheme="minorEastAsia"/>
          <w:iCs/>
          <w:noProof/>
        </w:rPr>
        <w:t xml:space="preserve"> (</w:t>
      </w:r>
      <w:r w:rsidR="00EB0426" w:rsidRPr="007D3579">
        <w:rPr>
          <w:rFonts w:eastAsiaTheme="minorEastAsia"/>
          <w:iCs/>
          <w:noProof/>
        </w:rPr>
        <w:t>2001</w:t>
      </w:r>
      <w:r w:rsidR="00076B9C">
        <w:rPr>
          <w:rFonts w:eastAsiaTheme="minorEastAsia"/>
          <w:iCs/>
          <w:noProof/>
        </w:rPr>
        <w:t>) and</w:t>
      </w:r>
      <w:r w:rsidR="00EB0426" w:rsidRPr="007D3579">
        <w:rPr>
          <w:rFonts w:eastAsiaTheme="minorEastAsia"/>
          <w:iCs/>
          <w:noProof/>
        </w:rPr>
        <w:t xml:space="preserve"> Parmanen</w:t>
      </w:r>
      <w:r w:rsidR="00076B9C">
        <w:rPr>
          <w:rFonts w:eastAsiaTheme="minorEastAsia"/>
          <w:iCs/>
          <w:noProof/>
        </w:rPr>
        <w:t xml:space="preserve"> (</w:t>
      </w:r>
      <w:r w:rsidR="00EB0426" w:rsidRPr="007D3579">
        <w:rPr>
          <w:rFonts w:eastAsiaTheme="minorEastAsia"/>
          <w:iCs/>
          <w:noProof/>
        </w:rPr>
        <w:t>2007)</w:t>
      </w:r>
      <w:r w:rsidR="00EB0426" w:rsidRPr="007D3579">
        <w:rPr>
          <w:rFonts w:eastAsiaTheme="minorEastAsia"/>
          <w:iCs/>
        </w:rPr>
        <w:fldChar w:fldCharType="end"/>
      </w:r>
      <w:r w:rsidR="00EB0426">
        <w:rPr>
          <w:rFonts w:eastAsiaTheme="minorEastAsia"/>
          <w:iCs/>
        </w:rPr>
        <w:t xml:space="preserve">, even just the simple A-weighted SPL may be </w:t>
      </w:r>
      <w:r w:rsidR="00F53C24">
        <w:rPr>
          <w:rFonts w:eastAsiaTheme="minorEastAsia"/>
          <w:iCs/>
        </w:rPr>
        <w:t xml:space="preserve">somewhat </w:t>
      </w:r>
      <w:r w:rsidR="00EB0426">
        <w:rPr>
          <w:rFonts w:eastAsiaTheme="minorEastAsia"/>
          <w:iCs/>
        </w:rPr>
        <w:t>unreliable indicator of loudness and annoyance</w:t>
      </w:r>
      <w:r w:rsidR="00993925">
        <w:rPr>
          <w:rFonts w:eastAsiaTheme="minorEastAsia"/>
          <w:iCs/>
        </w:rPr>
        <w:t>.</w:t>
      </w:r>
      <w:r w:rsidR="00632375">
        <w:rPr>
          <w:rFonts w:eastAsiaTheme="minorEastAsia"/>
          <w:iCs/>
        </w:rPr>
        <w:t xml:space="preserve"> </w:t>
      </w:r>
      <w:r w:rsidR="00993925">
        <w:rPr>
          <w:rFonts w:eastAsiaTheme="minorEastAsia"/>
          <w:iCs/>
        </w:rPr>
        <w:t>I</w:t>
      </w:r>
      <w:r w:rsidR="00EB0426">
        <w:rPr>
          <w:rFonts w:eastAsiaTheme="minorEastAsia"/>
          <w:iCs/>
        </w:rPr>
        <w:t>nformation</w:t>
      </w:r>
      <w:r w:rsidR="00632375">
        <w:rPr>
          <w:rFonts w:eastAsiaTheme="minorEastAsia"/>
          <w:iCs/>
        </w:rPr>
        <w:t xml:space="preserve"> of</w:t>
      </w:r>
      <w:r w:rsidR="00EB0426">
        <w:rPr>
          <w:rFonts w:eastAsiaTheme="minorEastAsia"/>
          <w:iCs/>
        </w:rPr>
        <w:t xml:space="preserve"> different tones and fluctuations of SPL in time</w:t>
      </w:r>
      <w:r w:rsidR="00104A5D">
        <w:rPr>
          <w:rFonts w:eastAsiaTheme="minorEastAsia"/>
          <w:iCs/>
        </w:rPr>
        <w:t xml:space="preserve">, </w:t>
      </w:r>
      <w:r w:rsidR="00104A5D">
        <w:t>both presumably important qualities affecting the perceived loudness of traffic noise, is</w:t>
      </w:r>
      <w:r w:rsidR="00EB0426">
        <w:rPr>
          <w:rFonts w:eastAsiaTheme="minorEastAsia"/>
          <w:iCs/>
        </w:rPr>
        <w:t xml:space="preserve"> lost when using a</w:t>
      </w:r>
      <w:r w:rsidR="00475858">
        <w:rPr>
          <w:rFonts w:eastAsiaTheme="minorEastAsia"/>
          <w:iCs/>
        </w:rPr>
        <w:t xml:space="preserve"> heavily compressed (averaged)</w:t>
      </w:r>
      <w:r w:rsidR="00EB0426">
        <w:rPr>
          <w:rFonts w:eastAsiaTheme="minorEastAsia"/>
          <w:iCs/>
        </w:rPr>
        <w:t xml:space="preserve"> SPL</w:t>
      </w:r>
      <w:r w:rsidR="00475858">
        <w:rPr>
          <w:rFonts w:eastAsiaTheme="minorEastAsia"/>
          <w:iCs/>
        </w:rPr>
        <w:t xml:space="preserve"> metric such </w:t>
      </w:r>
      <w:r w:rsidR="00EB0426">
        <w:rPr>
          <w:rFonts w:eastAsiaTheme="minorEastAsia"/>
          <w:iCs/>
        </w:rPr>
        <w:t xml:space="preserve">as </w:t>
      </w:r>
      <w:r w:rsidR="00ED6AD3">
        <w:rPr>
          <w:rFonts w:eastAsiaTheme="minorEastAsia"/>
          <w:iCs/>
        </w:rPr>
        <w:t>L</w:t>
      </w:r>
      <w:r w:rsidR="00ED6AD3">
        <w:rPr>
          <w:rFonts w:eastAsiaTheme="minorEastAsia"/>
          <w:iCs/>
          <w:vertAlign w:val="subscript"/>
        </w:rPr>
        <w:t>Aeq</w:t>
      </w:r>
      <w:r w:rsidR="00632375">
        <w:t xml:space="preserve">. </w:t>
      </w:r>
      <w:r w:rsidR="00901392">
        <w:t>However</w:t>
      </w:r>
      <w:r w:rsidR="009020D7">
        <w:t xml:space="preserve">, since the available traffic noise data featured only </w:t>
      </w:r>
      <w:r w:rsidR="009020D7" w:rsidRPr="000D506C">
        <w:t>A-weighted equivalent continuous sound level</w:t>
      </w:r>
      <w:r w:rsidR="009020D7">
        <w:t xml:space="preserve">s, the uncertainties in </w:t>
      </w:r>
      <w:r w:rsidR="009020D7">
        <w:rPr>
          <w:rFonts w:eastAsiaTheme="minorEastAsia"/>
          <w:iCs/>
        </w:rPr>
        <w:t>L</w:t>
      </w:r>
      <w:r w:rsidR="009020D7">
        <w:rPr>
          <w:rFonts w:eastAsiaTheme="minorEastAsia"/>
          <w:iCs/>
          <w:vertAlign w:val="subscript"/>
        </w:rPr>
        <w:t xml:space="preserve">Aeq </w:t>
      </w:r>
      <w:r w:rsidR="009020D7">
        <w:t>– loudness relationship were not investigated more deeply.</w:t>
      </w:r>
      <w:r w:rsidR="00C476ED">
        <w:t xml:space="preserve"> </w:t>
      </w:r>
    </w:p>
    <w:p w14:paraId="12598542" w14:textId="7DB08BE9" w:rsidR="00A4242C" w:rsidRDefault="00BB6D42" w:rsidP="007B6BD6">
      <w:r>
        <w:t xml:space="preserve">It can be argued that both (power and linear) functions presented in the study are likely to perform better than a non-continuous (threshold-based) cost function (e.g. </w:t>
      </w:r>
      <w:r>
        <w:fldChar w:fldCharType="begin"/>
      </w:r>
      <w:r w:rsidR="00F25FE5">
        <w:instrText xml:space="preserve"> ADDIN ZOTERO_ITEM CSL_CITATION {"citationID":"OHga4YFZ","properties":{"formattedCitation":"(Ribeiro &amp; Mendes, 2013)","plainCitation":"(Ribeiro &amp; Mendes, 2013)","dontUpdate":true,"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fldChar w:fldCharType="separate"/>
      </w:r>
      <w:r>
        <w:rPr>
          <w:noProof/>
        </w:rPr>
        <w:t>Ribeiro &amp; Mendes, 2013)</w:t>
      </w:r>
      <w:r>
        <w:fldChar w:fldCharType="end"/>
      </w:r>
      <w:r>
        <w:t xml:space="preserve">. </w:t>
      </w:r>
      <w:r w:rsidR="009C700C">
        <w:t>T</w:t>
      </w:r>
      <w:r w:rsidR="0020497F">
        <w:t xml:space="preserve">he power function doubles the cost (loudness) at every 10-decibel increase, </w:t>
      </w:r>
      <w:r w:rsidR="009C700C">
        <w:t>and</w:t>
      </w:r>
      <w:r w:rsidR="0020497F">
        <w:t xml:space="preserve"> may </w:t>
      </w:r>
      <w:r w:rsidR="009C700C">
        <w:t xml:space="preserve">thus </w:t>
      </w:r>
      <w:r w:rsidR="0020497F">
        <w:t xml:space="preserve">be </w:t>
      </w:r>
      <w:r w:rsidR="009C700C">
        <w:t>slightly</w:t>
      </w:r>
      <w:r w:rsidR="0020497F">
        <w:t xml:space="preserve"> better match with the highly annoyed (</w:t>
      </w:r>
      <w:r w:rsidR="009C700C">
        <w:t xml:space="preserve">HA </w:t>
      </w:r>
      <w:r w:rsidR="0020497F">
        <w:t xml:space="preserve">%) - </w:t>
      </w:r>
      <w:r w:rsidR="009C700C">
        <w:t>SPL</w:t>
      </w:r>
      <w:r w:rsidR="0020497F">
        <w:t xml:space="preserve"> curves</w:t>
      </w:r>
      <w:r w:rsidR="000A5F35">
        <w:t xml:space="preserve"> </w:t>
      </w:r>
      <w:r w:rsidR="000A5F35" w:rsidRPr="00960315">
        <w:rPr>
          <w:rFonts w:eastAsiaTheme="minorEastAsia"/>
          <w:iCs/>
        </w:rPr>
        <w:t>(</w:t>
      </w:r>
      <w:r w:rsidR="000A5F35" w:rsidRPr="00960315">
        <w:rPr>
          <w:rFonts w:eastAsiaTheme="minorEastAsia"/>
          <w:iCs/>
        </w:rPr>
        <w:fldChar w:fldCharType="begin"/>
      </w:r>
      <w:r w:rsidR="000A5F35" w:rsidRPr="00960315">
        <w:rPr>
          <w:rFonts w:eastAsiaTheme="minorEastAsia"/>
          <w:iCs/>
        </w:rPr>
        <w:instrText xml:space="preserve"> REF _Ref33718460 \h </w:instrText>
      </w:r>
      <w:r w:rsidR="000A5F35" w:rsidRPr="00960315">
        <w:rPr>
          <w:rFonts w:eastAsiaTheme="minorEastAsia"/>
          <w:iCs/>
        </w:rPr>
      </w:r>
      <w:r w:rsidR="000A5F35" w:rsidRPr="00960315">
        <w:rPr>
          <w:rFonts w:eastAsiaTheme="minorEastAsia"/>
          <w:iCs/>
        </w:rPr>
        <w:fldChar w:fldCharType="separate"/>
      </w:r>
      <w:r w:rsidR="00205E1B">
        <w:t xml:space="preserve">Figure </w:t>
      </w:r>
      <w:r w:rsidR="00205E1B">
        <w:rPr>
          <w:noProof/>
        </w:rPr>
        <w:t>2</w:t>
      </w:r>
      <w:r w:rsidR="000A5F35" w:rsidRPr="00960315">
        <w:rPr>
          <w:rFonts w:eastAsiaTheme="minorEastAsia"/>
          <w:iCs/>
        </w:rPr>
        <w:fldChar w:fldCharType="end"/>
      </w:r>
      <w:r w:rsidR="000A5F35" w:rsidRPr="00960315">
        <w:rPr>
          <w:rFonts w:eastAsiaTheme="minorEastAsia"/>
          <w:iCs/>
        </w:rPr>
        <w:t>)</w:t>
      </w:r>
      <w:r w:rsidR="0020497F">
        <w:t xml:space="preserve"> than a linea</w:t>
      </w:r>
      <w:r w:rsidR="00797533">
        <w:t>r</w:t>
      </w:r>
      <w:r w:rsidR="0020497F">
        <w:t xml:space="preserve"> function.</w:t>
      </w:r>
      <w:r w:rsidR="005B73BF">
        <w:t xml:space="preserve"> </w:t>
      </w:r>
      <w:r w:rsidR="00394167">
        <w:t>And a</w:t>
      </w:r>
      <w:r w:rsidR="005B73BF">
        <w:t xml:space="preserve">s </w:t>
      </w:r>
      <w:r w:rsidR="00F42C3E">
        <w:t>mentioned</w:t>
      </w:r>
      <w:r w:rsidR="005B73BF">
        <w:t xml:space="preserve"> in chapter 3.5.1, the power function</w:t>
      </w:r>
      <w:r w:rsidR="00244993">
        <w:t xml:space="preserve"> clearly</w:t>
      </w:r>
      <w:r w:rsidR="005B73BF">
        <w:t xml:space="preserve"> meets the most important requirement for the EIF: it assigns radically higher costs to the very highest noise levels. </w:t>
      </w:r>
      <w:r w:rsidR="00785B8E">
        <w:t xml:space="preserve">The </w:t>
      </w:r>
      <w:r w:rsidR="00163915">
        <w:t>selection of the noise cost function</w:t>
      </w:r>
      <w:r w:rsidR="00785B8E">
        <w:t xml:space="preserve"> was not further justified, since it seemed to perform well in practical situations but also due to the little differences in the quiet paths</w:t>
      </w:r>
      <w:r w:rsidR="00A4242C">
        <w:t xml:space="preserve"> routing results</w:t>
      </w:r>
      <w:r w:rsidR="00785B8E">
        <w:t xml:space="preserve"> between the two functions.</w:t>
      </w:r>
      <w:r w:rsidR="007D61FA">
        <w:t xml:space="preserve"> </w:t>
      </w:r>
    </w:p>
    <w:p w14:paraId="6F4920A4" w14:textId="6568676E" w:rsidR="002E2AC6" w:rsidRDefault="003D1022" w:rsidP="002E2AC6">
      <w:r>
        <w:rPr>
          <w:rFonts w:eastAsiaTheme="minorEastAsia"/>
        </w:rPr>
        <w:t>If</w:t>
      </w:r>
      <w:r w:rsidR="00C969F3" w:rsidRPr="00B750BC">
        <w:rPr>
          <w:rFonts w:eastAsiaTheme="minorEastAsia"/>
        </w:rPr>
        <w:t xml:space="preserve"> the two noise cost functions were applied in a </w:t>
      </w:r>
      <w:r w:rsidR="002A6D50">
        <w:rPr>
          <w:rFonts w:eastAsiaTheme="minorEastAsia"/>
        </w:rPr>
        <w:t>surface</w:t>
      </w:r>
      <w:r w:rsidR="00C969F3" w:rsidRPr="00B750BC">
        <w:rPr>
          <w:rFonts w:eastAsiaTheme="minorEastAsia"/>
        </w:rPr>
        <w:t xml:space="preserve">-based LCP analysis, more differences would probably </w:t>
      </w:r>
      <w:r w:rsidR="00C969F3">
        <w:rPr>
          <w:rFonts w:eastAsiaTheme="minorEastAsia"/>
        </w:rPr>
        <w:t>arise</w:t>
      </w:r>
      <w:r w:rsidR="00C969F3" w:rsidRPr="00B750BC">
        <w:rPr>
          <w:rFonts w:eastAsiaTheme="minorEastAsia"/>
        </w:rPr>
        <w:t xml:space="preserve"> between the quiet paths, as </w:t>
      </w:r>
      <w:r w:rsidR="00140329">
        <w:rPr>
          <w:rFonts w:eastAsiaTheme="minorEastAsia"/>
        </w:rPr>
        <w:t>they would not be</w:t>
      </w:r>
      <w:r w:rsidR="00C969F3" w:rsidRPr="00B750BC">
        <w:rPr>
          <w:rFonts w:eastAsiaTheme="minorEastAsia"/>
        </w:rPr>
        <w:t xml:space="preserve"> restricted by the </w:t>
      </w:r>
      <w:r w:rsidR="00C969F3">
        <w:rPr>
          <w:rFonts w:eastAsiaTheme="minorEastAsia"/>
        </w:rPr>
        <w:t xml:space="preserve">limited number of connections </w:t>
      </w:r>
      <w:r w:rsidR="00140329">
        <w:rPr>
          <w:rFonts w:eastAsiaTheme="minorEastAsia"/>
        </w:rPr>
        <w:t>in</w:t>
      </w:r>
      <w:r w:rsidR="00C969F3">
        <w:rPr>
          <w:rFonts w:eastAsiaTheme="minorEastAsia"/>
        </w:rPr>
        <w:t xml:space="preserve"> a street network graph</w:t>
      </w:r>
      <w:r w:rsidR="00C969F3" w:rsidRPr="00B750BC">
        <w:rPr>
          <w:rFonts w:eastAsiaTheme="minorEastAsia"/>
        </w:rPr>
        <w:t>.</w:t>
      </w:r>
      <w:r w:rsidR="007674F3">
        <w:rPr>
          <w:rFonts w:eastAsiaTheme="minorEastAsia"/>
        </w:rPr>
        <w:t xml:space="preserve"> It is possible, that in many cases street network graph</w:t>
      </w:r>
      <w:r w:rsidR="00AF66D3">
        <w:rPr>
          <w:rFonts w:eastAsiaTheme="minorEastAsia"/>
        </w:rPr>
        <w:t>s</w:t>
      </w:r>
      <w:r w:rsidR="007674F3">
        <w:rPr>
          <w:rFonts w:eastAsiaTheme="minorEastAsia"/>
        </w:rPr>
        <w:t xml:space="preserve"> do not provide enough alternative paths between </w:t>
      </w:r>
      <w:r w:rsidR="00606256">
        <w:rPr>
          <w:rFonts w:eastAsiaTheme="minorEastAsia"/>
        </w:rPr>
        <w:t xml:space="preserve">an </w:t>
      </w:r>
      <w:r w:rsidR="00723644">
        <w:rPr>
          <w:rFonts w:eastAsiaTheme="minorEastAsia"/>
        </w:rPr>
        <w:t>OD pair</w:t>
      </w:r>
      <w:r w:rsidR="007674F3">
        <w:rPr>
          <w:rFonts w:eastAsiaTheme="minorEastAsia"/>
        </w:rPr>
        <w:t xml:space="preserve"> to </w:t>
      </w:r>
      <w:r w:rsidR="00FC0FCF">
        <w:rPr>
          <w:rFonts w:eastAsiaTheme="minorEastAsia"/>
        </w:rPr>
        <w:t>allow</w:t>
      </w:r>
      <w:r w:rsidR="007674F3">
        <w:rPr>
          <w:rFonts w:eastAsiaTheme="minorEastAsia"/>
        </w:rPr>
        <w:t xml:space="preserve"> the definition of</w:t>
      </w:r>
      <w:r w:rsidR="00FC0FCF">
        <w:rPr>
          <w:rFonts w:eastAsiaTheme="minorEastAsia"/>
        </w:rPr>
        <w:t xml:space="preserve"> the</w:t>
      </w:r>
      <w:r w:rsidR="007674F3">
        <w:rPr>
          <w:rFonts w:eastAsiaTheme="minorEastAsia"/>
        </w:rPr>
        <w:t xml:space="preserve"> EIF </w:t>
      </w:r>
      <w:r w:rsidR="00FC0FCF">
        <w:rPr>
          <w:rFonts w:eastAsiaTheme="minorEastAsia"/>
        </w:rPr>
        <w:t>affect the resulting paths</w:t>
      </w:r>
      <w:r w:rsidR="007674F3">
        <w:rPr>
          <w:rFonts w:eastAsiaTheme="minorEastAsia"/>
        </w:rPr>
        <w:t xml:space="preserve">. </w:t>
      </w:r>
      <w:r w:rsidR="00106409">
        <w:t xml:space="preserve">The sensitivity coefficient defines the relative weights of both distance-based and exposure-based costs in calculating the composite cost. </w:t>
      </w:r>
      <w:r w:rsidR="00CE60FF">
        <w:t>Therefore</w:t>
      </w:r>
      <w:r w:rsidR="00106409">
        <w:t xml:space="preserve">, </w:t>
      </w:r>
      <w:r w:rsidR="00106409">
        <w:rPr>
          <w:rFonts w:eastAsiaTheme="minorEastAsia"/>
        </w:rPr>
        <w:t>t</w:t>
      </w:r>
      <w:r>
        <w:t>he little differences in the quiet path routing results between the two functions suggest that the noise sensitivity coefficient is a critical variable in the EIF</w:t>
      </w:r>
      <w:r w:rsidR="00106409">
        <w:t>.</w:t>
      </w:r>
      <w:r w:rsidR="00AC6292">
        <w:t xml:space="preserve"> </w:t>
      </w:r>
    </w:p>
    <w:p w14:paraId="3BC9FDA5" w14:textId="59A05541" w:rsidR="005D7711" w:rsidRPr="00CC2F87" w:rsidRDefault="00192243" w:rsidP="005D7711">
      <w:pPr>
        <w:pStyle w:val="Heading2"/>
      </w:pPr>
      <w:bookmarkStart w:id="176" w:name="_Toc37689992"/>
      <w:r>
        <w:lastRenderedPageBreak/>
        <w:t xml:space="preserve">Exposure-based </w:t>
      </w:r>
      <w:r w:rsidR="00A41C09">
        <w:t>routing</w:t>
      </w:r>
      <w:r w:rsidR="005D7711" w:rsidRPr="00CC2F87">
        <w:t xml:space="preserve"> should be developed </w:t>
      </w:r>
      <w:r w:rsidR="00726203" w:rsidRPr="00CC2F87">
        <w:t xml:space="preserve">as a concept to </w:t>
      </w:r>
      <w:r w:rsidR="00BF1AD7">
        <w:t>consider</w:t>
      </w:r>
      <w:r w:rsidR="00726203" w:rsidRPr="00CC2F87">
        <w:t xml:space="preserve"> multiple pollutants</w:t>
      </w:r>
      <w:bookmarkEnd w:id="176"/>
    </w:p>
    <w:p w14:paraId="3882A062" w14:textId="4F2DBD31" w:rsidR="002E2AC6" w:rsidRDefault="002E2AC6" w:rsidP="002E2AC6">
      <w:r>
        <w:t xml:space="preserve">In this study, the chosen traffic noise data included only vehicular traffic, leaving out noise from rail traffic, aircrafts and industrial sites. It can be argued that making separate assessments of dynamic noise exposure to different noise sources is important for the same reasons why separate assessments of static noise exposure are made: 1) it is likely that the health effects of different kinds of noise vary and 2) many of the mitigation actions for reducing citizens’ exposure to noise vary between different noise sources (e.g. different kinds of noise barriers, speed limits, rerouting of trams or aircrafts). According to the review by </w:t>
      </w:r>
      <w:r>
        <w:fldChar w:fldCharType="begin"/>
      </w:r>
      <w:r>
        <w:instrText xml:space="preserve"> ADDIN ZOTERO_ITEM CSL_CITATION {"citationID":"Ia1dnhup","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35, different exposure-response relations (ERR) between highly annoyed residents (%HA) and sound pressure level have been discovered for different noise sources in many prior studies. Also, different thresholds for sound pressure levels causing “</w:t>
      </w:r>
      <w:r w:rsidRPr="007D4ECA">
        <w:t>adverse health effects</w:t>
      </w:r>
      <w:r>
        <w:t xml:space="preserve">” were defined for different noise sources in the </w:t>
      </w:r>
      <w:r w:rsidRPr="007D4ECA">
        <w:rPr>
          <w:i/>
          <w:iCs/>
        </w:rPr>
        <w:t>Environmental noise guidelines for the European Region</w:t>
      </w:r>
      <w:r>
        <w:t xml:space="preserve"> by </w:t>
      </w:r>
      <w:r>
        <w:fldChar w:fldCharType="begin"/>
      </w:r>
      <w:r>
        <w:instrText xml:space="preserve"> ADDIN ZOTERO_ITEM CSL_CITATION {"citationID":"NelNvu1T","properties":{"formattedCitation":"(Kephalopoulos et al., 2012)","plainCitation":"(Kephalopoulos et al., 2012)","noteIndex":0},"citationItems":[{"id":737,"uris":["http://zotero.org/users/5467145/items/3AZX2B3S"],"uri":["http://zotero.org/users/5467145/items/3AZX2B3S"],"itemData":{"id":737,"type":"book","source":"Google Scholar","title":"Common noise assessment methods in Europe (CNOSSOS-EU)","author":[{"family":"Kephalopoulos","given":"Stylianos"},{"family":"Paviotti","given":"Marco"},{"family":"Anfosso-Lédée","given":"Fabienne"}],"issued":{"date-parts":[["2012"]]}}}],"schema":"https://github.com/citation-style-language/schema/raw/master/csl-citation.json"} </w:instrText>
      </w:r>
      <w:r>
        <w:fldChar w:fldCharType="separate"/>
      </w:r>
      <w:r>
        <w:rPr>
          <w:noProof/>
        </w:rPr>
        <w:t>(Kephalopoulos et al., 2012)</w:t>
      </w:r>
      <w:r>
        <w:fldChar w:fldCharType="end"/>
      </w:r>
      <w:r>
        <w:t xml:space="preserve">. Despite that these prior studies and guidelines consider only static noise </w:t>
      </w:r>
      <w:proofErr w:type="gramStart"/>
      <w:r w:rsidR="00076B9C">
        <w:t>exposure,</w:t>
      </w:r>
      <w:proofErr w:type="gramEnd"/>
      <w:r>
        <w:t xml:space="preserve"> it can be anticipated that ERRs of also dynamic exposures to different noise sources vary. </w:t>
      </w:r>
    </w:p>
    <w:p w14:paraId="064FAF10" w14:textId="77777777" w:rsidR="002E2AC6" w:rsidRDefault="002E2AC6" w:rsidP="002E2AC6">
      <w:r>
        <w:t xml:space="preserve">It can be said that the decision of assessing dynamic exposure to only traffic noise (from vehicular traffic) was appropriate for developing conceptual and technical framework for dynamic exposure assessment and exposure-based routing, but something that should be revisited when the quiet path route planner is developed further. According to the findings by </w:t>
      </w:r>
      <w:r>
        <w:fldChar w:fldCharType="begin"/>
      </w:r>
      <w:r>
        <w:instrText xml:space="preserve"> ADDIN ZOTERO_ITEM CSL_CITATION {"citationID":"iA2HvhEv","properties":{"formattedCitation":"(Guski et al., 2017)","plainCitation":"(Guski et al., 2017)","noteIndex":0},"citationItems":[{"id":711,"uris":["http://zotero.org/users/5467145/items/ZM4HXEHH"],"uri":["http://zotero.org/users/5467145/items/ZM4HXEHH"],"itemData":{"id":711,"type":"article-journal","container-title":"International journal of environmental research and public health","issue":"12","page":"1539","source":"Google Scholar","title":"WHO environmental noise guidelines for the European region: A systematic review on environmental noise and annoyance","title-short":"WHO environmental noise guidelines for the European region","volume":"14","author":[{"family":"Guski","given":"Rainer"},{"family":"Schreckenberg","given":"Dirk"},{"family":"Schuemer","given":"Rudolf"}],"issued":{"date-parts":[["2017"]]}}}],"schema":"https://github.com/citation-style-language/schema/raw/master/csl-citation.json"} </w:instrText>
      </w:r>
      <w:r>
        <w:fldChar w:fldCharType="separate"/>
      </w:r>
      <w:r>
        <w:rPr>
          <w:noProof/>
        </w:rPr>
        <w:t>(Guski et al., 2017)</w:t>
      </w:r>
      <w:r>
        <w:fldChar w:fldCharType="end"/>
      </w:r>
      <w:r>
        <w:t>, one promising way to incorporate many noise sources in one EIF would be to use the concept of dominant noise source: “…</w:t>
      </w:r>
      <w:r w:rsidRPr="006759B9">
        <w:t>results point to the importance of the dominant source in terms of annoyance</w:t>
      </w:r>
      <w:r>
        <w:t xml:space="preserve">”. Special attention should be paid on deciding whether different weightings should be used for different noise sources based on their different effects on annoyance. However, there seems to be lack of explicit information on ERRs of dynamic exposure to the different noise sources. Hence, the most appropriate way for determining the dominant noise source may be to use the maximum sound pressure level among the different noise sources. This would match the widely applied idea in determining composite air quality index value (AQI) by the maximum AQI value among its components (AQIs by different pollutants) </w:t>
      </w:r>
      <w:r>
        <w:fldChar w:fldCharType="begin"/>
      </w:r>
      <w:r>
        <w:instrText xml:space="preserve"> ADDIN ZOTERO_ITEM CSL_CITATION {"citationID":"QjivvFud","properties":{"formattedCitation":"(Plaia &amp; Ruggieri, 2011)","plainCitation":"(Plaia &amp; Ruggieri, 2011)","noteIndex":0},"citationItems":[{"id":861,"uris":["http://zotero.org/users/5467145/items/FHS768SK"],"uri":["http://zotero.org/users/5467145/items/FHS768SK"],"itemData":{"id":861,"type":"article-journal","abstract":"National directives on air quality oblige nations to monitor and report on their air quality, allowing the public to be informed on the ambient pollution levels. The last is the reason for the always increasing interest, demonstrated by the number of publications on this topic in recent years, in air quality/pollution indices: since the concentration of individual pollutants can be confusing, concentration measurements are conveniently transformed in terms of an air quality index. In this way, complex situations are summarized in a single figure, letting comparisons in time and space be possible. In this paper we will give an overview about the Air Quality/Pollution Indices proposed in literature and/or adopted by countries, trying also to categorize them into homogeneous groups. For the classification different approaches can be followed. Since in real life exposure to mixtures of chemicals occurs, with additive, synergistic or antagonistic effects, here we will distinguish between indices that consider the conjoint effect of pollutants and indices only based on the actual most dangerous pollutant. This brief review on air pollution indices shows, on one side, the wide interest in the problem, on the other, the lack of a common strategy which allows to compare the state of the air for cities that follow different directives. The main differences between the indices will be also described.","container-title":"Reviews in Environmental Science and Bio/Technology","DOI":"10.1007/s11157-010-9227-2","ISSN":"1572-9826","issue":"2","journalAbbreviation":"Rev Environ Sci Biotechnol","language":"en","page":"165-179","source":"Springer Link","title":"Air quality indices: a review","title-short":"Air quality indices","volume":"10","author":[{"family":"Plaia","given":"Antonella"},{"family":"Ruggieri","given":"Mariantonietta"}],"issued":{"date-parts":[["2011",6,1]]}}}],"schema":"https://github.com/citation-style-language/schema/raw/master/csl-citation.json"} </w:instrText>
      </w:r>
      <w:r>
        <w:fldChar w:fldCharType="separate"/>
      </w:r>
      <w:r>
        <w:rPr>
          <w:noProof/>
        </w:rPr>
        <w:t>(Plaia &amp; Ruggieri, 2011)</w:t>
      </w:r>
      <w:r>
        <w:fldChar w:fldCharType="end"/>
      </w:r>
      <w:r>
        <w:t xml:space="preserve">. If using dominant SPL in quiet path routing, it would be necessary to assess also the dominant noise source at each edge (street segment) and path, to allow comparing the results of quiet path routing with respect to the dominant noise sources. </w:t>
      </w:r>
    </w:p>
    <w:p w14:paraId="484DD917" w14:textId="2FED56A4" w:rsidR="00555473" w:rsidRDefault="00F73BFA" w:rsidP="00133BD7">
      <w:r>
        <w:t xml:space="preserve">While combining different noise sources together has its own challenges, then another level of complexity to exposure-based routing is introduced by considering exposures to also other pollutants </w:t>
      </w:r>
      <w:r>
        <w:lastRenderedPageBreak/>
        <w:t>or environmental conditions.</w:t>
      </w:r>
      <w:r w:rsidR="0081107E">
        <w:t xml:space="preserve"> </w:t>
      </w:r>
      <w:r w:rsidR="00B43B33">
        <w:t>A practical</w:t>
      </w:r>
      <w:r w:rsidR="00E06F13">
        <w:t>, yet naive,</w:t>
      </w:r>
      <w:r w:rsidR="00B43B33">
        <w:t xml:space="preserve"> approach for integrating multiple environmental exposures in routing analysis has been adopted in many web-based route planner applications: user gets to decide the (</w:t>
      </w:r>
      <w:r w:rsidR="00A656EE">
        <w:t>singular</w:t>
      </w:r>
      <w:r w:rsidR="00B43B33">
        <w:t xml:space="preserve">) exposure to minimize per one pathfinding problem. Then, </w:t>
      </w:r>
      <w:r w:rsidR="00894511">
        <w:t xml:space="preserve">the </w:t>
      </w:r>
      <w:r w:rsidR="00B43B33">
        <w:t xml:space="preserve">user </w:t>
      </w:r>
      <w:r w:rsidR="00CE35E9">
        <w:t xml:space="preserve">may have </w:t>
      </w:r>
      <w:r w:rsidR="00B43B33">
        <w:t xml:space="preserve">the option to re-calculate the routes </w:t>
      </w:r>
      <w:r w:rsidR="0085739D">
        <w:t xml:space="preserve">with edited settings </w:t>
      </w:r>
      <w:r w:rsidR="00D27C5F">
        <w:t xml:space="preserve">to </w:t>
      </w:r>
      <w:r w:rsidR="005E6D97">
        <w:t>minimize different exposure</w:t>
      </w:r>
      <w:r w:rsidR="00B43B33">
        <w:t xml:space="preserve">. </w:t>
      </w:r>
      <w:r w:rsidR="00C51F3B">
        <w:t xml:space="preserve">However, an </w:t>
      </w:r>
      <w:r w:rsidR="00FB5D31">
        <w:t>exciting</w:t>
      </w:r>
      <w:r w:rsidR="00C51F3B">
        <w:t xml:space="preserve"> </w:t>
      </w:r>
      <w:r w:rsidR="00AC48F9">
        <w:t xml:space="preserve">possibility would be to </w:t>
      </w:r>
      <w:r w:rsidR="00EF19EB">
        <w:t>combine</w:t>
      </w:r>
      <w:r w:rsidR="002D092A">
        <w:t xml:space="preserve"> two or more environmental</w:t>
      </w:r>
      <w:r w:rsidR="00FB5D31">
        <w:t xml:space="preserve"> exposure-based costs </w:t>
      </w:r>
      <w:r w:rsidR="005E2422">
        <w:t>in</w:t>
      </w:r>
      <w:r w:rsidR="00FB5D31">
        <w:t xml:space="preserve"> </w:t>
      </w:r>
      <w:r w:rsidR="000E00AE">
        <w:t xml:space="preserve">one </w:t>
      </w:r>
      <w:r w:rsidR="00B07534">
        <w:t xml:space="preserve">least cost path problem </w:t>
      </w:r>
      <w:r w:rsidR="00703863">
        <w:t xml:space="preserve">and </w:t>
      </w:r>
      <w:r w:rsidR="002C64E8">
        <w:t>hence</w:t>
      </w:r>
      <w:r w:rsidR="00703863">
        <w:t xml:space="preserve"> enable </w:t>
      </w:r>
      <w:r w:rsidR="00550366">
        <w:t>calculating</w:t>
      </w:r>
      <w:r w:rsidR="00703863">
        <w:t xml:space="preserve"> “composite green paths”. </w:t>
      </w:r>
      <w:r w:rsidR="007A4A4B">
        <w:t>Perhaps the</w:t>
      </w:r>
      <w:r w:rsidR="00FD7BB7">
        <w:t xml:space="preserve"> </w:t>
      </w:r>
      <w:r w:rsidR="00494F23">
        <w:t>great</w:t>
      </w:r>
      <w:r w:rsidR="007A4A4B">
        <w:t>est</w:t>
      </w:r>
      <w:r w:rsidR="00494F23">
        <w:t xml:space="preserve"> </w:t>
      </w:r>
      <w:r w:rsidR="00FD7BB7">
        <w:t>challenge</w:t>
      </w:r>
      <w:r w:rsidR="003E15D4">
        <w:t xml:space="preserve"> </w:t>
      </w:r>
      <w:r w:rsidR="00DD121E">
        <w:t>in this arises</w:t>
      </w:r>
      <w:r w:rsidR="00494F23">
        <w:t xml:space="preserve"> from the need to </w:t>
      </w:r>
      <w:r w:rsidR="00703863">
        <w:t xml:space="preserve">synchronize </w:t>
      </w:r>
      <w:r w:rsidR="009F5D03">
        <w:t xml:space="preserve">different </w:t>
      </w:r>
      <w:r w:rsidR="00703863">
        <w:t xml:space="preserve">EIFs </w:t>
      </w:r>
      <w:r w:rsidR="001E3ED4">
        <w:t xml:space="preserve">for calculating initially equal weights </w:t>
      </w:r>
      <w:r w:rsidR="00A6321E">
        <w:t>for different exposure</w:t>
      </w:r>
      <w:r w:rsidR="00D652BA">
        <w:t>-</w:t>
      </w:r>
      <w:r w:rsidR="00A6321E">
        <w:t>based costs</w:t>
      </w:r>
      <w:r w:rsidR="003E28D5">
        <w:t>.</w:t>
      </w:r>
      <w:r w:rsidR="00550366">
        <w:t xml:space="preserve"> </w:t>
      </w:r>
      <w:r w:rsidR="003E28D5">
        <w:t>For example,</w:t>
      </w:r>
      <w:r w:rsidR="00550366">
        <w:t xml:space="preserve"> </w:t>
      </w:r>
      <w:r w:rsidR="00D15346">
        <w:t xml:space="preserve">initial </w:t>
      </w:r>
      <w:r w:rsidR="00550366">
        <w:t xml:space="preserve">air and noise pollution-based costs should be </w:t>
      </w:r>
      <w:r w:rsidR="00D94E8C">
        <w:t>possible</w:t>
      </w:r>
      <w:r w:rsidR="00D15346">
        <w:t xml:space="preserve"> to set </w:t>
      </w:r>
      <w:r w:rsidR="00550366">
        <w:t>equal</w:t>
      </w:r>
      <w:r w:rsidR="003E28D5">
        <w:t>ly important</w:t>
      </w:r>
      <w:r w:rsidR="005E6D97">
        <w:t xml:space="preserve"> </w:t>
      </w:r>
      <w:r w:rsidR="00550366">
        <w:t>in the composite EIF</w:t>
      </w:r>
      <w:r w:rsidR="00703863">
        <w:t xml:space="preserve">. </w:t>
      </w:r>
      <w:r w:rsidR="00A96308">
        <w:t>Normalized</w:t>
      </w:r>
      <w:r w:rsidR="00A86F03">
        <w:t xml:space="preserve"> </w:t>
      </w:r>
      <w:r w:rsidR="0066553D">
        <w:t>(</w:t>
      </w:r>
      <w:r w:rsidR="005F2D51">
        <w:t xml:space="preserve">i.e. </w:t>
      </w:r>
      <w:r w:rsidR="0066553D">
        <w:t xml:space="preserve">equalized) </w:t>
      </w:r>
      <w:r w:rsidR="00A86F03">
        <w:t>impedances</w:t>
      </w:r>
      <w:r w:rsidR="00212F99">
        <w:t xml:space="preserve"> </w:t>
      </w:r>
      <w:r w:rsidR="00A86F03">
        <w:t>are</w:t>
      </w:r>
      <w:r w:rsidR="00212F99">
        <w:t xml:space="preserve"> needed to </w:t>
      </w:r>
      <w:r w:rsidR="00A86F03">
        <w:t>enable</w:t>
      </w:r>
      <w:r w:rsidR="00212F99">
        <w:t xml:space="preserve"> </w:t>
      </w:r>
      <w:r w:rsidR="00A86F03">
        <w:t xml:space="preserve">using </w:t>
      </w:r>
      <w:r w:rsidR="00212F99">
        <w:t xml:space="preserve">relative weights for different pollutants </w:t>
      </w:r>
      <w:r w:rsidR="001B222E">
        <w:t xml:space="preserve">in least cost path analysis </w:t>
      </w:r>
      <w:r w:rsidR="00212F99">
        <w:t>(e.g. air pollution set to half as important as noise pollution).</w:t>
      </w:r>
      <w:r w:rsidR="00F24228">
        <w:t xml:space="preserve"> Normalizing</w:t>
      </w:r>
      <w:r w:rsidR="0023543B">
        <w:t xml:space="preserve"> EIFs of two completely different environmental exposures</w:t>
      </w:r>
      <w:r w:rsidR="003E116E">
        <w:t xml:space="preserve"> would</w:t>
      </w:r>
      <w:r w:rsidR="0023543B">
        <w:t xml:space="preserve"> require careful investigation of their exposure-respons</w:t>
      </w:r>
      <w:r w:rsidR="005008B3">
        <w:t xml:space="preserve">e </w:t>
      </w:r>
      <w:r w:rsidR="00743C20">
        <w:t>relationships</w:t>
      </w:r>
      <w:r w:rsidR="009773D6">
        <w:t xml:space="preserve">. </w:t>
      </w:r>
      <w:r w:rsidR="00A27589">
        <w:t xml:space="preserve">If it was challenging to model the </w:t>
      </w:r>
      <w:r w:rsidR="00053CED">
        <w:t xml:space="preserve">relative </w:t>
      </w:r>
      <w:r w:rsidR="00A27589">
        <w:t xml:space="preserve">increase in environmental impedance from increasing sound pressure level by 10 dB, </w:t>
      </w:r>
      <w:r w:rsidR="00D64DF7">
        <w:t>it</w:t>
      </w:r>
      <w:r w:rsidR="00FF5CC1">
        <w:t xml:space="preserve"> would be </w:t>
      </w:r>
      <w:r w:rsidR="0081005B">
        <w:t xml:space="preserve">ever more challenging </w:t>
      </w:r>
      <w:r w:rsidR="00A27589">
        <w:t xml:space="preserve">to determine the </w:t>
      </w:r>
      <w:r w:rsidR="003C468D" w:rsidRPr="003C468D">
        <w:t xml:space="preserve">equivalent </w:t>
      </w:r>
      <w:r w:rsidR="00847123">
        <w:t xml:space="preserve">increase </w:t>
      </w:r>
      <w:r w:rsidR="00FF5CC1">
        <w:t xml:space="preserve">in </w:t>
      </w:r>
      <w:r w:rsidR="007B1D1A">
        <w:t>quality index</w:t>
      </w:r>
      <w:r w:rsidR="00A27589">
        <w:t xml:space="preserve"> (by e.g. or PM</w:t>
      </w:r>
      <w:r w:rsidR="00A27589">
        <w:rPr>
          <w:vertAlign w:val="subscript"/>
        </w:rPr>
        <w:t>10</w:t>
      </w:r>
      <w:r w:rsidR="00A27589">
        <w:t xml:space="preserve"> particles) that </w:t>
      </w:r>
      <w:r w:rsidR="004934B8">
        <w:t xml:space="preserve">causes a </w:t>
      </w:r>
      <w:r w:rsidR="002D6882">
        <w:t xml:space="preserve">similar </w:t>
      </w:r>
      <w:r w:rsidR="003F6031">
        <w:t>increase</w:t>
      </w:r>
      <w:r w:rsidR="00FF5CC1">
        <w:t xml:space="preserve"> </w:t>
      </w:r>
      <w:r w:rsidR="00342858">
        <w:t xml:space="preserve">in </w:t>
      </w:r>
      <w:r w:rsidR="004934B8">
        <w:t xml:space="preserve">environmental </w:t>
      </w:r>
      <w:r w:rsidR="00A27589">
        <w:t xml:space="preserve">impedance </w:t>
      </w:r>
      <w:r w:rsidR="002D6882">
        <w:t xml:space="preserve">than </w:t>
      </w:r>
      <w:r w:rsidR="00117EEE">
        <w:t>the 10 dB increase in traffic noise level</w:t>
      </w:r>
      <w:r w:rsidR="000C78DE">
        <w:t>.</w:t>
      </w:r>
      <w:r w:rsidR="00DF1E39">
        <w:t xml:space="preserve"> </w:t>
      </w:r>
      <w:r w:rsidR="005B14BE">
        <w:t xml:space="preserve">Considering also personal differences in responses to </w:t>
      </w:r>
      <w:r w:rsidR="00431DAD">
        <w:t xml:space="preserve">different </w:t>
      </w:r>
      <w:r w:rsidR="005B14BE">
        <w:t xml:space="preserve">pollutants, defining </w:t>
      </w:r>
      <w:r w:rsidR="00EB3CE7">
        <w:t xml:space="preserve">a </w:t>
      </w:r>
      <w:r w:rsidR="005B14BE">
        <w:t>well-justified composite EIF</w:t>
      </w:r>
      <w:r w:rsidR="00EB3CE7">
        <w:t xml:space="preserve"> for any set of pollutants </w:t>
      </w:r>
      <w:r w:rsidR="005B14BE">
        <w:t>is a very challenging, if not impossible, tas</w:t>
      </w:r>
      <w:r w:rsidR="00EB3CE7">
        <w:t>k</w:t>
      </w:r>
      <w:r w:rsidR="005B14BE">
        <w:t xml:space="preserve">. </w:t>
      </w:r>
      <w:r w:rsidR="00C3276B">
        <w:t>Nevertheless, a</w:t>
      </w:r>
      <w:r w:rsidR="00EE453F">
        <w:t xml:space="preserve"> practical approach for </w:t>
      </w:r>
      <w:r w:rsidR="00111A25">
        <w:t xml:space="preserve">normalizing the impedances from different exposures has </w:t>
      </w:r>
      <w:r w:rsidR="00EE453F">
        <w:t xml:space="preserve">been to </w:t>
      </w:r>
      <w:r w:rsidR="006022D7">
        <w:t xml:space="preserve">use </w:t>
      </w:r>
      <w:r w:rsidR="0047768A">
        <w:t>straightforward</w:t>
      </w:r>
      <w:r w:rsidR="006022D7">
        <w:t xml:space="preserve">, yet rational‚ </w:t>
      </w:r>
      <w:r w:rsidR="007A02D2">
        <w:t>means</w:t>
      </w:r>
      <w:r w:rsidR="00111A25">
        <w:t xml:space="preserve">. </w:t>
      </w:r>
      <w:r w:rsidR="00795BE2">
        <w:t>For example</w:t>
      </w:r>
      <w:r w:rsidR="00E45950">
        <w:t xml:space="preserve">, </w:t>
      </w:r>
      <w:r w:rsidR="00314339">
        <w:fldChar w:fldCharType="begin"/>
      </w:r>
      <w:r w:rsidR="00314339">
        <w:instrText xml:space="preserve"> ADDIN ZOTERO_ITEM CSL_CITATION {"citationID":"TCkf6TNv","properties":{"formattedCitation":"(Ribeiro &amp; Mendes, 2013)","plainCitation":"(Ribeiro &amp; Mendes, 2013)","noteIndex":0},"citationItems":[{"id":609,"uris":["http://zotero.org/users/5467145/items/U5D95AFU"],"uri":["http://zotero.org/users/5467145/items/U5D95AFU"],"itemData":{"id":609,"type":"article-journal","container-title":"International journal of sustainable development and planning","issue":"4","page":"591–602","source":"Google Scholar","title":"Healthy routes for active modes in school journeys","volume":"8","author":[{"family":"Ribeiro","given":"Paulo"},{"family":"Mendes","given":"José FG"}],"issued":{"date-parts":[["2013"]]}}}],"schema":"https://github.com/citation-style-language/schema/raw/master/csl-citation.json"} </w:instrText>
      </w:r>
      <w:r w:rsidR="00314339">
        <w:fldChar w:fldCharType="separate"/>
      </w:r>
      <w:r w:rsidR="00314339">
        <w:rPr>
          <w:noProof/>
        </w:rPr>
        <w:t>(Ribeiro &amp; Mendes, 2013)</w:t>
      </w:r>
      <w:r w:rsidR="00314339">
        <w:fldChar w:fldCharType="end"/>
      </w:r>
      <w:r w:rsidR="00314339">
        <w:t xml:space="preserve"> used </w:t>
      </w:r>
      <w:r w:rsidR="00484AF7">
        <w:t xml:space="preserve">average impedances </w:t>
      </w:r>
      <w:r w:rsidR="0047768A">
        <w:t>by</w:t>
      </w:r>
      <w:r w:rsidR="00314339">
        <w:t xml:space="preserve"> the separate EIFs </w:t>
      </w:r>
      <w:r w:rsidR="00D87E99">
        <w:t>in</w:t>
      </w:r>
      <w:r w:rsidR="00952DE7">
        <w:t xml:space="preserve"> normalizing </w:t>
      </w:r>
      <w:r w:rsidR="00314339">
        <w:t>air and noise pollution</w:t>
      </w:r>
      <w:r w:rsidR="00952DE7">
        <w:t xml:space="preserve"> based costs for </w:t>
      </w:r>
      <w:r w:rsidR="00D87E99">
        <w:t xml:space="preserve">composite </w:t>
      </w:r>
      <w:r w:rsidR="00314339">
        <w:t xml:space="preserve">“healthy routes”. </w:t>
      </w:r>
      <w:r w:rsidR="00DF74A8">
        <w:t xml:space="preserve">Then </w:t>
      </w:r>
      <w:r w:rsidR="00DF74A8">
        <w:fldChar w:fldCharType="begin"/>
      </w:r>
      <w:r w:rsidR="00DB6673">
        <w:instrText xml:space="preserve"> ADDIN ZOTERO_ITEM CSL_CITATION {"citationID":"bjULQnL3","properties":{"formattedCitation":"(Novack et al., 2018)","plainCitation":"(Novack et al., 2018)","dontUpdate":true,"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DF74A8">
        <w:fldChar w:fldCharType="separate"/>
      </w:r>
      <w:r w:rsidR="00DF74A8">
        <w:rPr>
          <w:noProof/>
        </w:rPr>
        <w:t>Novack et al. (2018)</w:t>
      </w:r>
      <w:r w:rsidR="00DF74A8">
        <w:fldChar w:fldCharType="end"/>
      </w:r>
      <w:r w:rsidR="00DF74A8">
        <w:t xml:space="preserve"> normalized the relative weights of the different costs by dividing the costs by their maximum </w:t>
      </w:r>
      <w:r w:rsidR="00224834">
        <w:t xml:space="preserve">values observed at their test-site. This approach is somewhat similar </w:t>
      </w:r>
      <w:r w:rsidR="003569B9">
        <w:t>than the one</w:t>
      </w:r>
      <w:r w:rsidR="00224834">
        <w:t xml:space="preserve"> </w:t>
      </w:r>
      <w:r w:rsidR="0078161E">
        <w:t xml:space="preserve">that </w:t>
      </w:r>
      <w:r w:rsidR="001459B0">
        <w:t xml:space="preserve">was </w:t>
      </w:r>
      <w:r w:rsidR="0078161E">
        <w:t>formed</w:t>
      </w:r>
      <w:r w:rsidR="00224834">
        <w:t xml:space="preserve"> in this study </w:t>
      </w:r>
      <w:r w:rsidR="0078161E">
        <w:t>for</w:t>
      </w:r>
      <w:r w:rsidR="003569B9">
        <w:t xml:space="preserve"> </w:t>
      </w:r>
      <w:r w:rsidR="00224834">
        <w:t xml:space="preserve">calculating </w:t>
      </w:r>
      <w:r w:rsidR="0078161E">
        <w:t xml:space="preserve">the </w:t>
      </w:r>
      <w:r w:rsidR="00224834">
        <w:t xml:space="preserve">normalized noise exposure indexes. </w:t>
      </w:r>
    </w:p>
    <w:p w14:paraId="0E3AC705" w14:textId="077CCA77" w:rsidR="00762008" w:rsidRDefault="00686DC4" w:rsidP="00F12D0B">
      <w:r>
        <w:t>I</w:t>
      </w:r>
      <w:r w:rsidR="001C2F39">
        <w:t>f the</w:t>
      </w:r>
      <w:r w:rsidR="00F12D0B">
        <w:t xml:space="preserve"> ultimate</w:t>
      </w:r>
      <w:r w:rsidR="001C2F39">
        <w:t xml:space="preserve"> goal </w:t>
      </w:r>
      <w:r w:rsidR="00F12D0B">
        <w:t>for exposure-based routing</w:t>
      </w:r>
      <w:r w:rsidR="001C2F39">
        <w:t xml:space="preserve"> is to minimize </w:t>
      </w:r>
      <w:r w:rsidR="00F12D0B">
        <w:t xml:space="preserve">the net negative health effect </w:t>
      </w:r>
      <w:r w:rsidR="002061B6">
        <w:t>from walking</w:t>
      </w:r>
      <w:r w:rsidR="00F12D0B">
        <w:t xml:space="preserve">, deeper knowledge on both </w:t>
      </w:r>
      <w:r w:rsidR="002061B6">
        <w:t xml:space="preserve">negative and positive </w:t>
      </w:r>
      <w:r w:rsidR="00F12D0B">
        <w:t>health effects should be acquire</w:t>
      </w:r>
      <w:r w:rsidR="00AE223C">
        <w:t>d</w:t>
      </w:r>
      <w:r w:rsidR="001C5E3A">
        <w:t>.</w:t>
      </w:r>
      <w:r w:rsidR="00E55633">
        <w:t xml:space="preserve"> </w:t>
      </w:r>
      <w:r w:rsidR="001701E3">
        <w:t xml:space="preserve">Also, it should be noted that </w:t>
      </w:r>
      <w:r w:rsidR="005C7F6A">
        <w:t xml:space="preserve">minimizing the net negative health effect </w:t>
      </w:r>
      <w:r w:rsidR="001701E3">
        <w:t xml:space="preserve">is not </w:t>
      </w:r>
      <w:r w:rsidR="005E1DBB">
        <w:t xml:space="preserve">necessarily </w:t>
      </w:r>
      <w:r w:rsidR="001701E3">
        <w:t xml:space="preserve">the same thing as maximizing the net positive health effects, as the latter would probably lead to routing considerably longer </w:t>
      </w:r>
      <w:r w:rsidR="00B825AA">
        <w:t>routes</w:t>
      </w:r>
      <w:r w:rsidR="001701E3">
        <w:t xml:space="preserve">. </w:t>
      </w:r>
      <w:r w:rsidR="0003031E">
        <w:t>The tricky question remains unanswered: i</w:t>
      </w:r>
      <w:r w:rsidR="00AE223C">
        <w:t xml:space="preserve">n what situations </w:t>
      </w:r>
      <w:r w:rsidR="006913FF">
        <w:t>do</w:t>
      </w:r>
      <w:r w:rsidR="00DC69B4">
        <w:t xml:space="preserve"> the </w:t>
      </w:r>
      <w:r w:rsidR="00AE223C">
        <w:t xml:space="preserve">negative health effects from exposure to environmental pollutants </w:t>
      </w:r>
      <w:r w:rsidR="00405ACE">
        <w:t xml:space="preserve">override </w:t>
      </w:r>
      <w:r w:rsidR="00AE223C">
        <w:t xml:space="preserve">the </w:t>
      </w:r>
      <w:r w:rsidR="00DC69B4">
        <w:t xml:space="preserve">positive health effects </w:t>
      </w:r>
      <w:r w:rsidR="00BA0A63">
        <w:t>from the</w:t>
      </w:r>
      <w:r w:rsidR="00DC69B4">
        <w:t xml:space="preserve"> physical activity </w:t>
      </w:r>
      <w:r w:rsidR="006559C7">
        <w:t>of the</w:t>
      </w:r>
      <w:r w:rsidR="00DC69B4">
        <w:t xml:space="preserve"> </w:t>
      </w:r>
      <w:r w:rsidR="00AE223C">
        <w:t>walk</w:t>
      </w:r>
      <w:r w:rsidR="00DC69B4">
        <w:t>?</w:t>
      </w:r>
      <w:r w:rsidR="00762008">
        <w:t xml:space="preserve"> </w:t>
      </w:r>
    </w:p>
    <w:p w14:paraId="181A8536" w14:textId="644BF363" w:rsidR="00241980" w:rsidRDefault="001A7A4C" w:rsidP="00F12D0B">
      <w:r>
        <w:t>To</w:t>
      </w:r>
      <w:r w:rsidR="002C4116">
        <w:t xml:space="preserve"> </w:t>
      </w:r>
      <w:r>
        <w:t xml:space="preserve">find </w:t>
      </w:r>
      <w:r w:rsidR="00830789">
        <w:t>the healthiest paths</w:t>
      </w:r>
      <w:r w:rsidR="00762008">
        <w:t xml:space="preserve">, also </w:t>
      </w:r>
      <w:r w:rsidR="009C53D3">
        <w:t xml:space="preserve">several </w:t>
      </w:r>
      <w:r w:rsidR="00762008">
        <w:t xml:space="preserve">positive environmental exposures </w:t>
      </w:r>
      <w:r w:rsidR="0059187F">
        <w:t>may be</w:t>
      </w:r>
      <w:r w:rsidR="00762008">
        <w:t xml:space="preserve"> </w:t>
      </w:r>
      <w:r w:rsidR="007B0B7C">
        <w:t>considered</w:t>
      </w:r>
      <w:r w:rsidR="00762008">
        <w:t xml:space="preserve">. </w:t>
      </w:r>
      <w:r w:rsidR="00D125FB">
        <w:t xml:space="preserve">For example, use of </w:t>
      </w:r>
      <w:r w:rsidR="00762008">
        <w:t xml:space="preserve">greenery </w:t>
      </w:r>
      <w:r w:rsidR="00A942DB">
        <w:t xml:space="preserve">(e.g. </w:t>
      </w:r>
      <w:r w:rsidR="00A942DB">
        <w:fldChar w:fldCharType="begin"/>
      </w:r>
      <w:r w:rsidR="00A942DB">
        <w:instrText xml:space="preserve"> ADDIN ZOTERO_ITEM CSL_CITATION {"citationID":"jhwrCETZ","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A942DB">
        <w:fldChar w:fldCharType="separate"/>
      </w:r>
      <w:r w:rsidR="00A942DB">
        <w:rPr>
          <w:noProof/>
        </w:rPr>
        <w:t>(Taleai &amp; Yameqani, 2018)</w:t>
      </w:r>
      <w:r w:rsidR="00A942DB">
        <w:fldChar w:fldCharType="end"/>
      </w:r>
      <w:r w:rsidR="00A942DB">
        <w:t xml:space="preserve">, </w:t>
      </w:r>
      <w:r w:rsidR="00762008">
        <w:t>perceived security</w:t>
      </w:r>
      <w:r w:rsidR="00A942DB">
        <w:t xml:space="preserve"> </w:t>
      </w:r>
      <w:r w:rsidR="00A942DB">
        <w:fldChar w:fldCharType="begin"/>
      </w:r>
      <w:r w:rsidR="00A942DB">
        <w:instrText xml:space="preserve"> ADDIN ZOTERO_ITEM CSL_CITATION {"citationID":"jtbTn53d","properties":{"formattedCitation":"(Naharudin et al., 2017)","plainCitation":"(Naharudin et al., 2017)","noteIndex":0},"citationItems":[{"id":455,"uris":["http://zotero.org/users/5467145/items/8LI96849"],"uri":["http://zotero.org/users/5467145/items/8LI96849"],"itemData":{"id":455,"type":"article-journal","container-title":"International Archives of the Photogrammetry, Remote Sensing &amp; Spatial Information Sciences","source":"Google Scholar","title":"OPTIMIZING PEDESTRIAN-FRIENDLY WALKING PATH FOR THE FIRST AND LAST MILE TRANSIT JOURNEY BY USING THE ANALYTICAL NETWORK PROCESS (ANP) DECISION MODEL AND GIS NETWORK ANALYSIS.","volume":"42","author":[{"family":"Naharudin","given":"Nabilah"},{"family":"Ahamad","given":"Mohd"},{"family":"Sanusi","given":"S."},{"family":"Sadullah","given":"Ahmad Farhan Mohd"}],"issued":{"date-parts":[["2017"]]}}}],"schema":"https://github.com/citation-style-language/schema/raw/master/csl-citation.json"} </w:instrText>
      </w:r>
      <w:r w:rsidR="00A942DB">
        <w:fldChar w:fldCharType="separate"/>
      </w:r>
      <w:r w:rsidR="00A942DB">
        <w:rPr>
          <w:noProof/>
        </w:rPr>
        <w:t xml:space="preserve">(Naharudin et al., </w:t>
      </w:r>
      <w:r w:rsidR="00A942DB">
        <w:rPr>
          <w:noProof/>
        </w:rPr>
        <w:lastRenderedPageBreak/>
        <w:t>2017)</w:t>
      </w:r>
      <w:r w:rsidR="00A942DB">
        <w:fldChar w:fldCharType="end"/>
      </w:r>
      <w:r w:rsidR="00A942DB">
        <w:t xml:space="preserve"> and </w:t>
      </w:r>
      <w:r w:rsidR="001C04A2">
        <w:t>beauty (</w:t>
      </w:r>
      <w:r w:rsidR="005045E2">
        <w:t xml:space="preserve">e.g. </w:t>
      </w:r>
      <w:r w:rsidR="005045E2">
        <w:fldChar w:fldCharType="begin"/>
      </w:r>
      <w:r w:rsidR="005045E2">
        <w:instrText xml:space="preserve"> ADDIN ZOTERO_ITEM CSL_CITATION {"citationID":"qlrNDkv8","properties":{"formattedCitation":"(Quercia et al., 2014)","plainCitation":"(Quercia et al., 2014)","noteIndex":0},"citationItems":[{"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schema":"https://github.com/citation-style-language/schema/raw/master/csl-citation.json"} </w:instrText>
      </w:r>
      <w:r w:rsidR="005045E2">
        <w:fldChar w:fldCharType="separate"/>
      </w:r>
      <w:r w:rsidR="005045E2">
        <w:rPr>
          <w:noProof/>
        </w:rPr>
        <w:t>(Quercia et al., 2014)</w:t>
      </w:r>
      <w:r w:rsidR="005045E2">
        <w:fldChar w:fldCharType="end"/>
      </w:r>
      <w:r w:rsidR="005045E2">
        <w:t>)</w:t>
      </w:r>
      <w:r w:rsidR="00D125FB">
        <w:t xml:space="preserve"> in routing </w:t>
      </w:r>
      <w:r w:rsidR="0035547B">
        <w:t xml:space="preserve">analysis </w:t>
      </w:r>
      <w:r w:rsidR="00D125FB">
        <w:t>have been demonstrated</w:t>
      </w:r>
      <w:r w:rsidR="0049716B">
        <w:t xml:space="preserve">. </w:t>
      </w:r>
      <w:r w:rsidR="002C4116">
        <w:t xml:space="preserve">When also positive exposures and exposures </w:t>
      </w:r>
      <w:r w:rsidR="00955795">
        <w:t xml:space="preserve">to conditions </w:t>
      </w:r>
      <w:r w:rsidR="002C4116">
        <w:t xml:space="preserve">other than pollutants are incorporated in LCP analysis, the desired result of the path optimization problem is no longer just least-exposure path but rather </w:t>
      </w:r>
      <w:r w:rsidR="00AB4320">
        <w:t xml:space="preserve">the </w:t>
      </w:r>
      <w:r w:rsidR="002C4116">
        <w:t xml:space="preserve">most walkable or healthiest path. </w:t>
      </w:r>
      <w:r w:rsidR="00795341">
        <w:t>C</w:t>
      </w:r>
      <w:r w:rsidR="0049716B">
        <w:t>ompared to</w:t>
      </w:r>
      <w:r w:rsidR="00955795">
        <w:t xml:space="preserve"> </w:t>
      </w:r>
      <w:r w:rsidR="0049716B">
        <w:t xml:space="preserve">exposure to </w:t>
      </w:r>
      <w:r w:rsidR="006D6633">
        <w:t xml:space="preserve">typical environmental </w:t>
      </w:r>
      <w:r w:rsidR="003353EE">
        <w:t xml:space="preserve">pollution (e.g. </w:t>
      </w:r>
      <w:r w:rsidR="0049716B">
        <w:t xml:space="preserve">noise </w:t>
      </w:r>
      <w:r w:rsidR="00011FD6">
        <w:t>or</w:t>
      </w:r>
      <w:r w:rsidR="0049716B">
        <w:t xml:space="preserve"> air pollution</w:t>
      </w:r>
      <w:r w:rsidR="003353EE">
        <w:t>)</w:t>
      </w:r>
      <w:r w:rsidR="0049716B">
        <w:t>,</w:t>
      </w:r>
      <w:r w:rsidR="00D125FB">
        <w:t xml:space="preserve"> </w:t>
      </w:r>
      <w:r w:rsidR="003D3E98">
        <w:t>higher level</w:t>
      </w:r>
      <w:r w:rsidR="00B52B2F">
        <w:t>s</w:t>
      </w:r>
      <w:r w:rsidR="003D3E98">
        <w:t xml:space="preserve"> of subjectivity</w:t>
      </w:r>
      <w:r w:rsidR="003D3E98" w:rsidRPr="003D3E98">
        <w:t xml:space="preserve"> </w:t>
      </w:r>
      <w:r w:rsidR="00B52B2F">
        <w:t>are</w:t>
      </w:r>
      <w:r w:rsidR="003D3E98">
        <w:t xml:space="preserve"> associated with </w:t>
      </w:r>
      <w:r w:rsidR="005B075B">
        <w:t xml:space="preserve">both </w:t>
      </w:r>
      <w:r w:rsidR="00955795">
        <w:t>quantifying</w:t>
      </w:r>
      <w:r w:rsidR="005B075B">
        <w:t xml:space="preserve"> </w:t>
      </w:r>
      <w:r w:rsidR="00E60295">
        <w:t xml:space="preserve">the </w:t>
      </w:r>
      <w:r w:rsidR="00955795" w:rsidRPr="00E60295">
        <w:rPr>
          <w:i/>
          <w:iCs/>
        </w:rPr>
        <w:t xml:space="preserve">other kinds of </w:t>
      </w:r>
      <w:r w:rsidR="005B075B" w:rsidRPr="00E60295">
        <w:rPr>
          <w:i/>
          <w:iCs/>
        </w:rPr>
        <w:t>exposures</w:t>
      </w:r>
      <w:r w:rsidR="005B075B">
        <w:t xml:space="preserve"> and assessing </w:t>
      </w:r>
      <w:r w:rsidR="003D3E98">
        <w:t>response</w:t>
      </w:r>
      <w:r w:rsidR="001458D2">
        <w:t>s</w:t>
      </w:r>
      <w:r w:rsidR="003D3E98">
        <w:t xml:space="preserve"> from </w:t>
      </w:r>
      <w:r w:rsidR="006C5130">
        <w:t xml:space="preserve">the </w:t>
      </w:r>
      <w:r w:rsidR="003D3E98">
        <w:t>exposure</w:t>
      </w:r>
      <w:r w:rsidR="001458D2">
        <w:t>s</w:t>
      </w:r>
      <w:r w:rsidR="00011FD6">
        <w:t xml:space="preserve"> to them</w:t>
      </w:r>
      <w:r w:rsidR="003D3E98">
        <w:t>.</w:t>
      </w:r>
      <w:r w:rsidR="00EF4F21">
        <w:t xml:space="preserve"> </w:t>
      </w:r>
      <w:r w:rsidR="002805C3">
        <w:t>Consequently</w:t>
      </w:r>
      <w:r w:rsidR="005779B2">
        <w:t>, w</w:t>
      </w:r>
      <w:r w:rsidR="00CE15E9">
        <w:t xml:space="preserve">hile the number of exposures increases and also positive exposures are included in LCP analysis, using only exposure based EIF seem to become increasingly difficult. </w:t>
      </w:r>
      <w:r w:rsidR="001458D2">
        <w:t xml:space="preserve">Thus, </w:t>
      </w:r>
      <w:r w:rsidR="003B1975">
        <w:t xml:space="preserve">as opposed to </w:t>
      </w:r>
      <w:r w:rsidR="00D86B75">
        <w:t>the previously presented simple ways of calculating</w:t>
      </w:r>
      <w:r w:rsidR="003B1975">
        <w:t xml:space="preserve"> exposure-based impedances, </w:t>
      </w:r>
      <w:r w:rsidR="00776940">
        <w:t>a range of</w:t>
      </w:r>
      <w:r w:rsidR="003B1975">
        <w:t xml:space="preserve"> </w:t>
      </w:r>
      <w:r w:rsidR="00D42483">
        <w:t>rather complex</w:t>
      </w:r>
      <w:r w:rsidR="00917FE5">
        <w:t xml:space="preserve">, </w:t>
      </w:r>
      <w:r w:rsidR="00C904B6">
        <w:t>but</w:t>
      </w:r>
      <w:r w:rsidR="00FF3A39">
        <w:t xml:space="preserve"> </w:t>
      </w:r>
      <w:r w:rsidR="00917FE5">
        <w:t xml:space="preserve">often fuzzy, </w:t>
      </w:r>
      <w:r w:rsidR="00DF7F29">
        <w:t xml:space="preserve">statistical </w:t>
      </w:r>
      <w:r w:rsidR="00D42483">
        <w:t>methods</w:t>
      </w:r>
      <w:r w:rsidR="003B1975">
        <w:t xml:space="preserve"> have been </w:t>
      </w:r>
      <w:r w:rsidR="00E539E1">
        <w:t>employed</w:t>
      </w:r>
      <w:r w:rsidR="003B1975">
        <w:t xml:space="preserve"> </w:t>
      </w:r>
      <w:r w:rsidR="00DA28D2">
        <w:t>in</w:t>
      </w:r>
      <w:r w:rsidR="003B1975">
        <w:t xml:space="preserve"> calculating overall </w:t>
      </w:r>
      <w:r w:rsidR="004156EA">
        <w:t xml:space="preserve">health or </w:t>
      </w:r>
      <w:r w:rsidR="003B1975">
        <w:t>walkability scores</w:t>
      </w:r>
      <w:r w:rsidR="00E1742E">
        <w:t>.</w:t>
      </w:r>
      <w:r w:rsidR="00241980">
        <w:t xml:space="preserve"> </w:t>
      </w:r>
      <w:r w:rsidR="00427723">
        <w:t xml:space="preserve">For example, </w:t>
      </w:r>
      <w:r w:rsidR="00241980">
        <w:fldChar w:fldCharType="begin"/>
      </w:r>
      <w:r w:rsidR="00241980">
        <w:instrText xml:space="preserve"> ADDIN ZOTERO_ITEM CSL_CITATION {"citationID":"F1S6Xz0e","properties":{"formattedCitation":"(Taleai &amp; Yameqani, 2018)","plainCitation":"(Taleai &amp; Yameqani, 2018)","noteIndex":0},"citationItems":[{"id":557,"uris":["http://zotero.org/users/5467145/items/QGMM3NT3"],"uri":["http://zotero.org/users/5467145/items/QGMM3NT3"],"itemData":{"id":557,"type":"article-journal","container-title":"KSCE Journal of Civil Engineering","issue":"1","page":"279–291","source":"Google Scholar","title":"Integration of GIS, remote sensing and Multi-Criteria Evaluation tools in the search for healthy walking paths","volume":"22","author":[{"family":"Taleai","given":"Mohammad"},{"family":"Yameqani","given":"Ali Sabzali"}],"issued":{"date-parts":[["2018"]]}}}],"schema":"https://github.com/citation-style-language/schema/raw/master/csl-citation.json"} </w:instrText>
      </w:r>
      <w:r w:rsidR="00241980">
        <w:fldChar w:fldCharType="separate"/>
      </w:r>
      <w:r w:rsidR="00241980">
        <w:rPr>
          <w:noProof/>
        </w:rPr>
        <w:t>(Taleai &amp; Yameqani, 2018)</w:t>
      </w:r>
      <w:r w:rsidR="00241980">
        <w:fldChar w:fldCharType="end"/>
      </w:r>
      <w:r w:rsidR="00241980">
        <w:t xml:space="preserve"> </w:t>
      </w:r>
      <w:r w:rsidR="00427723">
        <w:t>demonstrated the use of</w:t>
      </w:r>
      <w:r w:rsidR="00241980">
        <w:t xml:space="preserve"> analytical hierarchical process (AHP) for </w:t>
      </w:r>
      <w:r w:rsidR="005A6E7A">
        <w:t>assigning</w:t>
      </w:r>
      <w:r w:rsidR="00241980">
        <w:t xml:space="preserve"> relative weights </w:t>
      </w:r>
      <w:r w:rsidR="00A26E2D">
        <w:t>for</w:t>
      </w:r>
      <w:r w:rsidR="00241980">
        <w:t xml:space="preserve"> different criteria and</w:t>
      </w:r>
      <w:r w:rsidR="003B1975">
        <w:t xml:space="preserve"> </w:t>
      </w:r>
      <w:r w:rsidR="00FC4CAB">
        <w:fldChar w:fldCharType="begin"/>
      </w:r>
      <w:r w:rsidR="00FC4CAB">
        <w:instrText xml:space="preserve"> ADDIN ZOTERO_ITEM CSL_CITATION {"citationID":"nHC0pSgi","properties":{"formattedCitation":"(Sharker et al., 2012)","plainCitation":"(Sharker et al., 2012)","noteIndex":0},"citationItems":[{"id":444,"uris":["http://zotero.org/users/5467145/items/KE6B4C5M"],"uri":["http://zotero.org/users/5467145/items/KE6B4C5M"],"itemData":{"id":444,"type":"paper-conference","container-title":"Proceedings of the First ACM SIGSPATIAL International Workshop on Use of GIS in Public Health","page":"1–10","publisher":"ACM","source":"Google Scholar","title":"Health-optimal routing in pedestrian navigation services","author":[{"family":"Sharker","given":"Monir H."},{"family":"Karimi","given":"Hassan A."},{"family":"Zgibor","given":"Janice C."}],"issued":{"date-parts":[["2012"]]}}}],"schema":"https://github.com/citation-style-language/schema/raw/master/csl-citation.json"} </w:instrText>
      </w:r>
      <w:r w:rsidR="00FC4CAB">
        <w:fldChar w:fldCharType="separate"/>
      </w:r>
      <w:r w:rsidR="00FC4CAB">
        <w:rPr>
          <w:noProof/>
        </w:rPr>
        <w:t>(Sharker et al., 2012)</w:t>
      </w:r>
      <w:r w:rsidR="00FC4CAB">
        <w:fldChar w:fldCharType="end"/>
      </w:r>
      <w:r w:rsidR="00FC4CAB">
        <w:t xml:space="preserve"> </w:t>
      </w:r>
      <w:r w:rsidR="00427723">
        <w:t xml:space="preserve">used </w:t>
      </w:r>
      <w:r w:rsidR="00FC4CAB">
        <w:t xml:space="preserve">Bayesian belief network (BBN) in addressing the </w:t>
      </w:r>
      <w:r w:rsidR="0084422B">
        <w:t xml:space="preserve">combined effect of </w:t>
      </w:r>
      <w:r w:rsidR="00FC4CAB">
        <w:t>possibly interrelated routing criteria</w:t>
      </w:r>
      <w:r w:rsidR="004A34DD">
        <w:t xml:space="preserve">. Despite </w:t>
      </w:r>
      <w:r w:rsidR="00F14CF0">
        <w:t xml:space="preserve">utilizing </w:t>
      </w:r>
      <w:r w:rsidR="0081529C">
        <w:t xml:space="preserve">advanced </w:t>
      </w:r>
      <w:r w:rsidR="004A34DD">
        <w:t xml:space="preserve">frameworks for multi-criteria </w:t>
      </w:r>
      <w:r w:rsidR="00E73D4F">
        <w:t>analysis</w:t>
      </w:r>
      <w:r w:rsidR="004A34DD">
        <w:t xml:space="preserve">, </w:t>
      </w:r>
      <w:r w:rsidR="005A6E7A">
        <w:t>subjective</w:t>
      </w:r>
      <w:r w:rsidR="00E73D4F">
        <w:t xml:space="preserve"> decision-making</w:t>
      </w:r>
      <w:r w:rsidR="002317AE">
        <w:t xml:space="preserve"> still plays a critical role in setting the relative weights for different criteria</w:t>
      </w:r>
      <w:r w:rsidR="00E73D4F">
        <w:t xml:space="preserve">. </w:t>
      </w:r>
      <w:r w:rsidR="00B20A1D">
        <w:t>Therefore</w:t>
      </w:r>
      <w:r w:rsidR="000968A1">
        <w:t xml:space="preserve">, </w:t>
      </w:r>
      <w:r w:rsidR="009A04D6">
        <w:t>to meet</w:t>
      </w:r>
      <w:r w:rsidR="00816020">
        <w:t xml:space="preserve"> varying personal preferences, </w:t>
      </w:r>
      <w:r w:rsidR="000968A1">
        <w:t>it i</w:t>
      </w:r>
      <w:r w:rsidR="00EB1E0F">
        <w:t>s</w:t>
      </w:r>
      <w:r w:rsidR="000F0822">
        <w:t xml:space="preserve"> increasingly</w:t>
      </w:r>
      <w:r w:rsidR="000968A1">
        <w:t xml:space="preserve"> important to </w:t>
      </w:r>
      <w:r w:rsidR="001661A0">
        <w:t>take into account</w:t>
      </w:r>
      <w:r w:rsidR="000968A1">
        <w:t xml:space="preserve"> multiple scenarios</w:t>
      </w:r>
      <w:r w:rsidR="00C36B0A">
        <w:t xml:space="preserve"> for pathfinding when more criteria are </w:t>
      </w:r>
      <w:r w:rsidR="000E39D2">
        <w:t>considered</w:t>
      </w:r>
      <w:r w:rsidR="00C36B0A">
        <w:t xml:space="preserve">. </w:t>
      </w:r>
    </w:p>
    <w:p w14:paraId="22A63BDE" w14:textId="0669747A" w:rsidR="009456BE" w:rsidRDefault="009456BE" w:rsidP="009456BE">
      <w:pPr>
        <w:pStyle w:val="Heading2"/>
      </w:pPr>
      <w:bookmarkStart w:id="177" w:name="_Toc37689993"/>
      <w:r w:rsidRPr="00CC2F87">
        <w:t>Publishing a green path routing application online can facilitate citizens to choose healthier paths</w:t>
      </w:r>
      <w:bookmarkEnd w:id="177"/>
    </w:p>
    <w:p w14:paraId="435544A2" w14:textId="0E6A36E7" w:rsidR="007D1363" w:rsidRDefault="007D1363" w:rsidP="000823BF">
      <w:r>
        <w:t xml:space="preserve">While it could be reasoned that pedestrians (and cyclists) try to minimize their exposure to unhealthy environments, there is still a likely “exposure awareness gap” as demonstrated by  </w:t>
      </w:r>
      <w:r>
        <w:fldChar w:fldCharType="begin"/>
      </w:r>
      <w:r>
        <w:instrText xml:space="preserve"> ADDIN ZOTERO_ITEM CSL_CITATION {"citationID":"1M45WjXR","properties":{"formattedCitation":"(Ueberham et al., 2019)","plainCitation":"(Ueberham et al., 2019)","noteIndex":0},"citationItems":[{"id":598,"uris":["http://zotero.org/users/5467145/items/799SAS9X"],"uri":["http://zotero.org/users/5467145/items/799SAS9X"],"itemData":{"id":598,"type":"article-journal","abstract":"Citizens in urban areas are exposed to multiple environmental stressors like noise, heat, and air pollution, with impact on human health. There is a great deal of evidence that connects human health, objective environmental exposure, and place of residence. However, little is known about subjective and objective multiple personal exposures while being mobile. To address this research gap, this paper presents results from a mixed-methods exploratory study with cyclists in the City of Leipzig, Germany. In the summer of 2017, cyclists (n = 66) wore a unique combination of sensors that measured particle number counts (PNC), noise, humidity, temperature, geolocation, and the subjective perception of each exposure on everyday routes for one week (n = 730). A smartphone application was developed to question participants about their perception of subjective exposure. The data were analyzed with three aims: (i) to compare the multiple exposure profiles of the cyclists, (ii) to contrast the objective data and subjective individual perception, and (iii) to examine the role of route decision-making and awareness of health impacts for healthier route choices. The results indicate distinct differences between the exposure profiles of cyclists. Over 80% of the cyclists underestimated their exposure to noise and air pollution. Except for heat, no significant associations between the objective and subjective data were found. This reveals an exposure awareness gap that needs to be considered in urban health planning and risk communication. It is argued that knowledge about health impacts and route characteristics plays a crucial role in decision-making about route choices. The paper concludes with suggestions to harness smart sensing for exposure mitigation and research in health geography.","container-title":"Sustainability","DOI":"10.3390/su11051412","issue":"5","language":"en","page":"1412","source":"www.mdpi.com","title":"Cyclists’ Multiple Environmental Urban Exposures—Comparing Subjective and Objective Measurements","volume":"11","author":[{"family":"Ueberham","given":"Maximilian"},{"family":"Schlink","given":"Uwe"},{"family":"Dijst","given":"Martin"},{"family":"Weiland","given":"Ulrike"}],"issued":{"date-parts":[["2019",1]]}}}],"schema":"https://github.com/citation-style-language/schema/raw/master/csl-citation.json"} </w:instrText>
      </w:r>
      <w:r>
        <w:fldChar w:fldCharType="separate"/>
      </w:r>
      <w:r>
        <w:rPr>
          <w:noProof/>
        </w:rPr>
        <w:t>(Ueberham et al., 2019)</w:t>
      </w:r>
      <w:r>
        <w:fldChar w:fldCharType="end"/>
      </w:r>
      <w:r>
        <w:t xml:space="preserve">; people </w:t>
      </w:r>
      <w:r w:rsidR="00EA1340">
        <w:t>(</w:t>
      </w:r>
      <w:r>
        <w:t>cyclists</w:t>
      </w:r>
      <w:r w:rsidR="00EA1340">
        <w:t>)</w:t>
      </w:r>
      <w:r>
        <w:t xml:space="preserve"> are not necessarily aware of the pollutant exposure on their paths. </w:t>
      </w:r>
      <w:r w:rsidR="000C0079">
        <w:t xml:space="preserve">According to a number of studies </w:t>
      </w:r>
      <w:r w:rsidR="000C0079" w:rsidRPr="00CC2F87">
        <w:t xml:space="preserve"> </w:t>
      </w:r>
      <w:r w:rsidR="000C0079" w:rsidRPr="00CC2F87">
        <w:fldChar w:fldCharType="begin"/>
      </w:r>
      <w:r w:rsidR="000C0079">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collection-title":"Sustainable Urban Development","container-title":"Computers, Environment and Urban Systems","DOI":"10.1016/j.compenvurbsys.2011.05.002","ISSN":"0198-9715","issue":"5","journalAbbreviation":"Computers, Environment and Urban Systems","page":"408-420","source":"ScienceDirect","title":"Modelling of urban green space walkability: Eco-friendly walk score calculator","title-short":"Modelling of urban green space walkability","volume":"35","author":[{"family":"Lwin","given":"Ko Ko"},{"family":"Murayama","given":"Yuji"}],"issued":{"date-parts":[["2011",9,1]]}}},{"id":390,"uris":["http://zotero.org/users/5467145/items/FEZRB4TI"],"uri":["http://zotero.org/users/5467145/items/FEZRB4TI"],"itemData":{"id":390,"type":"article-journal","container-title":"URISA Journal","issue":"2","page":"5–14","source":"Google Scholar","title":"Smart eco-path finder for mobile GIS users","volume":"25","author":[{"family":"Lwin","given":"Ko Ko"},{"family":"Murayama","given":"Yuji"}],"issued":{"date-parts":[["2013"]]}}},{"id":543,"uris":["http://zotero.org/users/5467145/items/46VNG6HL"],"uri":["http://zotero.org/users/5467145/items/46VNG6HL"],"itemData":{"id":543,"type":"paper-conference","container-title":"Proceedings of the 25th ACM conference on Hypertext and social media","page":"116–125","publisher":"ACM","source":"Google Scholar","title":"The shortest path to happiness: Recommending beautiful, quiet, and happy routes in the city","title-short":"The shortest path to happiness","author":[{"family":"Quercia","given":"Daniele"},{"family":"Schifanella","given":"Rossano"},{"family":"Aiello","given":"Luca Maria"}],"issued":{"date-parts":[["2014"]]}}},{"id":458,"uris":["http://zotero.org/users/5467145/items/4BP3PIZN"],"uri":["http://zotero.org/users/5467145/items/4BP3PIZN"],"itemData":{"id":458,"type":"article-journal","container-title":"WIT Transactions on The Built Environment","page":"677–688","source":"Google Scholar","title":"Route planning for soft modes of transport: healthy routes","title-short":"Route planning for soft modes of transport","volume":"116","author":[{"family":"Ribeiro","given":"Paulo"},{"family":"Mendes","given":"José FG"}],"issued":{"date-parts":[["2011"]]}}}],"schema":"https://github.com/citation-style-language/schema/raw/master/csl-citation.json"} </w:instrText>
      </w:r>
      <w:r w:rsidR="000C0079" w:rsidRPr="00CC2F87">
        <w:fldChar w:fldCharType="separate"/>
      </w:r>
      <w:r w:rsidR="000C0079" w:rsidRPr="00CC2F87">
        <w:t>(e.g. Lwin &amp; Murayama, 2011, 2013; Quercia, Schifanella, &amp; Aiello, 2014; Ribeiro &amp; Mendes, 2011)</w:t>
      </w:r>
      <w:r w:rsidR="000C0079" w:rsidRPr="00CC2F87">
        <w:fldChar w:fldCharType="end"/>
      </w:r>
      <w:r w:rsidR="000C0079">
        <w:t>, t</w:t>
      </w:r>
      <w:r w:rsidR="004E4053" w:rsidRPr="00CC2F87">
        <w:t xml:space="preserve">aking environmental factors into account in solving </w:t>
      </w:r>
      <w:r w:rsidR="004E4053">
        <w:t>the routing</w:t>
      </w:r>
      <w:r w:rsidR="004E4053" w:rsidRPr="00CC2F87">
        <w:t xml:space="preserve"> proble</w:t>
      </w:r>
      <w:r w:rsidR="004E4053">
        <w:t>m</w:t>
      </w:r>
      <w:r w:rsidR="004E4053" w:rsidRPr="00CC2F87">
        <w:t xml:space="preserve"> seem to have the potential to generate healthier or in other ways </w:t>
      </w:r>
      <w:r w:rsidR="000A2ABA">
        <w:t xml:space="preserve">more pleasant </w:t>
      </w:r>
      <w:r w:rsidR="004E4053" w:rsidRPr="00CC2F87">
        <w:t>routes.</w:t>
      </w:r>
      <w:r w:rsidR="00034266" w:rsidRPr="00034266">
        <w:t xml:space="preserve"> </w:t>
      </w:r>
      <w:r w:rsidR="00034266">
        <w:t xml:space="preserve">Therefore, there is a motivation for developing </w:t>
      </w:r>
      <w:r w:rsidR="006E5319">
        <w:t xml:space="preserve">accessible </w:t>
      </w:r>
      <w:r w:rsidR="00034266">
        <w:t xml:space="preserve">route planners to facilitate </w:t>
      </w:r>
      <w:r w:rsidR="002C71E7">
        <w:t>reducing</w:t>
      </w:r>
      <w:r w:rsidR="00034266">
        <w:t xml:space="preserve"> </w:t>
      </w:r>
      <w:r w:rsidR="006E5319">
        <w:t xml:space="preserve">pedestrians’ and cyclists’ </w:t>
      </w:r>
      <w:r w:rsidR="00034266">
        <w:t>journey-time exposure to pollutants.</w:t>
      </w:r>
      <w:r w:rsidR="00EC1446">
        <w:t xml:space="preserve"> </w:t>
      </w:r>
    </w:p>
    <w:p w14:paraId="62116A91" w14:textId="23E90B87" w:rsidR="00405454" w:rsidRDefault="001F7D17" w:rsidP="000823BF">
      <w:r>
        <w:t>In this study, a</w:t>
      </w:r>
      <w:r w:rsidR="000823BF">
        <w:t xml:space="preserve"> proof of concept of web-based quiet path route planner was developed to demonstrate the potential of the quiet path routing method in rea</w:t>
      </w:r>
      <w:r w:rsidR="00CA1543">
        <w:t>l</w:t>
      </w:r>
      <w:r w:rsidR="000823BF">
        <w:t xml:space="preserve">-life situations. </w:t>
      </w:r>
      <w:r w:rsidR="00605B73">
        <w:t>A number or test users were using the route planner during the project</w:t>
      </w:r>
      <w:r w:rsidR="00761E3E">
        <w:t>,</w:t>
      </w:r>
      <w:r w:rsidR="00605B73">
        <w:t xml:space="preserve"> but no structured survey was </w:t>
      </w:r>
      <w:r w:rsidR="00D86547">
        <w:t>carried out to assess</w:t>
      </w:r>
      <w:r w:rsidR="00697DEA">
        <w:t xml:space="preserve"> the</w:t>
      </w:r>
      <w:r w:rsidR="00D86547">
        <w:t xml:space="preserve"> user</w:t>
      </w:r>
      <w:r w:rsidR="00AA35E3">
        <w:t>s’</w:t>
      </w:r>
      <w:r w:rsidR="00D86547">
        <w:t xml:space="preserve"> experiences. </w:t>
      </w:r>
      <w:r w:rsidR="00761E3E">
        <w:t xml:space="preserve">However, the general </w:t>
      </w:r>
      <w:r w:rsidR="00430085">
        <w:t xml:space="preserve">feedback </w:t>
      </w:r>
      <w:r w:rsidR="00E60268">
        <w:t xml:space="preserve">on the usage </w:t>
      </w:r>
      <w:r w:rsidR="00430085">
        <w:t xml:space="preserve">was </w:t>
      </w:r>
      <w:r w:rsidR="00806F0D" w:rsidRPr="00806F0D">
        <w:t>consistent</w:t>
      </w:r>
      <w:r w:rsidR="00430085">
        <w:t xml:space="preserve">: the </w:t>
      </w:r>
      <w:r w:rsidR="00E60268">
        <w:t xml:space="preserve">quiet path route planner facilitates </w:t>
      </w:r>
      <w:r w:rsidR="00430085">
        <w:t>comparing different paths</w:t>
      </w:r>
      <w:r w:rsidR="00E60268">
        <w:t xml:space="preserve"> with respect to noise exposure</w:t>
      </w:r>
      <w:r w:rsidR="00D31227">
        <w:t xml:space="preserve"> and thus choosing a quieter path</w:t>
      </w:r>
      <w:r w:rsidR="00430085">
        <w:t>.</w:t>
      </w:r>
      <w:r w:rsidR="00C50276">
        <w:t xml:space="preserve"> </w:t>
      </w:r>
      <w:r w:rsidR="00852CF4">
        <w:lastRenderedPageBreak/>
        <w:t xml:space="preserve">It was said that </w:t>
      </w:r>
      <w:r w:rsidR="005027C7">
        <w:t xml:space="preserve">displaying the geometries of the paths with </w:t>
      </w:r>
      <w:r w:rsidR="00302C58">
        <w:t xml:space="preserve">different </w:t>
      </w:r>
      <w:r w:rsidR="005027C7">
        <w:t xml:space="preserve">colors based on the noise levels </w:t>
      </w:r>
      <w:r w:rsidR="00302C58">
        <w:t xml:space="preserve">makes </w:t>
      </w:r>
      <w:r w:rsidR="00C30C1B">
        <w:t>the</w:t>
      </w:r>
      <w:r w:rsidR="00696A3D">
        <w:t xml:space="preserve"> route planner </w:t>
      </w:r>
      <w:r w:rsidR="00302C58">
        <w:t xml:space="preserve">intuitive to use. </w:t>
      </w:r>
    </w:p>
    <w:p w14:paraId="2C087A98" w14:textId="77777777" w:rsidR="00C0549A" w:rsidRDefault="00092C70" w:rsidP="00C42923">
      <w:r>
        <w:t xml:space="preserve">The application was </w:t>
      </w:r>
      <w:r w:rsidR="004D1326">
        <w:t xml:space="preserve">developed </w:t>
      </w:r>
      <w:r>
        <w:t xml:space="preserve">as mobile friendly as possible, to facilitate real-time route planning especially on the move. Also, it was designed </w:t>
      </w:r>
      <w:r w:rsidR="00AB4E03">
        <w:t xml:space="preserve">to be easy </w:t>
      </w:r>
      <w:r w:rsidR="00D00C7C">
        <w:t xml:space="preserve">enough </w:t>
      </w:r>
      <w:r w:rsidR="00AB4E03">
        <w:t xml:space="preserve">to use that no additional instructions </w:t>
      </w:r>
      <w:r w:rsidR="00D00C7C">
        <w:t xml:space="preserve">are </w:t>
      </w:r>
      <w:r w:rsidR="00AB4E03">
        <w:t xml:space="preserve">needed. </w:t>
      </w:r>
      <w:r w:rsidR="00AE6808">
        <w:t xml:space="preserve">Thus, no noise exposure indexes </w:t>
      </w:r>
      <w:r w:rsidR="00405454">
        <w:t xml:space="preserve">other than </w:t>
      </w:r>
      <w:r w:rsidR="004C1F1E">
        <w:t xml:space="preserve">the </w:t>
      </w:r>
      <w:r w:rsidR="00AE6808">
        <w:t>self-explanatory</w:t>
      </w:r>
      <w:r w:rsidR="00405454">
        <w:t xml:space="preserve"> ones</w:t>
      </w:r>
      <w:r w:rsidR="00AE6808">
        <w:t xml:space="preserve"> are shown in the user interface. </w:t>
      </w:r>
      <w:r w:rsidR="00EB6B47">
        <w:t xml:space="preserve">The difference in noise exposure index </w:t>
      </w:r>
      <w:r w:rsidR="00A54515">
        <w:t xml:space="preserve">(between the shortest and a quiet path) is </w:t>
      </w:r>
      <w:r w:rsidR="00EB6B47">
        <w:t xml:space="preserve">shown simply as </w:t>
      </w:r>
      <w:r w:rsidR="00403265">
        <w:t xml:space="preserve">a </w:t>
      </w:r>
      <w:r w:rsidR="00EB6B47">
        <w:t xml:space="preserve">reduction in </w:t>
      </w:r>
      <w:r w:rsidR="00EB6B47" w:rsidRPr="00EB6B47">
        <w:rPr>
          <w:i/>
          <w:iCs/>
        </w:rPr>
        <w:t>noise</w:t>
      </w:r>
      <w:r w:rsidR="00EB6B47">
        <w:t xml:space="preserve"> (%)</w:t>
      </w:r>
      <w:r w:rsidR="00A54515">
        <w:t xml:space="preserve">, making it </w:t>
      </w:r>
      <w:r w:rsidR="007E2F0F">
        <w:t>easier for the user to comprehend</w:t>
      </w:r>
      <w:r w:rsidR="00DF47D7">
        <w:t xml:space="preserve"> regardless of the underlying EIF for noise</w:t>
      </w:r>
      <w:r w:rsidR="00A54515">
        <w:t>.</w:t>
      </w:r>
      <w:r w:rsidR="00A57B38">
        <w:t xml:space="preserve"> </w:t>
      </w:r>
    </w:p>
    <w:p w14:paraId="22058879" w14:textId="194A7306" w:rsidR="00D33877" w:rsidRDefault="00C0549A" w:rsidP="00C42923">
      <w:r>
        <w:t xml:space="preserve">It is important to allow users to interactively select a path that suits their personal needs and circumstances at the time. </w:t>
      </w:r>
      <w:r w:rsidR="00E81F03">
        <w:t>An important feature</w:t>
      </w:r>
      <w:r w:rsidR="00DC486A">
        <w:t xml:space="preserve">, </w:t>
      </w:r>
      <w:r w:rsidR="00C41F2E">
        <w:t xml:space="preserve">and possibly </w:t>
      </w:r>
      <w:r w:rsidR="00E81F03">
        <w:t>limitation</w:t>
      </w:r>
      <w:r w:rsidR="00DC486A">
        <w:t xml:space="preserve">, </w:t>
      </w:r>
      <w:r w:rsidR="00E81F03">
        <w:t xml:space="preserve">of the quiet path route planner </w:t>
      </w:r>
      <w:r w:rsidR="00B22D44">
        <w:t>are</w:t>
      </w:r>
      <w:r w:rsidR="00E81F03">
        <w:t xml:space="preserve"> the fixed settings for routing: user does not get to decide the </w:t>
      </w:r>
      <w:r w:rsidR="0038501C">
        <w:t xml:space="preserve">relative </w:t>
      </w:r>
      <w:r w:rsidR="00E81F03">
        <w:t>importance</w:t>
      </w:r>
      <w:r w:rsidR="0038501C">
        <w:t xml:space="preserve"> </w:t>
      </w:r>
      <w:r w:rsidR="00E81F03">
        <w:t>of noise</w:t>
      </w:r>
      <w:r w:rsidR="00593994">
        <w:t xml:space="preserve"> </w:t>
      </w:r>
      <w:r w:rsidR="00E81F03">
        <w:t xml:space="preserve">exposure and </w:t>
      </w:r>
      <w:r w:rsidR="009F2AC3">
        <w:t>walking distance</w:t>
      </w:r>
      <w:r w:rsidR="0038501C">
        <w:t xml:space="preserve"> </w:t>
      </w:r>
      <w:r w:rsidR="00E81F03">
        <w:t xml:space="preserve">before routing. </w:t>
      </w:r>
      <w:r w:rsidR="0038501C">
        <w:t xml:space="preserve">Instead, the </w:t>
      </w:r>
      <w:r w:rsidR="00B227EA">
        <w:t xml:space="preserve">route planner calculates several alternative quiet paths </w:t>
      </w:r>
      <w:r w:rsidR="00775335">
        <w:t>(</w:t>
      </w:r>
      <w:r w:rsidR="006F11B8">
        <w:t>with different weightings</w:t>
      </w:r>
      <w:r w:rsidR="00775335">
        <w:t>)</w:t>
      </w:r>
      <w:r w:rsidR="006F11B8">
        <w:t xml:space="preserve"> </w:t>
      </w:r>
      <w:r w:rsidR="00B227EA">
        <w:t>along with the shortest path</w:t>
      </w:r>
      <w:r w:rsidR="00593994">
        <w:t xml:space="preserve"> for the user to </w:t>
      </w:r>
      <w:r w:rsidR="008C0950">
        <w:t>choose from</w:t>
      </w:r>
      <w:r w:rsidR="00B227EA">
        <w:t xml:space="preserve">. This </w:t>
      </w:r>
      <w:r w:rsidR="00A35DA1">
        <w:t xml:space="preserve">approach </w:t>
      </w:r>
      <w:r w:rsidR="00B227EA">
        <w:t xml:space="preserve">works well in an application that only minimizes one type of exposure, since it </w:t>
      </w:r>
      <w:r w:rsidR="00FE13D6">
        <w:t xml:space="preserve">allows </w:t>
      </w:r>
      <w:r w:rsidR="004366AF">
        <w:t xml:space="preserve">the </w:t>
      </w:r>
      <w:r w:rsidR="00B227EA">
        <w:t xml:space="preserve">user </w:t>
      </w:r>
      <w:r w:rsidR="00FE13D6">
        <w:t xml:space="preserve">to decide the qualities of the </w:t>
      </w:r>
      <w:r w:rsidR="00B227EA">
        <w:t xml:space="preserve">best path only after </w:t>
      </w:r>
      <w:r w:rsidR="00CD36D2">
        <w:t>comparing</w:t>
      </w:r>
      <w:r w:rsidR="007B6006">
        <w:t xml:space="preserve"> the alternative paths</w:t>
      </w:r>
      <w:r w:rsidR="00B90CD7">
        <w:t xml:space="preserve">. </w:t>
      </w:r>
      <w:r w:rsidR="00F04420">
        <w:t>However,</w:t>
      </w:r>
      <w:r w:rsidR="00F23F00">
        <w:t xml:space="preserve"> a different approach is probably more suitable for </w:t>
      </w:r>
      <w:r w:rsidR="00F04420">
        <w:t xml:space="preserve">route planners that </w:t>
      </w:r>
      <w:r w:rsidR="00F53144">
        <w:t xml:space="preserve">take into account </w:t>
      </w:r>
      <w:r w:rsidR="00555BB0">
        <w:t xml:space="preserve">multiple </w:t>
      </w:r>
      <w:r w:rsidR="00F04420">
        <w:t xml:space="preserve">exposures </w:t>
      </w:r>
      <w:r w:rsidR="00571E8B">
        <w:t>(</w:t>
      </w:r>
      <w:r w:rsidR="00F04420">
        <w:t>or other factors</w:t>
      </w:r>
      <w:r w:rsidR="00571E8B">
        <w:t>)</w:t>
      </w:r>
      <w:r w:rsidR="00F04420">
        <w:t xml:space="preserve"> in routing</w:t>
      </w:r>
      <w:r w:rsidR="00555BB0">
        <w:t xml:space="preserve">. </w:t>
      </w:r>
      <w:r w:rsidR="00034C29">
        <w:t xml:space="preserve">In the route planner </w:t>
      </w:r>
      <w:r w:rsidR="00111B08">
        <w:t xml:space="preserve">developed </w:t>
      </w:r>
      <w:r w:rsidR="00034C29">
        <w:t xml:space="preserve">by </w:t>
      </w:r>
      <w:r w:rsidR="00034C29">
        <w:fldChar w:fldCharType="begin"/>
      </w:r>
      <w:r w:rsidR="00034C29">
        <w:instrText xml:space="preserve"> ADDIN ZOTERO_ITEM CSL_CITATION {"citationID":"GEYUtE6g","properties":{"formattedCitation":"(Novack et al., 2018)","plainCitation":"(Novack et al., 2018)","noteIndex":0},"citationItems":[{"id":865,"uris":["http://zotero.org/users/5467145/items/QI7E2SD3"],"uri":["http://zotero.org/users/5467145/items/QI7E2SD3"],"itemData":{"id":865,"type":"article-journal","container-title":"Sensors","issue":"11","note":"publisher: Multidisciplinary Digital Publishing Institute","page":"3794","source":"Google Scholar","title":"A system for generating customized pleasant pedestrian routes based on OpenStreetMap data","volume":"18","author":[{"family":"Novack","given":"Tessio"},{"family":"Wang","given":"Zhiyong"},{"family":"Zipf","given":"Alexander"}],"issued":{"date-parts":[["2018"]]}}}],"schema":"https://github.com/citation-style-language/schema/raw/master/csl-citation.json"} </w:instrText>
      </w:r>
      <w:r w:rsidR="00034C29">
        <w:fldChar w:fldCharType="separate"/>
      </w:r>
      <w:r w:rsidR="00034C29">
        <w:rPr>
          <w:noProof/>
        </w:rPr>
        <w:t>(Novack et al., 2018)</w:t>
      </w:r>
      <w:r w:rsidR="00034C29">
        <w:fldChar w:fldCharType="end"/>
      </w:r>
      <w:r w:rsidR="00BD2927">
        <w:t xml:space="preserve">, user </w:t>
      </w:r>
      <w:r w:rsidR="00EA2939">
        <w:t>can</w:t>
      </w:r>
      <w:r w:rsidR="00AA4033">
        <w:t xml:space="preserve"> set</w:t>
      </w:r>
      <w:r w:rsidR="00BD2927">
        <w:t xml:space="preserve"> </w:t>
      </w:r>
      <w:r w:rsidR="00101D64">
        <w:t xml:space="preserve">the relative </w:t>
      </w:r>
      <w:r w:rsidR="00BD2927">
        <w:t xml:space="preserve">importance of several factors </w:t>
      </w:r>
      <w:r w:rsidR="0021300C">
        <w:t xml:space="preserve">(e.g. green areas, quietness and distance) </w:t>
      </w:r>
      <w:r w:rsidR="00101D64">
        <w:t xml:space="preserve">using </w:t>
      </w:r>
      <w:r w:rsidR="0021300C">
        <w:t xml:space="preserve">a set of </w:t>
      </w:r>
      <w:r w:rsidR="00400484">
        <w:t>slide-bar</w:t>
      </w:r>
      <w:r w:rsidR="00101D64">
        <w:t>s</w:t>
      </w:r>
      <w:r w:rsidR="00400484">
        <w:t xml:space="preserve"> </w:t>
      </w:r>
      <w:r w:rsidR="002303A0">
        <w:t xml:space="preserve">in </w:t>
      </w:r>
      <w:r w:rsidR="00400484">
        <w:t>the user interface</w:t>
      </w:r>
      <w:r w:rsidR="00BD2927">
        <w:t>.</w:t>
      </w:r>
      <w:r w:rsidR="00F1796E">
        <w:t xml:space="preserve"> </w:t>
      </w:r>
      <w:r w:rsidR="00391529">
        <w:t xml:space="preserve">A </w:t>
      </w:r>
      <w:r w:rsidR="00DD7C38">
        <w:t xml:space="preserve">weakness </w:t>
      </w:r>
      <w:r w:rsidR="00C60D11">
        <w:t>to</w:t>
      </w:r>
      <w:r w:rsidR="00391529">
        <w:t xml:space="preserve"> functionality is posed by the uncertainties in </w:t>
      </w:r>
      <w:r w:rsidR="002A4E29">
        <w:t xml:space="preserve">the </w:t>
      </w:r>
      <w:r w:rsidR="00391529">
        <w:t xml:space="preserve">initial calibration of the </w:t>
      </w:r>
      <w:r w:rsidR="003A33B9">
        <w:t>weightings</w:t>
      </w:r>
      <w:r w:rsidR="006119EF">
        <w:t>;</w:t>
      </w:r>
      <w:r w:rsidR="007A26A6">
        <w:t xml:space="preserve"> </w:t>
      </w:r>
      <w:r w:rsidR="00391529">
        <w:t>when user set</w:t>
      </w:r>
      <w:r w:rsidR="00E55A0F">
        <w:t>s</w:t>
      </w:r>
      <w:r w:rsidR="00391529">
        <w:t xml:space="preserve"> </w:t>
      </w:r>
      <w:r w:rsidR="008A36A9">
        <w:t xml:space="preserve">multiple </w:t>
      </w:r>
      <w:r w:rsidR="00391529">
        <w:t>factors equally important</w:t>
      </w:r>
      <w:r w:rsidR="0021300C">
        <w:t xml:space="preserve">, </w:t>
      </w:r>
      <w:r w:rsidR="00E55A0F">
        <w:t>it is practically a decision of the software designer</w:t>
      </w:r>
      <w:r w:rsidR="00692785">
        <w:t xml:space="preserve"> </w:t>
      </w:r>
      <w:r w:rsidR="000209FB">
        <w:t xml:space="preserve">of </w:t>
      </w:r>
      <w:r w:rsidR="003D34B0">
        <w:t xml:space="preserve">what are </w:t>
      </w:r>
      <w:r w:rsidR="00692785">
        <w:t xml:space="preserve">the relative weights </w:t>
      </w:r>
      <w:r w:rsidR="003D34B0">
        <w:t xml:space="preserve">of </w:t>
      </w:r>
      <w:r w:rsidR="000B7CBE">
        <w:t xml:space="preserve">the </w:t>
      </w:r>
      <w:r w:rsidR="00692785">
        <w:t>different factors</w:t>
      </w:r>
      <w:r w:rsidR="008C4F20">
        <w:t xml:space="preserve">. </w:t>
      </w:r>
      <w:r w:rsidR="008F5010">
        <w:t xml:space="preserve">Therefore, </w:t>
      </w:r>
      <w:r w:rsidR="00055733">
        <w:t>deciding</w:t>
      </w:r>
      <w:r w:rsidR="008F5010">
        <w:t xml:space="preserve"> a set of weightings for different factors </w:t>
      </w:r>
      <w:r w:rsidR="002B04CF">
        <w:t xml:space="preserve">in advance </w:t>
      </w:r>
      <w:r w:rsidR="008F5010">
        <w:t xml:space="preserve">may well be </w:t>
      </w:r>
      <w:r w:rsidR="00D547EF">
        <w:t xml:space="preserve">fuzzier </w:t>
      </w:r>
      <w:r w:rsidR="008F5010">
        <w:t>for the user than selecting a desired path from a number of alternatives</w:t>
      </w:r>
      <w:r w:rsidR="006367B7">
        <w:t xml:space="preserve"> -</w:t>
      </w:r>
      <w:r w:rsidR="008F5010">
        <w:t xml:space="preserve"> </w:t>
      </w:r>
      <w:r w:rsidR="00B1082B">
        <w:t xml:space="preserve">provided that there </w:t>
      </w:r>
      <w:r w:rsidR="008F5010">
        <w:t>is enough information on the alternative paths to base the decision on.</w:t>
      </w:r>
      <w:r w:rsidR="00CD0F64">
        <w:t xml:space="preserve"> </w:t>
      </w:r>
    </w:p>
    <w:p w14:paraId="4090B165" w14:textId="02923879" w:rsidR="00762194" w:rsidRPr="00CC2F87" w:rsidRDefault="00AE17F4" w:rsidP="00C42923">
      <w:r>
        <w:t xml:space="preserve">When </w:t>
      </w:r>
      <w:r w:rsidR="0017458A">
        <w:t xml:space="preserve">the quiet path route planner is developed </w:t>
      </w:r>
      <w:r w:rsidR="00A677EB">
        <w:t>towards a general green path route planner</w:t>
      </w:r>
      <w:r w:rsidR="00050B41">
        <w:t xml:space="preserve">, </w:t>
      </w:r>
      <w:r>
        <w:t xml:space="preserve">other </w:t>
      </w:r>
      <w:r w:rsidR="00F71F2D">
        <w:t xml:space="preserve">(optional) </w:t>
      </w:r>
      <w:r>
        <w:t xml:space="preserve">environmental exposures </w:t>
      </w:r>
      <w:r w:rsidR="00F71F2D">
        <w:t>need to be</w:t>
      </w:r>
      <w:r w:rsidR="0003584D">
        <w:t xml:space="preserve"> integrated</w:t>
      </w:r>
      <w:r>
        <w:t xml:space="preserve"> in the routing analysis.</w:t>
      </w:r>
      <w:r w:rsidR="00F71F2D">
        <w:t xml:space="preserve"> If the route planner is developed </w:t>
      </w:r>
      <w:r w:rsidR="003173A1">
        <w:t xml:space="preserve">even further, towards a route planner for </w:t>
      </w:r>
      <w:r w:rsidR="003A26CE">
        <w:t xml:space="preserve">overall </w:t>
      </w:r>
      <w:r w:rsidR="003173A1">
        <w:t xml:space="preserve">healthier paths, </w:t>
      </w:r>
      <w:r w:rsidR="00C44293">
        <w:t xml:space="preserve">a </w:t>
      </w:r>
      <w:r w:rsidR="00CF64F7">
        <w:t xml:space="preserve">composite </w:t>
      </w:r>
      <w:r w:rsidR="003A26CE">
        <w:t xml:space="preserve">environmental impedance function </w:t>
      </w:r>
      <w:r w:rsidR="005A1B70">
        <w:t>needs</w:t>
      </w:r>
      <w:r w:rsidR="002B49C0">
        <w:t xml:space="preserve"> to</w:t>
      </w:r>
      <w:r w:rsidR="00C44293">
        <w:t xml:space="preserve"> be defined</w:t>
      </w:r>
      <w:r w:rsidR="003A26CE">
        <w:t xml:space="preserve"> for calculating </w:t>
      </w:r>
      <w:r w:rsidR="00CF64F7">
        <w:t xml:space="preserve">combined </w:t>
      </w:r>
      <w:r w:rsidR="003A26CE">
        <w:t>exposure-based impedances from different exposures</w:t>
      </w:r>
      <w:r w:rsidR="00450EA2">
        <w:t xml:space="preserve">. </w:t>
      </w:r>
      <w:r w:rsidR="000B4C43">
        <w:t xml:space="preserve">Finally, </w:t>
      </w:r>
      <w:r w:rsidR="0010306A">
        <w:t>uncertainties in</w:t>
      </w:r>
      <w:r w:rsidR="008704F5">
        <w:t xml:space="preserve"> </w:t>
      </w:r>
      <w:r w:rsidR="0010306A">
        <w:t xml:space="preserve">exposure-response relationships </w:t>
      </w:r>
      <w:r w:rsidR="0079285C">
        <w:t xml:space="preserve">of different environmental </w:t>
      </w:r>
      <w:r w:rsidR="00AF1FAD">
        <w:t>exposures</w:t>
      </w:r>
      <w:r w:rsidR="0079285C">
        <w:t xml:space="preserve"> </w:t>
      </w:r>
      <w:r w:rsidR="0010306A">
        <w:t xml:space="preserve">and </w:t>
      </w:r>
      <w:r w:rsidR="00280360">
        <w:t xml:space="preserve">the subjective nature of </w:t>
      </w:r>
      <w:r w:rsidR="00EB3D89">
        <w:t xml:space="preserve">walkability </w:t>
      </w:r>
      <w:r w:rsidR="0010306A">
        <w:t xml:space="preserve">should </w:t>
      </w:r>
      <w:r w:rsidR="00A677EB">
        <w:t>be acknowledged</w:t>
      </w:r>
      <w:r w:rsidR="00EB3D89">
        <w:t xml:space="preserve"> </w:t>
      </w:r>
      <w:r w:rsidR="003272F8">
        <w:t xml:space="preserve">in </w:t>
      </w:r>
      <w:r w:rsidR="004A74B5">
        <w:t>design</w:t>
      </w:r>
      <w:r w:rsidR="00E125BC">
        <w:t xml:space="preserve">ing </w:t>
      </w:r>
      <w:r w:rsidR="007529BA">
        <w:t xml:space="preserve">the </w:t>
      </w:r>
      <w:r w:rsidR="003272F8">
        <w:t>user interface</w:t>
      </w:r>
      <w:r w:rsidR="00357812">
        <w:t xml:space="preserve">. </w:t>
      </w:r>
      <w:r w:rsidR="005566C1">
        <w:t>Thus</w:t>
      </w:r>
      <w:r w:rsidR="00357812">
        <w:t xml:space="preserve">, </w:t>
      </w:r>
      <w:r w:rsidR="007B675C">
        <w:t xml:space="preserve">the </w:t>
      </w:r>
      <w:r w:rsidR="007529BA">
        <w:t xml:space="preserve">user should always be given the final decision on choosing the </w:t>
      </w:r>
      <w:r w:rsidR="000E3927" w:rsidRPr="00BD6460">
        <w:rPr>
          <w:i/>
          <w:iCs/>
        </w:rPr>
        <w:t>best</w:t>
      </w:r>
      <w:r w:rsidR="000E3927">
        <w:t xml:space="preserve"> </w:t>
      </w:r>
      <w:r w:rsidR="007529BA">
        <w:t>path to take.</w:t>
      </w:r>
      <w:r w:rsidR="00493E40">
        <w:t xml:space="preserve"> </w:t>
      </w:r>
      <w:r w:rsidR="00EA3A69">
        <w:br w:type="page"/>
      </w:r>
    </w:p>
    <w:p w14:paraId="01C167D3" w14:textId="70BDDC84" w:rsidR="00FE3FBC" w:rsidRPr="00FE3FBC" w:rsidRDefault="00775C43" w:rsidP="00FE3FBC">
      <w:pPr>
        <w:pStyle w:val="Heading1"/>
      </w:pPr>
      <w:bookmarkStart w:id="178" w:name="_Toc37689994"/>
      <w:r>
        <w:lastRenderedPageBreak/>
        <w:t>REFERENCES</w:t>
      </w:r>
      <w:bookmarkEnd w:id="178"/>
    </w:p>
    <w:p w14:paraId="7D81B137" w14:textId="77777777" w:rsidR="00F25FE5" w:rsidRPr="00F25FE5" w:rsidRDefault="00410501" w:rsidP="00F25FE5">
      <w:pPr>
        <w:pStyle w:val="Bibliography"/>
        <w:rPr>
          <w:lang w:val="en-GB"/>
        </w:rPr>
      </w:pPr>
      <w:r w:rsidRPr="009B2A58">
        <w:fldChar w:fldCharType="begin"/>
      </w:r>
      <w:r w:rsidR="00FE3FBC">
        <w:instrText xml:space="preserve"> ADDIN ZOTERO_BIBL {"uncited":[],"omitted":[],"custom":[]} CSL_BIBLIOGRAPHY </w:instrText>
      </w:r>
      <w:r w:rsidRPr="009B2A58">
        <w:fldChar w:fldCharType="separate"/>
      </w:r>
      <w:r w:rsidR="00F25FE5" w:rsidRPr="00F25FE5">
        <w:rPr>
          <w:lang w:val="en-GB"/>
        </w:rPr>
        <w:t xml:space="preserve">Agrawal, S., &amp; Gupta, R. D. (2017). Web GIS and its architecture: A review. </w:t>
      </w:r>
      <w:r w:rsidR="00F25FE5" w:rsidRPr="00F25FE5">
        <w:rPr>
          <w:i/>
          <w:iCs/>
          <w:lang w:val="en-GB"/>
        </w:rPr>
        <w:t>Arabian Journal of Geosciences</w:t>
      </w:r>
      <w:r w:rsidR="00F25FE5" w:rsidRPr="00F25FE5">
        <w:rPr>
          <w:lang w:val="en-GB"/>
        </w:rPr>
        <w:t xml:space="preserve">, </w:t>
      </w:r>
      <w:r w:rsidR="00F25FE5" w:rsidRPr="00F25FE5">
        <w:rPr>
          <w:i/>
          <w:iCs/>
          <w:lang w:val="en-GB"/>
        </w:rPr>
        <w:t>10</w:t>
      </w:r>
      <w:r w:rsidR="00F25FE5" w:rsidRPr="00F25FE5">
        <w:rPr>
          <w:lang w:val="en-GB"/>
        </w:rPr>
        <w:t>(23), 518.</w:t>
      </w:r>
    </w:p>
    <w:p w14:paraId="737883D6" w14:textId="77777777" w:rsidR="00F25FE5" w:rsidRPr="00F25FE5" w:rsidRDefault="00F25FE5" w:rsidP="00F25FE5">
      <w:pPr>
        <w:pStyle w:val="Bibliography"/>
        <w:rPr>
          <w:lang w:val="en-GB"/>
        </w:rPr>
      </w:pPr>
      <w:r w:rsidRPr="00F25FE5">
        <w:rPr>
          <w:lang w:val="en-GB"/>
        </w:rPr>
        <w:t xml:space="preserve">Ahuja, R. K., Mehlhorn, K., Orlin, J., &amp; Tarjan, R. E. (1990). Faster algorithms for the shortest path problem. </w:t>
      </w:r>
      <w:r w:rsidRPr="00F25FE5">
        <w:rPr>
          <w:i/>
          <w:iCs/>
          <w:lang w:val="en-GB"/>
        </w:rPr>
        <w:t>Journal of the ACM (JACM)</w:t>
      </w:r>
      <w:r w:rsidRPr="00F25FE5">
        <w:rPr>
          <w:lang w:val="en-GB"/>
        </w:rPr>
        <w:t xml:space="preserve">, </w:t>
      </w:r>
      <w:r w:rsidRPr="00F25FE5">
        <w:rPr>
          <w:i/>
          <w:iCs/>
          <w:lang w:val="en-GB"/>
        </w:rPr>
        <w:t>37</w:t>
      </w:r>
      <w:r w:rsidRPr="00F25FE5">
        <w:rPr>
          <w:lang w:val="en-GB"/>
        </w:rPr>
        <w:t>(2), 213–223. https://doi.org/10.1145/77600.77615</w:t>
      </w:r>
    </w:p>
    <w:p w14:paraId="7166A87E" w14:textId="77777777" w:rsidR="00F25FE5" w:rsidRPr="00F25FE5" w:rsidRDefault="00F25FE5" w:rsidP="00F25FE5">
      <w:pPr>
        <w:pStyle w:val="Bibliography"/>
        <w:rPr>
          <w:lang w:val="en-GB"/>
        </w:rPr>
      </w:pPr>
      <w:r w:rsidRPr="00F25FE5">
        <w:rPr>
          <w:lang w:val="en-GB"/>
        </w:rPr>
        <w:t xml:space="preserve">Alam, M. S., Perugu, H., &amp; McNabola, A. (2018). A comparison of route-choice navigation across air pollution exposure, CO2 emission and traditional travel cost factors. </w:t>
      </w:r>
      <w:r w:rsidRPr="00F25FE5">
        <w:rPr>
          <w:i/>
          <w:iCs/>
          <w:lang w:val="en-GB"/>
        </w:rPr>
        <w:t>Transportation Research Part D: Transport and Environment</w:t>
      </w:r>
      <w:r w:rsidRPr="00F25FE5">
        <w:rPr>
          <w:lang w:val="en-GB"/>
        </w:rPr>
        <w:t xml:space="preserve">, </w:t>
      </w:r>
      <w:r w:rsidRPr="00F25FE5">
        <w:rPr>
          <w:i/>
          <w:iCs/>
          <w:lang w:val="en-GB"/>
        </w:rPr>
        <w:t>65</w:t>
      </w:r>
      <w:r w:rsidRPr="00F25FE5">
        <w:rPr>
          <w:lang w:val="en-GB"/>
        </w:rPr>
        <w:t>, 82–100. https://doi.org/10.1016/j.trd.2018.08.007</w:t>
      </w:r>
    </w:p>
    <w:p w14:paraId="0A5ADE71" w14:textId="77777777" w:rsidR="00F25FE5" w:rsidRPr="00F25FE5" w:rsidRDefault="00F25FE5" w:rsidP="00F25FE5">
      <w:pPr>
        <w:pStyle w:val="Bibliography"/>
        <w:rPr>
          <w:lang w:val="en-GB"/>
        </w:rPr>
      </w:pPr>
      <w:r w:rsidRPr="00F25FE5">
        <w:rPr>
          <w:lang w:val="en-GB"/>
        </w:rPr>
        <w:t xml:space="preserve">Apparicio, P., Carrier, M., Gelb, J., Séguin, A.-M., &amp; Kingham, S. (2016). Cyclists’ exposure to air pollution and road traffic noise in central city neighbourhoods of Montreal. </w:t>
      </w:r>
      <w:r w:rsidRPr="00F25FE5">
        <w:rPr>
          <w:i/>
          <w:iCs/>
          <w:lang w:val="en-GB"/>
        </w:rPr>
        <w:t>Journal of Transport Geography</w:t>
      </w:r>
      <w:r w:rsidRPr="00F25FE5">
        <w:rPr>
          <w:lang w:val="en-GB"/>
        </w:rPr>
        <w:t xml:space="preserve">, </w:t>
      </w:r>
      <w:r w:rsidRPr="00F25FE5">
        <w:rPr>
          <w:i/>
          <w:iCs/>
          <w:lang w:val="en-GB"/>
        </w:rPr>
        <w:t>57</w:t>
      </w:r>
      <w:r w:rsidRPr="00F25FE5">
        <w:rPr>
          <w:lang w:val="en-GB"/>
        </w:rPr>
        <w:t>, 63–69.</w:t>
      </w:r>
    </w:p>
    <w:p w14:paraId="5B14417B" w14:textId="77777777" w:rsidR="00F25FE5" w:rsidRPr="00F25FE5" w:rsidRDefault="00F25FE5" w:rsidP="00F25FE5">
      <w:pPr>
        <w:pStyle w:val="Bibliography"/>
        <w:rPr>
          <w:lang w:val="en-GB"/>
        </w:rPr>
      </w:pPr>
      <w:r w:rsidRPr="00F25FE5">
        <w:rPr>
          <w:lang w:val="en-GB"/>
        </w:rPr>
        <w:t xml:space="preserve">Babisch, W., Beule, B., Schust, M., Kersten, N., &amp; Ising, H. (2005). Traffic noise and risk of myocardial infarction. </w:t>
      </w:r>
      <w:r w:rsidRPr="00F25FE5">
        <w:rPr>
          <w:i/>
          <w:iCs/>
          <w:lang w:val="en-GB"/>
        </w:rPr>
        <w:t>Epidemiology</w:t>
      </w:r>
      <w:r w:rsidRPr="00F25FE5">
        <w:rPr>
          <w:lang w:val="en-GB"/>
        </w:rPr>
        <w:t>, 33–40.</w:t>
      </w:r>
    </w:p>
    <w:p w14:paraId="332100DF" w14:textId="77777777" w:rsidR="00F25FE5" w:rsidRPr="00F25FE5" w:rsidRDefault="00F25FE5" w:rsidP="00F25FE5">
      <w:pPr>
        <w:pStyle w:val="Bibliography"/>
        <w:rPr>
          <w:lang w:val="en-GB"/>
        </w:rPr>
      </w:pPr>
      <w:r w:rsidRPr="00F25FE5">
        <w:rPr>
          <w:lang w:val="en-GB"/>
        </w:rPr>
        <w:t xml:space="preserve">Boeing, G. (2017). OSMnx: New methods for acquiring, constructing, analyzing, and visualizing complex street networks. </w:t>
      </w:r>
      <w:r w:rsidRPr="00F25FE5">
        <w:rPr>
          <w:i/>
          <w:iCs/>
          <w:lang w:val="en-GB"/>
        </w:rPr>
        <w:t>Computers, Environment and Urban Systems</w:t>
      </w:r>
      <w:r w:rsidRPr="00F25FE5">
        <w:rPr>
          <w:lang w:val="en-GB"/>
        </w:rPr>
        <w:t xml:space="preserve">, </w:t>
      </w:r>
      <w:r w:rsidRPr="00F25FE5">
        <w:rPr>
          <w:i/>
          <w:iCs/>
          <w:lang w:val="en-GB"/>
        </w:rPr>
        <w:t>65</w:t>
      </w:r>
      <w:r w:rsidRPr="00F25FE5">
        <w:rPr>
          <w:lang w:val="en-GB"/>
        </w:rPr>
        <w:t>, 126–139.</w:t>
      </w:r>
    </w:p>
    <w:p w14:paraId="142B4827" w14:textId="77777777" w:rsidR="00F25FE5" w:rsidRPr="00F25FE5" w:rsidRDefault="00F25FE5" w:rsidP="00F25FE5">
      <w:pPr>
        <w:pStyle w:val="Bibliography"/>
        <w:rPr>
          <w:lang w:val="en-GB"/>
        </w:rPr>
      </w:pPr>
      <w:r w:rsidRPr="00F25FE5">
        <w:rPr>
          <w:lang w:val="en-GB"/>
        </w:rPr>
        <w:t xml:space="preserve">Boulos, M. N. K., Warren, J., Gong, J., &amp; Yue, P. (2010). </w:t>
      </w:r>
      <w:r w:rsidRPr="00F25FE5">
        <w:rPr>
          <w:i/>
          <w:iCs/>
          <w:lang w:val="en-GB"/>
        </w:rPr>
        <w:t>Web GIS in practice VIII: HTML5 and the canvas element for interactive online mapping</w:t>
      </w:r>
      <w:r w:rsidRPr="00F25FE5">
        <w:rPr>
          <w:lang w:val="en-GB"/>
        </w:rPr>
        <w:t>. Springer.</w:t>
      </w:r>
    </w:p>
    <w:p w14:paraId="5B7BAB2D" w14:textId="77777777" w:rsidR="00F25FE5" w:rsidRPr="00F25FE5" w:rsidRDefault="00F25FE5" w:rsidP="00F25FE5">
      <w:pPr>
        <w:pStyle w:val="Bibliography"/>
        <w:rPr>
          <w:lang w:val="en-GB"/>
        </w:rPr>
      </w:pPr>
      <w:r w:rsidRPr="00F25FE5">
        <w:rPr>
          <w:lang w:val="en-GB"/>
        </w:rPr>
        <w:t xml:space="preserve">Brown, A. L., &amp; Van Kamp, I. (2017). WHO environmental noise guidelines for the European region: A systematic review of transport noise interventions and their impacts on health.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8), 873.</w:t>
      </w:r>
    </w:p>
    <w:p w14:paraId="3262C13A" w14:textId="77777777" w:rsidR="00F25FE5" w:rsidRPr="00F25FE5" w:rsidRDefault="00F25FE5" w:rsidP="00F25FE5">
      <w:pPr>
        <w:pStyle w:val="Bibliography"/>
        <w:rPr>
          <w:lang w:val="en-GB"/>
        </w:rPr>
      </w:pPr>
      <w:r w:rsidRPr="00F25FE5">
        <w:rPr>
          <w:lang w:val="en-GB"/>
        </w:rPr>
        <w:t xml:space="preserve">Buliung, R. N., Larsen, K., Faulkner, G. E., &amp; Stone, M. R. (2013). The “path” not taken: Exploring structural differences in mapped-versus shortest-network-path school travel routes. </w:t>
      </w:r>
      <w:r w:rsidRPr="00F25FE5">
        <w:rPr>
          <w:i/>
          <w:iCs/>
          <w:lang w:val="en-GB"/>
        </w:rPr>
        <w:t>American Journal of Public Health</w:t>
      </w:r>
      <w:r w:rsidRPr="00F25FE5">
        <w:rPr>
          <w:lang w:val="en-GB"/>
        </w:rPr>
        <w:t xml:space="preserve">, </w:t>
      </w:r>
      <w:r w:rsidRPr="00F25FE5">
        <w:rPr>
          <w:i/>
          <w:iCs/>
          <w:lang w:val="en-GB"/>
        </w:rPr>
        <w:t>103</w:t>
      </w:r>
      <w:r w:rsidRPr="00F25FE5">
        <w:rPr>
          <w:lang w:val="en-GB"/>
        </w:rPr>
        <w:t>(9), 1589–1596.</w:t>
      </w:r>
    </w:p>
    <w:p w14:paraId="119BACC8" w14:textId="77777777" w:rsidR="00F25FE5" w:rsidRPr="00F25FE5" w:rsidRDefault="00F25FE5" w:rsidP="00F25FE5">
      <w:pPr>
        <w:pStyle w:val="Bibliography"/>
        <w:rPr>
          <w:lang w:val="en-GB"/>
        </w:rPr>
      </w:pPr>
      <w:r w:rsidRPr="00F25FE5">
        <w:rPr>
          <w:i/>
          <w:iCs/>
          <w:lang w:val="en-GB"/>
        </w:rPr>
        <w:t>City of Helsinki</w:t>
      </w:r>
      <w:r w:rsidRPr="00F25FE5">
        <w:rPr>
          <w:lang w:val="en-GB"/>
        </w:rPr>
        <w:t>. (2020). Liikennetutkimus Ja -Tilastot. https://www.hel.fi/helsinki/fi/kartat-ja-liikenne/kadut-ja-liikennesuunnittelu/tutkimus-ja-tilastot (accessed on 4 April 2020)</w:t>
      </w:r>
    </w:p>
    <w:p w14:paraId="1C403EEA" w14:textId="77777777" w:rsidR="00F25FE5" w:rsidRPr="00F25FE5" w:rsidRDefault="00F25FE5" w:rsidP="00F25FE5">
      <w:pPr>
        <w:pStyle w:val="Bibliography"/>
        <w:rPr>
          <w:lang w:val="en-GB"/>
        </w:rPr>
      </w:pPr>
      <w:r w:rsidRPr="00F25FE5">
        <w:rPr>
          <w:lang w:val="en-GB"/>
        </w:rPr>
        <w:t xml:space="preserve">Cole-Hunter, T., Morawska, L., Stewart, I., Jayaratne, R., &amp; Solomon, C. (2012). Inhaled particle counts on bicycle commute routes of low and high proximity to motorised traffic. </w:t>
      </w:r>
      <w:r w:rsidRPr="00F25FE5">
        <w:rPr>
          <w:i/>
          <w:iCs/>
          <w:lang w:val="en-GB"/>
        </w:rPr>
        <w:t>Atmospheric Environment</w:t>
      </w:r>
      <w:r w:rsidRPr="00F25FE5">
        <w:rPr>
          <w:lang w:val="en-GB"/>
        </w:rPr>
        <w:t xml:space="preserve">, </w:t>
      </w:r>
      <w:r w:rsidRPr="00F25FE5">
        <w:rPr>
          <w:i/>
          <w:iCs/>
          <w:lang w:val="en-GB"/>
        </w:rPr>
        <w:t>61</w:t>
      </w:r>
      <w:r w:rsidRPr="00F25FE5">
        <w:rPr>
          <w:lang w:val="en-GB"/>
        </w:rPr>
        <w:t>, 197–203. https://doi.org/10.1016/j.atmosenv.2012.06.041</w:t>
      </w:r>
    </w:p>
    <w:p w14:paraId="67BA4AB5" w14:textId="77777777" w:rsidR="00F25FE5" w:rsidRPr="00F25FE5" w:rsidRDefault="00F25FE5" w:rsidP="00F25FE5">
      <w:pPr>
        <w:pStyle w:val="Bibliography"/>
        <w:rPr>
          <w:lang w:val="en-GB"/>
        </w:rPr>
      </w:pPr>
      <w:r w:rsidRPr="00F25FE5">
        <w:rPr>
          <w:lang w:val="en-GB"/>
        </w:rPr>
        <w:t xml:space="preserve">Csardi, G., &amp; Nepusz, T. (2006). The igraph software package for complex network research. </w:t>
      </w:r>
      <w:r w:rsidRPr="00F25FE5">
        <w:rPr>
          <w:i/>
          <w:iCs/>
          <w:lang w:val="en-GB"/>
        </w:rPr>
        <w:t>InterJournal, Complex Systems</w:t>
      </w:r>
      <w:r w:rsidRPr="00F25FE5">
        <w:rPr>
          <w:lang w:val="en-GB"/>
        </w:rPr>
        <w:t xml:space="preserve">, </w:t>
      </w:r>
      <w:r w:rsidRPr="00F25FE5">
        <w:rPr>
          <w:i/>
          <w:iCs/>
          <w:lang w:val="en-GB"/>
        </w:rPr>
        <w:t>1695</w:t>
      </w:r>
      <w:r w:rsidRPr="00F25FE5">
        <w:rPr>
          <w:lang w:val="en-GB"/>
        </w:rPr>
        <w:t>(5), 1–9.</w:t>
      </w:r>
    </w:p>
    <w:p w14:paraId="70D0E854" w14:textId="77777777" w:rsidR="00F25FE5" w:rsidRPr="00F25FE5" w:rsidRDefault="00F25FE5" w:rsidP="00F25FE5">
      <w:pPr>
        <w:pStyle w:val="Bibliography"/>
        <w:rPr>
          <w:lang w:val="en-GB"/>
        </w:rPr>
      </w:pPr>
      <w:r w:rsidRPr="00F25FE5">
        <w:rPr>
          <w:i/>
          <w:iCs/>
          <w:lang w:val="en-GB"/>
        </w:rPr>
        <w:t>Datakustik CadnaA 2017</w:t>
      </w:r>
      <w:r w:rsidRPr="00F25FE5">
        <w:rPr>
          <w:lang w:val="en-GB"/>
        </w:rPr>
        <w:t>. (n.d.). https://www.datakustik.com/products/cadnaa/cadnaa/ (accessed on 4 April 2020)</w:t>
      </w:r>
    </w:p>
    <w:p w14:paraId="196DD1E8" w14:textId="77777777" w:rsidR="00F25FE5" w:rsidRPr="00F25FE5" w:rsidRDefault="00F25FE5" w:rsidP="00F25FE5">
      <w:pPr>
        <w:pStyle w:val="Bibliography"/>
        <w:rPr>
          <w:lang w:val="en-GB"/>
        </w:rPr>
      </w:pPr>
      <w:r w:rsidRPr="00F25FE5">
        <w:rPr>
          <w:lang w:val="en-GB"/>
        </w:rPr>
        <w:lastRenderedPageBreak/>
        <w:t xml:space="preserve">Davies, G., &amp; Whyatt, D. (2009). A least-cost approach to personal exposure reduction. </w:t>
      </w:r>
      <w:r w:rsidRPr="00F25FE5">
        <w:rPr>
          <w:i/>
          <w:iCs/>
          <w:lang w:val="en-GB"/>
        </w:rPr>
        <w:t>Transactions in GIS</w:t>
      </w:r>
      <w:r w:rsidRPr="00F25FE5">
        <w:rPr>
          <w:lang w:val="en-GB"/>
        </w:rPr>
        <w:t xml:space="preserve">, </w:t>
      </w:r>
      <w:r w:rsidRPr="00F25FE5">
        <w:rPr>
          <w:i/>
          <w:iCs/>
          <w:lang w:val="en-GB"/>
        </w:rPr>
        <w:t>13</w:t>
      </w:r>
      <w:r w:rsidRPr="00F25FE5">
        <w:rPr>
          <w:lang w:val="en-GB"/>
        </w:rPr>
        <w:t>(2), 229–246.</w:t>
      </w:r>
    </w:p>
    <w:p w14:paraId="251A80A2" w14:textId="77777777" w:rsidR="00F25FE5" w:rsidRPr="00F25FE5" w:rsidRDefault="00F25FE5" w:rsidP="00F25FE5">
      <w:pPr>
        <w:pStyle w:val="Bibliography"/>
        <w:rPr>
          <w:lang w:val="en-GB"/>
        </w:rPr>
      </w:pPr>
      <w:r w:rsidRPr="00F25FE5">
        <w:rPr>
          <w:i/>
          <w:iCs/>
          <w:lang w:val="en-GB"/>
        </w:rPr>
        <w:t>Directive 2002/49/EC of the European Parliament and of the Council of 25 June 2002 relating to the assessment and management of environmental noise—Declaration by the Commission in the Conciliation Committee on the Directive relating to the assessment and management of environmental noise</w:t>
      </w:r>
      <w:r w:rsidRPr="00F25FE5">
        <w:rPr>
          <w:lang w:val="en-GB"/>
        </w:rPr>
        <w:t>. (2002, July 18). http://data.europa.eu/eli/dir/2002/49/oj/eng</w:t>
      </w:r>
    </w:p>
    <w:p w14:paraId="04C5880B" w14:textId="77777777" w:rsidR="00F25FE5" w:rsidRPr="00F25FE5" w:rsidRDefault="00F25FE5" w:rsidP="00F25FE5">
      <w:pPr>
        <w:pStyle w:val="Bibliography"/>
        <w:rPr>
          <w:lang w:val="en-GB"/>
        </w:rPr>
      </w:pPr>
      <w:r w:rsidRPr="00F25FE5">
        <w:rPr>
          <w:lang w:val="en-GB"/>
        </w:rPr>
        <w:t xml:space="preserve">Farkas, G. (2019). Hardware-Accelerating 2D Web Maps: A Case Study. </w:t>
      </w:r>
      <w:r w:rsidRPr="00F25FE5">
        <w:rPr>
          <w:i/>
          <w:iCs/>
          <w:lang w:val="en-GB"/>
        </w:rPr>
        <w:t>Cartographica: The International Journal for Geographic Information and Geovisualization</w:t>
      </w:r>
      <w:r w:rsidRPr="00F25FE5">
        <w:rPr>
          <w:lang w:val="en-GB"/>
        </w:rPr>
        <w:t xml:space="preserve">, </w:t>
      </w:r>
      <w:r w:rsidRPr="00F25FE5">
        <w:rPr>
          <w:i/>
          <w:iCs/>
          <w:lang w:val="en-GB"/>
        </w:rPr>
        <w:t>54</w:t>
      </w:r>
      <w:r w:rsidRPr="00F25FE5">
        <w:rPr>
          <w:lang w:val="en-GB"/>
        </w:rPr>
        <w:t>(4), 245–260.</w:t>
      </w:r>
    </w:p>
    <w:p w14:paraId="2900C286" w14:textId="77777777" w:rsidR="00F25FE5" w:rsidRPr="00F25FE5" w:rsidRDefault="00F25FE5" w:rsidP="00F25FE5">
      <w:pPr>
        <w:pStyle w:val="Bibliography"/>
        <w:rPr>
          <w:lang w:val="en-GB"/>
        </w:rPr>
      </w:pPr>
      <w:r w:rsidRPr="00F25FE5">
        <w:rPr>
          <w:lang w:val="en-GB"/>
        </w:rPr>
        <w:t xml:space="preserve">Gaffuri, J. (2012). Toward web mapping with vector data. </w:t>
      </w:r>
      <w:r w:rsidRPr="00F25FE5">
        <w:rPr>
          <w:i/>
          <w:iCs/>
          <w:lang w:val="en-GB"/>
        </w:rPr>
        <w:t>International Conference on Geographic Information Science</w:t>
      </w:r>
      <w:r w:rsidRPr="00F25FE5">
        <w:rPr>
          <w:lang w:val="en-GB"/>
        </w:rPr>
        <w:t>, 87–101.</w:t>
      </w:r>
    </w:p>
    <w:p w14:paraId="1D334ED2" w14:textId="77777777" w:rsidR="00F25FE5" w:rsidRPr="00F25FE5" w:rsidRDefault="00F25FE5" w:rsidP="00F25FE5">
      <w:pPr>
        <w:pStyle w:val="Bibliography"/>
        <w:rPr>
          <w:lang w:val="en-GB"/>
        </w:rPr>
      </w:pPr>
      <w:r w:rsidRPr="00F25FE5">
        <w:rPr>
          <w:lang w:val="en-GB"/>
        </w:rPr>
        <w:t xml:space="preserve">Genuit, K. (1999). The use of psychoacoustic parameters combined with A-weighted SPL in noise description. </w:t>
      </w:r>
      <w:r w:rsidRPr="00F25FE5">
        <w:rPr>
          <w:i/>
          <w:iCs/>
          <w:lang w:val="en-GB"/>
        </w:rPr>
        <w:t>INTER-NOISE and NOISE-CON Congress and Conference Proceedings</w:t>
      </w:r>
      <w:r w:rsidRPr="00F25FE5">
        <w:rPr>
          <w:lang w:val="en-GB"/>
        </w:rPr>
        <w:t xml:space="preserve">, </w:t>
      </w:r>
      <w:r w:rsidRPr="00F25FE5">
        <w:rPr>
          <w:i/>
          <w:iCs/>
          <w:lang w:val="en-GB"/>
        </w:rPr>
        <w:t>1999</w:t>
      </w:r>
      <w:r w:rsidRPr="00F25FE5">
        <w:rPr>
          <w:lang w:val="en-GB"/>
        </w:rPr>
        <w:t>, 1887–1892.</w:t>
      </w:r>
    </w:p>
    <w:p w14:paraId="54639459" w14:textId="77777777" w:rsidR="00F25FE5" w:rsidRPr="00F25FE5" w:rsidRDefault="00F25FE5" w:rsidP="00F25FE5">
      <w:pPr>
        <w:pStyle w:val="Bibliography"/>
        <w:rPr>
          <w:lang w:val="en-GB"/>
        </w:rPr>
      </w:pPr>
      <w:r w:rsidRPr="00F25FE5">
        <w:rPr>
          <w:lang w:val="en-GB"/>
        </w:rPr>
        <w:t xml:space="preserve">Goldberg, A. V., &amp; Harrelson, C. (2005). Computing the shortest path: A search meets graph theory. </w:t>
      </w:r>
      <w:r w:rsidRPr="00F25FE5">
        <w:rPr>
          <w:i/>
          <w:iCs/>
          <w:lang w:val="en-GB"/>
        </w:rPr>
        <w:t>Proceedings of the Sixteenth Annual ACM-SIAM Symposium on Discrete Algorithms</w:t>
      </w:r>
      <w:r w:rsidRPr="00F25FE5">
        <w:rPr>
          <w:lang w:val="en-GB"/>
        </w:rPr>
        <w:t>, 156–165.</w:t>
      </w:r>
    </w:p>
    <w:p w14:paraId="0B3EEDCE" w14:textId="77777777" w:rsidR="00F25FE5" w:rsidRPr="00F25FE5" w:rsidRDefault="00F25FE5" w:rsidP="00F25FE5">
      <w:pPr>
        <w:pStyle w:val="Bibliography"/>
        <w:rPr>
          <w:lang w:val="en-GB"/>
        </w:rPr>
      </w:pPr>
      <w:r w:rsidRPr="00F25FE5">
        <w:rPr>
          <w:lang w:val="en-GB"/>
        </w:rPr>
        <w:t xml:space="preserve">Gulliver, J., &amp; Briggs, D. J. (2005). Time–space modeling of journey-time exposure to traffic-related air pollution using GIS. </w:t>
      </w:r>
      <w:r w:rsidRPr="00F25FE5">
        <w:rPr>
          <w:i/>
          <w:iCs/>
          <w:lang w:val="en-GB"/>
        </w:rPr>
        <w:t>Environmental Research</w:t>
      </w:r>
      <w:r w:rsidRPr="00F25FE5">
        <w:rPr>
          <w:lang w:val="en-GB"/>
        </w:rPr>
        <w:t xml:space="preserve">, </w:t>
      </w:r>
      <w:r w:rsidRPr="00F25FE5">
        <w:rPr>
          <w:i/>
          <w:iCs/>
          <w:lang w:val="en-GB"/>
        </w:rPr>
        <w:t>97</w:t>
      </w:r>
      <w:r w:rsidRPr="00F25FE5">
        <w:rPr>
          <w:lang w:val="en-GB"/>
        </w:rPr>
        <w:t>(1), 10–25. https://doi.org/10.1016/j.envres.2004.05.002</w:t>
      </w:r>
    </w:p>
    <w:p w14:paraId="0835B8A7" w14:textId="77777777" w:rsidR="00F25FE5" w:rsidRPr="00F25FE5" w:rsidRDefault="00F25FE5" w:rsidP="00F25FE5">
      <w:pPr>
        <w:pStyle w:val="Bibliography"/>
        <w:rPr>
          <w:lang w:val="en-GB"/>
        </w:rPr>
      </w:pPr>
      <w:r w:rsidRPr="00F25FE5">
        <w:rPr>
          <w:lang w:val="en-GB"/>
        </w:rPr>
        <w:t xml:space="preserve">Guski, R., Schreckenberg, D., &amp; Schuemer, R. (2017). WHO environmental noise guidelines for the European region: A systematic review on environmental noise and annoyance. </w:t>
      </w:r>
      <w:r w:rsidRPr="00F25FE5">
        <w:rPr>
          <w:i/>
          <w:iCs/>
          <w:lang w:val="en-GB"/>
        </w:rPr>
        <w:t>International Journal of Environmental Research and Public Health</w:t>
      </w:r>
      <w:r w:rsidRPr="00F25FE5">
        <w:rPr>
          <w:lang w:val="en-GB"/>
        </w:rPr>
        <w:t xml:space="preserve">, </w:t>
      </w:r>
      <w:r w:rsidRPr="00F25FE5">
        <w:rPr>
          <w:i/>
          <w:iCs/>
          <w:lang w:val="en-GB"/>
        </w:rPr>
        <w:t>14</w:t>
      </w:r>
      <w:r w:rsidRPr="00F25FE5">
        <w:rPr>
          <w:lang w:val="en-GB"/>
        </w:rPr>
        <w:t>(12), 1539.</w:t>
      </w:r>
    </w:p>
    <w:p w14:paraId="0FF996B8" w14:textId="77777777" w:rsidR="00F25FE5" w:rsidRPr="00F25FE5" w:rsidRDefault="00F25FE5" w:rsidP="00F25FE5">
      <w:pPr>
        <w:pStyle w:val="Bibliography"/>
        <w:rPr>
          <w:lang w:val="en-GB"/>
        </w:rPr>
      </w:pPr>
      <w:r w:rsidRPr="00F25FE5">
        <w:rPr>
          <w:lang w:val="en-GB"/>
        </w:rPr>
        <w:t xml:space="preserve">Hasenfratz, D., Arn, T., de Concini, I., Saukh, O., &amp; Thiele, L. (2015). Health-optimal routing in urban areas. </w:t>
      </w:r>
      <w:r w:rsidRPr="00F25FE5">
        <w:rPr>
          <w:i/>
          <w:iCs/>
          <w:lang w:val="en-GB"/>
        </w:rPr>
        <w:t>Proceedings of the 14th International Conference on Information Processing in Sensor Networks</w:t>
      </w:r>
      <w:r w:rsidRPr="00F25FE5">
        <w:rPr>
          <w:lang w:val="en-GB"/>
        </w:rPr>
        <w:t>, 398–399.</w:t>
      </w:r>
    </w:p>
    <w:p w14:paraId="7517BF39" w14:textId="77777777" w:rsidR="00F25FE5" w:rsidRPr="00F25FE5" w:rsidRDefault="00F25FE5" w:rsidP="00F25FE5">
      <w:pPr>
        <w:pStyle w:val="Bibliography"/>
        <w:rPr>
          <w:lang w:val="en-GB"/>
        </w:rPr>
      </w:pPr>
      <w:r w:rsidRPr="00F25FE5">
        <w:rPr>
          <w:lang w:val="en-GB"/>
        </w:rPr>
        <w:t xml:space="preserve">Hatzopoulou, M., Weichenthal, S., Barreau, G., Goldberg, M., Farrell, W., Crouse, D., &amp; Ross, N. (2013). A web-based route planning tool to reduce cyclists’ exposures to traffic pollution: A case study in Montreal, Canada. </w:t>
      </w:r>
      <w:r w:rsidRPr="00F25FE5">
        <w:rPr>
          <w:i/>
          <w:iCs/>
          <w:lang w:val="en-GB"/>
        </w:rPr>
        <w:t>Environmental Research</w:t>
      </w:r>
      <w:r w:rsidRPr="00F25FE5">
        <w:rPr>
          <w:lang w:val="en-GB"/>
        </w:rPr>
        <w:t xml:space="preserve">, </w:t>
      </w:r>
      <w:r w:rsidRPr="00F25FE5">
        <w:rPr>
          <w:i/>
          <w:iCs/>
          <w:lang w:val="en-GB"/>
        </w:rPr>
        <w:t>123</w:t>
      </w:r>
      <w:r w:rsidRPr="00F25FE5">
        <w:rPr>
          <w:lang w:val="en-GB"/>
        </w:rPr>
        <w:t>, 58–61.</w:t>
      </w:r>
    </w:p>
    <w:p w14:paraId="2B0FD842" w14:textId="77777777" w:rsidR="00F25FE5" w:rsidRPr="00F25FE5" w:rsidRDefault="00F25FE5" w:rsidP="00F25FE5">
      <w:pPr>
        <w:pStyle w:val="Bibliography"/>
        <w:rPr>
          <w:lang w:val="en-GB"/>
        </w:rPr>
      </w:pPr>
      <w:r w:rsidRPr="00F25FE5">
        <w:rPr>
          <w:i/>
          <w:iCs/>
          <w:lang w:val="en-GB"/>
        </w:rPr>
        <w:t>Helsingin kaupungin meluselvitys 2017</w:t>
      </w:r>
      <w:r w:rsidRPr="00F25FE5">
        <w:rPr>
          <w:lang w:val="en-GB"/>
        </w:rPr>
        <w:t>. (2017). https://www.hel.fi/helsinki/fi/asuminen-ja-ymparisto/ymparistonsuojelu/ilmanlaatu-ja-melu/selvitys/</w:t>
      </w:r>
    </w:p>
    <w:p w14:paraId="19E81AD8" w14:textId="77777777" w:rsidR="00F25FE5" w:rsidRPr="00F25FE5" w:rsidRDefault="00F25FE5" w:rsidP="00F25FE5">
      <w:pPr>
        <w:pStyle w:val="Bibliography"/>
        <w:rPr>
          <w:lang w:val="en-GB"/>
        </w:rPr>
      </w:pPr>
      <w:r w:rsidRPr="00F25FE5">
        <w:rPr>
          <w:lang w:val="en-GB"/>
        </w:rPr>
        <w:t xml:space="preserve">Hertel, O., Hvidberg, M., Ketzel, M., Storm, L., &amp; Stausgaard, L. (2008). A proper choice of route significantly reduces air pollution exposure—A study on bicycle and bus trips in urban streets. </w:t>
      </w:r>
      <w:r w:rsidRPr="00F25FE5">
        <w:rPr>
          <w:i/>
          <w:iCs/>
          <w:lang w:val="en-GB"/>
        </w:rPr>
        <w:t>Science of The Total Environment</w:t>
      </w:r>
      <w:r w:rsidRPr="00F25FE5">
        <w:rPr>
          <w:lang w:val="en-GB"/>
        </w:rPr>
        <w:t xml:space="preserve">, </w:t>
      </w:r>
      <w:r w:rsidRPr="00F25FE5">
        <w:rPr>
          <w:i/>
          <w:iCs/>
          <w:lang w:val="en-GB"/>
        </w:rPr>
        <w:t>389</w:t>
      </w:r>
      <w:r w:rsidRPr="00F25FE5">
        <w:rPr>
          <w:lang w:val="en-GB"/>
        </w:rPr>
        <w:t>(1), 58–70. https://doi.org/10.1016/j.scitotenv.2007.08.058</w:t>
      </w:r>
    </w:p>
    <w:p w14:paraId="785A9327" w14:textId="77777777" w:rsidR="00F25FE5" w:rsidRPr="00F25FE5" w:rsidRDefault="00F25FE5" w:rsidP="00F25FE5">
      <w:pPr>
        <w:pStyle w:val="Bibliography"/>
        <w:rPr>
          <w:lang w:val="en-GB"/>
        </w:rPr>
      </w:pPr>
      <w:r w:rsidRPr="00F25FE5">
        <w:rPr>
          <w:i/>
          <w:iCs/>
          <w:lang w:val="en-GB"/>
        </w:rPr>
        <w:lastRenderedPageBreak/>
        <w:t>International Standard ISO 226: 1987</w:t>
      </w:r>
      <w:r w:rsidRPr="00F25FE5">
        <w:rPr>
          <w:lang w:val="en-GB"/>
        </w:rPr>
        <w:t>. (n.d.). International Organization for Standardization, Geneva, Switzerland.</w:t>
      </w:r>
    </w:p>
    <w:p w14:paraId="45CC3255" w14:textId="77777777" w:rsidR="00F25FE5" w:rsidRPr="00F25FE5" w:rsidRDefault="00F25FE5" w:rsidP="00F25FE5">
      <w:pPr>
        <w:pStyle w:val="Bibliography"/>
        <w:rPr>
          <w:lang w:val="en-GB"/>
        </w:rPr>
      </w:pPr>
      <w:r w:rsidRPr="00F25FE5">
        <w:rPr>
          <w:lang w:val="en-GB"/>
        </w:rPr>
        <w:t xml:space="preserve">Ising, H., Dienel, D., Günther, T., &amp; Markert, B. (1980). Health effects of traffic noise. </w:t>
      </w:r>
      <w:r w:rsidRPr="00F25FE5">
        <w:rPr>
          <w:i/>
          <w:iCs/>
          <w:lang w:val="en-GB"/>
        </w:rPr>
        <w:t>International Archives of Occupational and Environmental Health</w:t>
      </w:r>
      <w:r w:rsidRPr="00F25FE5">
        <w:rPr>
          <w:lang w:val="en-GB"/>
        </w:rPr>
        <w:t xml:space="preserve">, </w:t>
      </w:r>
      <w:r w:rsidRPr="00F25FE5">
        <w:rPr>
          <w:i/>
          <w:iCs/>
          <w:lang w:val="en-GB"/>
        </w:rPr>
        <w:t>47</w:t>
      </w:r>
      <w:r w:rsidRPr="00F25FE5">
        <w:rPr>
          <w:lang w:val="en-GB"/>
        </w:rPr>
        <w:t>(2), 179–190.</w:t>
      </w:r>
    </w:p>
    <w:p w14:paraId="45B3C7C3" w14:textId="77777777" w:rsidR="00F25FE5" w:rsidRPr="00F25FE5" w:rsidRDefault="00F25FE5" w:rsidP="00F25FE5">
      <w:pPr>
        <w:pStyle w:val="Bibliography"/>
        <w:rPr>
          <w:lang w:val="en-GB"/>
        </w:rPr>
      </w:pPr>
      <w:r w:rsidRPr="00F25FE5">
        <w:rPr>
          <w:lang w:val="en-GB"/>
        </w:rPr>
        <w:t xml:space="preserve">Jäppinen, S., Toivonen, T., &amp; Salonen, M. (2013). Modelling the potential effect of shared bicycles on public transport travel times in Greater Helsinki: An open data approach. </w:t>
      </w:r>
      <w:r w:rsidRPr="00F25FE5">
        <w:rPr>
          <w:i/>
          <w:iCs/>
          <w:lang w:val="en-GB"/>
        </w:rPr>
        <w:t>Applied Geography</w:t>
      </w:r>
      <w:r w:rsidRPr="00F25FE5">
        <w:rPr>
          <w:lang w:val="en-GB"/>
        </w:rPr>
        <w:t xml:space="preserve">, </w:t>
      </w:r>
      <w:r w:rsidRPr="00F25FE5">
        <w:rPr>
          <w:i/>
          <w:iCs/>
          <w:lang w:val="en-GB"/>
        </w:rPr>
        <w:t>43</w:t>
      </w:r>
      <w:r w:rsidRPr="00F25FE5">
        <w:rPr>
          <w:lang w:val="en-GB"/>
        </w:rPr>
        <w:t>, 13–24. https://doi.org/10.1016/j.apgeog.2013.05.010</w:t>
      </w:r>
    </w:p>
    <w:p w14:paraId="1D03585D" w14:textId="77777777" w:rsidR="00F25FE5" w:rsidRPr="00F25FE5" w:rsidRDefault="00F25FE5" w:rsidP="00F25FE5">
      <w:pPr>
        <w:pStyle w:val="Bibliography"/>
        <w:rPr>
          <w:lang w:val="en-GB"/>
        </w:rPr>
      </w:pPr>
      <w:r w:rsidRPr="00F25FE5">
        <w:rPr>
          <w:lang w:val="en-GB"/>
        </w:rPr>
        <w:t xml:space="preserve">Jarno Kokkonen, Kontkanen, O., &amp; Maijala, P. (2016). CNOSSOS-EU Noise Model Implementation in Finland. </w:t>
      </w:r>
      <w:r w:rsidRPr="00F25FE5">
        <w:rPr>
          <w:i/>
          <w:iCs/>
          <w:lang w:val="en-GB"/>
        </w:rPr>
        <w:t>ResearchGate</w:t>
      </w:r>
      <w:r w:rsidRPr="00F25FE5">
        <w:rPr>
          <w:lang w:val="en-GB"/>
        </w:rPr>
        <w:t xml:space="preserve">, </w:t>
      </w:r>
      <w:r w:rsidRPr="00F25FE5">
        <w:rPr>
          <w:i/>
          <w:iCs/>
          <w:lang w:val="en-GB"/>
        </w:rPr>
        <w:t>38</w:t>
      </w:r>
      <w:r w:rsidRPr="00F25FE5">
        <w:rPr>
          <w:lang w:val="en-GB"/>
        </w:rPr>
        <w:t>. https://www.researchgate.net/publication/307907554_CNOSSOS-EU_Noise_Model_Implementation_in_Finland</w:t>
      </w:r>
    </w:p>
    <w:p w14:paraId="24619711" w14:textId="77777777" w:rsidR="00F25FE5" w:rsidRPr="00F25FE5" w:rsidRDefault="00F25FE5" w:rsidP="00F25FE5">
      <w:pPr>
        <w:pStyle w:val="Bibliography"/>
        <w:rPr>
          <w:lang w:val="en-GB"/>
        </w:rPr>
      </w:pPr>
      <w:r w:rsidRPr="00F25FE5">
        <w:rPr>
          <w:lang w:val="en-GB"/>
        </w:rPr>
        <w:t xml:space="preserve">Jasika, N., Alispahic, N., Elma, A., Ilvana, K., Elma, L., &amp; Nosovic, N. (2012). Dijkstra’s shortest path algorithm serial and parallel execution performance analysis. </w:t>
      </w:r>
      <w:r w:rsidRPr="00F25FE5">
        <w:rPr>
          <w:i/>
          <w:iCs/>
          <w:lang w:val="en-GB"/>
        </w:rPr>
        <w:t>2012 Proceedings of the 35th International Convention MIPRO</w:t>
      </w:r>
      <w:r w:rsidRPr="00F25FE5">
        <w:rPr>
          <w:lang w:val="en-GB"/>
        </w:rPr>
        <w:t>, 1811–1815.</w:t>
      </w:r>
    </w:p>
    <w:p w14:paraId="4EED3241" w14:textId="77777777" w:rsidR="00F25FE5" w:rsidRPr="00F25FE5" w:rsidRDefault="00F25FE5" w:rsidP="00F25FE5">
      <w:pPr>
        <w:pStyle w:val="Bibliography"/>
        <w:rPr>
          <w:lang w:val="en-GB"/>
        </w:rPr>
      </w:pPr>
      <w:r w:rsidRPr="00F25FE5">
        <w:rPr>
          <w:lang w:val="en-GB"/>
        </w:rPr>
        <w:t xml:space="preserve">Jonasson, H. G., &amp; Storeheier, S. (2001). </w:t>
      </w:r>
      <w:r w:rsidRPr="00F25FE5">
        <w:rPr>
          <w:i/>
          <w:iCs/>
          <w:lang w:val="en-GB"/>
        </w:rPr>
        <w:t>Nord 2000. New Nordic prediction method for road traffic noise</w:t>
      </w:r>
      <w:r w:rsidRPr="00F25FE5">
        <w:rPr>
          <w:lang w:val="en-GB"/>
        </w:rPr>
        <w:t>.</w:t>
      </w:r>
    </w:p>
    <w:p w14:paraId="7CADC199" w14:textId="77777777" w:rsidR="00F25FE5" w:rsidRPr="00F25FE5" w:rsidRDefault="00F25FE5" w:rsidP="00F25FE5">
      <w:pPr>
        <w:pStyle w:val="Bibliography"/>
        <w:rPr>
          <w:lang w:val="en-GB"/>
        </w:rPr>
      </w:pPr>
      <w:r w:rsidRPr="00F25FE5">
        <w:rPr>
          <w:lang w:val="en-GB"/>
        </w:rPr>
        <w:t xml:space="preserve">Kephalopoulos, S., Paviotti, M., &amp; Anfosso-Lédée, F. (2012). </w:t>
      </w:r>
      <w:r w:rsidRPr="00F25FE5">
        <w:rPr>
          <w:i/>
          <w:iCs/>
          <w:lang w:val="en-GB"/>
        </w:rPr>
        <w:t>Common noise assessment methods in Europe (CNOSSOS-EU)</w:t>
      </w:r>
      <w:r w:rsidRPr="00F25FE5">
        <w:rPr>
          <w:lang w:val="en-GB"/>
        </w:rPr>
        <w:t>.</w:t>
      </w:r>
    </w:p>
    <w:p w14:paraId="30E9108E" w14:textId="77777777" w:rsidR="00F25FE5" w:rsidRPr="00F25FE5" w:rsidRDefault="00F25FE5" w:rsidP="00F25FE5">
      <w:pPr>
        <w:pStyle w:val="Bibliography"/>
        <w:rPr>
          <w:lang w:val="en-GB"/>
        </w:rPr>
      </w:pPr>
      <w:r w:rsidRPr="00F25FE5">
        <w:rPr>
          <w:i/>
          <w:iCs/>
          <w:lang w:val="en-GB"/>
        </w:rPr>
        <w:t>Leaflet</w:t>
      </w:r>
      <w:r w:rsidRPr="00F25FE5">
        <w:rPr>
          <w:lang w:val="en-GB"/>
        </w:rPr>
        <w:t>. (n.d.). https://leafletjs.com/ (accessed on 23 February 2020)</w:t>
      </w:r>
    </w:p>
    <w:p w14:paraId="782CE8BB" w14:textId="77777777" w:rsidR="00F25FE5" w:rsidRPr="00F25FE5" w:rsidRDefault="00F25FE5" w:rsidP="00F25FE5">
      <w:pPr>
        <w:pStyle w:val="Bibliography"/>
        <w:rPr>
          <w:lang w:val="en-GB"/>
        </w:rPr>
      </w:pPr>
      <w:r w:rsidRPr="00F25FE5">
        <w:rPr>
          <w:lang w:val="en-GB"/>
        </w:rPr>
        <w:t xml:space="preserve">Lienert, C., Jenny, B., Schnabel, O., &amp; Hurni, L. (2012). Current trends in vector-based Internet mapping: A technical review. In </w:t>
      </w:r>
      <w:r w:rsidRPr="00F25FE5">
        <w:rPr>
          <w:i/>
          <w:iCs/>
          <w:lang w:val="en-GB"/>
        </w:rPr>
        <w:t>Online maps with APIs and WebServices</w:t>
      </w:r>
      <w:r w:rsidRPr="00F25FE5">
        <w:rPr>
          <w:lang w:val="en-GB"/>
        </w:rPr>
        <w:t xml:space="preserve"> (pp. 23–36). Springer.</w:t>
      </w:r>
    </w:p>
    <w:p w14:paraId="6DE94345" w14:textId="77777777" w:rsidR="00F25FE5" w:rsidRPr="00F25FE5" w:rsidRDefault="00F25FE5" w:rsidP="00F25FE5">
      <w:pPr>
        <w:pStyle w:val="Bibliography"/>
        <w:rPr>
          <w:lang w:val="en-GB"/>
        </w:rPr>
      </w:pPr>
      <w:r w:rsidRPr="00F25FE5">
        <w:rPr>
          <w:lang w:val="en-GB"/>
        </w:rPr>
        <w:t xml:space="preserve">Lu, X. (2005). An investigation on service-oriented architecture for constructing distributed web gis application. </w:t>
      </w:r>
      <w:r w:rsidRPr="00F25FE5">
        <w:rPr>
          <w:i/>
          <w:iCs/>
          <w:lang w:val="en-GB"/>
        </w:rPr>
        <w:t>2005 IEEE International Conference on Services Computing (SCC’05) Vol-1</w:t>
      </w:r>
      <w:r w:rsidRPr="00F25FE5">
        <w:rPr>
          <w:lang w:val="en-GB"/>
        </w:rPr>
        <w:t xml:space="preserve">, </w:t>
      </w:r>
      <w:r w:rsidRPr="00F25FE5">
        <w:rPr>
          <w:i/>
          <w:iCs/>
          <w:lang w:val="en-GB"/>
        </w:rPr>
        <w:t>1</w:t>
      </w:r>
      <w:r w:rsidRPr="00F25FE5">
        <w:rPr>
          <w:lang w:val="en-GB"/>
        </w:rPr>
        <w:t>, 191–197.</w:t>
      </w:r>
    </w:p>
    <w:p w14:paraId="28C6994A" w14:textId="77777777" w:rsidR="00F25FE5" w:rsidRPr="00F25FE5" w:rsidRDefault="00F25FE5" w:rsidP="00F25FE5">
      <w:pPr>
        <w:pStyle w:val="Bibliography"/>
        <w:rPr>
          <w:lang w:val="en-GB"/>
        </w:rPr>
      </w:pPr>
      <w:r w:rsidRPr="00F25FE5">
        <w:rPr>
          <w:lang w:val="en-GB"/>
        </w:rPr>
        <w:t xml:space="preserve">Lwin, K. K., &amp; Murayama, Y. (2011). Modelling of urban green space walkability: Eco-friendly walk score calculator. </w:t>
      </w:r>
      <w:r w:rsidRPr="00F25FE5">
        <w:rPr>
          <w:i/>
          <w:iCs/>
          <w:lang w:val="en-GB"/>
        </w:rPr>
        <w:t>Computers, Environment and Urban Systems</w:t>
      </w:r>
      <w:r w:rsidRPr="00F25FE5">
        <w:rPr>
          <w:lang w:val="en-GB"/>
        </w:rPr>
        <w:t xml:space="preserve">, </w:t>
      </w:r>
      <w:r w:rsidRPr="00F25FE5">
        <w:rPr>
          <w:i/>
          <w:iCs/>
          <w:lang w:val="en-GB"/>
        </w:rPr>
        <w:t>35</w:t>
      </w:r>
      <w:r w:rsidRPr="00F25FE5">
        <w:rPr>
          <w:lang w:val="en-GB"/>
        </w:rPr>
        <w:t>(5), 408–420. https://doi.org/10.1016/j.compenvurbsys.2011.05.002</w:t>
      </w:r>
    </w:p>
    <w:p w14:paraId="65F38306" w14:textId="77777777" w:rsidR="00F25FE5" w:rsidRPr="00F25FE5" w:rsidRDefault="00F25FE5" w:rsidP="00F25FE5">
      <w:pPr>
        <w:pStyle w:val="Bibliography"/>
        <w:rPr>
          <w:lang w:val="en-GB"/>
        </w:rPr>
      </w:pPr>
      <w:r w:rsidRPr="00F25FE5">
        <w:rPr>
          <w:lang w:val="en-GB"/>
        </w:rPr>
        <w:t xml:space="preserve">Lwin, K. K., &amp; Murayama, Y. (2013). Smart eco-path finder for mobile GIS users. </w:t>
      </w:r>
      <w:r w:rsidRPr="00F25FE5">
        <w:rPr>
          <w:i/>
          <w:iCs/>
          <w:lang w:val="en-GB"/>
        </w:rPr>
        <w:t>URISA Journal</w:t>
      </w:r>
      <w:r w:rsidRPr="00F25FE5">
        <w:rPr>
          <w:lang w:val="en-GB"/>
        </w:rPr>
        <w:t xml:space="preserve">, </w:t>
      </w:r>
      <w:r w:rsidRPr="00F25FE5">
        <w:rPr>
          <w:i/>
          <w:iCs/>
          <w:lang w:val="en-GB"/>
        </w:rPr>
        <w:t>25</w:t>
      </w:r>
      <w:r w:rsidRPr="00F25FE5">
        <w:rPr>
          <w:lang w:val="en-GB"/>
        </w:rPr>
        <w:t>(2), 5–14.</w:t>
      </w:r>
    </w:p>
    <w:p w14:paraId="49F66089" w14:textId="77777777" w:rsidR="00F25FE5" w:rsidRPr="00F25FE5" w:rsidRDefault="00F25FE5" w:rsidP="00F25FE5">
      <w:pPr>
        <w:pStyle w:val="Bibliography"/>
        <w:rPr>
          <w:lang w:val="en-GB"/>
        </w:rPr>
      </w:pPr>
      <w:r w:rsidRPr="00F25FE5">
        <w:rPr>
          <w:lang w:val="en-GB"/>
        </w:rPr>
        <w:t xml:space="preserve">Maghelal, P. K., &amp; Capp, C. J. (2011). Walkability: A Review of Existing Pedestrian Indices. </w:t>
      </w:r>
      <w:r w:rsidRPr="00F25FE5">
        <w:rPr>
          <w:i/>
          <w:iCs/>
          <w:lang w:val="en-GB"/>
        </w:rPr>
        <w:t>Journal of the Urban &amp; Regional Information Systems Association</w:t>
      </w:r>
      <w:r w:rsidRPr="00F25FE5">
        <w:rPr>
          <w:lang w:val="en-GB"/>
        </w:rPr>
        <w:t xml:space="preserve">, </w:t>
      </w:r>
      <w:r w:rsidRPr="00F25FE5">
        <w:rPr>
          <w:i/>
          <w:iCs/>
          <w:lang w:val="en-GB"/>
        </w:rPr>
        <w:t>23</w:t>
      </w:r>
      <w:r w:rsidRPr="00F25FE5">
        <w:rPr>
          <w:lang w:val="en-GB"/>
        </w:rPr>
        <w:t>(2).</w:t>
      </w:r>
    </w:p>
    <w:p w14:paraId="0BE23C11" w14:textId="77777777" w:rsidR="00F25FE5" w:rsidRPr="00F25FE5" w:rsidRDefault="00F25FE5" w:rsidP="00F25FE5">
      <w:pPr>
        <w:pStyle w:val="Bibliography"/>
        <w:rPr>
          <w:lang w:val="en-GB"/>
        </w:rPr>
      </w:pPr>
      <w:r w:rsidRPr="00F25FE5">
        <w:rPr>
          <w:i/>
          <w:iCs/>
          <w:lang w:val="en-GB"/>
        </w:rPr>
        <w:t>Mapbox GL JS</w:t>
      </w:r>
      <w:r w:rsidRPr="00F25FE5">
        <w:rPr>
          <w:lang w:val="en-GB"/>
        </w:rPr>
        <w:t>. (n.d.). https://docs.mapbox.com/mapbox-gl-js/ (accessed on 4 April 2020)</w:t>
      </w:r>
    </w:p>
    <w:p w14:paraId="012718EB" w14:textId="77777777" w:rsidR="00F25FE5" w:rsidRPr="00F25FE5" w:rsidRDefault="00F25FE5" w:rsidP="00F25FE5">
      <w:pPr>
        <w:pStyle w:val="Bibliography"/>
        <w:rPr>
          <w:lang w:val="en-GB"/>
        </w:rPr>
      </w:pPr>
      <w:r w:rsidRPr="00F25FE5">
        <w:rPr>
          <w:lang w:val="en-GB"/>
        </w:rPr>
        <w:t xml:space="preserve">Meeker, M., &amp; Wu, L. (2013). Internet trends. </w:t>
      </w:r>
      <w:r w:rsidRPr="00F25FE5">
        <w:rPr>
          <w:i/>
          <w:iCs/>
          <w:lang w:val="en-GB"/>
        </w:rPr>
        <w:t>Proc D11 Conference. Rancho Palos Verdes</w:t>
      </w:r>
      <w:r w:rsidRPr="00F25FE5">
        <w:rPr>
          <w:lang w:val="en-GB"/>
        </w:rPr>
        <w:t>.</w:t>
      </w:r>
    </w:p>
    <w:p w14:paraId="53F3A073" w14:textId="77777777" w:rsidR="00F25FE5" w:rsidRPr="00F25FE5" w:rsidRDefault="00F25FE5" w:rsidP="00F25FE5">
      <w:pPr>
        <w:pStyle w:val="Bibliography"/>
        <w:rPr>
          <w:lang w:val="en-GB"/>
        </w:rPr>
      </w:pPr>
      <w:r w:rsidRPr="00F25FE5">
        <w:rPr>
          <w:lang w:val="en-GB"/>
        </w:rPr>
        <w:lastRenderedPageBreak/>
        <w:t xml:space="preserve">Meeker, M., &amp; Wu, L. (2018). </w:t>
      </w:r>
      <w:r w:rsidRPr="00F25FE5">
        <w:rPr>
          <w:i/>
          <w:iCs/>
          <w:lang w:val="en-GB"/>
        </w:rPr>
        <w:t>Internet trends 2018</w:t>
      </w:r>
      <w:r w:rsidRPr="00F25FE5">
        <w:rPr>
          <w:lang w:val="en-GB"/>
        </w:rPr>
        <w:t>. Kleiner Perkins.</w:t>
      </w:r>
    </w:p>
    <w:p w14:paraId="445F34A5" w14:textId="77777777" w:rsidR="00F25FE5" w:rsidRPr="00F25FE5" w:rsidRDefault="00F25FE5" w:rsidP="00F25FE5">
      <w:pPr>
        <w:pStyle w:val="Bibliography"/>
        <w:rPr>
          <w:lang w:val="en-GB"/>
        </w:rPr>
      </w:pPr>
      <w:r w:rsidRPr="00F25FE5">
        <w:rPr>
          <w:lang w:val="en-GB"/>
        </w:rPr>
        <w:t xml:space="preserve">Miedema, H. M., &amp; Oudshoorn, C. G. (2001). Annoyance from transportation noise: Relationships with exposure metrics DNL and DENL and their confidence intervals. </w:t>
      </w:r>
      <w:r w:rsidRPr="00F25FE5">
        <w:rPr>
          <w:i/>
          <w:iCs/>
          <w:lang w:val="en-GB"/>
        </w:rPr>
        <w:t>Environmental Health Perspectives</w:t>
      </w:r>
      <w:r w:rsidRPr="00F25FE5">
        <w:rPr>
          <w:lang w:val="en-GB"/>
        </w:rPr>
        <w:t xml:space="preserve">, </w:t>
      </w:r>
      <w:r w:rsidRPr="00F25FE5">
        <w:rPr>
          <w:i/>
          <w:iCs/>
          <w:lang w:val="en-GB"/>
        </w:rPr>
        <w:t>109</w:t>
      </w:r>
      <w:r w:rsidRPr="00F25FE5">
        <w:rPr>
          <w:lang w:val="en-GB"/>
        </w:rPr>
        <w:t>(4), 409–416.</w:t>
      </w:r>
    </w:p>
    <w:p w14:paraId="13736D38" w14:textId="77777777" w:rsidR="00F25FE5" w:rsidRPr="00F25FE5" w:rsidRDefault="00F25FE5" w:rsidP="00F25FE5">
      <w:pPr>
        <w:pStyle w:val="Bibliography"/>
        <w:rPr>
          <w:lang w:val="en-GB"/>
        </w:rPr>
      </w:pPr>
      <w:r w:rsidRPr="00F25FE5">
        <w:rPr>
          <w:lang w:val="en-GB"/>
        </w:rPr>
        <w:t xml:space="preserve">Naharudin, N., Ahamad, M., Sanusi, S., &amp; Sadullah, A. F. M. (2017). OPTIMIZING PEDESTRIAN-FRIENDLY WALKING PATH FOR THE FIRST AND LAST MILE TRANSIT JOURNEY BY USING THE ANALYTICAL NETWORK PROCESS (ANP) DECISION MODEL AND GIS NETWORK ANALYSIS. </w:t>
      </w:r>
      <w:r w:rsidRPr="00F25FE5">
        <w:rPr>
          <w:i/>
          <w:iCs/>
          <w:lang w:val="en-GB"/>
        </w:rPr>
        <w:t>International Archives of the Photogrammetry, Remote Sensing &amp; Spatial Information Sciences</w:t>
      </w:r>
      <w:r w:rsidRPr="00F25FE5">
        <w:rPr>
          <w:lang w:val="en-GB"/>
        </w:rPr>
        <w:t xml:space="preserve">, </w:t>
      </w:r>
      <w:r w:rsidRPr="00F25FE5">
        <w:rPr>
          <w:i/>
          <w:iCs/>
          <w:lang w:val="en-GB"/>
        </w:rPr>
        <w:t>42</w:t>
      </w:r>
      <w:r w:rsidRPr="00F25FE5">
        <w:rPr>
          <w:lang w:val="en-GB"/>
        </w:rPr>
        <w:t>.</w:t>
      </w:r>
    </w:p>
    <w:p w14:paraId="4E31B790" w14:textId="77777777" w:rsidR="00F25FE5" w:rsidRPr="00F25FE5" w:rsidRDefault="00F25FE5" w:rsidP="00F25FE5">
      <w:pPr>
        <w:pStyle w:val="Bibliography"/>
        <w:rPr>
          <w:lang w:val="en-GB"/>
        </w:rPr>
      </w:pPr>
      <w:r w:rsidRPr="00F25FE5">
        <w:rPr>
          <w:lang w:val="en-GB"/>
        </w:rPr>
        <w:t xml:space="preserve">Neis, P., &amp; Zipf, A. (2017). OpenRouteService. </w:t>
      </w:r>
      <w:r w:rsidRPr="00F25FE5">
        <w:rPr>
          <w:i/>
          <w:iCs/>
          <w:lang w:val="en-GB"/>
        </w:rPr>
        <w:t>Dostupné z: Http://Www. Openrouteservice. Org</w:t>
      </w:r>
      <w:r w:rsidRPr="00F25FE5">
        <w:rPr>
          <w:lang w:val="en-GB"/>
        </w:rPr>
        <w:t>.</w:t>
      </w:r>
    </w:p>
    <w:p w14:paraId="645BEE52" w14:textId="77777777" w:rsidR="00F25FE5" w:rsidRPr="00F25FE5" w:rsidRDefault="00F25FE5" w:rsidP="00F25FE5">
      <w:pPr>
        <w:pStyle w:val="Bibliography"/>
        <w:rPr>
          <w:lang w:val="en-GB"/>
        </w:rPr>
      </w:pPr>
      <w:r w:rsidRPr="00F25FE5">
        <w:rPr>
          <w:lang w:val="en-GB"/>
        </w:rPr>
        <w:t xml:space="preserve">Nielsen, H. L. (1997). </w:t>
      </w:r>
      <w:r w:rsidRPr="00F25FE5">
        <w:rPr>
          <w:i/>
          <w:iCs/>
          <w:lang w:val="en-GB"/>
        </w:rPr>
        <w:t>Road traffic noise: Nordic prediction method</w:t>
      </w:r>
      <w:r w:rsidRPr="00F25FE5">
        <w:rPr>
          <w:lang w:val="en-GB"/>
        </w:rPr>
        <w:t>. Nordic Council of Ministers.</w:t>
      </w:r>
    </w:p>
    <w:p w14:paraId="35D2A5EB" w14:textId="77777777" w:rsidR="00F25FE5" w:rsidRPr="00F25FE5" w:rsidRDefault="00F25FE5" w:rsidP="00F25FE5">
      <w:pPr>
        <w:pStyle w:val="Bibliography"/>
        <w:rPr>
          <w:lang w:val="en-GB"/>
        </w:rPr>
      </w:pPr>
      <w:r w:rsidRPr="00F25FE5">
        <w:rPr>
          <w:lang w:val="en-GB"/>
        </w:rPr>
        <w:t xml:space="preserve">Noto, M., &amp; Sato, H. (2000). A method for the shortest path search by extended Dijkstra algorithm. </w:t>
      </w:r>
      <w:r w:rsidRPr="00F25FE5">
        <w:rPr>
          <w:i/>
          <w:iCs/>
          <w:lang w:val="en-GB"/>
        </w:rPr>
        <w:t>Smc 2000 Conference Proceedings. 2000 Ieee International Conference on Systems, Man and Cybernetics. “cybernetics Evolving to Systems, Humans, Organizations, and Their Complex Interactions” (Cat. No.0</w:t>
      </w:r>
      <w:r w:rsidRPr="00F25FE5">
        <w:rPr>
          <w:lang w:val="en-GB"/>
        </w:rPr>
        <w:t xml:space="preserve">, </w:t>
      </w:r>
      <w:r w:rsidRPr="00F25FE5">
        <w:rPr>
          <w:i/>
          <w:iCs/>
          <w:lang w:val="en-GB"/>
        </w:rPr>
        <w:t>3</w:t>
      </w:r>
      <w:r w:rsidRPr="00F25FE5">
        <w:rPr>
          <w:lang w:val="en-GB"/>
        </w:rPr>
        <w:t>, 2316–2320 vol.3. https://doi.org/10.1109/ICSMC.2000.886462</w:t>
      </w:r>
    </w:p>
    <w:p w14:paraId="6D33F1F3" w14:textId="77777777" w:rsidR="00F25FE5" w:rsidRPr="00F25FE5" w:rsidRDefault="00F25FE5" w:rsidP="00F25FE5">
      <w:pPr>
        <w:pStyle w:val="Bibliography"/>
        <w:rPr>
          <w:lang w:val="en-GB"/>
        </w:rPr>
      </w:pPr>
      <w:r w:rsidRPr="00F25FE5">
        <w:rPr>
          <w:lang w:val="en-GB"/>
        </w:rPr>
        <w:t xml:space="preserve">Novack, T., Wang, Z., &amp; Zipf, A. (2018). A system for generating customized pleasant pedestrian routes based on OpenStreetMap data. </w:t>
      </w:r>
      <w:r w:rsidRPr="00F25FE5">
        <w:rPr>
          <w:i/>
          <w:iCs/>
          <w:lang w:val="en-GB"/>
        </w:rPr>
        <w:t>Sensors</w:t>
      </w:r>
      <w:r w:rsidRPr="00F25FE5">
        <w:rPr>
          <w:lang w:val="en-GB"/>
        </w:rPr>
        <w:t xml:space="preserve">, </w:t>
      </w:r>
      <w:r w:rsidRPr="00F25FE5">
        <w:rPr>
          <w:i/>
          <w:iCs/>
          <w:lang w:val="en-GB"/>
        </w:rPr>
        <w:t>18</w:t>
      </w:r>
      <w:r w:rsidRPr="00F25FE5">
        <w:rPr>
          <w:lang w:val="en-GB"/>
        </w:rPr>
        <w:t>(11), 3794.</w:t>
      </w:r>
    </w:p>
    <w:p w14:paraId="7CD5DF59" w14:textId="77777777" w:rsidR="00F25FE5" w:rsidRPr="00F25FE5" w:rsidRDefault="00F25FE5" w:rsidP="00F25FE5">
      <w:pPr>
        <w:pStyle w:val="Bibliography"/>
        <w:rPr>
          <w:lang w:val="en-GB"/>
        </w:rPr>
      </w:pPr>
      <w:r w:rsidRPr="00F25FE5">
        <w:rPr>
          <w:i/>
          <w:iCs/>
          <w:lang w:val="en-GB"/>
        </w:rPr>
        <w:t>OpenLayers</w:t>
      </w:r>
      <w:r w:rsidRPr="00F25FE5">
        <w:rPr>
          <w:lang w:val="en-GB"/>
        </w:rPr>
        <w:t>. (n.d.). https://openlayers.org/ (accessed on 23 February 2020)</w:t>
      </w:r>
    </w:p>
    <w:p w14:paraId="33E66513" w14:textId="77777777" w:rsidR="00F25FE5" w:rsidRPr="00F25FE5" w:rsidRDefault="00F25FE5" w:rsidP="00F25FE5">
      <w:pPr>
        <w:pStyle w:val="Bibliography"/>
        <w:rPr>
          <w:lang w:val="en-GB"/>
        </w:rPr>
      </w:pPr>
      <w:r w:rsidRPr="00F25FE5">
        <w:rPr>
          <w:lang w:val="en-GB"/>
        </w:rPr>
        <w:t xml:space="preserve">Ouis, D. (2001). ANNOYANCE FROM ROAD TRAFFIC NOISE: A REVIEW. </w:t>
      </w:r>
      <w:r w:rsidRPr="00F25FE5">
        <w:rPr>
          <w:i/>
          <w:iCs/>
          <w:lang w:val="en-GB"/>
        </w:rPr>
        <w:t>Journal of Environmental Psychology</w:t>
      </w:r>
      <w:r w:rsidRPr="00F25FE5">
        <w:rPr>
          <w:lang w:val="en-GB"/>
        </w:rPr>
        <w:t xml:space="preserve">, </w:t>
      </w:r>
      <w:r w:rsidRPr="00F25FE5">
        <w:rPr>
          <w:i/>
          <w:iCs/>
          <w:lang w:val="en-GB"/>
        </w:rPr>
        <w:t>21</w:t>
      </w:r>
      <w:r w:rsidRPr="00F25FE5">
        <w:rPr>
          <w:lang w:val="en-GB"/>
        </w:rPr>
        <w:t>(1), 101–120. https://doi.org/10.1006/jevp.2000.0187</w:t>
      </w:r>
    </w:p>
    <w:p w14:paraId="28C05A9A" w14:textId="77777777" w:rsidR="00F25FE5" w:rsidRPr="00F25FE5" w:rsidRDefault="00F25FE5" w:rsidP="00F25FE5">
      <w:pPr>
        <w:pStyle w:val="Bibliography"/>
        <w:rPr>
          <w:lang w:val="en-GB"/>
        </w:rPr>
      </w:pPr>
      <w:r w:rsidRPr="00F25FE5">
        <w:rPr>
          <w:i/>
          <w:iCs/>
          <w:lang w:val="en-GB"/>
        </w:rPr>
        <w:t>Overpass API</w:t>
      </w:r>
      <w:r w:rsidRPr="00F25FE5">
        <w:rPr>
          <w:lang w:val="en-GB"/>
        </w:rPr>
        <w:t>. (2019). https://wiki.openstreetmap.org/wiki/Overpass_API (accessed on 10 April 2019)</w:t>
      </w:r>
    </w:p>
    <w:p w14:paraId="76609178" w14:textId="77777777" w:rsidR="00F25FE5" w:rsidRPr="00F25FE5" w:rsidRDefault="00F25FE5" w:rsidP="00F25FE5">
      <w:pPr>
        <w:pStyle w:val="Bibliography"/>
        <w:rPr>
          <w:lang w:val="en-GB"/>
        </w:rPr>
      </w:pPr>
      <w:r w:rsidRPr="00F25FE5">
        <w:rPr>
          <w:lang w:val="en-GB"/>
        </w:rPr>
        <w:t xml:space="preserve">Parmanen, J. (2007). A-weighted sound pressure level as a loudness/annoyance indicator for environmental sounds – Could it be improved? </w:t>
      </w:r>
      <w:r w:rsidRPr="00F25FE5">
        <w:rPr>
          <w:i/>
          <w:iCs/>
          <w:lang w:val="en-GB"/>
        </w:rPr>
        <w:t>Applied Acoustics</w:t>
      </w:r>
      <w:r w:rsidRPr="00F25FE5">
        <w:rPr>
          <w:lang w:val="en-GB"/>
        </w:rPr>
        <w:t xml:space="preserve">, </w:t>
      </w:r>
      <w:r w:rsidRPr="00F25FE5">
        <w:rPr>
          <w:i/>
          <w:iCs/>
          <w:lang w:val="en-GB"/>
        </w:rPr>
        <w:t>68</w:t>
      </w:r>
      <w:r w:rsidRPr="00F25FE5">
        <w:rPr>
          <w:lang w:val="en-GB"/>
        </w:rPr>
        <w:t>(1), 58–70. https://doi.org/10.1016/j.apacoust.2006.02.004</w:t>
      </w:r>
    </w:p>
    <w:p w14:paraId="71B9AC64" w14:textId="77777777" w:rsidR="00F25FE5" w:rsidRPr="00F25FE5" w:rsidRDefault="00F25FE5" w:rsidP="00F25FE5">
      <w:pPr>
        <w:pStyle w:val="Bibliography"/>
        <w:rPr>
          <w:lang w:val="en-GB"/>
        </w:rPr>
      </w:pPr>
      <w:r w:rsidRPr="00F25FE5">
        <w:rPr>
          <w:lang w:val="en-GB"/>
        </w:rPr>
        <w:t xml:space="preserve">Passchier-Vermeer W, &amp; Passchier W F. (2000). Noise exposure and public health. </w:t>
      </w:r>
      <w:r w:rsidRPr="00F25FE5">
        <w:rPr>
          <w:i/>
          <w:iCs/>
          <w:lang w:val="en-GB"/>
        </w:rPr>
        <w:t>Environmental Health Perspectives</w:t>
      </w:r>
      <w:r w:rsidRPr="00F25FE5">
        <w:rPr>
          <w:lang w:val="en-GB"/>
        </w:rPr>
        <w:t xml:space="preserve">, </w:t>
      </w:r>
      <w:r w:rsidRPr="00F25FE5">
        <w:rPr>
          <w:i/>
          <w:iCs/>
          <w:lang w:val="en-GB"/>
        </w:rPr>
        <w:t>108</w:t>
      </w:r>
      <w:r w:rsidRPr="00F25FE5">
        <w:rPr>
          <w:lang w:val="en-GB"/>
        </w:rPr>
        <w:t>(suppl 1), 123–131. https://doi.org/10.1289/ehp.00108s1123</w:t>
      </w:r>
    </w:p>
    <w:p w14:paraId="7B1765A5" w14:textId="77777777" w:rsidR="00F25FE5" w:rsidRPr="00F25FE5" w:rsidRDefault="00F25FE5" w:rsidP="00F25FE5">
      <w:pPr>
        <w:pStyle w:val="Bibliography"/>
        <w:rPr>
          <w:lang w:val="en-GB"/>
        </w:rPr>
      </w:pPr>
      <w:r w:rsidRPr="00F25FE5">
        <w:rPr>
          <w:lang w:val="en-GB"/>
        </w:rPr>
        <w:t xml:space="preserve">Plaia, A., &amp; Ruggieri, M. (2011). Air quality indices: A review. </w:t>
      </w:r>
      <w:r w:rsidRPr="00F25FE5">
        <w:rPr>
          <w:i/>
          <w:iCs/>
          <w:lang w:val="en-GB"/>
        </w:rPr>
        <w:t>Reviews in Environmental Science and Bio/Technology</w:t>
      </w:r>
      <w:r w:rsidRPr="00F25FE5">
        <w:rPr>
          <w:lang w:val="en-GB"/>
        </w:rPr>
        <w:t xml:space="preserve">, </w:t>
      </w:r>
      <w:r w:rsidRPr="00F25FE5">
        <w:rPr>
          <w:i/>
          <w:iCs/>
          <w:lang w:val="en-GB"/>
        </w:rPr>
        <w:t>10</w:t>
      </w:r>
      <w:r w:rsidRPr="00F25FE5">
        <w:rPr>
          <w:lang w:val="en-GB"/>
        </w:rPr>
        <w:t>(2), 165–179. https://doi.org/10.1007/s11157-010-9227-2</w:t>
      </w:r>
    </w:p>
    <w:p w14:paraId="4BA36BBE" w14:textId="77777777" w:rsidR="00F25FE5" w:rsidRPr="00F25FE5" w:rsidRDefault="00F25FE5" w:rsidP="00F25FE5">
      <w:pPr>
        <w:pStyle w:val="Bibliography"/>
        <w:rPr>
          <w:lang w:val="en-GB"/>
        </w:rPr>
      </w:pPr>
      <w:r w:rsidRPr="00F25FE5">
        <w:rPr>
          <w:i/>
          <w:iCs/>
          <w:lang w:val="en-GB"/>
        </w:rPr>
        <w:t>PostGIS</w:t>
      </w:r>
      <w:r w:rsidRPr="00F25FE5">
        <w:rPr>
          <w:lang w:val="en-GB"/>
        </w:rPr>
        <w:t>. (n.d.). https://postgis.net/ (accessed on 23 February 2020)</w:t>
      </w:r>
    </w:p>
    <w:p w14:paraId="57693B27" w14:textId="77777777" w:rsidR="00F25FE5" w:rsidRPr="00F25FE5" w:rsidRDefault="00F25FE5" w:rsidP="00F25FE5">
      <w:pPr>
        <w:pStyle w:val="Bibliography"/>
        <w:rPr>
          <w:lang w:val="en-GB"/>
        </w:rPr>
      </w:pPr>
      <w:r w:rsidRPr="00F25FE5">
        <w:rPr>
          <w:lang w:val="en-GB"/>
        </w:rPr>
        <w:t xml:space="preserve">Pucher, J., &amp; Buehler, R. (2010). Walking and cycling for healthy cities. </w:t>
      </w:r>
      <w:r w:rsidRPr="00F25FE5">
        <w:rPr>
          <w:i/>
          <w:iCs/>
          <w:lang w:val="en-GB"/>
        </w:rPr>
        <w:t>Built Environment</w:t>
      </w:r>
      <w:r w:rsidRPr="00F25FE5">
        <w:rPr>
          <w:lang w:val="en-GB"/>
        </w:rPr>
        <w:t xml:space="preserve">, </w:t>
      </w:r>
      <w:r w:rsidRPr="00F25FE5">
        <w:rPr>
          <w:i/>
          <w:iCs/>
          <w:lang w:val="en-GB"/>
        </w:rPr>
        <w:t>36</w:t>
      </w:r>
      <w:r w:rsidRPr="00F25FE5">
        <w:rPr>
          <w:lang w:val="en-GB"/>
        </w:rPr>
        <w:t>(4), 391–414.</w:t>
      </w:r>
    </w:p>
    <w:p w14:paraId="7B0F2CEB" w14:textId="77777777" w:rsidR="00F25FE5" w:rsidRPr="00F25FE5" w:rsidRDefault="00F25FE5" w:rsidP="00F25FE5">
      <w:pPr>
        <w:pStyle w:val="Bibliography"/>
        <w:rPr>
          <w:lang w:val="en-GB"/>
        </w:rPr>
      </w:pPr>
      <w:r w:rsidRPr="00F25FE5">
        <w:rPr>
          <w:lang w:val="en-GB"/>
        </w:rPr>
        <w:t xml:space="preserve">Qiu, G., &amp; Chen, J. (2018). Web-based 3D map visualization using WebGL. </w:t>
      </w:r>
      <w:r w:rsidRPr="00F25FE5">
        <w:rPr>
          <w:i/>
          <w:iCs/>
          <w:lang w:val="en-GB"/>
        </w:rPr>
        <w:t>2018 13th IEEE Conference on Industrial Electronics and Applications (ICIEA)</w:t>
      </w:r>
      <w:r w:rsidRPr="00F25FE5">
        <w:rPr>
          <w:lang w:val="en-GB"/>
        </w:rPr>
        <w:t>, 759–763.</w:t>
      </w:r>
    </w:p>
    <w:p w14:paraId="103B26D7" w14:textId="77777777" w:rsidR="00F25FE5" w:rsidRPr="00F25FE5" w:rsidRDefault="00F25FE5" w:rsidP="00F25FE5">
      <w:pPr>
        <w:pStyle w:val="Bibliography"/>
        <w:rPr>
          <w:lang w:val="en-GB"/>
        </w:rPr>
      </w:pPr>
      <w:r w:rsidRPr="00F25FE5">
        <w:rPr>
          <w:lang w:val="en-GB"/>
        </w:rPr>
        <w:lastRenderedPageBreak/>
        <w:t xml:space="preserve">Quercia, D. (2015). Chatty, Happy, and Smelly Maps. </w:t>
      </w:r>
      <w:r w:rsidRPr="00F25FE5">
        <w:rPr>
          <w:i/>
          <w:iCs/>
          <w:lang w:val="en-GB"/>
        </w:rPr>
        <w:t>Proceedings of the 24th International Conference on World Wide Web</w:t>
      </w:r>
      <w:r w:rsidRPr="00F25FE5">
        <w:rPr>
          <w:lang w:val="en-GB"/>
        </w:rPr>
        <w:t>, 741–741.</w:t>
      </w:r>
    </w:p>
    <w:p w14:paraId="484DB622" w14:textId="77777777" w:rsidR="00F25FE5" w:rsidRPr="00F25FE5" w:rsidRDefault="00F25FE5" w:rsidP="00F25FE5">
      <w:pPr>
        <w:pStyle w:val="Bibliography"/>
        <w:rPr>
          <w:lang w:val="en-GB"/>
        </w:rPr>
      </w:pPr>
      <w:r w:rsidRPr="00F25FE5">
        <w:rPr>
          <w:lang w:val="en-GB"/>
        </w:rPr>
        <w:t xml:space="preserve">Quercia, D., Schifanella, R., &amp; Aiello, L. M. (2014). The shortest path to happiness: Recommending beautiful, quiet, and happy routes in the city. </w:t>
      </w:r>
      <w:r w:rsidRPr="00F25FE5">
        <w:rPr>
          <w:i/>
          <w:iCs/>
          <w:lang w:val="en-GB"/>
        </w:rPr>
        <w:t>Proceedings of the 25th ACM Conference on Hypertext and Social Media</w:t>
      </w:r>
      <w:r w:rsidRPr="00F25FE5">
        <w:rPr>
          <w:lang w:val="en-GB"/>
        </w:rPr>
        <w:t>, 116–125.</w:t>
      </w:r>
    </w:p>
    <w:p w14:paraId="685120BF" w14:textId="77777777" w:rsidR="00F25FE5" w:rsidRPr="00F25FE5" w:rsidRDefault="00F25FE5" w:rsidP="00F25FE5">
      <w:pPr>
        <w:pStyle w:val="Bibliography"/>
        <w:rPr>
          <w:lang w:val="en-GB"/>
        </w:rPr>
      </w:pPr>
      <w:r w:rsidRPr="00F25FE5">
        <w:rPr>
          <w:lang w:val="en-GB"/>
        </w:rPr>
        <w:t xml:space="preserve">Rabl, A., &amp; de Nazelle, A. (2012). Benefits of shift from car to active transport. </w:t>
      </w:r>
      <w:r w:rsidRPr="00F25FE5">
        <w:rPr>
          <w:i/>
          <w:iCs/>
          <w:lang w:val="en-GB"/>
        </w:rPr>
        <w:t>Transport Policy</w:t>
      </w:r>
      <w:r w:rsidRPr="00F25FE5">
        <w:rPr>
          <w:lang w:val="en-GB"/>
        </w:rPr>
        <w:t xml:space="preserve">, </w:t>
      </w:r>
      <w:r w:rsidRPr="00F25FE5">
        <w:rPr>
          <w:i/>
          <w:iCs/>
          <w:lang w:val="en-GB"/>
        </w:rPr>
        <w:t>19</w:t>
      </w:r>
      <w:r w:rsidRPr="00F25FE5">
        <w:rPr>
          <w:lang w:val="en-GB"/>
        </w:rPr>
        <w:t>(1), 121–131. https://doi.org/10.1016/j.tranpol.2011.09.008</w:t>
      </w:r>
    </w:p>
    <w:p w14:paraId="0B623CE5" w14:textId="77777777" w:rsidR="00F25FE5" w:rsidRPr="00F25FE5" w:rsidRDefault="00F25FE5" w:rsidP="00F25FE5">
      <w:pPr>
        <w:pStyle w:val="Bibliography"/>
        <w:rPr>
          <w:lang w:val="en-GB"/>
        </w:rPr>
      </w:pPr>
      <w:r w:rsidRPr="00F25FE5">
        <w:rPr>
          <w:lang w:val="en-GB"/>
        </w:rPr>
        <w:t xml:space="preserve">Recio, A., Linares, C., Banegas, J. R., &amp; Díaz, J. (2016). Road traffic noise effects on cardiovascular, respiratory, and metabolic health: An integrative model of biological mechanisms. </w:t>
      </w:r>
      <w:r w:rsidRPr="00F25FE5">
        <w:rPr>
          <w:i/>
          <w:iCs/>
          <w:lang w:val="en-GB"/>
        </w:rPr>
        <w:t>Environmental Research</w:t>
      </w:r>
      <w:r w:rsidRPr="00F25FE5">
        <w:rPr>
          <w:lang w:val="en-GB"/>
        </w:rPr>
        <w:t xml:space="preserve">, </w:t>
      </w:r>
      <w:r w:rsidRPr="00F25FE5">
        <w:rPr>
          <w:i/>
          <w:iCs/>
          <w:lang w:val="en-GB"/>
        </w:rPr>
        <w:t>146</w:t>
      </w:r>
      <w:r w:rsidRPr="00F25FE5">
        <w:rPr>
          <w:lang w:val="en-GB"/>
        </w:rPr>
        <w:t>, 359–370. https://doi.org/10.1016/j.envres.2015.12.036</w:t>
      </w:r>
    </w:p>
    <w:p w14:paraId="52C6DA2F" w14:textId="77777777" w:rsidR="00F25FE5" w:rsidRPr="00F25FE5" w:rsidRDefault="00F25FE5" w:rsidP="00F25FE5">
      <w:pPr>
        <w:pStyle w:val="Bibliography"/>
        <w:rPr>
          <w:lang w:val="en-GB"/>
        </w:rPr>
      </w:pPr>
      <w:r w:rsidRPr="00F25FE5">
        <w:rPr>
          <w:lang w:val="en-GB"/>
        </w:rPr>
        <w:t xml:space="preserve">Reynolds, C., Winters, M., Ries, F., &amp; Gouge, B. (2010). Active transportation in urban areas: Exploring health benefits and risks. </w:t>
      </w:r>
      <w:r w:rsidRPr="00F25FE5">
        <w:rPr>
          <w:i/>
          <w:iCs/>
          <w:lang w:val="en-GB"/>
        </w:rPr>
        <w:t>National Collaboration Centre for Environmental Health</w:t>
      </w:r>
      <w:r w:rsidRPr="00F25FE5">
        <w:rPr>
          <w:lang w:val="en-GB"/>
        </w:rPr>
        <w:t xml:space="preserve">, </w:t>
      </w:r>
      <w:r w:rsidRPr="00F25FE5">
        <w:rPr>
          <w:i/>
          <w:iCs/>
          <w:lang w:val="en-GB"/>
        </w:rPr>
        <w:t>2</w:t>
      </w:r>
      <w:r w:rsidRPr="00F25FE5">
        <w:rPr>
          <w:lang w:val="en-GB"/>
        </w:rPr>
        <w:t>.</w:t>
      </w:r>
    </w:p>
    <w:p w14:paraId="31AD115F" w14:textId="77777777" w:rsidR="00F25FE5" w:rsidRPr="00F25FE5" w:rsidRDefault="00F25FE5" w:rsidP="00F25FE5">
      <w:pPr>
        <w:pStyle w:val="Bibliography"/>
        <w:rPr>
          <w:lang w:val="en-GB"/>
        </w:rPr>
      </w:pPr>
      <w:r w:rsidRPr="00F25FE5">
        <w:rPr>
          <w:lang w:val="en-GB"/>
        </w:rPr>
        <w:t xml:space="preserve">Ribeiro, P., &amp; Mendes, J. F. (2011). Route planning for soft modes of transport: Healthy routes. </w:t>
      </w:r>
      <w:r w:rsidRPr="00F25FE5">
        <w:rPr>
          <w:i/>
          <w:iCs/>
          <w:lang w:val="en-GB"/>
        </w:rPr>
        <w:t>WIT Transactions on The Built Environment</w:t>
      </w:r>
      <w:r w:rsidRPr="00F25FE5">
        <w:rPr>
          <w:lang w:val="en-GB"/>
        </w:rPr>
        <w:t xml:space="preserve">, </w:t>
      </w:r>
      <w:r w:rsidRPr="00F25FE5">
        <w:rPr>
          <w:i/>
          <w:iCs/>
          <w:lang w:val="en-GB"/>
        </w:rPr>
        <w:t>116</w:t>
      </w:r>
      <w:r w:rsidRPr="00F25FE5">
        <w:rPr>
          <w:lang w:val="en-GB"/>
        </w:rPr>
        <w:t>, 677–688.</w:t>
      </w:r>
    </w:p>
    <w:p w14:paraId="57802A40" w14:textId="77777777" w:rsidR="00F25FE5" w:rsidRPr="00F25FE5" w:rsidRDefault="00F25FE5" w:rsidP="00F25FE5">
      <w:pPr>
        <w:pStyle w:val="Bibliography"/>
        <w:rPr>
          <w:lang w:val="en-GB"/>
        </w:rPr>
      </w:pPr>
      <w:r w:rsidRPr="00F25FE5">
        <w:rPr>
          <w:lang w:val="en-GB"/>
        </w:rPr>
        <w:t xml:space="preserve">Ribeiro, P., &amp; Mendes, J. F. (2013). Healthy routes for active modes in school journeys. </w:t>
      </w:r>
      <w:r w:rsidRPr="00F25FE5">
        <w:rPr>
          <w:i/>
          <w:iCs/>
          <w:lang w:val="en-GB"/>
        </w:rPr>
        <w:t>International Journal of Sustainable Development and Planning</w:t>
      </w:r>
      <w:r w:rsidRPr="00F25FE5">
        <w:rPr>
          <w:lang w:val="en-GB"/>
        </w:rPr>
        <w:t xml:space="preserve">, </w:t>
      </w:r>
      <w:r w:rsidRPr="00F25FE5">
        <w:rPr>
          <w:i/>
          <w:iCs/>
          <w:lang w:val="en-GB"/>
        </w:rPr>
        <w:t>8</w:t>
      </w:r>
      <w:r w:rsidRPr="00F25FE5">
        <w:rPr>
          <w:lang w:val="en-GB"/>
        </w:rPr>
        <w:t>(4), 591–602.</w:t>
      </w:r>
    </w:p>
    <w:p w14:paraId="6AE1B0B0" w14:textId="77777777" w:rsidR="00F25FE5" w:rsidRPr="00F25FE5" w:rsidRDefault="00F25FE5" w:rsidP="00F25FE5">
      <w:pPr>
        <w:pStyle w:val="Bibliography"/>
        <w:rPr>
          <w:lang w:val="en-GB"/>
        </w:rPr>
      </w:pPr>
      <w:r w:rsidRPr="00F25FE5">
        <w:rPr>
          <w:lang w:val="en-GB"/>
        </w:rPr>
        <w:t xml:space="preserve">Sharker, M. H., Karimi, H. A., &amp; Zgibor, J. C. (2012). Health-optimal routing in pedestrian navigation services. </w:t>
      </w:r>
      <w:r w:rsidRPr="00F25FE5">
        <w:rPr>
          <w:i/>
          <w:iCs/>
          <w:lang w:val="en-GB"/>
        </w:rPr>
        <w:t>Proceedings of the First ACM SIGSPATIAL International Workshop on Use of GIS in Public Health</w:t>
      </w:r>
      <w:r w:rsidRPr="00F25FE5">
        <w:rPr>
          <w:lang w:val="en-GB"/>
        </w:rPr>
        <w:t>, 1–10.</w:t>
      </w:r>
    </w:p>
    <w:p w14:paraId="6F444F2A" w14:textId="77777777" w:rsidR="00F25FE5" w:rsidRPr="00F25FE5" w:rsidRDefault="00F25FE5" w:rsidP="00F25FE5">
      <w:pPr>
        <w:pStyle w:val="Bibliography"/>
        <w:rPr>
          <w:lang w:val="en-GB"/>
        </w:rPr>
      </w:pPr>
      <w:r w:rsidRPr="00F25FE5">
        <w:rPr>
          <w:lang w:val="en-GB"/>
        </w:rPr>
        <w:t xml:space="preserve">Sheng, N., &amp; Tang, U. W. (2011). Spatial Analysis of Urban Form and Pedestrian Exposure to Traffic Noise. </w:t>
      </w:r>
      <w:r w:rsidRPr="00F25FE5">
        <w:rPr>
          <w:i/>
          <w:iCs/>
          <w:lang w:val="en-GB"/>
        </w:rPr>
        <w:t>International Journal of Environmental Research and Public Health</w:t>
      </w:r>
      <w:r w:rsidRPr="00F25FE5">
        <w:rPr>
          <w:lang w:val="en-GB"/>
        </w:rPr>
        <w:t xml:space="preserve">, </w:t>
      </w:r>
      <w:r w:rsidRPr="00F25FE5">
        <w:rPr>
          <w:i/>
          <w:iCs/>
          <w:lang w:val="en-GB"/>
        </w:rPr>
        <w:t>8</w:t>
      </w:r>
      <w:r w:rsidRPr="00F25FE5">
        <w:rPr>
          <w:lang w:val="en-GB"/>
        </w:rPr>
        <w:t>(6), 1977–1990. https://doi.org/10.3390/ijerph8061977</w:t>
      </w:r>
    </w:p>
    <w:p w14:paraId="2A9DE895" w14:textId="77777777" w:rsidR="00F25FE5" w:rsidRPr="00F25FE5" w:rsidRDefault="00F25FE5" w:rsidP="00F25FE5">
      <w:pPr>
        <w:pStyle w:val="Bibliography"/>
        <w:rPr>
          <w:lang w:val="en-GB"/>
        </w:rPr>
      </w:pPr>
      <w:r w:rsidRPr="00F25FE5">
        <w:rPr>
          <w:i/>
          <w:iCs/>
          <w:lang w:val="en-GB"/>
        </w:rPr>
        <w:t>Statistics Finland</w:t>
      </w:r>
      <w:r w:rsidRPr="00F25FE5">
        <w:rPr>
          <w:lang w:val="en-GB"/>
        </w:rPr>
        <w:t>. (2020). Kuntien Avainluvut. https://www.stat.fi/tup/alue/kuntienavainluvut.html (accessed on 4 April 2020)</w:t>
      </w:r>
    </w:p>
    <w:p w14:paraId="06F06C62" w14:textId="77777777" w:rsidR="00F25FE5" w:rsidRPr="00F25FE5" w:rsidRDefault="00F25FE5" w:rsidP="00F25FE5">
      <w:pPr>
        <w:pStyle w:val="Bibliography"/>
        <w:rPr>
          <w:lang w:val="en-GB"/>
        </w:rPr>
      </w:pPr>
      <w:r w:rsidRPr="00F25FE5">
        <w:rPr>
          <w:lang w:val="en-GB"/>
        </w:rPr>
        <w:t xml:space="preserve">Stevens, S. S. (1960). The psychophysics of sensory function. </w:t>
      </w:r>
      <w:r w:rsidRPr="00F25FE5">
        <w:rPr>
          <w:i/>
          <w:iCs/>
          <w:lang w:val="en-GB"/>
        </w:rPr>
        <w:t>American Scientist</w:t>
      </w:r>
      <w:r w:rsidRPr="00F25FE5">
        <w:rPr>
          <w:lang w:val="en-GB"/>
        </w:rPr>
        <w:t xml:space="preserve">, </w:t>
      </w:r>
      <w:r w:rsidRPr="00F25FE5">
        <w:rPr>
          <w:i/>
          <w:iCs/>
          <w:lang w:val="en-GB"/>
        </w:rPr>
        <w:t>48</w:t>
      </w:r>
      <w:r w:rsidRPr="00F25FE5">
        <w:rPr>
          <w:lang w:val="en-GB"/>
        </w:rPr>
        <w:t>(2), 226–253.</w:t>
      </w:r>
    </w:p>
    <w:p w14:paraId="507A8D52" w14:textId="77777777" w:rsidR="00F25FE5" w:rsidRPr="00F25FE5" w:rsidRDefault="00F25FE5" w:rsidP="00F25FE5">
      <w:pPr>
        <w:pStyle w:val="Bibliography"/>
        <w:rPr>
          <w:lang w:val="en-GB"/>
        </w:rPr>
      </w:pPr>
      <w:r w:rsidRPr="00F25FE5">
        <w:rPr>
          <w:lang w:val="en-GB"/>
        </w:rPr>
        <w:t xml:space="preserve">Su, J. G., Winters, M., Nunes, M., &amp; Brauer, M. (2010). Designing a route planner to facilitate and promote cycling in Metro Vancouver, Canada. </w:t>
      </w:r>
      <w:r w:rsidRPr="00F25FE5">
        <w:rPr>
          <w:i/>
          <w:iCs/>
          <w:lang w:val="en-GB"/>
        </w:rPr>
        <w:t>Transportation Research Part A: Policy and Practice</w:t>
      </w:r>
      <w:r w:rsidRPr="00F25FE5">
        <w:rPr>
          <w:lang w:val="en-GB"/>
        </w:rPr>
        <w:t xml:space="preserve">, </w:t>
      </w:r>
      <w:r w:rsidRPr="00F25FE5">
        <w:rPr>
          <w:i/>
          <w:iCs/>
          <w:lang w:val="en-GB"/>
        </w:rPr>
        <w:t>44</w:t>
      </w:r>
      <w:r w:rsidRPr="00F25FE5">
        <w:rPr>
          <w:lang w:val="en-GB"/>
        </w:rPr>
        <w:t>(7), 495–505. https://doi.org/10.1016/j.tra.2010.03.015</w:t>
      </w:r>
    </w:p>
    <w:p w14:paraId="088C5297" w14:textId="77777777" w:rsidR="00F25FE5" w:rsidRPr="00F25FE5" w:rsidRDefault="00F25FE5" w:rsidP="00F25FE5">
      <w:pPr>
        <w:pStyle w:val="Bibliography"/>
        <w:rPr>
          <w:lang w:val="en-GB"/>
        </w:rPr>
      </w:pPr>
      <w:r w:rsidRPr="00F25FE5">
        <w:rPr>
          <w:lang w:val="en-GB"/>
        </w:rPr>
        <w:t xml:space="preserve">Tainio, M., de Nazelle, A. J., Götschi, T., Kahlmeier, S., Rojas-Rueda, D., Nieuwenhuijsen, M. J., de Sá, T. H., Kelly, P., &amp; Woodcock, J. (2016). Can air pollution negate the health benefits of cycling and walking? </w:t>
      </w:r>
      <w:r w:rsidRPr="00F25FE5">
        <w:rPr>
          <w:i/>
          <w:iCs/>
          <w:lang w:val="en-GB"/>
        </w:rPr>
        <w:t>Preventive Medicine</w:t>
      </w:r>
      <w:r w:rsidRPr="00F25FE5">
        <w:rPr>
          <w:lang w:val="en-GB"/>
        </w:rPr>
        <w:t xml:space="preserve">, </w:t>
      </w:r>
      <w:r w:rsidRPr="00F25FE5">
        <w:rPr>
          <w:i/>
          <w:iCs/>
          <w:lang w:val="en-GB"/>
        </w:rPr>
        <w:t>87</w:t>
      </w:r>
      <w:r w:rsidRPr="00F25FE5">
        <w:rPr>
          <w:lang w:val="en-GB"/>
        </w:rPr>
        <w:t>, 233–236. https://doi.org/10.1016/j.ypmed.2016.02.002</w:t>
      </w:r>
    </w:p>
    <w:p w14:paraId="0A492F7E" w14:textId="77777777" w:rsidR="00F25FE5" w:rsidRPr="00F25FE5" w:rsidRDefault="00F25FE5" w:rsidP="00F25FE5">
      <w:pPr>
        <w:pStyle w:val="Bibliography"/>
        <w:rPr>
          <w:lang w:val="en-GB"/>
        </w:rPr>
      </w:pPr>
      <w:r w:rsidRPr="00F25FE5">
        <w:rPr>
          <w:lang w:val="en-GB"/>
        </w:rPr>
        <w:lastRenderedPageBreak/>
        <w:t xml:space="preserve">Taleai, M., &amp; Yameqani, A. S. (2018). Integration of GIS, remote sensing and Multi-Criteria Evaluation tools in the search for healthy walking paths. </w:t>
      </w:r>
      <w:r w:rsidRPr="00F25FE5">
        <w:rPr>
          <w:i/>
          <w:iCs/>
          <w:lang w:val="en-GB"/>
        </w:rPr>
        <w:t>KSCE Journal of Civil Engineering</w:t>
      </w:r>
      <w:r w:rsidRPr="00F25FE5">
        <w:rPr>
          <w:lang w:val="en-GB"/>
        </w:rPr>
        <w:t xml:space="preserve">, </w:t>
      </w:r>
      <w:r w:rsidRPr="00F25FE5">
        <w:rPr>
          <w:i/>
          <w:iCs/>
          <w:lang w:val="en-GB"/>
        </w:rPr>
        <w:t>22</w:t>
      </w:r>
      <w:r w:rsidRPr="00F25FE5">
        <w:rPr>
          <w:lang w:val="en-GB"/>
        </w:rPr>
        <w:t>(1), 279–291.</w:t>
      </w:r>
    </w:p>
    <w:p w14:paraId="34AFB6F0" w14:textId="77777777" w:rsidR="00F25FE5" w:rsidRPr="00F25FE5" w:rsidRDefault="00F25FE5" w:rsidP="00F25FE5">
      <w:pPr>
        <w:pStyle w:val="Bibliography"/>
        <w:rPr>
          <w:lang w:val="en-GB"/>
        </w:rPr>
      </w:pPr>
      <w:r w:rsidRPr="00F25FE5">
        <w:rPr>
          <w:lang w:val="en-GB"/>
        </w:rPr>
        <w:t xml:space="preserve">Toivonen, T., Salonen, M., Tenkanen, H., Saarsalmi, P., Jaakkola, T., &amp; Järvi, J. (2014). Joukkoliikenteellä, autolla ja kävellen: Avoin saavutettavuusaineisto pääkaupunkiseudulta. </w:t>
      </w:r>
      <w:r w:rsidRPr="00F25FE5">
        <w:rPr>
          <w:i/>
          <w:iCs/>
          <w:lang w:val="en-GB"/>
        </w:rPr>
        <w:t>Terra 126 (2014): 3</w:t>
      </w:r>
      <w:r w:rsidRPr="00F25FE5">
        <w:rPr>
          <w:lang w:val="en-GB"/>
        </w:rPr>
        <w:t>.</w:t>
      </w:r>
    </w:p>
    <w:p w14:paraId="5409D793" w14:textId="77777777" w:rsidR="00F25FE5" w:rsidRPr="00F25FE5" w:rsidRDefault="00F25FE5" w:rsidP="00F25FE5">
      <w:pPr>
        <w:pStyle w:val="Bibliography"/>
        <w:rPr>
          <w:lang w:val="en-GB"/>
        </w:rPr>
      </w:pPr>
      <w:r w:rsidRPr="00F25FE5">
        <w:rPr>
          <w:lang w:val="en-GB"/>
        </w:rPr>
        <w:t xml:space="preserve">Torija, A. J., &amp; Flindell, I. H. (2015). The subjective effect of low frequency content in road traffic noise. </w:t>
      </w:r>
      <w:r w:rsidRPr="00F25FE5">
        <w:rPr>
          <w:i/>
          <w:iCs/>
          <w:lang w:val="en-GB"/>
        </w:rPr>
        <w:t>The Journal of the Acoustical Society of America</w:t>
      </w:r>
      <w:r w:rsidRPr="00F25FE5">
        <w:rPr>
          <w:lang w:val="en-GB"/>
        </w:rPr>
        <w:t xml:space="preserve">, </w:t>
      </w:r>
      <w:r w:rsidRPr="00F25FE5">
        <w:rPr>
          <w:i/>
          <w:iCs/>
          <w:lang w:val="en-GB"/>
        </w:rPr>
        <w:t>137</w:t>
      </w:r>
      <w:r w:rsidRPr="00F25FE5">
        <w:rPr>
          <w:lang w:val="en-GB"/>
        </w:rPr>
        <w:t>(1), 189–198. https://doi.org/10.1121/1.4904542</w:t>
      </w:r>
    </w:p>
    <w:p w14:paraId="189FF9B2" w14:textId="77777777" w:rsidR="00F25FE5" w:rsidRPr="00F25FE5" w:rsidRDefault="00F25FE5" w:rsidP="00F25FE5">
      <w:pPr>
        <w:pStyle w:val="Bibliography"/>
        <w:rPr>
          <w:lang w:val="en-GB"/>
        </w:rPr>
      </w:pPr>
      <w:r w:rsidRPr="00F25FE5">
        <w:rPr>
          <w:lang w:val="en-GB"/>
        </w:rPr>
        <w:t xml:space="preserve">Ueberham, M., Schlink, U., Dijst, M., &amp; Weiland, U. (2019). Cyclists’ Multiple Environmental Urban Exposures—Comparing Subjective and Objective Measurements. </w:t>
      </w:r>
      <w:r w:rsidRPr="00F25FE5">
        <w:rPr>
          <w:i/>
          <w:iCs/>
          <w:lang w:val="en-GB"/>
        </w:rPr>
        <w:t>Sustainability</w:t>
      </w:r>
      <w:r w:rsidRPr="00F25FE5">
        <w:rPr>
          <w:lang w:val="en-GB"/>
        </w:rPr>
        <w:t xml:space="preserve">, </w:t>
      </w:r>
      <w:r w:rsidRPr="00F25FE5">
        <w:rPr>
          <w:i/>
          <w:iCs/>
          <w:lang w:val="en-GB"/>
        </w:rPr>
        <w:t>11</w:t>
      </w:r>
      <w:r w:rsidRPr="00F25FE5">
        <w:rPr>
          <w:lang w:val="en-GB"/>
        </w:rPr>
        <w:t>(5), 1412. https://doi.org/10.3390/su11051412</w:t>
      </w:r>
    </w:p>
    <w:p w14:paraId="4C3AEC98" w14:textId="77777777" w:rsidR="00F25FE5" w:rsidRPr="00F25FE5" w:rsidRDefault="00F25FE5" w:rsidP="00F25FE5">
      <w:pPr>
        <w:pStyle w:val="Bibliography"/>
        <w:rPr>
          <w:lang w:val="en-GB"/>
        </w:rPr>
      </w:pPr>
      <w:r w:rsidRPr="00F25FE5">
        <w:rPr>
          <w:lang w:val="en-GB"/>
        </w:rPr>
        <w:t xml:space="preserve">Van Kempen, E., Casas, M., Pershagen, G., &amp; Foraster, M. (2018). WHO environmental noise guidelines for the European region: A systematic review on environmental noise and cardiovascular and metabolic effects: a summary. </w:t>
      </w:r>
      <w:r w:rsidRPr="00F25FE5">
        <w:rPr>
          <w:i/>
          <w:iCs/>
          <w:lang w:val="en-GB"/>
        </w:rPr>
        <w:t>International Journal of Environmental Research and Public Health</w:t>
      </w:r>
      <w:r w:rsidRPr="00F25FE5">
        <w:rPr>
          <w:lang w:val="en-GB"/>
        </w:rPr>
        <w:t xml:space="preserve">, </w:t>
      </w:r>
      <w:r w:rsidRPr="00F25FE5">
        <w:rPr>
          <w:i/>
          <w:iCs/>
          <w:lang w:val="en-GB"/>
        </w:rPr>
        <w:t>15</w:t>
      </w:r>
      <w:r w:rsidRPr="00F25FE5">
        <w:rPr>
          <w:lang w:val="en-GB"/>
        </w:rPr>
        <w:t>(2), 379.</w:t>
      </w:r>
    </w:p>
    <w:p w14:paraId="0B934F46" w14:textId="77777777" w:rsidR="00F25FE5" w:rsidRPr="00F25FE5" w:rsidRDefault="00F25FE5" w:rsidP="00F25FE5">
      <w:pPr>
        <w:pStyle w:val="Bibliography"/>
        <w:rPr>
          <w:lang w:val="en-GB"/>
        </w:rPr>
      </w:pPr>
      <w:r w:rsidRPr="00F25FE5">
        <w:rPr>
          <w:lang w:val="en-GB"/>
        </w:rPr>
        <w:t xml:space="preserve">Veenendaal, B., Brovelli, M. A., &amp; Li, S. (2017). Review of web mapping: Eras, trends and directions. </w:t>
      </w:r>
      <w:r w:rsidRPr="00F25FE5">
        <w:rPr>
          <w:i/>
          <w:iCs/>
          <w:lang w:val="en-GB"/>
        </w:rPr>
        <w:t>ISPRS International Journal of Geo-Information</w:t>
      </w:r>
      <w:r w:rsidRPr="00F25FE5">
        <w:rPr>
          <w:lang w:val="en-GB"/>
        </w:rPr>
        <w:t xml:space="preserve">, </w:t>
      </w:r>
      <w:r w:rsidRPr="00F25FE5">
        <w:rPr>
          <w:i/>
          <w:iCs/>
          <w:lang w:val="en-GB"/>
        </w:rPr>
        <w:t>6</w:t>
      </w:r>
      <w:r w:rsidRPr="00F25FE5">
        <w:rPr>
          <w:lang w:val="en-GB"/>
        </w:rPr>
        <w:t>(10), 317.</w:t>
      </w:r>
    </w:p>
    <w:p w14:paraId="2D54F1EB" w14:textId="77777777" w:rsidR="00F25FE5" w:rsidRPr="00F25FE5" w:rsidRDefault="00F25FE5" w:rsidP="00F25FE5">
      <w:pPr>
        <w:pStyle w:val="Bibliography"/>
        <w:rPr>
          <w:lang w:val="en-GB"/>
        </w:rPr>
      </w:pPr>
      <w:r w:rsidRPr="00F25FE5">
        <w:rPr>
          <w:lang w:val="en-GB"/>
        </w:rPr>
        <w:t xml:space="preserve">WHO Europe. (2018). </w:t>
      </w:r>
      <w:r w:rsidRPr="00F25FE5">
        <w:rPr>
          <w:i/>
          <w:iCs/>
          <w:lang w:val="en-GB"/>
        </w:rPr>
        <w:t>Environmental noise guidelines for the European Region</w:t>
      </w:r>
      <w:r w:rsidRPr="00F25FE5">
        <w:rPr>
          <w:lang w:val="en-GB"/>
        </w:rPr>
        <w:t>. http://www.euro.who.int/__data/assets/pdf_file/0008/383921/noise-guidelines-eng.pdf?ua=1</w:t>
      </w:r>
    </w:p>
    <w:p w14:paraId="2ED194C5" w14:textId="77777777" w:rsidR="00F25FE5" w:rsidRPr="00F25FE5" w:rsidRDefault="00F25FE5" w:rsidP="00F25FE5">
      <w:pPr>
        <w:pStyle w:val="Bibliography"/>
        <w:rPr>
          <w:lang w:val="en-GB"/>
        </w:rPr>
      </w:pPr>
      <w:r w:rsidRPr="00F25FE5">
        <w:rPr>
          <w:lang w:val="en-GB"/>
        </w:rPr>
        <w:t xml:space="preserve">Whyatt, J. D., Pooley, C., Coulton, P., Moser, M., Bamford, W., &amp; Davies, G. (2007). Estimating personal exposure to air pollution on the journey to and from school using GPS, GIS and mobile phone technology. </w:t>
      </w:r>
      <w:r w:rsidRPr="00F25FE5">
        <w:rPr>
          <w:i/>
          <w:iCs/>
          <w:lang w:val="en-GB"/>
        </w:rPr>
        <w:t>11th International Conference on Harmonisation within Atmospheric Dispersion Modelling for Regulatory Purposes</w:t>
      </w:r>
      <w:r w:rsidRPr="00F25FE5">
        <w:rPr>
          <w:lang w:val="en-GB"/>
        </w:rPr>
        <w:t xml:space="preserve">, </w:t>
      </w:r>
      <w:r w:rsidRPr="00F25FE5">
        <w:rPr>
          <w:i/>
          <w:iCs/>
          <w:lang w:val="en-GB"/>
        </w:rPr>
        <w:t>1</w:t>
      </w:r>
      <w:r w:rsidRPr="00F25FE5">
        <w:rPr>
          <w:lang w:val="en-GB"/>
        </w:rPr>
        <w:t>, 2–5.</w:t>
      </w:r>
    </w:p>
    <w:p w14:paraId="39451F96" w14:textId="77777777" w:rsidR="00F25FE5" w:rsidRPr="00F25FE5" w:rsidRDefault="00F25FE5" w:rsidP="00F25FE5">
      <w:pPr>
        <w:pStyle w:val="Bibliography"/>
        <w:rPr>
          <w:lang w:val="en-GB"/>
        </w:rPr>
      </w:pPr>
      <w:r w:rsidRPr="00F25FE5">
        <w:rPr>
          <w:lang w:val="en-GB"/>
        </w:rPr>
        <w:t xml:space="preserve">Zielstra, D., &amp; Hochmair, H. H. (2011). Comparative study of pedestrian accessibility to transit stations using free and proprietary network data. </w:t>
      </w:r>
      <w:r w:rsidRPr="00F25FE5">
        <w:rPr>
          <w:i/>
          <w:iCs/>
          <w:lang w:val="en-GB"/>
        </w:rPr>
        <w:t>Transportation Research Record</w:t>
      </w:r>
      <w:r w:rsidRPr="00F25FE5">
        <w:rPr>
          <w:lang w:val="en-GB"/>
        </w:rPr>
        <w:t xml:space="preserve">, </w:t>
      </w:r>
      <w:r w:rsidRPr="00F25FE5">
        <w:rPr>
          <w:i/>
          <w:iCs/>
          <w:lang w:val="en-GB"/>
        </w:rPr>
        <w:t>2217</w:t>
      </w:r>
      <w:r w:rsidRPr="00F25FE5">
        <w:rPr>
          <w:lang w:val="en-GB"/>
        </w:rPr>
        <w:t>(1), 145–152.</w:t>
      </w:r>
    </w:p>
    <w:p w14:paraId="2BD9850D" w14:textId="77777777" w:rsidR="00F25FE5" w:rsidRPr="00F25FE5" w:rsidRDefault="00F25FE5" w:rsidP="00F25FE5">
      <w:pPr>
        <w:pStyle w:val="Bibliography"/>
        <w:rPr>
          <w:lang w:val="en-GB"/>
        </w:rPr>
      </w:pPr>
      <w:r w:rsidRPr="00F25FE5">
        <w:rPr>
          <w:lang w:val="en-GB"/>
        </w:rPr>
        <w:t xml:space="preserve">Zielstra, D., &amp; Hochmair, H. H. (2012). Using free and proprietary data to compare shortest-path lengths for effective pedestrian routing in street networks. </w:t>
      </w:r>
      <w:r w:rsidRPr="00F25FE5">
        <w:rPr>
          <w:i/>
          <w:iCs/>
          <w:lang w:val="en-GB"/>
        </w:rPr>
        <w:t>Transportation Research Record</w:t>
      </w:r>
      <w:r w:rsidRPr="00F25FE5">
        <w:rPr>
          <w:lang w:val="en-GB"/>
        </w:rPr>
        <w:t xml:space="preserve">, </w:t>
      </w:r>
      <w:r w:rsidRPr="00F25FE5">
        <w:rPr>
          <w:i/>
          <w:iCs/>
          <w:lang w:val="en-GB"/>
        </w:rPr>
        <w:t>2299</w:t>
      </w:r>
      <w:r w:rsidRPr="00F25FE5">
        <w:rPr>
          <w:lang w:val="en-GB"/>
        </w:rPr>
        <w:t>(1), 41–47.</w:t>
      </w:r>
    </w:p>
    <w:p w14:paraId="04D2FC66" w14:textId="4A69B9DC" w:rsidR="00BA3492" w:rsidRPr="009B2A58" w:rsidRDefault="00410501" w:rsidP="009B2A58">
      <w:pPr>
        <w:pStyle w:val="Bibliography"/>
        <w:rPr>
          <w:color w:val="FFFFFF" w:themeColor="background1"/>
        </w:rPr>
      </w:pPr>
      <w:r w:rsidRPr="009B2A58">
        <w:rPr>
          <w:color w:val="FFFFFF" w:themeColor="background1"/>
        </w:rPr>
        <w:fldChar w:fldCharType="end"/>
      </w:r>
    </w:p>
    <w:p w14:paraId="0219B267" w14:textId="77777777" w:rsidR="00EB05F0" w:rsidRPr="00CC2F87" w:rsidRDefault="00EB05F0" w:rsidP="009B2A58">
      <w:pPr>
        <w:pStyle w:val="Bibliography"/>
        <w:rPr>
          <w:b/>
          <w:bCs/>
        </w:rPr>
      </w:pPr>
      <w:r w:rsidRPr="00CC2F87">
        <w:rPr>
          <w:b/>
          <w:bCs/>
        </w:rPr>
        <w:br w:type="page"/>
      </w:r>
    </w:p>
    <w:p w14:paraId="75EF5A63" w14:textId="4951E797" w:rsidR="00923788" w:rsidRDefault="00923788" w:rsidP="00BD3F3C">
      <w:pPr>
        <w:pStyle w:val="Heading1"/>
        <w:numPr>
          <w:ilvl w:val="0"/>
          <w:numId w:val="0"/>
        </w:numPr>
        <w:ind w:left="432" w:hanging="432"/>
      </w:pPr>
      <w:bookmarkStart w:id="179" w:name="_Toc37689995"/>
      <w:r>
        <w:lastRenderedPageBreak/>
        <w:t>ACKNOWLEDGEMENTS</w:t>
      </w:r>
      <w:bookmarkEnd w:id="179"/>
    </w:p>
    <w:p w14:paraId="19857559" w14:textId="766E51CE" w:rsidR="002C657F" w:rsidRPr="002C657F" w:rsidRDefault="00923788" w:rsidP="002C657F">
      <w:r>
        <w:t xml:space="preserve">I would like to </w:t>
      </w:r>
      <w:r w:rsidR="00A96D6F">
        <w:t>thank my supervisor Tuuli Toivonen for the fruitful conversations we had when planning the thesis and for seeing the value of the quiet path routing method in developing also</w:t>
      </w:r>
      <w:r w:rsidR="00B130EA">
        <w:t xml:space="preserve"> other exposure-based</w:t>
      </w:r>
      <w:r w:rsidR="00A96D6F">
        <w:t xml:space="preserve"> </w:t>
      </w:r>
      <w:r w:rsidR="00264E2E">
        <w:t xml:space="preserve">routing </w:t>
      </w:r>
      <w:r w:rsidR="00A96D6F">
        <w:t xml:space="preserve">applications. </w:t>
      </w:r>
      <w:r w:rsidR="00382DC3">
        <w:t xml:space="preserve">I am </w:t>
      </w:r>
      <w:r w:rsidR="00AD1D72">
        <w:t>deeply</w:t>
      </w:r>
      <w:r w:rsidR="00382DC3">
        <w:t xml:space="preserve"> grateful </w:t>
      </w:r>
      <w:r w:rsidR="00FE74AF">
        <w:t>to</w:t>
      </w:r>
      <w:r w:rsidR="00382DC3">
        <w:t xml:space="preserve"> Tuuli Toivonen and Age Poom for arranging excellent facilities for me to work on the thesis and </w:t>
      </w:r>
      <w:r w:rsidR="0061772E">
        <w:t xml:space="preserve">the </w:t>
      </w:r>
      <w:r w:rsidR="00382DC3">
        <w:t>HOPE project</w:t>
      </w:r>
      <w:r w:rsidR="009A1B59">
        <w:t xml:space="preserve">, </w:t>
      </w:r>
      <w:r w:rsidR="00B92F73">
        <w:t xml:space="preserve">especially </w:t>
      </w:r>
      <w:r w:rsidR="009A1B59">
        <w:t>during the time of the corona crisis (COVID-19)</w:t>
      </w:r>
      <w:r w:rsidR="00382DC3">
        <w:t xml:space="preserve">. </w:t>
      </w:r>
      <w:r w:rsidR="00FE74AF">
        <w:t xml:space="preserve">I am very grateful to Henrikki Tenkanen for </w:t>
      </w:r>
      <w:r w:rsidR="00190FB3">
        <w:t>tips and support</w:t>
      </w:r>
      <w:r w:rsidR="00FE74AF">
        <w:t xml:space="preserve"> in setting up the server-based instance of the quiet path routing application</w:t>
      </w:r>
      <w:r w:rsidR="000526F0">
        <w:t xml:space="preserve"> (clearly some of the fundamentals of how internet works were</w:t>
      </w:r>
      <w:r w:rsidR="004947CD">
        <w:t xml:space="preserve"> still</w:t>
      </w:r>
      <w:r w:rsidR="000526F0">
        <w:t xml:space="preserve"> slightly unclear to me prior to this project)</w:t>
      </w:r>
      <w:r w:rsidR="00FE74AF">
        <w:t xml:space="preserve">. </w:t>
      </w:r>
      <w:r w:rsidR="003F00B6">
        <w:t>Also, I would like to</w:t>
      </w:r>
      <w:r w:rsidR="00235F11">
        <w:t xml:space="preserve"> thank</w:t>
      </w:r>
      <w:r w:rsidR="003F00B6">
        <w:t xml:space="preserve"> Henrikki Tenkanen and all others who</w:t>
      </w:r>
      <w:r w:rsidR="008D19B9">
        <w:t xml:space="preserve"> contributed in creating</w:t>
      </w:r>
      <w:r w:rsidR="003F00B6">
        <w:t xml:space="preserve"> the course </w:t>
      </w:r>
      <w:r w:rsidR="003F00B6" w:rsidRPr="003F00B6">
        <w:t>Automating GIS-processes</w:t>
      </w:r>
      <w:r w:rsidR="003F00B6">
        <w:t xml:space="preserve"> – it was during that </w:t>
      </w:r>
      <w:r w:rsidR="008C07E7">
        <w:t xml:space="preserve">very </w:t>
      </w:r>
      <w:r w:rsidR="003F00B6">
        <w:t>course when I truly understood the</w:t>
      </w:r>
      <w:r w:rsidR="00DC7D62">
        <w:t xml:space="preserve"> seemingly unlimited</w:t>
      </w:r>
      <w:r w:rsidR="003F00B6">
        <w:t xml:space="preserve"> possibilities </w:t>
      </w:r>
      <w:r w:rsidR="003F53FC">
        <w:t>in</w:t>
      </w:r>
      <w:r w:rsidR="003F00B6">
        <w:t xml:space="preserve"> doing GIS </w:t>
      </w:r>
      <w:r w:rsidR="001070C6">
        <w:t>by programming</w:t>
      </w:r>
      <w:r w:rsidR="003F00B6">
        <w:t xml:space="preserve">. </w:t>
      </w:r>
      <w:r w:rsidR="002C657F">
        <w:br w:type="page"/>
      </w:r>
    </w:p>
    <w:p w14:paraId="3B2B3C46" w14:textId="6FF819F6" w:rsidR="00BA3492" w:rsidRPr="00CC2F87" w:rsidRDefault="00BA3492" w:rsidP="00BD3F3C">
      <w:pPr>
        <w:pStyle w:val="Heading1"/>
        <w:numPr>
          <w:ilvl w:val="0"/>
          <w:numId w:val="0"/>
        </w:numPr>
        <w:ind w:left="432" w:hanging="432"/>
      </w:pPr>
      <w:bookmarkStart w:id="180" w:name="_Toc37689996"/>
      <w:r w:rsidRPr="00CC2F87">
        <w:lastRenderedPageBreak/>
        <w:t>APPENDICES</w:t>
      </w:r>
      <w:bookmarkEnd w:id="180"/>
    </w:p>
    <w:p w14:paraId="7034E3B5" w14:textId="29E880C6" w:rsidR="00944FA8" w:rsidRPr="00A951E6" w:rsidRDefault="00FE49CF" w:rsidP="00FF2B44">
      <w:pPr>
        <w:pStyle w:val="Caption"/>
      </w:pPr>
      <w:bookmarkStart w:id="181" w:name="_Ref33706590"/>
      <w:r w:rsidRPr="00FE49CF">
        <w:rPr>
          <w:b/>
          <w:bCs/>
        </w:rPr>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1</w:t>
      </w:r>
      <w:r w:rsidRPr="00FE49CF">
        <w:rPr>
          <w:b/>
          <w:bCs/>
        </w:rPr>
        <w:fldChar w:fldCharType="end"/>
      </w:r>
      <w:bookmarkEnd w:id="181"/>
      <w:r w:rsidR="00FF2B44">
        <w:rPr>
          <w:b/>
          <w:bCs/>
        </w:rPr>
        <w:t xml:space="preserve">. </w:t>
      </w:r>
      <w:r w:rsidR="00944FA8">
        <w:t xml:space="preserve">The </w:t>
      </w:r>
      <w:r w:rsidR="00BD2A78">
        <w:t xml:space="preserve">packages and libraries included in </w:t>
      </w:r>
      <w:r w:rsidR="00944FA8">
        <w:t xml:space="preserve">the Python </w:t>
      </w:r>
      <w:r w:rsidR="00BD2A78">
        <w:t xml:space="preserve">development </w:t>
      </w:r>
      <w:r w:rsidR="00944FA8">
        <w:t xml:space="preserve">environment </w:t>
      </w:r>
      <w:r w:rsidR="00BD2A78">
        <w:t>of the thesis</w:t>
      </w:r>
      <w:r w:rsidR="006C43E2">
        <w:t xml:space="preserve"> (i.e. environment file)</w:t>
      </w:r>
      <w:r w:rsidR="00BD2A78">
        <w:t xml:space="preserve">. Conda package manager can create the environment simply by running: </w:t>
      </w:r>
      <w:proofErr w:type="spellStart"/>
      <w:r w:rsidR="00BD2A78" w:rsidRPr="009360DC">
        <w:rPr>
          <w:color w:val="2F5496" w:themeColor="accent1" w:themeShade="BF"/>
        </w:rPr>
        <w:t>conda</w:t>
      </w:r>
      <w:proofErr w:type="spellEnd"/>
      <w:r w:rsidR="00BD2A78" w:rsidRPr="009360DC">
        <w:rPr>
          <w:color w:val="2F5496" w:themeColor="accent1" w:themeShade="BF"/>
        </w:rPr>
        <w:t xml:space="preserve"> env create -f env-</w:t>
      </w:r>
      <w:proofErr w:type="spellStart"/>
      <w:r w:rsidR="00BD2A78" w:rsidRPr="009360DC">
        <w:rPr>
          <w:color w:val="2F5496" w:themeColor="accent1" w:themeShade="BF"/>
        </w:rPr>
        <w:t>gis</w:t>
      </w:r>
      <w:proofErr w:type="spellEnd"/>
      <w:r w:rsidR="00BD2A78" w:rsidRPr="009360DC">
        <w:rPr>
          <w:color w:val="2F5496" w:themeColor="accent1" w:themeShade="BF"/>
        </w:rPr>
        <w:t>-</w:t>
      </w:r>
      <w:proofErr w:type="spellStart"/>
      <w:r w:rsidR="00BD2A78" w:rsidRPr="009360DC">
        <w:rPr>
          <w:color w:val="2F5496" w:themeColor="accent1" w:themeShade="BF"/>
        </w:rPr>
        <w:t>flask.yml</w:t>
      </w:r>
      <w:proofErr w:type="spellEnd"/>
      <w:r w:rsidR="00A951E6" w:rsidRPr="009360DC">
        <w:br/>
      </w:r>
      <w:r w:rsidR="00A951E6">
        <w:t>where env-</w:t>
      </w:r>
      <w:proofErr w:type="spellStart"/>
      <w:r w:rsidR="00A951E6">
        <w:t>gis</w:t>
      </w:r>
      <w:proofErr w:type="spellEnd"/>
      <w:r w:rsidR="00A951E6">
        <w:t>-</w:t>
      </w:r>
      <w:proofErr w:type="spellStart"/>
      <w:r w:rsidR="00A951E6">
        <w:t>flask.yml</w:t>
      </w:r>
      <w:proofErr w:type="spellEnd"/>
      <w:r w:rsidR="00A951E6">
        <w:t xml:space="preserve"> is the name of the environment file.</w:t>
      </w:r>
      <w:r w:rsidR="00217044">
        <w:t xml:space="preserve"> </w:t>
      </w:r>
    </w:p>
    <w:p w14:paraId="4EE55B54" w14:textId="3A053BBA" w:rsidR="00FF2B44" w:rsidRDefault="00C63F16">
      <w:pPr>
        <w:spacing w:after="0" w:line="240" w:lineRule="auto"/>
        <w:jc w:val="left"/>
        <w:rPr>
          <w:rFonts w:ascii="Andale Mono" w:hAnsi="Andale Mono"/>
          <w:sz w:val="20"/>
        </w:rPr>
      </w:pPr>
      <w:r>
        <w:rPr>
          <w:noProof/>
        </w:rPr>
        <mc:AlternateContent>
          <mc:Choice Requires="wps">
            <w:drawing>
              <wp:anchor distT="0" distB="0" distL="114300" distR="114300" simplePos="0" relativeHeight="251669504" behindDoc="0" locked="0" layoutInCell="1" allowOverlap="1" wp14:anchorId="75D12B67" wp14:editId="6DA2AF70">
                <wp:simplePos x="0" y="0"/>
                <wp:positionH relativeFrom="column">
                  <wp:posOffset>3810</wp:posOffset>
                </wp:positionH>
                <wp:positionV relativeFrom="paragraph">
                  <wp:posOffset>-2540</wp:posOffset>
                </wp:positionV>
                <wp:extent cx="2733675" cy="5410200"/>
                <wp:effectExtent l="0" t="0" r="9525" b="12700"/>
                <wp:wrapSquare wrapText="bothSides"/>
                <wp:docPr id="53" name="Text Box 53"/>
                <wp:cNvGraphicFramePr/>
                <a:graphic xmlns:a="http://schemas.openxmlformats.org/drawingml/2006/main">
                  <a:graphicData uri="http://schemas.microsoft.com/office/word/2010/wordprocessingShape">
                    <wps:wsp>
                      <wps:cNvSpPr txBox="1"/>
                      <wps:spPr>
                        <a:xfrm>
                          <a:off x="0" y="0"/>
                          <a:ext cx="2733675" cy="5410200"/>
                        </a:xfrm>
                        <a:prstGeom prst="rect">
                          <a:avLst/>
                        </a:prstGeom>
                        <a:noFill/>
                        <a:ln w="6350">
                          <a:solidFill>
                            <a:prstClr val="black"/>
                          </a:solidFill>
                        </a:ln>
                      </wps:spPr>
                      <wps:txbx>
                        <w:txbxContent>
                          <w:p w14:paraId="090FED58" w14:textId="77777777" w:rsidR="0089612C" w:rsidRDefault="0089612C" w:rsidP="00944FA8">
                            <w:pPr>
                              <w:pStyle w:val="Code"/>
                            </w:pPr>
                            <w:r>
                              <w:t>name: gis-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conda-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jupyterlab</w:t>
                            </w:r>
                          </w:p>
                          <w:p w14:paraId="4C3B814F" w14:textId="77777777" w:rsidR="0089612C" w:rsidRDefault="0089612C" w:rsidP="00944FA8">
                            <w:pPr>
                              <w:pStyle w:val="Code"/>
                            </w:pPr>
                            <w:r>
                              <w:t xml:space="preserve">  - pylint</w:t>
                            </w:r>
                          </w:p>
                          <w:p w14:paraId="21DC835A" w14:textId="77777777" w:rsidR="0089612C" w:rsidRDefault="0089612C" w:rsidP="00944FA8">
                            <w:pPr>
                              <w:pStyle w:val="Code"/>
                            </w:pPr>
                            <w:r>
                              <w:t xml:space="preserve">  - pytest</w:t>
                            </w:r>
                          </w:p>
                          <w:p w14:paraId="23A7CA65" w14:textId="77777777" w:rsidR="0089612C" w:rsidRDefault="0089612C" w:rsidP="00944FA8">
                            <w:pPr>
                              <w:pStyle w:val="Code"/>
                            </w:pPr>
                            <w:r>
                              <w:t xml:space="preserve">  - geopandas</w:t>
                            </w:r>
                          </w:p>
                          <w:p w14:paraId="770C4F18" w14:textId="77777777" w:rsidR="0089612C" w:rsidRDefault="0089612C" w:rsidP="00944FA8">
                            <w:pPr>
                              <w:pStyle w:val="Code"/>
                            </w:pPr>
                            <w:r>
                              <w:t xml:space="preserve">  - osmnx</w:t>
                            </w:r>
                          </w:p>
                          <w:p w14:paraId="2E4333B8" w14:textId="77777777" w:rsidR="0089612C" w:rsidRDefault="0089612C" w:rsidP="00944FA8">
                            <w:pPr>
                              <w:pStyle w:val="Code"/>
                            </w:pPr>
                            <w:r>
                              <w:t xml:space="preserve">  - gdal</w:t>
                            </w:r>
                          </w:p>
                          <w:p w14:paraId="6323F82D" w14:textId="77777777" w:rsidR="0089612C" w:rsidRDefault="0089612C" w:rsidP="00944FA8">
                            <w:pPr>
                              <w:pStyle w:val="Code"/>
                            </w:pPr>
                            <w:r>
                              <w:t xml:space="preserve">  - geoplot</w:t>
                            </w:r>
                          </w:p>
                          <w:p w14:paraId="75F4CA7C" w14:textId="77777777" w:rsidR="0089612C" w:rsidRDefault="0089612C" w:rsidP="00944FA8">
                            <w:pPr>
                              <w:pStyle w:val="Code"/>
                            </w:pPr>
                            <w:r>
                              <w:t xml:space="preserve">  - pysal</w:t>
                            </w:r>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cors</w:t>
                            </w:r>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gunicorn</w:t>
                            </w:r>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pycrs</w:t>
                            </w:r>
                          </w:p>
                          <w:p w14:paraId="2922E057" w14:textId="77777777" w:rsidR="0089612C" w:rsidRPr="00E06F0C" w:rsidRDefault="0089612C" w:rsidP="007047F4">
                            <w:pPr>
                              <w:pStyle w:val="Code"/>
                            </w:pPr>
                            <w:r>
                              <w:t xml:space="preserve">    - polyline</w:t>
                            </w:r>
                          </w:p>
                        </w:txbxContent>
                      </wps:txbx>
                      <wps:bodyPr rot="0" spcFirstLastPara="0" vertOverflow="overflow" horzOverflow="overflow" vert="horz" wrap="square" lIns="216000" tIns="21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12B67" id="_x0000_t202" coordsize="21600,21600" o:spt="202" path="m,l,21600r21600,l21600,xe">
                <v:stroke joinstyle="miter"/>
                <v:path gradientshapeok="t" o:connecttype="rect"/>
              </v:shapetype>
              <v:shape id="Text Box 53" o:spid="_x0000_s1027" type="#_x0000_t202" style="position:absolute;margin-left:.3pt;margin-top:-.2pt;width:215.25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" filled="f" strokeweight=".5pt">
                <v:textbox inset="6mm,6mm">
                  <w:txbxContent>
                    <w:p w14:paraId="090FED58" w14:textId="77777777" w:rsidR="0089612C" w:rsidRDefault="0089612C" w:rsidP="00944FA8">
                      <w:pPr>
                        <w:pStyle w:val="Code"/>
                      </w:pPr>
                      <w:r>
                        <w:t xml:space="preserve">name: </w:t>
                      </w:r>
                      <w:proofErr w:type="spellStart"/>
                      <w:r>
                        <w:t>gis</w:t>
                      </w:r>
                      <w:proofErr w:type="spellEnd"/>
                      <w:r>
                        <w:t>-flask</w:t>
                      </w:r>
                    </w:p>
                    <w:p w14:paraId="4310EDC2" w14:textId="77777777" w:rsidR="0089612C" w:rsidRDefault="0089612C" w:rsidP="00944FA8">
                      <w:pPr>
                        <w:pStyle w:val="Code"/>
                      </w:pPr>
                      <w:r>
                        <w:t>channels:</w:t>
                      </w:r>
                    </w:p>
                    <w:p w14:paraId="7B7E0C6E" w14:textId="77777777" w:rsidR="0089612C" w:rsidRDefault="0089612C" w:rsidP="00944FA8">
                      <w:pPr>
                        <w:pStyle w:val="Code"/>
                      </w:pPr>
                      <w:r>
                        <w:t xml:space="preserve">  - </w:t>
                      </w:r>
                      <w:proofErr w:type="spellStart"/>
                      <w:r>
                        <w:t>conda</w:t>
                      </w:r>
                      <w:proofErr w:type="spellEnd"/>
                      <w:r>
                        <w:t>-forge</w:t>
                      </w:r>
                    </w:p>
                    <w:p w14:paraId="2DAFD9D0" w14:textId="77777777" w:rsidR="0089612C" w:rsidRDefault="0089612C" w:rsidP="00944FA8">
                      <w:pPr>
                        <w:pStyle w:val="Code"/>
                      </w:pPr>
                      <w:r>
                        <w:t xml:space="preserve">  - defaults</w:t>
                      </w:r>
                    </w:p>
                    <w:p w14:paraId="4E43D229" w14:textId="77777777" w:rsidR="0089612C" w:rsidRDefault="0089612C" w:rsidP="00944FA8">
                      <w:pPr>
                        <w:pStyle w:val="Code"/>
                      </w:pPr>
                      <w:r>
                        <w:t>dependencies:</w:t>
                      </w:r>
                    </w:p>
                    <w:p w14:paraId="1AE24151" w14:textId="77777777" w:rsidR="0089612C" w:rsidRDefault="0089612C" w:rsidP="00944FA8">
                      <w:pPr>
                        <w:pStyle w:val="Code"/>
                      </w:pPr>
                      <w:r>
                        <w:t xml:space="preserve">  - python=3.6</w:t>
                      </w:r>
                    </w:p>
                    <w:p w14:paraId="74F092C5" w14:textId="77777777" w:rsidR="0089612C" w:rsidRDefault="0089612C" w:rsidP="00944FA8">
                      <w:pPr>
                        <w:pStyle w:val="Code"/>
                      </w:pPr>
                      <w:r>
                        <w:t xml:space="preserve">  - </w:t>
                      </w:r>
                      <w:proofErr w:type="spellStart"/>
                      <w:r>
                        <w:t>jupyterlab</w:t>
                      </w:r>
                      <w:proofErr w:type="spellEnd"/>
                    </w:p>
                    <w:p w14:paraId="4C3B814F" w14:textId="77777777" w:rsidR="0089612C" w:rsidRDefault="0089612C" w:rsidP="00944FA8">
                      <w:pPr>
                        <w:pStyle w:val="Code"/>
                      </w:pPr>
                      <w:r>
                        <w:t xml:space="preserve">  - </w:t>
                      </w:r>
                      <w:proofErr w:type="spellStart"/>
                      <w:r>
                        <w:t>pylint</w:t>
                      </w:r>
                      <w:proofErr w:type="spellEnd"/>
                    </w:p>
                    <w:p w14:paraId="21DC835A" w14:textId="77777777" w:rsidR="0089612C" w:rsidRDefault="0089612C" w:rsidP="00944FA8">
                      <w:pPr>
                        <w:pStyle w:val="Code"/>
                      </w:pPr>
                      <w:r>
                        <w:t xml:space="preserve">  - </w:t>
                      </w:r>
                      <w:proofErr w:type="spellStart"/>
                      <w:r>
                        <w:t>pytest</w:t>
                      </w:r>
                      <w:proofErr w:type="spellEnd"/>
                    </w:p>
                    <w:p w14:paraId="23A7CA65" w14:textId="77777777" w:rsidR="0089612C" w:rsidRDefault="0089612C" w:rsidP="00944FA8">
                      <w:pPr>
                        <w:pStyle w:val="Code"/>
                      </w:pPr>
                      <w:r>
                        <w:t xml:space="preserve">  - </w:t>
                      </w:r>
                      <w:proofErr w:type="spellStart"/>
                      <w:r>
                        <w:t>geopandas</w:t>
                      </w:r>
                      <w:proofErr w:type="spellEnd"/>
                    </w:p>
                    <w:p w14:paraId="770C4F18" w14:textId="77777777" w:rsidR="0089612C" w:rsidRDefault="0089612C" w:rsidP="00944FA8">
                      <w:pPr>
                        <w:pStyle w:val="Code"/>
                      </w:pPr>
                      <w:r>
                        <w:t xml:space="preserve">  - </w:t>
                      </w:r>
                      <w:proofErr w:type="spellStart"/>
                      <w:r>
                        <w:t>osmnx</w:t>
                      </w:r>
                      <w:proofErr w:type="spellEnd"/>
                    </w:p>
                    <w:p w14:paraId="2E4333B8" w14:textId="77777777" w:rsidR="0089612C" w:rsidRDefault="0089612C" w:rsidP="00944FA8">
                      <w:pPr>
                        <w:pStyle w:val="Code"/>
                      </w:pPr>
                      <w:r>
                        <w:t xml:space="preserve">  - </w:t>
                      </w:r>
                      <w:proofErr w:type="spellStart"/>
                      <w:r>
                        <w:t>gdal</w:t>
                      </w:r>
                      <w:proofErr w:type="spellEnd"/>
                    </w:p>
                    <w:p w14:paraId="6323F82D" w14:textId="77777777" w:rsidR="0089612C" w:rsidRDefault="0089612C" w:rsidP="00944FA8">
                      <w:pPr>
                        <w:pStyle w:val="Code"/>
                      </w:pPr>
                      <w:r>
                        <w:t xml:space="preserve">  - </w:t>
                      </w:r>
                      <w:proofErr w:type="spellStart"/>
                      <w:r>
                        <w:t>geoplot</w:t>
                      </w:r>
                      <w:proofErr w:type="spellEnd"/>
                    </w:p>
                    <w:p w14:paraId="75F4CA7C" w14:textId="77777777" w:rsidR="0089612C" w:rsidRDefault="0089612C" w:rsidP="00944FA8">
                      <w:pPr>
                        <w:pStyle w:val="Code"/>
                      </w:pPr>
                      <w:r>
                        <w:t xml:space="preserve">  - </w:t>
                      </w:r>
                      <w:proofErr w:type="spellStart"/>
                      <w:r>
                        <w:t>pysal</w:t>
                      </w:r>
                      <w:proofErr w:type="spellEnd"/>
                    </w:p>
                    <w:p w14:paraId="4B08E5B7" w14:textId="77777777" w:rsidR="0089612C" w:rsidRDefault="0089612C" w:rsidP="00944FA8">
                      <w:pPr>
                        <w:pStyle w:val="Code"/>
                      </w:pPr>
                      <w:r>
                        <w:t xml:space="preserve">  - flask</w:t>
                      </w:r>
                    </w:p>
                    <w:p w14:paraId="2F618243" w14:textId="77777777" w:rsidR="0089612C" w:rsidRDefault="0089612C" w:rsidP="00944FA8">
                      <w:pPr>
                        <w:pStyle w:val="Code"/>
                      </w:pPr>
                      <w:r>
                        <w:t xml:space="preserve">  - flask-</w:t>
                      </w:r>
                      <w:proofErr w:type="spellStart"/>
                      <w:r>
                        <w:t>cors</w:t>
                      </w:r>
                      <w:proofErr w:type="spellEnd"/>
                    </w:p>
                    <w:p w14:paraId="4ACF0394" w14:textId="77777777" w:rsidR="0089612C" w:rsidRDefault="0089612C" w:rsidP="00944FA8">
                      <w:pPr>
                        <w:pStyle w:val="Code"/>
                      </w:pPr>
                      <w:r>
                        <w:t xml:space="preserve">  - flask-testing</w:t>
                      </w:r>
                    </w:p>
                    <w:p w14:paraId="02C92A4C" w14:textId="77777777" w:rsidR="0089612C" w:rsidRDefault="0089612C" w:rsidP="00944FA8">
                      <w:pPr>
                        <w:pStyle w:val="Code"/>
                      </w:pPr>
                      <w:r>
                        <w:t xml:space="preserve">  - </w:t>
                      </w:r>
                      <w:proofErr w:type="spellStart"/>
                      <w:r>
                        <w:t>gunicorn</w:t>
                      </w:r>
                      <w:proofErr w:type="spellEnd"/>
                    </w:p>
                    <w:p w14:paraId="7A685DCD" w14:textId="77777777" w:rsidR="0089612C" w:rsidRDefault="0089612C" w:rsidP="00944FA8">
                      <w:pPr>
                        <w:pStyle w:val="Code"/>
                      </w:pPr>
                      <w:r>
                        <w:t xml:space="preserve">  - requests</w:t>
                      </w:r>
                    </w:p>
                    <w:p w14:paraId="10E38A86" w14:textId="77777777" w:rsidR="0089612C" w:rsidRDefault="0089612C" w:rsidP="00944FA8">
                      <w:pPr>
                        <w:pStyle w:val="Code"/>
                      </w:pPr>
                      <w:r>
                        <w:t xml:space="preserve">  - pip</w:t>
                      </w:r>
                    </w:p>
                    <w:p w14:paraId="0445E344" w14:textId="77777777" w:rsidR="0089612C" w:rsidRDefault="0089612C" w:rsidP="00944FA8">
                      <w:pPr>
                        <w:pStyle w:val="Code"/>
                      </w:pPr>
                      <w:r>
                        <w:t xml:space="preserve">  - pip:</w:t>
                      </w:r>
                    </w:p>
                    <w:p w14:paraId="082C5E1B" w14:textId="77777777" w:rsidR="0089612C" w:rsidRDefault="0089612C" w:rsidP="00944FA8">
                      <w:pPr>
                        <w:pStyle w:val="Code"/>
                      </w:pPr>
                      <w:r>
                        <w:t xml:space="preserve">    - </w:t>
                      </w:r>
                      <w:proofErr w:type="spellStart"/>
                      <w:r>
                        <w:t>pycrs</w:t>
                      </w:r>
                      <w:proofErr w:type="spellEnd"/>
                    </w:p>
                    <w:p w14:paraId="2922E057" w14:textId="77777777" w:rsidR="0089612C" w:rsidRPr="00E06F0C" w:rsidRDefault="0089612C" w:rsidP="007047F4">
                      <w:pPr>
                        <w:pStyle w:val="Code"/>
                      </w:pPr>
                      <w:r>
                        <w:t xml:space="preserve">    - polyline</w:t>
                      </w:r>
                    </w:p>
                  </w:txbxContent>
                </v:textbox>
                <w10:wrap type="square"/>
              </v:shape>
            </w:pict>
          </mc:Fallback>
        </mc:AlternateContent>
      </w:r>
      <w:r w:rsidR="00FF2B44">
        <w:br w:type="page"/>
      </w:r>
    </w:p>
    <w:p w14:paraId="42DCD08D" w14:textId="31CF08D3" w:rsidR="00FF2B44" w:rsidRDefault="00FF2B44" w:rsidP="00FF2B44">
      <w:pPr>
        <w:pStyle w:val="Caption"/>
        <w:rPr>
          <w:b/>
          <w:bCs/>
        </w:rPr>
      </w:pPr>
      <w:bookmarkStart w:id="182" w:name="_Ref37584741"/>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2</w:t>
      </w:r>
      <w:r w:rsidRPr="00FE49CF">
        <w:rPr>
          <w:b/>
          <w:bCs/>
        </w:rPr>
        <w:fldChar w:fldCharType="end"/>
      </w:r>
      <w:bookmarkEnd w:id="182"/>
      <w:r>
        <w:rPr>
          <w:b/>
          <w:bCs/>
        </w:rPr>
        <w:t xml:space="preserve">. </w:t>
      </w:r>
      <w:r w:rsidR="000E1C5C">
        <w:t>Mean traffic noise exposure index (EI) on walks from homes to PT stops. The averages are weighted with the</w:t>
      </w:r>
      <w:r w:rsidR="000E1C5C" w:rsidRPr="00CC2F87">
        <w:t xml:space="preserve"> </w:t>
      </w:r>
      <w:r w:rsidR="000E1C5C">
        <w:t xml:space="preserve">estimated </w:t>
      </w:r>
      <w:r w:rsidR="000E1C5C" w:rsidRPr="00CC2F87">
        <w:t>utilization rates of</w:t>
      </w:r>
      <w:r w:rsidR="000E1C5C">
        <w:t xml:space="preserve"> the walks</w:t>
      </w:r>
      <w:r w:rsidR="000E1C5C" w:rsidRPr="00CC2F87">
        <w:t xml:space="preserve"> based on </w:t>
      </w:r>
      <w:r w:rsidR="000E1C5C">
        <w:t xml:space="preserve">the </w:t>
      </w:r>
      <w:r w:rsidR="000E1C5C" w:rsidRPr="00CC2F87">
        <w:t xml:space="preserve">total flow of commutes </w:t>
      </w:r>
      <w:r w:rsidR="000E1C5C">
        <w:t>using</w:t>
      </w:r>
      <w:r w:rsidR="000E1C5C" w:rsidRPr="00CC2F87">
        <w:t xml:space="preserve"> each </w:t>
      </w:r>
      <w:r w:rsidR="000E1C5C">
        <w:t xml:space="preserve">origin – </w:t>
      </w:r>
      <w:r w:rsidR="000E1C5C" w:rsidRPr="00CC2F87">
        <w:t>PT stop</w:t>
      </w:r>
      <w:r w:rsidR="000E1C5C">
        <w:t xml:space="preserve"> pair</w:t>
      </w:r>
      <w:r w:rsidR="000E1C5C" w:rsidRPr="00CC2F87">
        <w:t>.</w:t>
      </w:r>
      <w:r w:rsidR="006156A9">
        <w:t xml:space="preserve"> </w:t>
      </w:r>
    </w:p>
    <w:p w14:paraId="64E27BBD" w14:textId="7E92723F" w:rsidR="00FF2B44" w:rsidRDefault="00FF2B44" w:rsidP="00944FA8">
      <w:pPr>
        <w:pStyle w:val="Code"/>
      </w:pPr>
      <w:r>
        <w:rPr>
          <w:noProof/>
        </w:rPr>
        <w:drawing>
          <wp:inline distT="0" distB="0" distL="0" distR="0" wp14:anchorId="76156788" wp14:editId="72AD35DB">
            <wp:extent cx="6116320" cy="5401945"/>
            <wp:effectExtent l="12700" t="12700" r="17780" b="8255"/>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ei_mea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5335CAC1" w14:textId="77777777" w:rsidR="00FF2B44" w:rsidRDefault="00FF2B44">
      <w:pPr>
        <w:spacing w:after="0" w:line="240" w:lineRule="auto"/>
        <w:jc w:val="left"/>
        <w:rPr>
          <w:rFonts w:ascii="Andale Mono" w:hAnsi="Andale Mono"/>
          <w:sz w:val="20"/>
        </w:rPr>
      </w:pPr>
      <w:r>
        <w:br w:type="page"/>
      </w:r>
    </w:p>
    <w:p w14:paraId="2F275750" w14:textId="60EEFC8E" w:rsidR="00FF2B44" w:rsidRDefault="00FF2B44" w:rsidP="00FF2B44">
      <w:pPr>
        <w:pStyle w:val="Caption"/>
        <w:rPr>
          <w:b/>
          <w:bCs/>
        </w:rPr>
      </w:pPr>
      <w:bookmarkStart w:id="183" w:name="_Ref37584746"/>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3</w:t>
      </w:r>
      <w:r w:rsidRPr="00FE49CF">
        <w:rPr>
          <w:b/>
          <w:bCs/>
        </w:rPr>
        <w:fldChar w:fldCharType="end"/>
      </w:r>
      <w:bookmarkEnd w:id="183"/>
      <w:r>
        <w:rPr>
          <w:b/>
          <w:bCs/>
        </w:rPr>
        <w:t xml:space="preserve">. </w:t>
      </w:r>
      <w:r w:rsidR="00B61919">
        <w:t>Mean normalized traffic noise exposure index (EI</w:t>
      </w:r>
      <w:r w:rsidR="00B61919">
        <w:rPr>
          <w:vertAlign w:val="subscript"/>
        </w:rPr>
        <w:t>n</w:t>
      </w:r>
      <w:r w:rsidR="00B61919">
        <w:t>) on walks from homes to PT stops. The averages are weighted with the</w:t>
      </w:r>
      <w:r w:rsidR="00B61919" w:rsidRPr="00CC2F87">
        <w:t xml:space="preserve"> </w:t>
      </w:r>
      <w:r w:rsidR="00B61919">
        <w:t xml:space="preserve">estimated </w:t>
      </w:r>
      <w:r w:rsidR="00B61919" w:rsidRPr="00CC2F87">
        <w:t>utilization rates of</w:t>
      </w:r>
      <w:r w:rsidR="00B61919">
        <w:t xml:space="preserve"> the walks</w:t>
      </w:r>
      <w:r w:rsidR="00B61919" w:rsidRPr="00CC2F87">
        <w:t xml:space="preserve"> based on </w:t>
      </w:r>
      <w:r w:rsidR="00B61919">
        <w:t xml:space="preserve">the </w:t>
      </w:r>
      <w:r w:rsidR="00B61919" w:rsidRPr="00CC2F87">
        <w:t xml:space="preserve">total flow of commutes </w:t>
      </w:r>
      <w:r w:rsidR="00B61919">
        <w:t>using</w:t>
      </w:r>
      <w:r w:rsidR="00B61919" w:rsidRPr="00CC2F87">
        <w:t xml:space="preserve"> each </w:t>
      </w:r>
      <w:r w:rsidR="00B61919">
        <w:t xml:space="preserve">origin – </w:t>
      </w:r>
      <w:r w:rsidR="00B61919" w:rsidRPr="00CC2F87">
        <w:t>PT stop</w:t>
      </w:r>
      <w:r w:rsidR="00B61919">
        <w:t xml:space="preserve"> pair</w:t>
      </w:r>
      <w:r w:rsidR="00B61919" w:rsidRPr="00CC2F87">
        <w:t>.</w:t>
      </w:r>
      <w:r w:rsidR="00273EA9">
        <w:t xml:space="preserve"> </w:t>
      </w:r>
    </w:p>
    <w:p w14:paraId="19DAEBBD" w14:textId="3CB2C530" w:rsidR="00682DAF" w:rsidRDefault="00FF2B44" w:rsidP="00944FA8">
      <w:pPr>
        <w:pStyle w:val="Code"/>
      </w:pPr>
      <w:r>
        <w:rPr>
          <w:noProof/>
        </w:rPr>
        <w:drawing>
          <wp:inline distT="0" distB="0" distL="0" distR="0" wp14:anchorId="10B03D66" wp14:editId="4470978A">
            <wp:extent cx="6116320" cy="5401945"/>
            <wp:effectExtent l="12700" t="12700" r="17780" b="8255"/>
            <wp:docPr id="49" name="Picture 4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ei_norm_mea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3143898C" w14:textId="77777777" w:rsidR="00682DAF" w:rsidRDefault="00682DAF">
      <w:pPr>
        <w:spacing w:after="0" w:line="240" w:lineRule="auto"/>
        <w:jc w:val="left"/>
        <w:rPr>
          <w:rFonts w:ascii="Andale Mono" w:hAnsi="Andale Mono"/>
          <w:sz w:val="20"/>
        </w:rPr>
      </w:pPr>
      <w:r>
        <w:br w:type="page"/>
      </w:r>
    </w:p>
    <w:p w14:paraId="46155D8D" w14:textId="3ADEC532" w:rsidR="00FF2B44" w:rsidRDefault="00682DAF" w:rsidP="00682DAF">
      <w:pPr>
        <w:pStyle w:val="Caption"/>
        <w:rPr>
          <w:b/>
          <w:bCs/>
        </w:rPr>
      </w:pPr>
      <w:bookmarkStart w:id="184" w:name="_Ref37584622"/>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4</w:t>
      </w:r>
      <w:r w:rsidRPr="00FE49CF">
        <w:rPr>
          <w:b/>
          <w:bCs/>
        </w:rPr>
        <w:fldChar w:fldCharType="end"/>
      </w:r>
      <w:bookmarkEnd w:id="184"/>
      <w:r>
        <w:rPr>
          <w:b/>
          <w:bCs/>
        </w:rPr>
        <w:t xml:space="preserve">. </w:t>
      </w:r>
      <w:r>
        <w:t>Standard deviations of the m</w:t>
      </w:r>
      <w:r w:rsidRPr="00682DAF">
        <w:t>ean traffic noise level</w:t>
      </w:r>
      <w:r>
        <w:t>s</w:t>
      </w:r>
      <w:r w:rsidRPr="00682DAF">
        <w:t xml:space="preserve"> (dB(A)) on walks from homes to PT stops.</w:t>
      </w:r>
      <w:r w:rsidR="00277921">
        <w:t xml:space="preserve"> </w:t>
      </w:r>
    </w:p>
    <w:p w14:paraId="26B5F336" w14:textId="0F56C3C2" w:rsidR="00682DAF" w:rsidRDefault="00682DAF" w:rsidP="00682DAF">
      <w:r>
        <w:rPr>
          <w:noProof/>
        </w:rPr>
        <w:drawing>
          <wp:inline distT="0" distB="0" distL="0" distR="0" wp14:anchorId="79706806" wp14:editId="5332DC07">
            <wp:extent cx="6116320" cy="5401945"/>
            <wp:effectExtent l="12700" t="12700" r="17780" b="8255"/>
            <wp:docPr id="51" name="Picture 5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ean-dB_std.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0EA091A4" w14:textId="77777777" w:rsidR="00682DAF" w:rsidRDefault="00682DAF">
      <w:pPr>
        <w:spacing w:after="0" w:line="240" w:lineRule="auto"/>
        <w:jc w:val="left"/>
      </w:pPr>
      <w:r>
        <w:br w:type="page"/>
      </w:r>
    </w:p>
    <w:p w14:paraId="16C30405" w14:textId="03483B3B" w:rsidR="00501944" w:rsidRDefault="00501944" w:rsidP="00501944">
      <w:pPr>
        <w:pStyle w:val="Caption"/>
        <w:rPr>
          <w:b/>
          <w:bCs/>
        </w:rPr>
      </w:pPr>
      <w:r w:rsidRPr="00FE49CF">
        <w:rPr>
          <w:b/>
          <w:bCs/>
        </w:rPr>
        <w:lastRenderedPageBreak/>
        <w:t xml:space="preserve">Appendix </w:t>
      </w:r>
      <w:r w:rsidRPr="00FE49CF">
        <w:rPr>
          <w:b/>
          <w:bCs/>
        </w:rPr>
        <w:fldChar w:fldCharType="begin"/>
      </w:r>
      <w:r w:rsidRPr="00FE49CF">
        <w:rPr>
          <w:b/>
          <w:bCs/>
        </w:rPr>
        <w:instrText xml:space="preserve"> SEQ Appendix \* ARABIC </w:instrText>
      </w:r>
      <w:r w:rsidRPr="00FE49CF">
        <w:rPr>
          <w:b/>
          <w:bCs/>
        </w:rPr>
        <w:fldChar w:fldCharType="separate"/>
      </w:r>
      <w:r w:rsidR="00205E1B">
        <w:rPr>
          <w:b/>
          <w:bCs/>
          <w:noProof/>
        </w:rPr>
        <w:t>5</w:t>
      </w:r>
      <w:r w:rsidRPr="00FE49CF">
        <w:rPr>
          <w:b/>
          <w:bCs/>
        </w:rPr>
        <w:fldChar w:fldCharType="end"/>
      </w:r>
      <w:r>
        <w:rPr>
          <w:b/>
          <w:bCs/>
        </w:rPr>
        <w:t xml:space="preserve">. </w:t>
      </w:r>
      <w:r w:rsidR="00D7285A">
        <w:t xml:space="preserve">Highest total modelled </w:t>
      </w:r>
      <w:r w:rsidR="00F51D8A">
        <w:t>utilization rates and mean traffic noise levels of street segments</w:t>
      </w:r>
      <w:r w:rsidR="00D7285A">
        <w:t xml:space="preserve"> by 80</w:t>
      </w:r>
      <w:r w:rsidR="00D7285A" w:rsidRPr="00D7285A">
        <w:rPr>
          <w:vertAlign w:val="superscript"/>
        </w:rPr>
        <w:t>th</w:t>
      </w:r>
      <w:r w:rsidR="00D7285A">
        <w:t xml:space="preserve"> percentile</w:t>
      </w:r>
      <w:r w:rsidR="00525F06">
        <w:t xml:space="preserve">. </w:t>
      </w:r>
      <w:r w:rsidR="00A86E0F">
        <w:t>Only street segments with modelled utilization rate</w:t>
      </w:r>
      <w:r w:rsidR="002C7FCC">
        <w:t>s</w:t>
      </w:r>
      <w:r w:rsidR="00A86E0F">
        <w:t xml:space="preserve"> higher than 0 are included in the percentiles</w:t>
      </w:r>
      <w:r w:rsidR="008C3573">
        <w:t xml:space="preserve"> of both variables</w:t>
      </w:r>
      <w:r w:rsidR="00A86E0F">
        <w:t xml:space="preserve">. </w:t>
      </w:r>
    </w:p>
    <w:p w14:paraId="497457BD" w14:textId="2F91F540" w:rsidR="00682DAF" w:rsidRPr="00FE49CF" w:rsidRDefault="00F51D8A" w:rsidP="00682DAF">
      <w:r>
        <w:rPr>
          <w:noProof/>
        </w:rPr>
        <w:drawing>
          <wp:inline distT="0" distB="0" distL="0" distR="0" wp14:anchorId="0D7A601C" wp14:editId="4CD36C6F">
            <wp:extent cx="6116320" cy="5401945"/>
            <wp:effectExtent l="12700" t="12700" r="17780" b="8255"/>
            <wp:docPr id="54" name="Picture 5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treet_utils_noise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sectPr w:rsidR="00682DAF" w:rsidRPr="00FE49CF" w:rsidSect="00A268E1">
      <w:footerReference w:type="default" r:id="rId69"/>
      <w:pgSz w:w="11900" w:h="16840"/>
      <w:pgMar w:top="1417" w:right="1134" w:bottom="1417"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Helle, Joose I" w:date="2019-08-21T11:05:00Z" w:initials="HJI">
    <w:p w14:paraId="756AFC7D" w14:textId="478BC33E" w:rsidR="0089612C" w:rsidRDefault="0089612C">
      <w:pPr>
        <w:pStyle w:val="CommentText"/>
      </w:pPr>
      <w:r>
        <w:rPr>
          <w:rStyle w:val="CommentReference"/>
        </w:rPr>
        <w:annotationRef/>
      </w:r>
      <w:r>
        <w:t xml:space="preserve">Paths: </w:t>
      </w:r>
      <w:r w:rsidRPr="006B1FB7">
        <w:t>run_</w:t>
      </w:r>
      <w:r>
        <w:t>6</w:t>
      </w:r>
      <w:r w:rsidRPr="006B1FB7">
        <w:t>_set_1</w:t>
      </w:r>
      <w:r>
        <w:t xml:space="preserve"> (13.3.2020)</w:t>
      </w:r>
    </w:p>
  </w:comment>
  <w:comment w:id="112" w:author="Helle, Joose I" w:date="2019-09-08T17:32:00Z" w:initials="HJI">
    <w:p w14:paraId="47C94C5B" w14:textId="77777777" w:rsidR="0089612C" w:rsidRDefault="0089612C" w:rsidP="00B571E8">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19ECAFF" w14:textId="10831501" w:rsidR="0089612C" w:rsidRDefault="0089612C" w:rsidP="00B17DC1">
      <w:pPr>
        <w:pStyle w:val="CommentText"/>
      </w:pPr>
    </w:p>
  </w:comment>
  <w:comment w:id="115" w:author="Helle, Joose I" w:date="2019-09-08T17:32:00Z" w:initials="HJI">
    <w:p w14:paraId="0AB1266F" w14:textId="77777777" w:rsidR="0089612C" w:rsidRDefault="0089612C" w:rsidP="00945E56">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13.3.2020)</w:t>
      </w:r>
    </w:p>
    <w:p w14:paraId="73DE971D" w14:textId="491C2393" w:rsidR="0089612C" w:rsidRDefault="0089612C" w:rsidP="00B17DC1">
      <w:pPr>
        <w:pStyle w:val="CommentText"/>
      </w:pPr>
    </w:p>
  </w:comment>
  <w:comment w:id="119" w:author="Helle, Joose I" w:date="2019-10-06T18:01:00Z" w:initials="HJI">
    <w:p w14:paraId="153591B8" w14:textId="656551FC" w:rsidR="0089612C" w:rsidRDefault="0089612C">
      <w:pPr>
        <w:pStyle w:val="CommentText"/>
      </w:pPr>
      <w:r>
        <w:rPr>
          <w:rStyle w:val="CommentReference"/>
        </w:rPr>
        <w:annotationRef/>
      </w:r>
      <w:r>
        <w:rPr>
          <w:rStyle w:val="CommentReference"/>
        </w:rPr>
        <w:annotationRef/>
      </w:r>
      <w:r w:rsidRPr="000E01A0">
        <w:t>axyind_stats_v4</w:t>
      </w:r>
    </w:p>
  </w:comment>
  <w:comment w:id="155" w:author="Helle, Joose I" w:date="2020-03-14T10:05:00Z" w:initials="HJI">
    <w:p w14:paraId="2C6CBE7D" w14:textId="3E15BCFB" w:rsidR="0089612C" w:rsidRDefault="0089612C">
      <w:pPr>
        <w:pStyle w:val="CommentText"/>
      </w:pPr>
      <w:r>
        <w:rPr>
          <w:rStyle w:val="CommentReference"/>
        </w:rPr>
        <w:annotationRef/>
      </w:r>
      <w:r>
        <w:t>Run 6</w:t>
      </w:r>
      <w:r>
        <w:br/>
        <w:t>14.3.2020</w:t>
      </w:r>
    </w:p>
  </w:comment>
  <w:comment w:id="158" w:author="Helle, Joose I" w:date="2020-03-14T10:22:00Z" w:initials="HJI">
    <w:p w14:paraId="09F46F7D" w14:textId="1E58EC9C" w:rsidR="0089612C" w:rsidRDefault="0089612C">
      <w:pPr>
        <w:pStyle w:val="CommentText"/>
      </w:pPr>
      <w:r>
        <w:rPr>
          <w:rStyle w:val="CommentReference"/>
        </w:rPr>
        <w:annotationRef/>
      </w:r>
      <w:r>
        <w:t>Run 6</w:t>
      </w:r>
      <w:r>
        <w:br/>
        <w:t>14.3.2020</w:t>
      </w:r>
    </w:p>
  </w:comment>
  <w:comment w:id="164" w:author="Helle, Joose I" w:date="2019-08-21T13:06:00Z" w:initials="HJI">
    <w:p w14:paraId="422E118C" w14:textId="1BB9E183" w:rsidR="0089612C" w:rsidRDefault="0089612C">
      <w:pPr>
        <w:pStyle w:val="CommentText"/>
      </w:pP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comment>
  <w:comment w:id="167" w:author="Helle, Joose I" w:date="2020-03-07T16:45:00Z" w:initials="HJI">
    <w:p w14:paraId="097B81A2" w14:textId="064A2EA7" w:rsidR="0089612C" w:rsidRDefault="0089612C" w:rsidP="00260041">
      <w:pPr>
        <w:pStyle w:val="CommentText"/>
      </w:pPr>
      <w:r>
        <w:rPr>
          <w:rStyle w:val="CommentReference"/>
        </w:rPr>
        <w:annotationRef/>
      </w:r>
      <w:r>
        <w:rPr>
          <w:rStyle w:val="CommentReference"/>
        </w:rPr>
        <w:annotationRef/>
      </w:r>
      <w:r>
        <w:rPr>
          <w:rStyle w:val="CommentReference"/>
        </w:rPr>
        <w:annotationRef/>
      </w:r>
      <w:r>
        <w:t xml:space="preserve">Paths: </w:t>
      </w:r>
      <w:r w:rsidRPr="006B1FB7">
        <w:t>run_</w:t>
      </w:r>
      <w:r>
        <w:t>6</w:t>
      </w:r>
      <w:r w:rsidRPr="006B1FB7">
        <w:t>_set_1</w:t>
      </w:r>
      <w:r>
        <w:t xml:space="preserve"> </w:t>
      </w:r>
      <w:r>
        <w:br/>
        <w:t>13.3.2020)</w:t>
      </w:r>
    </w:p>
    <w:p w14:paraId="727A6040" w14:textId="6228EB1B" w:rsidR="0089612C" w:rsidRDefault="0089612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FC7D" w15:done="0"/>
  <w15:commentEx w15:paraId="719ECAFF" w15:done="0"/>
  <w15:commentEx w15:paraId="73DE971D" w15:done="0"/>
  <w15:commentEx w15:paraId="153591B8" w15:done="0"/>
  <w15:commentEx w15:paraId="2C6CBE7D" w15:done="0"/>
  <w15:commentEx w15:paraId="09F46F7D" w15:done="0"/>
  <w15:commentEx w15:paraId="422E118C" w15:done="0"/>
  <w15:commentEx w15:paraId="727A60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2ADE" w16cex:dateUtc="2020-03-14T08:05:00Z"/>
  <w16cex:commentExtensible w16cex:durableId="22172ED9" w16cex:dateUtc="2020-03-14T08:22:00Z"/>
  <w16cex:commentExtensible w16cex:durableId="220E4E0D" w16cex:dateUtc="2020-03-0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FC7D" w16cid:durableId="2107A404"/>
  <w16cid:commentId w16cid:paraId="719ECAFF" w16cid:durableId="211FB998"/>
  <w16cid:commentId w16cid:paraId="73DE971D" w16cid:durableId="211FB9B1"/>
  <w16cid:commentId w16cid:paraId="153591B8" w16cid:durableId="2144AA71"/>
  <w16cid:commentId w16cid:paraId="2C6CBE7D" w16cid:durableId="22172ADE"/>
  <w16cid:commentId w16cid:paraId="09F46F7D" w16cid:durableId="22172ED9"/>
  <w16cid:commentId w16cid:paraId="422E118C" w16cid:durableId="2107C071"/>
  <w16cid:commentId w16cid:paraId="727A6040" w16cid:durableId="220E4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7C0C3E" w14:textId="77777777" w:rsidR="007374C7" w:rsidRDefault="007374C7" w:rsidP="00F939A9">
      <w:pPr>
        <w:spacing w:after="0" w:line="240" w:lineRule="auto"/>
      </w:pPr>
      <w:r>
        <w:separator/>
      </w:r>
    </w:p>
  </w:endnote>
  <w:endnote w:type="continuationSeparator" w:id="0">
    <w:p w14:paraId="055D2EEA" w14:textId="77777777" w:rsidR="007374C7" w:rsidRDefault="007374C7"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ndale Mono">
    <w:panose1 w:val="020B0509000000000004"/>
    <w:charset w:val="00"/>
    <w:family w:val="modern"/>
    <w:pitch w:val="fixed"/>
    <w:sig w:usb0="00000287" w:usb1="00000000" w:usb2="00000000" w:usb3="00000000" w:csb0="0000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643585"/>
      <w:docPartObj>
        <w:docPartGallery w:val="Page Numbers (Bottom of Page)"/>
        <w:docPartUnique/>
      </w:docPartObj>
    </w:sdtPr>
    <w:sdtEndPr>
      <w:rPr>
        <w:rStyle w:val="PageNumber"/>
      </w:rPr>
    </w:sdtEndPr>
    <w:sdtContent>
      <w:p w14:paraId="6C07C6E2" w14:textId="37957284"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89612C" w:rsidRDefault="00896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7302"/>
      <w:docPartObj>
        <w:docPartGallery w:val="Page Numbers (Bottom of Page)"/>
        <w:docPartUnique/>
      </w:docPartObj>
    </w:sdtPr>
    <w:sdtEndPr>
      <w:rPr>
        <w:rStyle w:val="PageNumber"/>
      </w:rPr>
    </w:sdtEndPr>
    <w:sdtContent>
      <w:p w14:paraId="2822AC7E" w14:textId="6F2B5791" w:rsidR="0089612C" w:rsidRDefault="0089612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89612C" w:rsidRDefault="0089612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5BE447" w14:textId="77777777" w:rsidR="007374C7" w:rsidRDefault="007374C7" w:rsidP="00F939A9">
      <w:pPr>
        <w:spacing w:after="0" w:line="240" w:lineRule="auto"/>
      </w:pPr>
      <w:r>
        <w:separator/>
      </w:r>
    </w:p>
  </w:footnote>
  <w:footnote w:type="continuationSeparator" w:id="0">
    <w:p w14:paraId="0E681487" w14:textId="77777777" w:rsidR="007374C7" w:rsidRDefault="007374C7"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2CEE8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89E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F8EEF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94C643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A7AA3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6817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DC19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0486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9A4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609D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5ACD"/>
    <w:multiLevelType w:val="hybridMultilevel"/>
    <w:tmpl w:val="CA18A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057F8C"/>
    <w:multiLevelType w:val="hybridMultilevel"/>
    <w:tmpl w:val="3A5E9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E5C74"/>
    <w:multiLevelType w:val="hybridMultilevel"/>
    <w:tmpl w:val="782EFB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405E1"/>
    <w:multiLevelType w:val="hybridMultilevel"/>
    <w:tmpl w:val="7A603964"/>
    <w:lvl w:ilvl="0" w:tplc="ACA6D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76AA7"/>
    <w:multiLevelType w:val="hybridMultilevel"/>
    <w:tmpl w:val="6C22F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446328"/>
    <w:multiLevelType w:val="hybridMultilevel"/>
    <w:tmpl w:val="E1C839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733912"/>
    <w:multiLevelType w:val="hybridMultilevel"/>
    <w:tmpl w:val="F38CE0C4"/>
    <w:lvl w:ilvl="0" w:tplc="276CD4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B31290"/>
    <w:multiLevelType w:val="hybridMultilevel"/>
    <w:tmpl w:val="E32A7E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12418E"/>
    <w:multiLevelType w:val="hybridMultilevel"/>
    <w:tmpl w:val="313C41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96E54"/>
    <w:multiLevelType w:val="hybridMultilevel"/>
    <w:tmpl w:val="7BF87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391A13"/>
    <w:multiLevelType w:val="hybridMultilevel"/>
    <w:tmpl w:val="1D1E4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BF487C"/>
    <w:multiLevelType w:val="hybridMultilevel"/>
    <w:tmpl w:val="8B40BD60"/>
    <w:lvl w:ilvl="0" w:tplc="075CD6D0">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25C66"/>
    <w:multiLevelType w:val="hybridMultilevel"/>
    <w:tmpl w:val="FC04B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CC2C97"/>
    <w:multiLevelType w:val="hybridMultilevel"/>
    <w:tmpl w:val="8B20AF1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AC050D"/>
    <w:multiLevelType w:val="hybridMultilevel"/>
    <w:tmpl w:val="0AA6FB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612B6A"/>
    <w:multiLevelType w:val="multilevel"/>
    <w:tmpl w:val="3E5CC6DC"/>
    <w:lvl w:ilvl="0">
      <w:start w:val="1"/>
      <w:numFmt w:val="upperRoman"/>
      <w:pStyle w:val="Heading1"/>
      <w:lvlText w:val="%1.  "/>
      <w:lvlJc w:val="right"/>
      <w:pPr>
        <w:ind w:left="180" w:firstLine="387"/>
      </w:pPr>
      <w:rPr>
        <w:rFonts w:hint="default"/>
      </w:rPr>
    </w:lvl>
    <w:lvl w:ilvl="1">
      <w:start w:val="1"/>
      <w:numFmt w:val="decimal"/>
      <w:pStyle w:val="Heading2"/>
      <w:isLgl/>
      <w:suff w:val="space"/>
      <w:lvlText w:val="%1.%2 "/>
      <w:lvlJc w:val="left"/>
      <w:pPr>
        <w:ind w:left="0" w:firstLine="0"/>
      </w:pPr>
      <w:rPr>
        <w:rFonts w:hint="default"/>
        <w:color w:val="000000" w:themeColor="text1"/>
      </w:rPr>
    </w:lvl>
    <w:lvl w:ilvl="2">
      <w:start w:val="1"/>
      <w:numFmt w:val="decimal"/>
      <w:pStyle w:val="Heading3"/>
      <w:isLgl/>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694D01FD"/>
    <w:multiLevelType w:val="hybridMultilevel"/>
    <w:tmpl w:val="87069A52"/>
    <w:lvl w:ilvl="0" w:tplc="B9D25D4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6A7174"/>
    <w:multiLevelType w:val="hybridMultilevel"/>
    <w:tmpl w:val="BFBE73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1990"/>
    <w:multiLevelType w:val="hybridMultilevel"/>
    <w:tmpl w:val="AF5C11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75BFB"/>
    <w:multiLevelType w:val="hybridMultilevel"/>
    <w:tmpl w:val="BBA88C2A"/>
    <w:lvl w:ilvl="0" w:tplc="E466D02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9"/>
  </w:num>
  <w:num w:numId="3">
    <w:abstractNumId w:val="26"/>
  </w:num>
  <w:num w:numId="4">
    <w:abstractNumId w:val="24"/>
  </w:num>
  <w:num w:numId="5">
    <w:abstractNumId w:val="11"/>
  </w:num>
  <w:num w:numId="6">
    <w:abstractNumId w:val="23"/>
  </w:num>
  <w:num w:numId="7">
    <w:abstractNumId w:val="25"/>
  </w:num>
  <w:num w:numId="8">
    <w:abstractNumId w:val="15"/>
  </w:num>
  <w:num w:numId="9">
    <w:abstractNumId w:val="21"/>
  </w:num>
  <w:num w:numId="10">
    <w:abstractNumId w:val="31"/>
  </w:num>
  <w:num w:numId="11">
    <w:abstractNumId w:val="22"/>
  </w:num>
  <w:num w:numId="12">
    <w:abstractNumId w:val="17"/>
  </w:num>
  <w:num w:numId="13">
    <w:abstractNumId w:val="29"/>
  </w:num>
  <w:num w:numId="14">
    <w:abstractNumId w:val="32"/>
  </w:num>
  <w:num w:numId="15">
    <w:abstractNumId w:val="10"/>
  </w:num>
  <w:num w:numId="16">
    <w:abstractNumId w:val="16"/>
  </w:num>
  <w:num w:numId="17">
    <w:abstractNumId w:val="28"/>
  </w:num>
  <w:num w:numId="18">
    <w:abstractNumId w:val="27"/>
  </w:num>
  <w:num w:numId="19">
    <w:abstractNumId w:val="18"/>
  </w:num>
  <w:num w:numId="20">
    <w:abstractNumId w:val="12"/>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4"/>
  </w:num>
  <w:num w:numId="32">
    <w:abstractNumId w:val="33"/>
  </w:num>
  <w:num w:numId="33">
    <w:abstractNumId w:val="34"/>
  </w:num>
  <w:num w:numId="34">
    <w:abstractNumId w:val="20"/>
  </w:num>
  <w:num w:numId="35">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le, Joose I">
    <w15:presenceInfo w15:providerId="AD" w15:userId="S::joohelle@ad.helsinki.fi::efd148fb-07bc-45ac-af3f-3b34c4b54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0265"/>
    <w:rsid w:val="000003C4"/>
    <w:rsid w:val="00000667"/>
    <w:rsid w:val="000006F3"/>
    <w:rsid w:val="00000C03"/>
    <w:rsid w:val="00000F08"/>
    <w:rsid w:val="00000F96"/>
    <w:rsid w:val="0000113A"/>
    <w:rsid w:val="00001164"/>
    <w:rsid w:val="00001692"/>
    <w:rsid w:val="00001CB7"/>
    <w:rsid w:val="00001E32"/>
    <w:rsid w:val="00002046"/>
    <w:rsid w:val="000028CD"/>
    <w:rsid w:val="000028E9"/>
    <w:rsid w:val="000029B1"/>
    <w:rsid w:val="00002A01"/>
    <w:rsid w:val="00002A0D"/>
    <w:rsid w:val="00002CCA"/>
    <w:rsid w:val="00002DFB"/>
    <w:rsid w:val="00002F56"/>
    <w:rsid w:val="0000314F"/>
    <w:rsid w:val="000031AA"/>
    <w:rsid w:val="00003238"/>
    <w:rsid w:val="000035CB"/>
    <w:rsid w:val="00003612"/>
    <w:rsid w:val="000037A5"/>
    <w:rsid w:val="00003D68"/>
    <w:rsid w:val="00003F6B"/>
    <w:rsid w:val="00004046"/>
    <w:rsid w:val="00004105"/>
    <w:rsid w:val="00004926"/>
    <w:rsid w:val="00004DC3"/>
    <w:rsid w:val="00004DDF"/>
    <w:rsid w:val="00004FF8"/>
    <w:rsid w:val="00005067"/>
    <w:rsid w:val="000053E5"/>
    <w:rsid w:val="000056E5"/>
    <w:rsid w:val="000057ED"/>
    <w:rsid w:val="00005C20"/>
    <w:rsid w:val="00005F33"/>
    <w:rsid w:val="00006324"/>
    <w:rsid w:val="00006636"/>
    <w:rsid w:val="00006771"/>
    <w:rsid w:val="00006A94"/>
    <w:rsid w:val="00006E9C"/>
    <w:rsid w:val="00007187"/>
    <w:rsid w:val="00007A07"/>
    <w:rsid w:val="00007C74"/>
    <w:rsid w:val="00010399"/>
    <w:rsid w:val="0001040B"/>
    <w:rsid w:val="00010A07"/>
    <w:rsid w:val="00010A77"/>
    <w:rsid w:val="00010ADF"/>
    <w:rsid w:val="00010BCC"/>
    <w:rsid w:val="00010F94"/>
    <w:rsid w:val="00010FC0"/>
    <w:rsid w:val="000115DA"/>
    <w:rsid w:val="00011608"/>
    <w:rsid w:val="00011926"/>
    <w:rsid w:val="00011A6A"/>
    <w:rsid w:val="00011E2C"/>
    <w:rsid w:val="00011FD6"/>
    <w:rsid w:val="00011FEE"/>
    <w:rsid w:val="0001214D"/>
    <w:rsid w:val="0001257B"/>
    <w:rsid w:val="00012588"/>
    <w:rsid w:val="00012597"/>
    <w:rsid w:val="0001295A"/>
    <w:rsid w:val="00012A1C"/>
    <w:rsid w:val="00012B06"/>
    <w:rsid w:val="00012D76"/>
    <w:rsid w:val="0001340E"/>
    <w:rsid w:val="000134F6"/>
    <w:rsid w:val="00013536"/>
    <w:rsid w:val="00013743"/>
    <w:rsid w:val="000137AA"/>
    <w:rsid w:val="00013DFD"/>
    <w:rsid w:val="00013FC1"/>
    <w:rsid w:val="00014479"/>
    <w:rsid w:val="0001447F"/>
    <w:rsid w:val="000144BE"/>
    <w:rsid w:val="0001467B"/>
    <w:rsid w:val="0001485E"/>
    <w:rsid w:val="00014FBC"/>
    <w:rsid w:val="000152E2"/>
    <w:rsid w:val="000153AB"/>
    <w:rsid w:val="000154B6"/>
    <w:rsid w:val="000159D5"/>
    <w:rsid w:val="00015ACC"/>
    <w:rsid w:val="00015D9B"/>
    <w:rsid w:val="00015E6C"/>
    <w:rsid w:val="000163AE"/>
    <w:rsid w:val="000166AC"/>
    <w:rsid w:val="00016785"/>
    <w:rsid w:val="000167AF"/>
    <w:rsid w:val="00016B67"/>
    <w:rsid w:val="00016C26"/>
    <w:rsid w:val="00016E58"/>
    <w:rsid w:val="00016FA1"/>
    <w:rsid w:val="000174E0"/>
    <w:rsid w:val="0001764D"/>
    <w:rsid w:val="000176B5"/>
    <w:rsid w:val="00017735"/>
    <w:rsid w:val="000177A4"/>
    <w:rsid w:val="000179ED"/>
    <w:rsid w:val="00017A26"/>
    <w:rsid w:val="00017A37"/>
    <w:rsid w:val="00017E46"/>
    <w:rsid w:val="00017EE9"/>
    <w:rsid w:val="000209FB"/>
    <w:rsid w:val="00020A5C"/>
    <w:rsid w:val="00020B97"/>
    <w:rsid w:val="00020EA1"/>
    <w:rsid w:val="00020EC8"/>
    <w:rsid w:val="00020F3D"/>
    <w:rsid w:val="000215F7"/>
    <w:rsid w:val="00021658"/>
    <w:rsid w:val="00021733"/>
    <w:rsid w:val="00021816"/>
    <w:rsid w:val="0002184F"/>
    <w:rsid w:val="00021954"/>
    <w:rsid w:val="00021AFB"/>
    <w:rsid w:val="00021B91"/>
    <w:rsid w:val="00022266"/>
    <w:rsid w:val="0002251C"/>
    <w:rsid w:val="0002272C"/>
    <w:rsid w:val="000227E7"/>
    <w:rsid w:val="00022805"/>
    <w:rsid w:val="00022816"/>
    <w:rsid w:val="00022832"/>
    <w:rsid w:val="00022906"/>
    <w:rsid w:val="0002293A"/>
    <w:rsid w:val="00023005"/>
    <w:rsid w:val="00023140"/>
    <w:rsid w:val="00023243"/>
    <w:rsid w:val="000232E2"/>
    <w:rsid w:val="00023769"/>
    <w:rsid w:val="0002389B"/>
    <w:rsid w:val="00023B46"/>
    <w:rsid w:val="00023BA2"/>
    <w:rsid w:val="0002456A"/>
    <w:rsid w:val="000249C3"/>
    <w:rsid w:val="00024BAD"/>
    <w:rsid w:val="00024F50"/>
    <w:rsid w:val="000252CF"/>
    <w:rsid w:val="00025389"/>
    <w:rsid w:val="00025391"/>
    <w:rsid w:val="000253AC"/>
    <w:rsid w:val="0002574A"/>
    <w:rsid w:val="000258F4"/>
    <w:rsid w:val="00025BEC"/>
    <w:rsid w:val="00025EA5"/>
    <w:rsid w:val="0002608E"/>
    <w:rsid w:val="00026179"/>
    <w:rsid w:val="000262C8"/>
    <w:rsid w:val="0002636A"/>
    <w:rsid w:val="0002640D"/>
    <w:rsid w:val="00026559"/>
    <w:rsid w:val="00026598"/>
    <w:rsid w:val="0002667B"/>
    <w:rsid w:val="00026846"/>
    <w:rsid w:val="000269DD"/>
    <w:rsid w:val="00026E83"/>
    <w:rsid w:val="00026FC2"/>
    <w:rsid w:val="00027055"/>
    <w:rsid w:val="000271AB"/>
    <w:rsid w:val="000272AC"/>
    <w:rsid w:val="00027300"/>
    <w:rsid w:val="00027334"/>
    <w:rsid w:val="000274CB"/>
    <w:rsid w:val="00027689"/>
    <w:rsid w:val="0002790F"/>
    <w:rsid w:val="00027B94"/>
    <w:rsid w:val="00027C5D"/>
    <w:rsid w:val="00027DC1"/>
    <w:rsid w:val="00027E97"/>
    <w:rsid w:val="00027F14"/>
    <w:rsid w:val="00030274"/>
    <w:rsid w:val="0003031E"/>
    <w:rsid w:val="0003047A"/>
    <w:rsid w:val="0003048A"/>
    <w:rsid w:val="00030949"/>
    <w:rsid w:val="000309C3"/>
    <w:rsid w:val="00030A6F"/>
    <w:rsid w:val="00030B21"/>
    <w:rsid w:val="00030FBA"/>
    <w:rsid w:val="0003107E"/>
    <w:rsid w:val="00031198"/>
    <w:rsid w:val="00031473"/>
    <w:rsid w:val="000314E5"/>
    <w:rsid w:val="000315CB"/>
    <w:rsid w:val="000315EC"/>
    <w:rsid w:val="00031C8A"/>
    <w:rsid w:val="0003221B"/>
    <w:rsid w:val="000322D0"/>
    <w:rsid w:val="0003252C"/>
    <w:rsid w:val="00032C96"/>
    <w:rsid w:val="00032CB7"/>
    <w:rsid w:val="00032E93"/>
    <w:rsid w:val="00033270"/>
    <w:rsid w:val="0003337F"/>
    <w:rsid w:val="000336DE"/>
    <w:rsid w:val="00034233"/>
    <w:rsid w:val="00034266"/>
    <w:rsid w:val="000342C9"/>
    <w:rsid w:val="000347CE"/>
    <w:rsid w:val="000348A7"/>
    <w:rsid w:val="00034A72"/>
    <w:rsid w:val="00034AE9"/>
    <w:rsid w:val="00034BE5"/>
    <w:rsid w:val="00034C29"/>
    <w:rsid w:val="00034C78"/>
    <w:rsid w:val="00035386"/>
    <w:rsid w:val="000353BE"/>
    <w:rsid w:val="00035712"/>
    <w:rsid w:val="0003572E"/>
    <w:rsid w:val="0003584D"/>
    <w:rsid w:val="00035BA3"/>
    <w:rsid w:val="00035BD7"/>
    <w:rsid w:val="00035D3B"/>
    <w:rsid w:val="00035EEB"/>
    <w:rsid w:val="000361EB"/>
    <w:rsid w:val="000363AC"/>
    <w:rsid w:val="0003643D"/>
    <w:rsid w:val="000366A9"/>
    <w:rsid w:val="000366DB"/>
    <w:rsid w:val="00036E61"/>
    <w:rsid w:val="00036EA4"/>
    <w:rsid w:val="00036FC6"/>
    <w:rsid w:val="0003713C"/>
    <w:rsid w:val="00037792"/>
    <w:rsid w:val="00037883"/>
    <w:rsid w:val="00037912"/>
    <w:rsid w:val="00037938"/>
    <w:rsid w:val="0003797C"/>
    <w:rsid w:val="00037A23"/>
    <w:rsid w:val="00037C17"/>
    <w:rsid w:val="00037EE4"/>
    <w:rsid w:val="000400D7"/>
    <w:rsid w:val="00040440"/>
    <w:rsid w:val="00040497"/>
    <w:rsid w:val="0004060B"/>
    <w:rsid w:val="000407B9"/>
    <w:rsid w:val="00041912"/>
    <w:rsid w:val="0004195C"/>
    <w:rsid w:val="00041B25"/>
    <w:rsid w:val="00041B7C"/>
    <w:rsid w:val="00041DD2"/>
    <w:rsid w:val="000423F8"/>
    <w:rsid w:val="000424F7"/>
    <w:rsid w:val="000425EA"/>
    <w:rsid w:val="00042694"/>
    <w:rsid w:val="00042745"/>
    <w:rsid w:val="000427FC"/>
    <w:rsid w:val="00042933"/>
    <w:rsid w:val="00042A5F"/>
    <w:rsid w:val="00042AC4"/>
    <w:rsid w:val="00042B4D"/>
    <w:rsid w:val="00042C42"/>
    <w:rsid w:val="00042E9E"/>
    <w:rsid w:val="000430AD"/>
    <w:rsid w:val="00043605"/>
    <w:rsid w:val="00043A70"/>
    <w:rsid w:val="00044260"/>
    <w:rsid w:val="000442A5"/>
    <w:rsid w:val="000442BE"/>
    <w:rsid w:val="00044930"/>
    <w:rsid w:val="00044E9B"/>
    <w:rsid w:val="000450DA"/>
    <w:rsid w:val="000451BF"/>
    <w:rsid w:val="0004538D"/>
    <w:rsid w:val="00045405"/>
    <w:rsid w:val="00045626"/>
    <w:rsid w:val="00045679"/>
    <w:rsid w:val="00045ABB"/>
    <w:rsid w:val="00045C16"/>
    <w:rsid w:val="00045C62"/>
    <w:rsid w:val="00045C7D"/>
    <w:rsid w:val="00045F06"/>
    <w:rsid w:val="000460DF"/>
    <w:rsid w:val="000460F0"/>
    <w:rsid w:val="0004626E"/>
    <w:rsid w:val="0004634A"/>
    <w:rsid w:val="00046BFE"/>
    <w:rsid w:val="00046ED3"/>
    <w:rsid w:val="0004706D"/>
    <w:rsid w:val="000472B8"/>
    <w:rsid w:val="00047677"/>
    <w:rsid w:val="0004787B"/>
    <w:rsid w:val="00047DA8"/>
    <w:rsid w:val="00047EFA"/>
    <w:rsid w:val="00050182"/>
    <w:rsid w:val="000503C6"/>
    <w:rsid w:val="000503EC"/>
    <w:rsid w:val="00050446"/>
    <w:rsid w:val="000504B4"/>
    <w:rsid w:val="00050694"/>
    <w:rsid w:val="0005070F"/>
    <w:rsid w:val="000509FC"/>
    <w:rsid w:val="00050B41"/>
    <w:rsid w:val="00050C2C"/>
    <w:rsid w:val="000511C6"/>
    <w:rsid w:val="00051455"/>
    <w:rsid w:val="000517B2"/>
    <w:rsid w:val="00051CF6"/>
    <w:rsid w:val="00051F1F"/>
    <w:rsid w:val="00052254"/>
    <w:rsid w:val="00052416"/>
    <w:rsid w:val="0005248C"/>
    <w:rsid w:val="00052620"/>
    <w:rsid w:val="00052691"/>
    <w:rsid w:val="000526F0"/>
    <w:rsid w:val="00052AD4"/>
    <w:rsid w:val="00052F46"/>
    <w:rsid w:val="00052FF4"/>
    <w:rsid w:val="00053187"/>
    <w:rsid w:val="0005346E"/>
    <w:rsid w:val="000534EC"/>
    <w:rsid w:val="000535CB"/>
    <w:rsid w:val="00053732"/>
    <w:rsid w:val="0005379D"/>
    <w:rsid w:val="0005389F"/>
    <w:rsid w:val="00053CED"/>
    <w:rsid w:val="00053EFC"/>
    <w:rsid w:val="00053FE7"/>
    <w:rsid w:val="000540A5"/>
    <w:rsid w:val="000543DA"/>
    <w:rsid w:val="00054684"/>
    <w:rsid w:val="00054775"/>
    <w:rsid w:val="000547DE"/>
    <w:rsid w:val="00054A25"/>
    <w:rsid w:val="00054DB2"/>
    <w:rsid w:val="00054E6E"/>
    <w:rsid w:val="00054E99"/>
    <w:rsid w:val="00054F81"/>
    <w:rsid w:val="0005514A"/>
    <w:rsid w:val="0005517F"/>
    <w:rsid w:val="00055192"/>
    <w:rsid w:val="000556DE"/>
    <w:rsid w:val="00055733"/>
    <w:rsid w:val="00055782"/>
    <w:rsid w:val="00055AE2"/>
    <w:rsid w:val="00055DDE"/>
    <w:rsid w:val="00055EE4"/>
    <w:rsid w:val="000561C1"/>
    <w:rsid w:val="000562B7"/>
    <w:rsid w:val="00056402"/>
    <w:rsid w:val="00056414"/>
    <w:rsid w:val="000564A8"/>
    <w:rsid w:val="000565CF"/>
    <w:rsid w:val="000565F9"/>
    <w:rsid w:val="000568E4"/>
    <w:rsid w:val="00056A97"/>
    <w:rsid w:val="00056E36"/>
    <w:rsid w:val="0005721B"/>
    <w:rsid w:val="000578CE"/>
    <w:rsid w:val="00057BAB"/>
    <w:rsid w:val="00057E6C"/>
    <w:rsid w:val="00057F44"/>
    <w:rsid w:val="00057F49"/>
    <w:rsid w:val="00057FC7"/>
    <w:rsid w:val="0006003D"/>
    <w:rsid w:val="00060192"/>
    <w:rsid w:val="00060286"/>
    <w:rsid w:val="00060463"/>
    <w:rsid w:val="000609B4"/>
    <w:rsid w:val="00060DAF"/>
    <w:rsid w:val="00060FAA"/>
    <w:rsid w:val="00061473"/>
    <w:rsid w:val="0006152F"/>
    <w:rsid w:val="00061674"/>
    <w:rsid w:val="000616DF"/>
    <w:rsid w:val="0006170A"/>
    <w:rsid w:val="0006171B"/>
    <w:rsid w:val="00061985"/>
    <w:rsid w:val="00061A3A"/>
    <w:rsid w:val="00061A9D"/>
    <w:rsid w:val="00061E82"/>
    <w:rsid w:val="000624F1"/>
    <w:rsid w:val="00062A03"/>
    <w:rsid w:val="00062C33"/>
    <w:rsid w:val="00062F50"/>
    <w:rsid w:val="0006301E"/>
    <w:rsid w:val="000631D1"/>
    <w:rsid w:val="000631D2"/>
    <w:rsid w:val="0006322A"/>
    <w:rsid w:val="000633DE"/>
    <w:rsid w:val="000636CE"/>
    <w:rsid w:val="00063847"/>
    <w:rsid w:val="0006438F"/>
    <w:rsid w:val="00064438"/>
    <w:rsid w:val="0006449E"/>
    <w:rsid w:val="000645FB"/>
    <w:rsid w:val="00064A18"/>
    <w:rsid w:val="00064B34"/>
    <w:rsid w:val="000655B7"/>
    <w:rsid w:val="00065703"/>
    <w:rsid w:val="000657F4"/>
    <w:rsid w:val="0006583B"/>
    <w:rsid w:val="00065A74"/>
    <w:rsid w:val="00065B67"/>
    <w:rsid w:val="00065BB7"/>
    <w:rsid w:val="00066472"/>
    <w:rsid w:val="000665E3"/>
    <w:rsid w:val="000669BC"/>
    <w:rsid w:val="00066AAF"/>
    <w:rsid w:val="00066B30"/>
    <w:rsid w:val="00066C6D"/>
    <w:rsid w:val="000675A3"/>
    <w:rsid w:val="000675D9"/>
    <w:rsid w:val="0006761F"/>
    <w:rsid w:val="00067A06"/>
    <w:rsid w:val="00067ED1"/>
    <w:rsid w:val="000703AD"/>
    <w:rsid w:val="00070723"/>
    <w:rsid w:val="00070F0F"/>
    <w:rsid w:val="00071084"/>
    <w:rsid w:val="000710A8"/>
    <w:rsid w:val="000716E9"/>
    <w:rsid w:val="0007172E"/>
    <w:rsid w:val="00071B2C"/>
    <w:rsid w:val="00071B59"/>
    <w:rsid w:val="00071CEF"/>
    <w:rsid w:val="00071D71"/>
    <w:rsid w:val="00071DC7"/>
    <w:rsid w:val="00071F03"/>
    <w:rsid w:val="0007204B"/>
    <w:rsid w:val="00072531"/>
    <w:rsid w:val="0007253C"/>
    <w:rsid w:val="00072728"/>
    <w:rsid w:val="000733AD"/>
    <w:rsid w:val="000736B0"/>
    <w:rsid w:val="0007382E"/>
    <w:rsid w:val="00073FD4"/>
    <w:rsid w:val="0007417D"/>
    <w:rsid w:val="000744DD"/>
    <w:rsid w:val="0007451C"/>
    <w:rsid w:val="000748A5"/>
    <w:rsid w:val="00074E94"/>
    <w:rsid w:val="00074FAC"/>
    <w:rsid w:val="0007501B"/>
    <w:rsid w:val="0007504E"/>
    <w:rsid w:val="0007549A"/>
    <w:rsid w:val="00075577"/>
    <w:rsid w:val="000756B9"/>
    <w:rsid w:val="00075947"/>
    <w:rsid w:val="00075ADC"/>
    <w:rsid w:val="00075BFC"/>
    <w:rsid w:val="00075D02"/>
    <w:rsid w:val="00075E92"/>
    <w:rsid w:val="00075F23"/>
    <w:rsid w:val="00076015"/>
    <w:rsid w:val="000760F8"/>
    <w:rsid w:val="000763E9"/>
    <w:rsid w:val="0007663C"/>
    <w:rsid w:val="000769F5"/>
    <w:rsid w:val="00076B9C"/>
    <w:rsid w:val="0007715A"/>
    <w:rsid w:val="00077212"/>
    <w:rsid w:val="0007736B"/>
    <w:rsid w:val="000774C6"/>
    <w:rsid w:val="0007792D"/>
    <w:rsid w:val="00077A6E"/>
    <w:rsid w:val="00077D06"/>
    <w:rsid w:val="00077D85"/>
    <w:rsid w:val="00080336"/>
    <w:rsid w:val="000804A1"/>
    <w:rsid w:val="000807D6"/>
    <w:rsid w:val="000807F4"/>
    <w:rsid w:val="0008094B"/>
    <w:rsid w:val="0008120D"/>
    <w:rsid w:val="0008132D"/>
    <w:rsid w:val="000813C9"/>
    <w:rsid w:val="00081574"/>
    <w:rsid w:val="000816F4"/>
    <w:rsid w:val="00081AA0"/>
    <w:rsid w:val="00081B38"/>
    <w:rsid w:val="00081B59"/>
    <w:rsid w:val="00081B83"/>
    <w:rsid w:val="00081C62"/>
    <w:rsid w:val="00081CDE"/>
    <w:rsid w:val="00081D07"/>
    <w:rsid w:val="00081D56"/>
    <w:rsid w:val="00081D8E"/>
    <w:rsid w:val="00081DF1"/>
    <w:rsid w:val="00081F9C"/>
    <w:rsid w:val="000823BF"/>
    <w:rsid w:val="000825DC"/>
    <w:rsid w:val="00082AB5"/>
    <w:rsid w:val="00082CF9"/>
    <w:rsid w:val="00082F87"/>
    <w:rsid w:val="00082FA2"/>
    <w:rsid w:val="00083040"/>
    <w:rsid w:val="00083501"/>
    <w:rsid w:val="00083719"/>
    <w:rsid w:val="000839CF"/>
    <w:rsid w:val="00083DB0"/>
    <w:rsid w:val="00084114"/>
    <w:rsid w:val="000843F7"/>
    <w:rsid w:val="00084462"/>
    <w:rsid w:val="00084482"/>
    <w:rsid w:val="000845B0"/>
    <w:rsid w:val="00084705"/>
    <w:rsid w:val="0008479A"/>
    <w:rsid w:val="00084CAE"/>
    <w:rsid w:val="00084E85"/>
    <w:rsid w:val="000851D5"/>
    <w:rsid w:val="00085389"/>
    <w:rsid w:val="00085411"/>
    <w:rsid w:val="00085456"/>
    <w:rsid w:val="0008579E"/>
    <w:rsid w:val="00085B50"/>
    <w:rsid w:val="00085D7E"/>
    <w:rsid w:val="00085F7F"/>
    <w:rsid w:val="00086068"/>
    <w:rsid w:val="00086610"/>
    <w:rsid w:val="000866C0"/>
    <w:rsid w:val="000866D6"/>
    <w:rsid w:val="0008677A"/>
    <w:rsid w:val="000868C3"/>
    <w:rsid w:val="00086B58"/>
    <w:rsid w:val="00086C90"/>
    <w:rsid w:val="00086DE8"/>
    <w:rsid w:val="00086E9E"/>
    <w:rsid w:val="0008721D"/>
    <w:rsid w:val="00087741"/>
    <w:rsid w:val="000878AB"/>
    <w:rsid w:val="0008790D"/>
    <w:rsid w:val="00087A46"/>
    <w:rsid w:val="00087EB9"/>
    <w:rsid w:val="000901B5"/>
    <w:rsid w:val="0009033A"/>
    <w:rsid w:val="0009037E"/>
    <w:rsid w:val="00090724"/>
    <w:rsid w:val="00090BE0"/>
    <w:rsid w:val="00090C80"/>
    <w:rsid w:val="00090D32"/>
    <w:rsid w:val="00090EDD"/>
    <w:rsid w:val="00090FB8"/>
    <w:rsid w:val="00091090"/>
    <w:rsid w:val="00091123"/>
    <w:rsid w:val="00091635"/>
    <w:rsid w:val="000918C7"/>
    <w:rsid w:val="00091A5E"/>
    <w:rsid w:val="00091E73"/>
    <w:rsid w:val="00092128"/>
    <w:rsid w:val="000921B2"/>
    <w:rsid w:val="000923CC"/>
    <w:rsid w:val="0009287C"/>
    <w:rsid w:val="000928DE"/>
    <w:rsid w:val="00092C70"/>
    <w:rsid w:val="00092E58"/>
    <w:rsid w:val="0009324A"/>
    <w:rsid w:val="00093471"/>
    <w:rsid w:val="000934EA"/>
    <w:rsid w:val="00093519"/>
    <w:rsid w:val="00093D67"/>
    <w:rsid w:val="00093EC9"/>
    <w:rsid w:val="00093F61"/>
    <w:rsid w:val="0009406D"/>
    <w:rsid w:val="00094352"/>
    <w:rsid w:val="0009461B"/>
    <w:rsid w:val="00094645"/>
    <w:rsid w:val="00094683"/>
    <w:rsid w:val="00094882"/>
    <w:rsid w:val="00094958"/>
    <w:rsid w:val="0009495E"/>
    <w:rsid w:val="00094C66"/>
    <w:rsid w:val="00094CBB"/>
    <w:rsid w:val="00094CDC"/>
    <w:rsid w:val="00094DEF"/>
    <w:rsid w:val="00095144"/>
    <w:rsid w:val="000953D0"/>
    <w:rsid w:val="00095CCB"/>
    <w:rsid w:val="00096080"/>
    <w:rsid w:val="000961F8"/>
    <w:rsid w:val="0009624B"/>
    <w:rsid w:val="000964A9"/>
    <w:rsid w:val="000968A1"/>
    <w:rsid w:val="00096D20"/>
    <w:rsid w:val="00096EF3"/>
    <w:rsid w:val="00097337"/>
    <w:rsid w:val="000973BF"/>
    <w:rsid w:val="000974D7"/>
    <w:rsid w:val="0009760F"/>
    <w:rsid w:val="0009771C"/>
    <w:rsid w:val="00097E93"/>
    <w:rsid w:val="00097F04"/>
    <w:rsid w:val="000A0291"/>
    <w:rsid w:val="000A03D4"/>
    <w:rsid w:val="000A0520"/>
    <w:rsid w:val="000A055B"/>
    <w:rsid w:val="000A0B00"/>
    <w:rsid w:val="000A0F3A"/>
    <w:rsid w:val="000A1095"/>
    <w:rsid w:val="000A1692"/>
    <w:rsid w:val="000A169D"/>
    <w:rsid w:val="000A1766"/>
    <w:rsid w:val="000A18D9"/>
    <w:rsid w:val="000A1AF7"/>
    <w:rsid w:val="000A1BE4"/>
    <w:rsid w:val="000A1C40"/>
    <w:rsid w:val="000A1C8E"/>
    <w:rsid w:val="000A2104"/>
    <w:rsid w:val="000A24F7"/>
    <w:rsid w:val="000A250E"/>
    <w:rsid w:val="000A2513"/>
    <w:rsid w:val="000A2581"/>
    <w:rsid w:val="000A26F2"/>
    <w:rsid w:val="000A27A6"/>
    <w:rsid w:val="000A2ABA"/>
    <w:rsid w:val="000A2BEF"/>
    <w:rsid w:val="000A2DBA"/>
    <w:rsid w:val="000A2DDC"/>
    <w:rsid w:val="000A2E88"/>
    <w:rsid w:val="000A2F53"/>
    <w:rsid w:val="000A306D"/>
    <w:rsid w:val="000A354D"/>
    <w:rsid w:val="000A35A0"/>
    <w:rsid w:val="000A36FD"/>
    <w:rsid w:val="000A3A54"/>
    <w:rsid w:val="000A3D43"/>
    <w:rsid w:val="000A3E56"/>
    <w:rsid w:val="000A4394"/>
    <w:rsid w:val="000A43F6"/>
    <w:rsid w:val="000A452B"/>
    <w:rsid w:val="000A468B"/>
    <w:rsid w:val="000A47DA"/>
    <w:rsid w:val="000A4958"/>
    <w:rsid w:val="000A49B9"/>
    <w:rsid w:val="000A4B74"/>
    <w:rsid w:val="000A4BF0"/>
    <w:rsid w:val="000A4C94"/>
    <w:rsid w:val="000A4D01"/>
    <w:rsid w:val="000A4E0E"/>
    <w:rsid w:val="000A50C4"/>
    <w:rsid w:val="000A50EE"/>
    <w:rsid w:val="000A5164"/>
    <w:rsid w:val="000A55AD"/>
    <w:rsid w:val="000A5822"/>
    <w:rsid w:val="000A587F"/>
    <w:rsid w:val="000A5AAC"/>
    <w:rsid w:val="000A5B6F"/>
    <w:rsid w:val="000A5C56"/>
    <w:rsid w:val="000A5E08"/>
    <w:rsid w:val="000A5E9E"/>
    <w:rsid w:val="000A5F35"/>
    <w:rsid w:val="000A5F8E"/>
    <w:rsid w:val="000A60A9"/>
    <w:rsid w:val="000A627E"/>
    <w:rsid w:val="000A638E"/>
    <w:rsid w:val="000A696C"/>
    <w:rsid w:val="000A6F60"/>
    <w:rsid w:val="000A71D3"/>
    <w:rsid w:val="000A7305"/>
    <w:rsid w:val="000A74EA"/>
    <w:rsid w:val="000A78BC"/>
    <w:rsid w:val="000A79A6"/>
    <w:rsid w:val="000A7DA4"/>
    <w:rsid w:val="000A7F42"/>
    <w:rsid w:val="000B02A7"/>
    <w:rsid w:val="000B0702"/>
    <w:rsid w:val="000B09E6"/>
    <w:rsid w:val="000B09F8"/>
    <w:rsid w:val="000B0ADD"/>
    <w:rsid w:val="000B0B44"/>
    <w:rsid w:val="000B1365"/>
    <w:rsid w:val="000B140A"/>
    <w:rsid w:val="000B1464"/>
    <w:rsid w:val="000B1C13"/>
    <w:rsid w:val="000B1E61"/>
    <w:rsid w:val="000B1EA0"/>
    <w:rsid w:val="000B2106"/>
    <w:rsid w:val="000B2692"/>
    <w:rsid w:val="000B26B7"/>
    <w:rsid w:val="000B2A28"/>
    <w:rsid w:val="000B2B40"/>
    <w:rsid w:val="000B2B80"/>
    <w:rsid w:val="000B32EC"/>
    <w:rsid w:val="000B37A8"/>
    <w:rsid w:val="000B39A0"/>
    <w:rsid w:val="000B3CD2"/>
    <w:rsid w:val="000B42D3"/>
    <w:rsid w:val="000B45BB"/>
    <w:rsid w:val="000B482D"/>
    <w:rsid w:val="000B49CA"/>
    <w:rsid w:val="000B4C13"/>
    <w:rsid w:val="000B4C43"/>
    <w:rsid w:val="000B4CF5"/>
    <w:rsid w:val="000B4FC2"/>
    <w:rsid w:val="000B54B3"/>
    <w:rsid w:val="000B5580"/>
    <w:rsid w:val="000B5634"/>
    <w:rsid w:val="000B5F89"/>
    <w:rsid w:val="000B660D"/>
    <w:rsid w:val="000B68F7"/>
    <w:rsid w:val="000B6A0E"/>
    <w:rsid w:val="000B6A32"/>
    <w:rsid w:val="000B6D72"/>
    <w:rsid w:val="000B72B3"/>
    <w:rsid w:val="000B75C2"/>
    <w:rsid w:val="000B76B2"/>
    <w:rsid w:val="000B7808"/>
    <w:rsid w:val="000B7A7E"/>
    <w:rsid w:val="000B7CBE"/>
    <w:rsid w:val="000B7D63"/>
    <w:rsid w:val="000B7DE6"/>
    <w:rsid w:val="000C0079"/>
    <w:rsid w:val="000C00F4"/>
    <w:rsid w:val="000C0253"/>
    <w:rsid w:val="000C0904"/>
    <w:rsid w:val="000C0AEA"/>
    <w:rsid w:val="000C0B41"/>
    <w:rsid w:val="000C0D5D"/>
    <w:rsid w:val="000C0E42"/>
    <w:rsid w:val="000C0EB4"/>
    <w:rsid w:val="000C10BD"/>
    <w:rsid w:val="000C124E"/>
    <w:rsid w:val="000C1451"/>
    <w:rsid w:val="000C1482"/>
    <w:rsid w:val="000C15A6"/>
    <w:rsid w:val="000C1AB7"/>
    <w:rsid w:val="000C1AD9"/>
    <w:rsid w:val="000C1ECE"/>
    <w:rsid w:val="000C1F61"/>
    <w:rsid w:val="000C215D"/>
    <w:rsid w:val="000C2A1B"/>
    <w:rsid w:val="000C2A90"/>
    <w:rsid w:val="000C2B78"/>
    <w:rsid w:val="000C2C27"/>
    <w:rsid w:val="000C2F90"/>
    <w:rsid w:val="000C30D5"/>
    <w:rsid w:val="000C3101"/>
    <w:rsid w:val="000C386C"/>
    <w:rsid w:val="000C3A41"/>
    <w:rsid w:val="000C3BC1"/>
    <w:rsid w:val="000C3C84"/>
    <w:rsid w:val="000C3E11"/>
    <w:rsid w:val="000C3EBB"/>
    <w:rsid w:val="000C4097"/>
    <w:rsid w:val="000C443D"/>
    <w:rsid w:val="000C4605"/>
    <w:rsid w:val="000C4935"/>
    <w:rsid w:val="000C4942"/>
    <w:rsid w:val="000C4D69"/>
    <w:rsid w:val="000C4DB9"/>
    <w:rsid w:val="000C4FFA"/>
    <w:rsid w:val="000C52D5"/>
    <w:rsid w:val="000C5438"/>
    <w:rsid w:val="000C5499"/>
    <w:rsid w:val="000C58FB"/>
    <w:rsid w:val="000C598D"/>
    <w:rsid w:val="000C5B6A"/>
    <w:rsid w:val="000C5D80"/>
    <w:rsid w:val="000C5FF0"/>
    <w:rsid w:val="000C6080"/>
    <w:rsid w:val="000C61ED"/>
    <w:rsid w:val="000C624D"/>
    <w:rsid w:val="000C644E"/>
    <w:rsid w:val="000C65CB"/>
    <w:rsid w:val="000C66F9"/>
    <w:rsid w:val="000C7310"/>
    <w:rsid w:val="000C7456"/>
    <w:rsid w:val="000C77C5"/>
    <w:rsid w:val="000C78C9"/>
    <w:rsid w:val="000C78DE"/>
    <w:rsid w:val="000C7A4B"/>
    <w:rsid w:val="000C7BD1"/>
    <w:rsid w:val="000C7E3A"/>
    <w:rsid w:val="000C7FB3"/>
    <w:rsid w:val="000D0686"/>
    <w:rsid w:val="000D0798"/>
    <w:rsid w:val="000D0B19"/>
    <w:rsid w:val="000D0B8F"/>
    <w:rsid w:val="000D0D86"/>
    <w:rsid w:val="000D0DD6"/>
    <w:rsid w:val="000D0DDF"/>
    <w:rsid w:val="000D0F5D"/>
    <w:rsid w:val="000D0FF8"/>
    <w:rsid w:val="000D10A1"/>
    <w:rsid w:val="000D132E"/>
    <w:rsid w:val="000D18DE"/>
    <w:rsid w:val="000D20BB"/>
    <w:rsid w:val="000D258A"/>
    <w:rsid w:val="000D2857"/>
    <w:rsid w:val="000D29EE"/>
    <w:rsid w:val="000D31B9"/>
    <w:rsid w:val="000D320A"/>
    <w:rsid w:val="000D32DD"/>
    <w:rsid w:val="000D34D3"/>
    <w:rsid w:val="000D3791"/>
    <w:rsid w:val="000D3AEA"/>
    <w:rsid w:val="000D3C89"/>
    <w:rsid w:val="000D3FE9"/>
    <w:rsid w:val="000D46AB"/>
    <w:rsid w:val="000D4B59"/>
    <w:rsid w:val="000D4E0C"/>
    <w:rsid w:val="000D506C"/>
    <w:rsid w:val="000D5157"/>
    <w:rsid w:val="000D529B"/>
    <w:rsid w:val="000D5353"/>
    <w:rsid w:val="000D53A7"/>
    <w:rsid w:val="000D5570"/>
    <w:rsid w:val="000D562C"/>
    <w:rsid w:val="000D59B0"/>
    <w:rsid w:val="000D5BB4"/>
    <w:rsid w:val="000D5BB8"/>
    <w:rsid w:val="000D5FC5"/>
    <w:rsid w:val="000D6235"/>
    <w:rsid w:val="000D6318"/>
    <w:rsid w:val="000D6337"/>
    <w:rsid w:val="000D697B"/>
    <w:rsid w:val="000D6CD9"/>
    <w:rsid w:val="000D6F24"/>
    <w:rsid w:val="000D6F25"/>
    <w:rsid w:val="000D6F78"/>
    <w:rsid w:val="000D6FD0"/>
    <w:rsid w:val="000D715D"/>
    <w:rsid w:val="000D7267"/>
    <w:rsid w:val="000D730D"/>
    <w:rsid w:val="000D75FB"/>
    <w:rsid w:val="000D7778"/>
    <w:rsid w:val="000D79B1"/>
    <w:rsid w:val="000D79D2"/>
    <w:rsid w:val="000D7D4B"/>
    <w:rsid w:val="000D7FDF"/>
    <w:rsid w:val="000E00AE"/>
    <w:rsid w:val="000E01A0"/>
    <w:rsid w:val="000E01B1"/>
    <w:rsid w:val="000E03A0"/>
    <w:rsid w:val="000E03B9"/>
    <w:rsid w:val="000E041E"/>
    <w:rsid w:val="000E0646"/>
    <w:rsid w:val="000E0877"/>
    <w:rsid w:val="000E0943"/>
    <w:rsid w:val="000E0987"/>
    <w:rsid w:val="000E0BC1"/>
    <w:rsid w:val="000E0D38"/>
    <w:rsid w:val="000E1380"/>
    <w:rsid w:val="000E14BA"/>
    <w:rsid w:val="000E186C"/>
    <w:rsid w:val="000E1B52"/>
    <w:rsid w:val="000E1BA5"/>
    <w:rsid w:val="000E1C09"/>
    <w:rsid w:val="000E1C5C"/>
    <w:rsid w:val="000E1C92"/>
    <w:rsid w:val="000E1E26"/>
    <w:rsid w:val="000E1F6F"/>
    <w:rsid w:val="000E219F"/>
    <w:rsid w:val="000E21E9"/>
    <w:rsid w:val="000E2278"/>
    <w:rsid w:val="000E281B"/>
    <w:rsid w:val="000E2A8E"/>
    <w:rsid w:val="000E2B45"/>
    <w:rsid w:val="000E309F"/>
    <w:rsid w:val="000E3168"/>
    <w:rsid w:val="000E3351"/>
    <w:rsid w:val="000E35A4"/>
    <w:rsid w:val="000E36EA"/>
    <w:rsid w:val="000E37DF"/>
    <w:rsid w:val="000E38D5"/>
    <w:rsid w:val="000E3927"/>
    <w:rsid w:val="000E39D2"/>
    <w:rsid w:val="000E3BE2"/>
    <w:rsid w:val="000E3C69"/>
    <w:rsid w:val="000E40A7"/>
    <w:rsid w:val="000E43A8"/>
    <w:rsid w:val="000E480C"/>
    <w:rsid w:val="000E4AB3"/>
    <w:rsid w:val="000E4D3A"/>
    <w:rsid w:val="000E4F29"/>
    <w:rsid w:val="000E5166"/>
    <w:rsid w:val="000E52D2"/>
    <w:rsid w:val="000E554A"/>
    <w:rsid w:val="000E571A"/>
    <w:rsid w:val="000E587E"/>
    <w:rsid w:val="000E5F41"/>
    <w:rsid w:val="000E5FB6"/>
    <w:rsid w:val="000E6049"/>
    <w:rsid w:val="000E60F5"/>
    <w:rsid w:val="000E621C"/>
    <w:rsid w:val="000E687B"/>
    <w:rsid w:val="000E692E"/>
    <w:rsid w:val="000E6E32"/>
    <w:rsid w:val="000E6E35"/>
    <w:rsid w:val="000E71C6"/>
    <w:rsid w:val="000E7378"/>
    <w:rsid w:val="000E75D6"/>
    <w:rsid w:val="000E795F"/>
    <w:rsid w:val="000E7ADF"/>
    <w:rsid w:val="000E7B63"/>
    <w:rsid w:val="000E7B91"/>
    <w:rsid w:val="000E7CF3"/>
    <w:rsid w:val="000E7E97"/>
    <w:rsid w:val="000F0297"/>
    <w:rsid w:val="000F02EA"/>
    <w:rsid w:val="000F07D1"/>
    <w:rsid w:val="000F0822"/>
    <w:rsid w:val="000F148D"/>
    <w:rsid w:val="000F15CB"/>
    <w:rsid w:val="000F1C01"/>
    <w:rsid w:val="000F1C6E"/>
    <w:rsid w:val="000F207A"/>
    <w:rsid w:val="000F2264"/>
    <w:rsid w:val="000F250D"/>
    <w:rsid w:val="000F2556"/>
    <w:rsid w:val="000F28D7"/>
    <w:rsid w:val="000F28F9"/>
    <w:rsid w:val="000F2979"/>
    <w:rsid w:val="000F2ACB"/>
    <w:rsid w:val="000F2B54"/>
    <w:rsid w:val="000F2D75"/>
    <w:rsid w:val="000F2E83"/>
    <w:rsid w:val="000F3176"/>
    <w:rsid w:val="000F32FB"/>
    <w:rsid w:val="000F33DA"/>
    <w:rsid w:val="000F3563"/>
    <w:rsid w:val="000F36B8"/>
    <w:rsid w:val="000F3856"/>
    <w:rsid w:val="000F3893"/>
    <w:rsid w:val="000F39F5"/>
    <w:rsid w:val="000F3CA2"/>
    <w:rsid w:val="000F3D16"/>
    <w:rsid w:val="000F4043"/>
    <w:rsid w:val="000F42AC"/>
    <w:rsid w:val="000F44BC"/>
    <w:rsid w:val="000F490F"/>
    <w:rsid w:val="000F4C47"/>
    <w:rsid w:val="000F4DFE"/>
    <w:rsid w:val="000F4E6C"/>
    <w:rsid w:val="000F4FE7"/>
    <w:rsid w:val="000F548D"/>
    <w:rsid w:val="000F56A6"/>
    <w:rsid w:val="000F56AB"/>
    <w:rsid w:val="000F578D"/>
    <w:rsid w:val="000F5931"/>
    <w:rsid w:val="000F5D57"/>
    <w:rsid w:val="000F5DD0"/>
    <w:rsid w:val="000F5E2F"/>
    <w:rsid w:val="000F6327"/>
    <w:rsid w:val="000F64EB"/>
    <w:rsid w:val="000F654C"/>
    <w:rsid w:val="000F666B"/>
    <w:rsid w:val="000F69C7"/>
    <w:rsid w:val="000F6E33"/>
    <w:rsid w:val="000F7EAF"/>
    <w:rsid w:val="000F7FD7"/>
    <w:rsid w:val="00100808"/>
    <w:rsid w:val="00100943"/>
    <w:rsid w:val="00100986"/>
    <w:rsid w:val="00100D60"/>
    <w:rsid w:val="00100DA3"/>
    <w:rsid w:val="001010DA"/>
    <w:rsid w:val="0010122F"/>
    <w:rsid w:val="00101793"/>
    <w:rsid w:val="00101D64"/>
    <w:rsid w:val="0010203F"/>
    <w:rsid w:val="001021E6"/>
    <w:rsid w:val="001026D8"/>
    <w:rsid w:val="00102AA7"/>
    <w:rsid w:val="0010306A"/>
    <w:rsid w:val="00103559"/>
    <w:rsid w:val="00103628"/>
    <w:rsid w:val="00103999"/>
    <w:rsid w:val="00103AF6"/>
    <w:rsid w:val="00103E6F"/>
    <w:rsid w:val="00103ED0"/>
    <w:rsid w:val="00104006"/>
    <w:rsid w:val="00104156"/>
    <w:rsid w:val="00104183"/>
    <w:rsid w:val="001043C9"/>
    <w:rsid w:val="00104A5D"/>
    <w:rsid w:val="00104CE8"/>
    <w:rsid w:val="001050BB"/>
    <w:rsid w:val="001053CE"/>
    <w:rsid w:val="001054EA"/>
    <w:rsid w:val="001059BB"/>
    <w:rsid w:val="00105A02"/>
    <w:rsid w:val="00105A12"/>
    <w:rsid w:val="00105ADB"/>
    <w:rsid w:val="00105B0B"/>
    <w:rsid w:val="00105D0B"/>
    <w:rsid w:val="0010638A"/>
    <w:rsid w:val="001063D0"/>
    <w:rsid w:val="00106409"/>
    <w:rsid w:val="001067B4"/>
    <w:rsid w:val="00106A48"/>
    <w:rsid w:val="00106B3F"/>
    <w:rsid w:val="00106D92"/>
    <w:rsid w:val="00106F01"/>
    <w:rsid w:val="001070C6"/>
    <w:rsid w:val="0010749E"/>
    <w:rsid w:val="001074BE"/>
    <w:rsid w:val="001075E9"/>
    <w:rsid w:val="0010769A"/>
    <w:rsid w:val="00107848"/>
    <w:rsid w:val="00107889"/>
    <w:rsid w:val="00107A3B"/>
    <w:rsid w:val="00107A58"/>
    <w:rsid w:val="00107C41"/>
    <w:rsid w:val="0011036B"/>
    <w:rsid w:val="0011043C"/>
    <w:rsid w:val="00110800"/>
    <w:rsid w:val="00110D0F"/>
    <w:rsid w:val="00110DCA"/>
    <w:rsid w:val="00110E95"/>
    <w:rsid w:val="00110ED4"/>
    <w:rsid w:val="0011104D"/>
    <w:rsid w:val="00111190"/>
    <w:rsid w:val="001112DF"/>
    <w:rsid w:val="00111507"/>
    <w:rsid w:val="0011170C"/>
    <w:rsid w:val="00111735"/>
    <w:rsid w:val="0011181D"/>
    <w:rsid w:val="00111953"/>
    <w:rsid w:val="00111A25"/>
    <w:rsid w:val="00111ABD"/>
    <w:rsid w:val="00111B08"/>
    <w:rsid w:val="00111C1F"/>
    <w:rsid w:val="00111CF4"/>
    <w:rsid w:val="00111F84"/>
    <w:rsid w:val="001125E1"/>
    <w:rsid w:val="0011262B"/>
    <w:rsid w:val="0011262D"/>
    <w:rsid w:val="001127B1"/>
    <w:rsid w:val="001128C4"/>
    <w:rsid w:val="0011295F"/>
    <w:rsid w:val="0011375A"/>
    <w:rsid w:val="00114102"/>
    <w:rsid w:val="0011460B"/>
    <w:rsid w:val="00114696"/>
    <w:rsid w:val="001146F5"/>
    <w:rsid w:val="00114954"/>
    <w:rsid w:val="00114DFA"/>
    <w:rsid w:val="00114E31"/>
    <w:rsid w:val="001151F4"/>
    <w:rsid w:val="00115289"/>
    <w:rsid w:val="00115399"/>
    <w:rsid w:val="0011546F"/>
    <w:rsid w:val="001154DE"/>
    <w:rsid w:val="0011579D"/>
    <w:rsid w:val="0011580E"/>
    <w:rsid w:val="00115ADF"/>
    <w:rsid w:val="00115C24"/>
    <w:rsid w:val="00115E3D"/>
    <w:rsid w:val="00115E96"/>
    <w:rsid w:val="00116077"/>
    <w:rsid w:val="00116119"/>
    <w:rsid w:val="00116C8F"/>
    <w:rsid w:val="00116CE0"/>
    <w:rsid w:val="001171D9"/>
    <w:rsid w:val="0011741B"/>
    <w:rsid w:val="001177EF"/>
    <w:rsid w:val="00117EEE"/>
    <w:rsid w:val="00120000"/>
    <w:rsid w:val="00120085"/>
    <w:rsid w:val="001202A8"/>
    <w:rsid w:val="00120C15"/>
    <w:rsid w:val="00120D3A"/>
    <w:rsid w:val="00120FB4"/>
    <w:rsid w:val="0012139B"/>
    <w:rsid w:val="001215BF"/>
    <w:rsid w:val="00121B3D"/>
    <w:rsid w:val="00121F5C"/>
    <w:rsid w:val="00122012"/>
    <w:rsid w:val="00122062"/>
    <w:rsid w:val="00122119"/>
    <w:rsid w:val="00122764"/>
    <w:rsid w:val="001231D8"/>
    <w:rsid w:val="00123575"/>
    <w:rsid w:val="00123606"/>
    <w:rsid w:val="001236EF"/>
    <w:rsid w:val="001237D3"/>
    <w:rsid w:val="00123812"/>
    <w:rsid w:val="00123C90"/>
    <w:rsid w:val="00123CA2"/>
    <w:rsid w:val="00123DFA"/>
    <w:rsid w:val="00123E40"/>
    <w:rsid w:val="001243A9"/>
    <w:rsid w:val="001243E5"/>
    <w:rsid w:val="00124AEC"/>
    <w:rsid w:val="00124B01"/>
    <w:rsid w:val="00124F3B"/>
    <w:rsid w:val="00124F90"/>
    <w:rsid w:val="00124FCA"/>
    <w:rsid w:val="001252D3"/>
    <w:rsid w:val="001252DC"/>
    <w:rsid w:val="0012555F"/>
    <w:rsid w:val="00125AED"/>
    <w:rsid w:val="00125CA4"/>
    <w:rsid w:val="00125E47"/>
    <w:rsid w:val="00125F1A"/>
    <w:rsid w:val="00126190"/>
    <w:rsid w:val="001262A9"/>
    <w:rsid w:val="00126524"/>
    <w:rsid w:val="001267CB"/>
    <w:rsid w:val="001268D0"/>
    <w:rsid w:val="00126A60"/>
    <w:rsid w:val="00126B7A"/>
    <w:rsid w:val="00126C58"/>
    <w:rsid w:val="00126F12"/>
    <w:rsid w:val="00127024"/>
    <w:rsid w:val="00127101"/>
    <w:rsid w:val="00127259"/>
    <w:rsid w:val="0012726F"/>
    <w:rsid w:val="00127EB5"/>
    <w:rsid w:val="00127F65"/>
    <w:rsid w:val="00127FA9"/>
    <w:rsid w:val="001302CB"/>
    <w:rsid w:val="001307A8"/>
    <w:rsid w:val="00130828"/>
    <w:rsid w:val="00130B35"/>
    <w:rsid w:val="00130BE5"/>
    <w:rsid w:val="00130CA5"/>
    <w:rsid w:val="00130E4D"/>
    <w:rsid w:val="001316E6"/>
    <w:rsid w:val="00131AC5"/>
    <w:rsid w:val="00131B2A"/>
    <w:rsid w:val="00131D3B"/>
    <w:rsid w:val="00131F36"/>
    <w:rsid w:val="00132115"/>
    <w:rsid w:val="001323FB"/>
    <w:rsid w:val="0013245C"/>
    <w:rsid w:val="00132961"/>
    <w:rsid w:val="00132A12"/>
    <w:rsid w:val="00132AEF"/>
    <w:rsid w:val="00132E17"/>
    <w:rsid w:val="00132F22"/>
    <w:rsid w:val="0013396A"/>
    <w:rsid w:val="00133B44"/>
    <w:rsid w:val="00133BD7"/>
    <w:rsid w:val="00133CC1"/>
    <w:rsid w:val="00133D33"/>
    <w:rsid w:val="00133DBC"/>
    <w:rsid w:val="00133E8F"/>
    <w:rsid w:val="00133F00"/>
    <w:rsid w:val="001344BC"/>
    <w:rsid w:val="001344DC"/>
    <w:rsid w:val="00134D51"/>
    <w:rsid w:val="00134D5E"/>
    <w:rsid w:val="0013594E"/>
    <w:rsid w:val="00135E28"/>
    <w:rsid w:val="001361AC"/>
    <w:rsid w:val="00136202"/>
    <w:rsid w:val="0013653F"/>
    <w:rsid w:val="00136852"/>
    <w:rsid w:val="00136E1D"/>
    <w:rsid w:val="00136ECA"/>
    <w:rsid w:val="0013730F"/>
    <w:rsid w:val="00137392"/>
    <w:rsid w:val="001374F3"/>
    <w:rsid w:val="0013775D"/>
    <w:rsid w:val="00137949"/>
    <w:rsid w:val="00137D50"/>
    <w:rsid w:val="00137E78"/>
    <w:rsid w:val="00137F21"/>
    <w:rsid w:val="001400F4"/>
    <w:rsid w:val="00140146"/>
    <w:rsid w:val="00140225"/>
    <w:rsid w:val="00140329"/>
    <w:rsid w:val="0014055D"/>
    <w:rsid w:val="00140810"/>
    <w:rsid w:val="001408F7"/>
    <w:rsid w:val="0014092E"/>
    <w:rsid w:val="00140F34"/>
    <w:rsid w:val="00140FA2"/>
    <w:rsid w:val="0014128C"/>
    <w:rsid w:val="00141516"/>
    <w:rsid w:val="0014154F"/>
    <w:rsid w:val="00141556"/>
    <w:rsid w:val="00141A60"/>
    <w:rsid w:val="00141B27"/>
    <w:rsid w:val="00141C57"/>
    <w:rsid w:val="00141CF9"/>
    <w:rsid w:val="00141DA4"/>
    <w:rsid w:val="00142202"/>
    <w:rsid w:val="00142353"/>
    <w:rsid w:val="0014262A"/>
    <w:rsid w:val="00142C2A"/>
    <w:rsid w:val="00142C90"/>
    <w:rsid w:val="00142CBB"/>
    <w:rsid w:val="00142E56"/>
    <w:rsid w:val="001430CA"/>
    <w:rsid w:val="001432F4"/>
    <w:rsid w:val="00143907"/>
    <w:rsid w:val="00143B2C"/>
    <w:rsid w:val="00143CF4"/>
    <w:rsid w:val="00143EFC"/>
    <w:rsid w:val="001440B4"/>
    <w:rsid w:val="001443FB"/>
    <w:rsid w:val="00144470"/>
    <w:rsid w:val="0014473B"/>
    <w:rsid w:val="00144966"/>
    <w:rsid w:val="00144CDC"/>
    <w:rsid w:val="00144D15"/>
    <w:rsid w:val="0014526E"/>
    <w:rsid w:val="0014555D"/>
    <w:rsid w:val="00145824"/>
    <w:rsid w:val="001458D2"/>
    <w:rsid w:val="001459B0"/>
    <w:rsid w:val="00145A66"/>
    <w:rsid w:val="00145DC5"/>
    <w:rsid w:val="00145FC1"/>
    <w:rsid w:val="00146049"/>
    <w:rsid w:val="001460F3"/>
    <w:rsid w:val="001463BC"/>
    <w:rsid w:val="00146684"/>
    <w:rsid w:val="001467D5"/>
    <w:rsid w:val="00146880"/>
    <w:rsid w:val="001469EA"/>
    <w:rsid w:val="00146AB5"/>
    <w:rsid w:val="00146C9F"/>
    <w:rsid w:val="00146F16"/>
    <w:rsid w:val="00146F38"/>
    <w:rsid w:val="00146FB9"/>
    <w:rsid w:val="0014722A"/>
    <w:rsid w:val="001474D0"/>
    <w:rsid w:val="0014773B"/>
    <w:rsid w:val="0014786B"/>
    <w:rsid w:val="001501C0"/>
    <w:rsid w:val="0015076F"/>
    <w:rsid w:val="001507DE"/>
    <w:rsid w:val="0015084D"/>
    <w:rsid w:val="00150951"/>
    <w:rsid w:val="00150B8B"/>
    <w:rsid w:val="00150CA7"/>
    <w:rsid w:val="00150FDD"/>
    <w:rsid w:val="001515A1"/>
    <w:rsid w:val="001516A4"/>
    <w:rsid w:val="001516D9"/>
    <w:rsid w:val="00151D6E"/>
    <w:rsid w:val="001520C9"/>
    <w:rsid w:val="001527C4"/>
    <w:rsid w:val="001530AF"/>
    <w:rsid w:val="0015319B"/>
    <w:rsid w:val="0015351F"/>
    <w:rsid w:val="001536CB"/>
    <w:rsid w:val="00153745"/>
    <w:rsid w:val="001538EF"/>
    <w:rsid w:val="00153E4F"/>
    <w:rsid w:val="00153F30"/>
    <w:rsid w:val="00153FE8"/>
    <w:rsid w:val="00154AC2"/>
    <w:rsid w:val="00154E3A"/>
    <w:rsid w:val="001556BC"/>
    <w:rsid w:val="001556E5"/>
    <w:rsid w:val="001558F9"/>
    <w:rsid w:val="001559CD"/>
    <w:rsid w:val="00155E0C"/>
    <w:rsid w:val="001564B5"/>
    <w:rsid w:val="00156842"/>
    <w:rsid w:val="001568A5"/>
    <w:rsid w:val="00156C84"/>
    <w:rsid w:val="00156FBD"/>
    <w:rsid w:val="0015703F"/>
    <w:rsid w:val="0015749A"/>
    <w:rsid w:val="00157530"/>
    <w:rsid w:val="0015767A"/>
    <w:rsid w:val="00157811"/>
    <w:rsid w:val="001579AF"/>
    <w:rsid w:val="00157A35"/>
    <w:rsid w:val="00157D3B"/>
    <w:rsid w:val="001604C6"/>
    <w:rsid w:val="00160655"/>
    <w:rsid w:val="00160D98"/>
    <w:rsid w:val="00160F0A"/>
    <w:rsid w:val="00161259"/>
    <w:rsid w:val="0016131B"/>
    <w:rsid w:val="001613A9"/>
    <w:rsid w:val="00161B33"/>
    <w:rsid w:val="00161B9C"/>
    <w:rsid w:val="00161CF1"/>
    <w:rsid w:val="00162000"/>
    <w:rsid w:val="0016213E"/>
    <w:rsid w:val="001622B4"/>
    <w:rsid w:val="001624BD"/>
    <w:rsid w:val="00162513"/>
    <w:rsid w:val="00162813"/>
    <w:rsid w:val="00162CB9"/>
    <w:rsid w:val="00162EEE"/>
    <w:rsid w:val="00162FC7"/>
    <w:rsid w:val="0016389A"/>
    <w:rsid w:val="00163915"/>
    <w:rsid w:val="00163AD8"/>
    <w:rsid w:val="00163C8F"/>
    <w:rsid w:val="00164130"/>
    <w:rsid w:val="0016416A"/>
    <w:rsid w:val="00164189"/>
    <w:rsid w:val="001642E4"/>
    <w:rsid w:val="0016453F"/>
    <w:rsid w:val="00164598"/>
    <w:rsid w:val="001648D1"/>
    <w:rsid w:val="00164D8C"/>
    <w:rsid w:val="00164DD7"/>
    <w:rsid w:val="0016514F"/>
    <w:rsid w:val="00165405"/>
    <w:rsid w:val="001654F0"/>
    <w:rsid w:val="001657AC"/>
    <w:rsid w:val="00165AE3"/>
    <w:rsid w:val="00165D98"/>
    <w:rsid w:val="0016603E"/>
    <w:rsid w:val="001661A0"/>
    <w:rsid w:val="00166329"/>
    <w:rsid w:val="0016643A"/>
    <w:rsid w:val="001665AF"/>
    <w:rsid w:val="001666E6"/>
    <w:rsid w:val="001671C3"/>
    <w:rsid w:val="001673BB"/>
    <w:rsid w:val="00167642"/>
    <w:rsid w:val="00167BBB"/>
    <w:rsid w:val="00167E83"/>
    <w:rsid w:val="00170077"/>
    <w:rsid w:val="001701E3"/>
    <w:rsid w:val="00170223"/>
    <w:rsid w:val="001703BF"/>
    <w:rsid w:val="0017049B"/>
    <w:rsid w:val="00170989"/>
    <w:rsid w:val="00170A88"/>
    <w:rsid w:val="00170EDA"/>
    <w:rsid w:val="00170EE6"/>
    <w:rsid w:val="0017123E"/>
    <w:rsid w:val="001712C8"/>
    <w:rsid w:val="001717A6"/>
    <w:rsid w:val="001719E4"/>
    <w:rsid w:val="00171CD4"/>
    <w:rsid w:val="00172331"/>
    <w:rsid w:val="00172393"/>
    <w:rsid w:val="001726F3"/>
    <w:rsid w:val="00172D45"/>
    <w:rsid w:val="00172D4B"/>
    <w:rsid w:val="00173188"/>
    <w:rsid w:val="00173367"/>
    <w:rsid w:val="0017389F"/>
    <w:rsid w:val="0017390E"/>
    <w:rsid w:val="00173D65"/>
    <w:rsid w:val="00173D74"/>
    <w:rsid w:val="001740AD"/>
    <w:rsid w:val="001741BE"/>
    <w:rsid w:val="00174484"/>
    <w:rsid w:val="0017458A"/>
    <w:rsid w:val="001749A5"/>
    <w:rsid w:val="00174B38"/>
    <w:rsid w:val="00174BB1"/>
    <w:rsid w:val="00174CB2"/>
    <w:rsid w:val="00175044"/>
    <w:rsid w:val="00175105"/>
    <w:rsid w:val="00175569"/>
    <w:rsid w:val="00175B07"/>
    <w:rsid w:val="00175CD3"/>
    <w:rsid w:val="00175E40"/>
    <w:rsid w:val="00175F9D"/>
    <w:rsid w:val="0017600B"/>
    <w:rsid w:val="00176664"/>
    <w:rsid w:val="001766D9"/>
    <w:rsid w:val="00176A22"/>
    <w:rsid w:val="00176C95"/>
    <w:rsid w:val="00176D92"/>
    <w:rsid w:val="00176DA2"/>
    <w:rsid w:val="001772D1"/>
    <w:rsid w:val="0017745B"/>
    <w:rsid w:val="00177494"/>
    <w:rsid w:val="00177699"/>
    <w:rsid w:val="001778A0"/>
    <w:rsid w:val="00177912"/>
    <w:rsid w:val="00177AAB"/>
    <w:rsid w:val="00180296"/>
    <w:rsid w:val="00180492"/>
    <w:rsid w:val="00180BB4"/>
    <w:rsid w:val="00180D27"/>
    <w:rsid w:val="00180FB1"/>
    <w:rsid w:val="0018103A"/>
    <w:rsid w:val="00181164"/>
    <w:rsid w:val="00181178"/>
    <w:rsid w:val="0018141B"/>
    <w:rsid w:val="001816E6"/>
    <w:rsid w:val="00181941"/>
    <w:rsid w:val="00181C90"/>
    <w:rsid w:val="00181C9E"/>
    <w:rsid w:val="00181CFC"/>
    <w:rsid w:val="001824BC"/>
    <w:rsid w:val="0018297B"/>
    <w:rsid w:val="00182A6F"/>
    <w:rsid w:val="001830FC"/>
    <w:rsid w:val="00183423"/>
    <w:rsid w:val="00183445"/>
    <w:rsid w:val="0018369A"/>
    <w:rsid w:val="00183769"/>
    <w:rsid w:val="001837D4"/>
    <w:rsid w:val="00183B0C"/>
    <w:rsid w:val="00183E7B"/>
    <w:rsid w:val="00183EAB"/>
    <w:rsid w:val="00183ED2"/>
    <w:rsid w:val="001840F0"/>
    <w:rsid w:val="00184419"/>
    <w:rsid w:val="001844EC"/>
    <w:rsid w:val="0018497C"/>
    <w:rsid w:val="00185072"/>
    <w:rsid w:val="00185535"/>
    <w:rsid w:val="00185539"/>
    <w:rsid w:val="001855AB"/>
    <w:rsid w:val="00185851"/>
    <w:rsid w:val="001858BC"/>
    <w:rsid w:val="00185F3B"/>
    <w:rsid w:val="001864AE"/>
    <w:rsid w:val="00186A51"/>
    <w:rsid w:val="00186B36"/>
    <w:rsid w:val="00186BCF"/>
    <w:rsid w:val="001870A3"/>
    <w:rsid w:val="001871D3"/>
    <w:rsid w:val="0018733C"/>
    <w:rsid w:val="00187351"/>
    <w:rsid w:val="00187779"/>
    <w:rsid w:val="00187862"/>
    <w:rsid w:val="00187A02"/>
    <w:rsid w:val="0019054C"/>
    <w:rsid w:val="00190552"/>
    <w:rsid w:val="00190A64"/>
    <w:rsid w:val="00190F80"/>
    <w:rsid w:val="00190FB3"/>
    <w:rsid w:val="0019106E"/>
    <w:rsid w:val="00191984"/>
    <w:rsid w:val="00191AF0"/>
    <w:rsid w:val="00191C31"/>
    <w:rsid w:val="00191DE3"/>
    <w:rsid w:val="001920AD"/>
    <w:rsid w:val="00192243"/>
    <w:rsid w:val="00192265"/>
    <w:rsid w:val="00192669"/>
    <w:rsid w:val="001927A0"/>
    <w:rsid w:val="00192B1E"/>
    <w:rsid w:val="00192D25"/>
    <w:rsid w:val="00192F84"/>
    <w:rsid w:val="00193801"/>
    <w:rsid w:val="00193D86"/>
    <w:rsid w:val="00194305"/>
    <w:rsid w:val="00194488"/>
    <w:rsid w:val="001947DF"/>
    <w:rsid w:val="0019489F"/>
    <w:rsid w:val="00194A0E"/>
    <w:rsid w:val="00194B00"/>
    <w:rsid w:val="001951A4"/>
    <w:rsid w:val="0019543D"/>
    <w:rsid w:val="001954B7"/>
    <w:rsid w:val="00195794"/>
    <w:rsid w:val="001957DE"/>
    <w:rsid w:val="00195D46"/>
    <w:rsid w:val="00195FAA"/>
    <w:rsid w:val="001963BF"/>
    <w:rsid w:val="001964EA"/>
    <w:rsid w:val="00196676"/>
    <w:rsid w:val="001968E1"/>
    <w:rsid w:val="00196AA8"/>
    <w:rsid w:val="00196BF5"/>
    <w:rsid w:val="00196DC4"/>
    <w:rsid w:val="0019737F"/>
    <w:rsid w:val="001975AC"/>
    <w:rsid w:val="001976BF"/>
    <w:rsid w:val="00197876"/>
    <w:rsid w:val="00197E2C"/>
    <w:rsid w:val="00197E8E"/>
    <w:rsid w:val="001A000A"/>
    <w:rsid w:val="001A02B4"/>
    <w:rsid w:val="001A0323"/>
    <w:rsid w:val="001A0B3D"/>
    <w:rsid w:val="001A11F7"/>
    <w:rsid w:val="001A12D5"/>
    <w:rsid w:val="001A1D48"/>
    <w:rsid w:val="001A2068"/>
    <w:rsid w:val="001A2122"/>
    <w:rsid w:val="001A2142"/>
    <w:rsid w:val="001A22F3"/>
    <w:rsid w:val="001A23D6"/>
    <w:rsid w:val="001A252A"/>
    <w:rsid w:val="001A2866"/>
    <w:rsid w:val="001A2C89"/>
    <w:rsid w:val="001A2CFF"/>
    <w:rsid w:val="001A307D"/>
    <w:rsid w:val="001A31A1"/>
    <w:rsid w:val="001A3212"/>
    <w:rsid w:val="001A3375"/>
    <w:rsid w:val="001A33E5"/>
    <w:rsid w:val="001A359C"/>
    <w:rsid w:val="001A39AA"/>
    <w:rsid w:val="001A3C6D"/>
    <w:rsid w:val="001A3FA3"/>
    <w:rsid w:val="001A403F"/>
    <w:rsid w:val="001A4078"/>
    <w:rsid w:val="001A4567"/>
    <w:rsid w:val="001A45C3"/>
    <w:rsid w:val="001A471C"/>
    <w:rsid w:val="001A48B0"/>
    <w:rsid w:val="001A4C52"/>
    <w:rsid w:val="001A4D0E"/>
    <w:rsid w:val="001A4E12"/>
    <w:rsid w:val="001A5367"/>
    <w:rsid w:val="001A5555"/>
    <w:rsid w:val="001A5A39"/>
    <w:rsid w:val="001A5A83"/>
    <w:rsid w:val="001A5FB5"/>
    <w:rsid w:val="001A669F"/>
    <w:rsid w:val="001A6761"/>
    <w:rsid w:val="001A69BD"/>
    <w:rsid w:val="001A6B12"/>
    <w:rsid w:val="001A6C82"/>
    <w:rsid w:val="001A6E99"/>
    <w:rsid w:val="001A6F33"/>
    <w:rsid w:val="001A6F6B"/>
    <w:rsid w:val="001A7342"/>
    <w:rsid w:val="001A73C2"/>
    <w:rsid w:val="001A777B"/>
    <w:rsid w:val="001A7844"/>
    <w:rsid w:val="001A7A4C"/>
    <w:rsid w:val="001A7C2A"/>
    <w:rsid w:val="001A7EB7"/>
    <w:rsid w:val="001A7ED8"/>
    <w:rsid w:val="001A7FF1"/>
    <w:rsid w:val="001B004E"/>
    <w:rsid w:val="001B0317"/>
    <w:rsid w:val="001B0460"/>
    <w:rsid w:val="001B097F"/>
    <w:rsid w:val="001B0AC1"/>
    <w:rsid w:val="001B0BB2"/>
    <w:rsid w:val="001B12BA"/>
    <w:rsid w:val="001B1308"/>
    <w:rsid w:val="001B13E0"/>
    <w:rsid w:val="001B1410"/>
    <w:rsid w:val="001B14CE"/>
    <w:rsid w:val="001B1C5B"/>
    <w:rsid w:val="001B1EEE"/>
    <w:rsid w:val="001B222E"/>
    <w:rsid w:val="001B22AD"/>
    <w:rsid w:val="001B275C"/>
    <w:rsid w:val="001B2968"/>
    <w:rsid w:val="001B2A44"/>
    <w:rsid w:val="001B2B7C"/>
    <w:rsid w:val="001B3214"/>
    <w:rsid w:val="001B325B"/>
    <w:rsid w:val="001B3282"/>
    <w:rsid w:val="001B3481"/>
    <w:rsid w:val="001B34F0"/>
    <w:rsid w:val="001B3B2C"/>
    <w:rsid w:val="001B3BC8"/>
    <w:rsid w:val="001B3C55"/>
    <w:rsid w:val="001B3CA7"/>
    <w:rsid w:val="001B3D08"/>
    <w:rsid w:val="001B3D71"/>
    <w:rsid w:val="001B3E35"/>
    <w:rsid w:val="001B3E50"/>
    <w:rsid w:val="001B3F07"/>
    <w:rsid w:val="001B4199"/>
    <w:rsid w:val="001B4774"/>
    <w:rsid w:val="001B5148"/>
    <w:rsid w:val="001B52C9"/>
    <w:rsid w:val="001B52F7"/>
    <w:rsid w:val="001B53C5"/>
    <w:rsid w:val="001B56D5"/>
    <w:rsid w:val="001B588B"/>
    <w:rsid w:val="001B5941"/>
    <w:rsid w:val="001B5998"/>
    <w:rsid w:val="001B59EA"/>
    <w:rsid w:val="001B5B40"/>
    <w:rsid w:val="001B5C54"/>
    <w:rsid w:val="001B5C7C"/>
    <w:rsid w:val="001B60C2"/>
    <w:rsid w:val="001B63E3"/>
    <w:rsid w:val="001B6522"/>
    <w:rsid w:val="001B68C1"/>
    <w:rsid w:val="001B69FE"/>
    <w:rsid w:val="001B6B23"/>
    <w:rsid w:val="001B6F65"/>
    <w:rsid w:val="001B6F6C"/>
    <w:rsid w:val="001B70C7"/>
    <w:rsid w:val="001B70F0"/>
    <w:rsid w:val="001B77FC"/>
    <w:rsid w:val="001B7888"/>
    <w:rsid w:val="001B7D6E"/>
    <w:rsid w:val="001B7ED6"/>
    <w:rsid w:val="001B7F55"/>
    <w:rsid w:val="001C00EF"/>
    <w:rsid w:val="001C0111"/>
    <w:rsid w:val="001C0216"/>
    <w:rsid w:val="001C0324"/>
    <w:rsid w:val="001C04A2"/>
    <w:rsid w:val="001C062F"/>
    <w:rsid w:val="001C0645"/>
    <w:rsid w:val="001C0B0D"/>
    <w:rsid w:val="001C0B25"/>
    <w:rsid w:val="001C0C9A"/>
    <w:rsid w:val="001C0CFB"/>
    <w:rsid w:val="001C0D87"/>
    <w:rsid w:val="001C0F8C"/>
    <w:rsid w:val="001C1127"/>
    <w:rsid w:val="001C160A"/>
    <w:rsid w:val="001C1705"/>
    <w:rsid w:val="001C1730"/>
    <w:rsid w:val="001C1737"/>
    <w:rsid w:val="001C17F2"/>
    <w:rsid w:val="001C1C21"/>
    <w:rsid w:val="001C1DD3"/>
    <w:rsid w:val="001C205E"/>
    <w:rsid w:val="001C236B"/>
    <w:rsid w:val="001C24FF"/>
    <w:rsid w:val="001C2705"/>
    <w:rsid w:val="001C28A9"/>
    <w:rsid w:val="001C2E74"/>
    <w:rsid w:val="001C2F39"/>
    <w:rsid w:val="001C33B7"/>
    <w:rsid w:val="001C3554"/>
    <w:rsid w:val="001C37A3"/>
    <w:rsid w:val="001C3853"/>
    <w:rsid w:val="001C3982"/>
    <w:rsid w:val="001C3CFC"/>
    <w:rsid w:val="001C3EE8"/>
    <w:rsid w:val="001C3F93"/>
    <w:rsid w:val="001C435D"/>
    <w:rsid w:val="001C467B"/>
    <w:rsid w:val="001C492A"/>
    <w:rsid w:val="001C4962"/>
    <w:rsid w:val="001C4E7C"/>
    <w:rsid w:val="001C4FC0"/>
    <w:rsid w:val="001C5363"/>
    <w:rsid w:val="001C55C5"/>
    <w:rsid w:val="001C5BB2"/>
    <w:rsid w:val="001C5E39"/>
    <w:rsid w:val="001C5E3A"/>
    <w:rsid w:val="001C5E4E"/>
    <w:rsid w:val="001C5EED"/>
    <w:rsid w:val="001C614E"/>
    <w:rsid w:val="001C6435"/>
    <w:rsid w:val="001C648A"/>
    <w:rsid w:val="001C6645"/>
    <w:rsid w:val="001C680A"/>
    <w:rsid w:val="001C6BA3"/>
    <w:rsid w:val="001C6BCE"/>
    <w:rsid w:val="001C6BD1"/>
    <w:rsid w:val="001C75B4"/>
    <w:rsid w:val="001C7686"/>
    <w:rsid w:val="001C780B"/>
    <w:rsid w:val="001C7D53"/>
    <w:rsid w:val="001C7E0F"/>
    <w:rsid w:val="001C7FC5"/>
    <w:rsid w:val="001D04D4"/>
    <w:rsid w:val="001D06B1"/>
    <w:rsid w:val="001D0711"/>
    <w:rsid w:val="001D0A7B"/>
    <w:rsid w:val="001D0E49"/>
    <w:rsid w:val="001D0F40"/>
    <w:rsid w:val="001D1009"/>
    <w:rsid w:val="001D106C"/>
    <w:rsid w:val="001D10E7"/>
    <w:rsid w:val="001D1126"/>
    <w:rsid w:val="001D123A"/>
    <w:rsid w:val="001D125C"/>
    <w:rsid w:val="001D1294"/>
    <w:rsid w:val="001D18B4"/>
    <w:rsid w:val="001D1952"/>
    <w:rsid w:val="001D19CD"/>
    <w:rsid w:val="001D1B2E"/>
    <w:rsid w:val="001D21E6"/>
    <w:rsid w:val="001D2607"/>
    <w:rsid w:val="001D2FBB"/>
    <w:rsid w:val="001D3070"/>
    <w:rsid w:val="001D31DE"/>
    <w:rsid w:val="001D3467"/>
    <w:rsid w:val="001D38EF"/>
    <w:rsid w:val="001D3D72"/>
    <w:rsid w:val="001D3EA0"/>
    <w:rsid w:val="001D430E"/>
    <w:rsid w:val="001D442C"/>
    <w:rsid w:val="001D448B"/>
    <w:rsid w:val="001D492D"/>
    <w:rsid w:val="001D4938"/>
    <w:rsid w:val="001D494D"/>
    <w:rsid w:val="001D5055"/>
    <w:rsid w:val="001D514E"/>
    <w:rsid w:val="001D515E"/>
    <w:rsid w:val="001D531A"/>
    <w:rsid w:val="001D5709"/>
    <w:rsid w:val="001D5808"/>
    <w:rsid w:val="001D5A6F"/>
    <w:rsid w:val="001D5DC6"/>
    <w:rsid w:val="001D5E10"/>
    <w:rsid w:val="001D6134"/>
    <w:rsid w:val="001D6153"/>
    <w:rsid w:val="001D626A"/>
    <w:rsid w:val="001D6A0F"/>
    <w:rsid w:val="001D6EED"/>
    <w:rsid w:val="001D7387"/>
    <w:rsid w:val="001D753B"/>
    <w:rsid w:val="001D79AE"/>
    <w:rsid w:val="001D7A80"/>
    <w:rsid w:val="001D7B9A"/>
    <w:rsid w:val="001E04A9"/>
    <w:rsid w:val="001E05C2"/>
    <w:rsid w:val="001E0740"/>
    <w:rsid w:val="001E07F1"/>
    <w:rsid w:val="001E0B71"/>
    <w:rsid w:val="001E0BD1"/>
    <w:rsid w:val="001E0BEB"/>
    <w:rsid w:val="001E0F5B"/>
    <w:rsid w:val="001E10C5"/>
    <w:rsid w:val="001E10F5"/>
    <w:rsid w:val="001E11BF"/>
    <w:rsid w:val="001E125A"/>
    <w:rsid w:val="001E1452"/>
    <w:rsid w:val="001E1498"/>
    <w:rsid w:val="001E1693"/>
    <w:rsid w:val="001E1EFC"/>
    <w:rsid w:val="001E1F51"/>
    <w:rsid w:val="001E20A5"/>
    <w:rsid w:val="001E248A"/>
    <w:rsid w:val="001E286D"/>
    <w:rsid w:val="001E28E3"/>
    <w:rsid w:val="001E2A2C"/>
    <w:rsid w:val="001E2A9A"/>
    <w:rsid w:val="001E2F7F"/>
    <w:rsid w:val="001E37E5"/>
    <w:rsid w:val="001E3902"/>
    <w:rsid w:val="001E3A07"/>
    <w:rsid w:val="001E3E63"/>
    <w:rsid w:val="001E3ED4"/>
    <w:rsid w:val="001E3FE1"/>
    <w:rsid w:val="001E41FD"/>
    <w:rsid w:val="001E4245"/>
    <w:rsid w:val="001E4700"/>
    <w:rsid w:val="001E4BAD"/>
    <w:rsid w:val="001E4C2C"/>
    <w:rsid w:val="001E4D62"/>
    <w:rsid w:val="001E50D2"/>
    <w:rsid w:val="001E5294"/>
    <w:rsid w:val="001E5685"/>
    <w:rsid w:val="001E5686"/>
    <w:rsid w:val="001E5C3F"/>
    <w:rsid w:val="001E60B7"/>
    <w:rsid w:val="001E633D"/>
    <w:rsid w:val="001E6467"/>
    <w:rsid w:val="001E64FC"/>
    <w:rsid w:val="001E6571"/>
    <w:rsid w:val="001E6753"/>
    <w:rsid w:val="001E6923"/>
    <w:rsid w:val="001E6A56"/>
    <w:rsid w:val="001E6C93"/>
    <w:rsid w:val="001E6DA6"/>
    <w:rsid w:val="001E6DE1"/>
    <w:rsid w:val="001E7191"/>
    <w:rsid w:val="001E7667"/>
    <w:rsid w:val="001E7826"/>
    <w:rsid w:val="001E7A92"/>
    <w:rsid w:val="001E7BE0"/>
    <w:rsid w:val="001E7C84"/>
    <w:rsid w:val="001F07BA"/>
    <w:rsid w:val="001F0D44"/>
    <w:rsid w:val="001F1402"/>
    <w:rsid w:val="001F1597"/>
    <w:rsid w:val="001F15D9"/>
    <w:rsid w:val="001F168A"/>
    <w:rsid w:val="001F1698"/>
    <w:rsid w:val="001F16E1"/>
    <w:rsid w:val="001F17EA"/>
    <w:rsid w:val="001F19EA"/>
    <w:rsid w:val="001F1AA8"/>
    <w:rsid w:val="001F1C00"/>
    <w:rsid w:val="001F2026"/>
    <w:rsid w:val="001F20C1"/>
    <w:rsid w:val="001F258B"/>
    <w:rsid w:val="001F25EB"/>
    <w:rsid w:val="001F266E"/>
    <w:rsid w:val="001F267E"/>
    <w:rsid w:val="001F2B2B"/>
    <w:rsid w:val="001F2C14"/>
    <w:rsid w:val="001F2C8B"/>
    <w:rsid w:val="001F2CD9"/>
    <w:rsid w:val="001F2D3F"/>
    <w:rsid w:val="001F2DA0"/>
    <w:rsid w:val="001F2DE1"/>
    <w:rsid w:val="001F348E"/>
    <w:rsid w:val="001F3525"/>
    <w:rsid w:val="001F360E"/>
    <w:rsid w:val="001F37BC"/>
    <w:rsid w:val="001F3BF5"/>
    <w:rsid w:val="001F3DD5"/>
    <w:rsid w:val="001F3DF4"/>
    <w:rsid w:val="001F4085"/>
    <w:rsid w:val="001F40D4"/>
    <w:rsid w:val="001F43A8"/>
    <w:rsid w:val="001F43BA"/>
    <w:rsid w:val="001F497B"/>
    <w:rsid w:val="001F4AEC"/>
    <w:rsid w:val="001F4C3A"/>
    <w:rsid w:val="001F4C9E"/>
    <w:rsid w:val="001F51D5"/>
    <w:rsid w:val="001F54A6"/>
    <w:rsid w:val="001F54C9"/>
    <w:rsid w:val="001F5953"/>
    <w:rsid w:val="001F5C47"/>
    <w:rsid w:val="001F5D0E"/>
    <w:rsid w:val="001F5D38"/>
    <w:rsid w:val="001F5E5F"/>
    <w:rsid w:val="001F645E"/>
    <w:rsid w:val="001F6515"/>
    <w:rsid w:val="001F67FB"/>
    <w:rsid w:val="001F681C"/>
    <w:rsid w:val="001F6890"/>
    <w:rsid w:val="001F6B34"/>
    <w:rsid w:val="001F6C2A"/>
    <w:rsid w:val="001F6D62"/>
    <w:rsid w:val="001F7498"/>
    <w:rsid w:val="001F7558"/>
    <w:rsid w:val="001F7663"/>
    <w:rsid w:val="001F7713"/>
    <w:rsid w:val="001F7832"/>
    <w:rsid w:val="001F7D17"/>
    <w:rsid w:val="00200300"/>
    <w:rsid w:val="00200930"/>
    <w:rsid w:val="00201374"/>
    <w:rsid w:val="0020139A"/>
    <w:rsid w:val="002014DA"/>
    <w:rsid w:val="002018DE"/>
    <w:rsid w:val="00201932"/>
    <w:rsid w:val="00201A8D"/>
    <w:rsid w:val="00202043"/>
    <w:rsid w:val="002022F0"/>
    <w:rsid w:val="002025A8"/>
    <w:rsid w:val="00202602"/>
    <w:rsid w:val="00202858"/>
    <w:rsid w:val="00202A5E"/>
    <w:rsid w:val="00202B1E"/>
    <w:rsid w:val="00202E1F"/>
    <w:rsid w:val="00203189"/>
    <w:rsid w:val="00203266"/>
    <w:rsid w:val="0020346F"/>
    <w:rsid w:val="002034B7"/>
    <w:rsid w:val="00203646"/>
    <w:rsid w:val="0020398E"/>
    <w:rsid w:val="00203F61"/>
    <w:rsid w:val="0020459A"/>
    <w:rsid w:val="0020497F"/>
    <w:rsid w:val="00204B57"/>
    <w:rsid w:val="00204DA5"/>
    <w:rsid w:val="00204F20"/>
    <w:rsid w:val="002053DA"/>
    <w:rsid w:val="002054B7"/>
    <w:rsid w:val="002057C1"/>
    <w:rsid w:val="002058D7"/>
    <w:rsid w:val="00205AC8"/>
    <w:rsid w:val="00205B1D"/>
    <w:rsid w:val="00205D95"/>
    <w:rsid w:val="00205E1B"/>
    <w:rsid w:val="00205E26"/>
    <w:rsid w:val="00205FB7"/>
    <w:rsid w:val="0020601C"/>
    <w:rsid w:val="002061B6"/>
    <w:rsid w:val="002062E9"/>
    <w:rsid w:val="00206469"/>
    <w:rsid w:val="00206774"/>
    <w:rsid w:val="00206843"/>
    <w:rsid w:val="002069D9"/>
    <w:rsid w:val="00206A0C"/>
    <w:rsid w:val="00206D3E"/>
    <w:rsid w:val="00206EC6"/>
    <w:rsid w:val="00207070"/>
    <w:rsid w:val="00207376"/>
    <w:rsid w:val="00207404"/>
    <w:rsid w:val="00207AD9"/>
    <w:rsid w:val="002105A1"/>
    <w:rsid w:val="002107DE"/>
    <w:rsid w:val="00210DFB"/>
    <w:rsid w:val="00210EBD"/>
    <w:rsid w:val="00210EBF"/>
    <w:rsid w:val="00210FB9"/>
    <w:rsid w:val="00211113"/>
    <w:rsid w:val="0021122E"/>
    <w:rsid w:val="0021141B"/>
    <w:rsid w:val="002117D2"/>
    <w:rsid w:val="002117F6"/>
    <w:rsid w:val="00211921"/>
    <w:rsid w:val="002119BC"/>
    <w:rsid w:val="00211FD1"/>
    <w:rsid w:val="002120D1"/>
    <w:rsid w:val="00212141"/>
    <w:rsid w:val="00212219"/>
    <w:rsid w:val="00212311"/>
    <w:rsid w:val="00212A49"/>
    <w:rsid w:val="00212F8D"/>
    <w:rsid w:val="00212F99"/>
    <w:rsid w:val="0021300C"/>
    <w:rsid w:val="002130C4"/>
    <w:rsid w:val="002131D4"/>
    <w:rsid w:val="002132F7"/>
    <w:rsid w:val="00213359"/>
    <w:rsid w:val="00213589"/>
    <w:rsid w:val="0021378D"/>
    <w:rsid w:val="00213871"/>
    <w:rsid w:val="00213913"/>
    <w:rsid w:val="002139B3"/>
    <w:rsid w:val="00213A11"/>
    <w:rsid w:val="002142B1"/>
    <w:rsid w:val="00214597"/>
    <w:rsid w:val="002146C3"/>
    <w:rsid w:val="002147B8"/>
    <w:rsid w:val="002149BD"/>
    <w:rsid w:val="00214C5D"/>
    <w:rsid w:val="00214F22"/>
    <w:rsid w:val="00214F66"/>
    <w:rsid w:val="00215169"/>
    <w:rsid w:val="00215316"/>
    <w:rsid w:val="00215357"/>
    <w:rsid w:val="00215F3A"/>
    <w:rsid w:val="0021679F"/>
    <w:rsid w:val="002167DB"/>
    <w:rsid w:val="0021699C"/>
    <w:rsid w:val="00216D9C"/>
    <w:rsid w:val="00216E16"/>
    <w:rsid w:val="00216E50"/>
    <w:rsid w:val="00216EB7"/>
    <w:rsid w:val="00216FF1"/>
    <w:rsid w:val="00217044"/>
    <w:rsid w:val="002172A7"/>
    <w:rsid w:val="00217339"/>
    <w:rsid w:val="0021761E"/>
    <w:rsid w:val="00217683"/>
    <w:rsid w:val="002176CC"/>
    <w:rsid w:val="0021777B"/>
    <w:rsid w:val="0021781A"/>
    <w:rsid w:val="00217DC3"/>
    <w:rsid w:val="00217DF8"/>
    <w:rsid w:val="00217F3D"/>
    <w:rsid w:val="00220666"/>
    <w:rsid w:val="002207D4"/>
    <w:rsid w:val="00220CFE"/>
    <w:rsid w:val="00220D7C"/>
    <w:rsid w:val="00220E19"/>
    <w:rsid w:val="00220E5D"/>
    <w:rsid w:val="002213BB"/>
    <w:rsid w:val="002213DC"/>
    <w:rsid w:val="002217E1"/>
    <w:rsid w:val="002217FD"/>
    <w:rsid w:val="002224C8"/>
    <w:rsid w:val="00222E95"/>
    <w:rsid w:val="00223799"/>
    <w:rsid w:val="00223E45"/>
    <w:rsid w:val="00224343"/>
    <w:rsid w:val="00224384"/>
    <w:rsid w:val="00224661"/>
    <w:rsid w:val="002246DE"/>
    <w:rsid w:val="00224834"/>
    <w:rsid w:val="002249E7"/>
    <w:rsid w:val="00225309"/>
    <w:rsid w:val="002254CC"/>
    <w:rsid w:val="00225A03"/>
    <w:rsid w:val="002261A0"/>
    <w:rsid w:val="00226275"/>
    <w:rsid w:val="0022693D"/>
    <w:rsid w:val="00226CA6"/>
    <w:rsid w:val="00226E6A"/>
    <w:rsid w:val="00227282"/>
    <w:rsid w:val="00227288"/>
    <w:rsid w:val="00227A98"/>
    <w:rsid w:val="00227C07"/>
    <w:rsid w:val="00227C60"/>
    <w:rsid w:val="00227E38"/>
    <w:rsid w:val="00230127"/>
    <w:rsid w:val="00230254"/>
    <w:rsid w:val="0023025E"/>
    <w:rsid w:val="002303A0"/>
    <w:rsid w:val="002306A6"/>
    <w:rsid w:val="0023095D"/>
    <w:rsid w:val="00230B0B"/>
    <w:rsid w:val="00230BB9"/>
    <w:rsid w:val="00230D47"/>
    <w:rsid w:val="00230F34"/>
    <w:rsid w:val="00231112"/>
    <w:rsid w:val="002311D9"/>
    <w:rsid w:val="0023132E"/>
    <w:rsid w:val="002315F8"/>
    <w:rsid w:val="00231748"/>
    <w:rsid w:val="002317AE"/>
    <w:rsid w:val="00231CB2"/>
    <w:rsid w:val="00231CF2"/>
    <w:rsid w:val="00232359"/>
    <w:rsid w:val="0023259A"/>
    <w:rsid w:val="0023260E"/>
    <w:rsid w:val="00232BA2"/>
    <w:rsid w:val="00232C87"/>
    <w:rsid w:val="00232F20"/>
    <w:rsid w:val="002333EA"/>
    <w:rsid w:val="00233483"/>
    <w:rsid w:val="00233D58"/>
    <w:rsid w:val="00233DA8"/>
    <w:rsid w:val="00233DCB"/>
    <w:rsid w:val="00233F04"/>
    <w:rsid w:val="0023437A"/>
    <w:rsid w:val="00234441"/>
    <w:rsid w:val="002346ED"/>
    <w:rsid w:val="0023495B"/>
    <w:rsid w:val="00234C3D"/>
    <w:rsid w:val="00234DF4"/>
    <w:rsid w:val="00234F07"/>
    <w:rsid w:val="00234F42"/>
    <w:rsid w:val="00235056"/>
    <w:rsid w:val="00235399"/>
    <w:rsid w:val="00235424"/>
    <w:rsid w:val="0023543B"/>
    <w:rsid w:val="00235455"/>
    <w:rsid w:val="002354F2"/>
    <w:rsid w:val="00235760"/>
    <w:rsid w:val="00235C1C"/>
    <w:rsid w:val="00235C9D"/>
    <w:rsid w:val="00235F11"/>
    <w:rsid w:val="00235F83"/>
    <w:rsid w:val="002360FD"/>
    <w:rsid w:val="0023615E"/>
    <w:rsid w:val="00236212"/>
    <w:rsid w:val="002366B6"/>
    <w:rsid w:val="00236752"/>
    <w:rsid w:val="002367E0"/>
    <w:rsid w:val="002368C2"/>
    <w:rsid w:val="0023705C"/>
    <w:rsid w:val="0023707A"/>
    <w:rsid w:val="00237347"/>
    <w:rsid w:val="00237885"/>
    <w:rsid w:val="00237999"/>
    <w:rsid w:val="00237AB8"/>
    <w:rsid w:val="00237C11"/>
    <w:rsid w:val="0024060F"/>
    <w:rsid w:val="00240ACB"/>
    <w:rsid w:val="002410C1"/>
    <w:rsid w:val="00241378"/>
    <w:rsid w:val="00241488"/>
    <w:rsid w:val="0024154A"/>
    <w:rsid w:val="002415F7"/>
    <w:rsid w:val="00241679"/>
    <w:rsid w:val="00241980"/>
    <w:rsid w:val="00241A91"/>
    <w:rsid w:val="00241DF3"/>
    <w:rsid w:val="00241E17"/>
    <w:rsid w:val="00241E9C"/>
    <w:rsid w:val="00242050"/>
    <w:rsid w:val="002421B1"/>
    <w:rsid w:val="00242421"/>
    <w:rsid w:val="002426BE"/>
    <w:rsid w:val="00242BBC"/>
    <w:rsid w:val="00242C20"/>
    <w:rsid w:val="00242CC8"/>
    <w:rsid w:val="00242CD6"/>
    <w:rsid w:val="00242D7B"/>
    <w:rsid w:val="00242F31"/>
    <w:rsid w:val="00243345"/>
    <w:rsid w:val="00243410"/>
    <w:rsid w:val="0024346C"/>
    <w:rsid w:val="00243818"/>
    <w:rsid w:val="00243972"/>
    <w:rsid w:val="00243BAD"/>
    <w:rsid w:val="00243BB4"/>
    <w:rsid w:val="00243D31"/>
    <w:rsid w:val="00243E2C"/>
    <w:rsid w:val="00244154"/>
    <w:rsid w:val="002441EB"/>
    <w:rsid w:val="00244354"/>
    <w:rsid w:val="0024470A"/>
    <w:rsid w:val="002447F6"/>
    <w:rsid w:val="00244855"/>
    <w:rsid w:val="00244993"/>
    <w:rsid w:val="00244CE9"/>
    <w:rsid w:val="00244D0B"/>
    <w:rsid w:val="00245078"/>
    <w:rsid w:val="002450A9"/>
    <w:rsid w:val="00245190"/>
    <w:rsid w:val="002451A0"/>
    <w:rsid w:val="0024543A"/>
    <w:rsid w:val="002456E0"/>
    <w:rsid w:val="00245746"/>
    <w:rsid w:val="00245AF8"/>
    <w:rsid w:val="00245E07"/>
    <w:rsid w:val="00245EF9"/>
    <w:rsid w:val="002462DE"/>
    <w:rsid w:val="002464BA"/>
    <w:rsid w:val="0024651A"/>
    <w:rsid w:val="002465AC"/>
    <w:rsid w:val="00246906"/>
    <w:rsid w:val="002469E3"/>
    <w:rsid w:val="00246CE0"/>
    <w:rsid w:val="00246D79"/>
    <w:rsid w:val="00246E42"/>
    <w:rsid w:val="00247183"/>
    <w:rsid w:val="0024765B"/>
    <w:rsid w:val="002476C6"/>
    <w:rsid w:val="002479A9"/>
    <w:rsid w:val="00247A25"/>
    <w:rsid w:val="00247B2A"/>
    <w:rsid w:val="00247ED5"/>
    <w:rsid w:val="002509C8"/>
    <w:rsid w:val="00250A3B"/>
    <w:rsid w:val="002510C5"/>
    <w:rsid w:val="002513CD"/>
    <w:rsid w:val="00251423"/>
    <w:rsid w:val="00251954"/>
    <w:rsid w:val="002519A4"/>
    <w:rsid w:val="002519E9"/>
    <w:rsid w:val="00251E6D"/>
    <w:rsid w:val="0025202E"/>
    <w:rsid w:val="002521B6"/>
    <w:rsid w:val="00252409"/>
    <w:rsid w:val="0025272A"/>
    <w:rsid w:val="00252767"/>
    <w:rsid w:val="00252DDC"/>
    <w:rsid w:val="00252EBD"/>
    <w:rsid w:val="00253223"/>
    <w:rsid w:val="00253943"/>
    <w:rsid w:val="00253A80"/>
    <w:rsid w:val="00253F81"/>
    <w:rsid w:val="00253FE4"/>
    <w:rsid w:val="002542BC"/>
    <w:rsid w:val="002544BB"/>
    <w:rsid w:val="0025469D"/>
    <w:rsid w:val="00254781"/>
    <w:rsid w:val="00254901"/>
    <w:rsid w:val="0025492D"/>
    <w:rsid w:val="00254B0D"/>
    <w:rsid w:val="00254CBB"/>
    <w:rsid w:val="00254D3C"/>
    <w:rsid w:val="00254D83"/>
    <w:rsid w:val="00254FAA"/>
    <w:rsid w:val="002551A1"/>
    <w:rsid w:val="00255569"/>
    <w:rsid w:val="00255601"/>
    <w:rsid w:val="00255779"/>
    <w:rsid w:val="00255970"/>
    <w:rsid w:val="00255A73"/>
    <w:rsid w:val="00255B4C"/>
    <w:rsid w:val="00255BC2"/>
    <w:rsid w:val="00255D29"/>
    <w:rsid w:val="00255EA2"/>
    <w:rsid w:val="00255FF6"/>
    <w:rsid w:val="0025617F"/>
    <w:rsid w:val="002568D8"/>
    <w:rsid w:val="00256DDA"/>
    <w:rsid w:val="00256E52"/>
    <w:rsid w:val="00256F44"/>
    <w:rsid w:val="00257138"/>
    <w:rsid w:val="00257291"/>
    <w:rsid w:val="00257418"/>
    <w:rsid w:val="0025745B"/>
    <w:rsid w:val="00257B43"/>
    <w:rsid w:val="00257E15"/>
    <w:rsid w:val="00260041"/>
    <w:rsid w:val="002600A4"/>
    <w:rsid w:val="00260143"/>
    <w:rsid w:val="00260155"/>
    <w:rsid w:val="002603BA"/>
    <w:rsid w:val="00260561"/>
    <w:rsid w:val="00260776"/>
    <w:rsid w:val="00260ACA"/>
    <w:rsid w:val="00260BA6"/>
    <w:rsid w:val="00260CC6"/>
    <w:rsid w:val="00260CFF"/>
    <w:rsid w:val="0026175D"/>
    <w:rsid w:val="002617BE"/>
    <w:rsid w:val="002618A1"/>
    <w:rsid w:val="00261A44"/>
    <w:rsid w:val="00261D5F"/>
    <w:rsid w:val="00262381"/>
    <w:rsid w:val="00262820"/>
    <w:rsid w:val="00262B08"/>
    <w:rsid w:val="00262C6B"/>
    <w:rsid w:val="002633F8"/>
    <w:rsid w:val="00263494"/>
    <w:rsid w:val="002634BA"/>
    <w:rsid w:val="00263912"/>
    <w:rsid w:val="0026391E"/>
    <w:rsid w:val="00263BDC"/>
    <w:rsid w:val="00263C90"/>
    <w:rsid w:val="00263D06"/>
    <w:rsid w:val="00263EA6"/>
    <w:rsid w:val="00263F06"/>
    <w:rsid w:val="00264066"/>
    <w:rsid w:val="00264080"/>
    <w:rsid w:val="002640E2"/>
    <w:rsid w:val="002641F0"/>
    <w:rsid w:val="0026473C"/>
    <w:rsid w:val="0026492E"/>
    <w:rsid w:val="00264A50"/>
    <w:rsid w:val="00264AC3"/>
    <w:rsid w:val="00264B75"/>
    <w:rsid w:val="00264C39"/>
    <w:rsid w:val="00264D0F"/>
    <w:rsid w:val="00264D5B"/>
    <w:rsid w:val="00264E2E"/>
    <w:rsid w:val="00264F74"/>
    <w:rsid w:val="0026563B"/>
    <w:rsid w:val="00265808"/>
    <w:rsid w:val="00265886"/>
    <w:rsid w:val="00265BA2"/>
    <w:rsid w:val="00265C80"/>
    <w:rsid w:val="00265F7C"/>
    <w:rsid w:val="00265FAF"/>
    <w:rsid w:val="0026616A"/>
    <w:rsid w:val="002665D1"/>
    <w:rsid w:val="0026666D"/>
    <w:rsid w:val="002666FB"/>
    <w:rsid w:val="00266905"/>
    <w:rsid w:val="00266A90"/>
    <w:rsid w:val="00266AAD"/>
    <w:rsid w:val="00266B82"/>
    <w:rsid w:val="00266B90"/>
    <w:rsid w:val="00266C07"/>
    <w:rsid w:val="00266DC9"/>
    <w:rsid w:val="00266FA7"/>
    <w:rsid w:val="00267076"/>
    <w:rsid w:val="002670DF"/>
    <w:rsid w:val="002672FC"/>
    <w:rsid w:val="0026768D"/>
    <w:rsid w:val="00267B50"/>
    <w:rsid w:val="00267C79"/>
    <w:rsid w:val="00267E4F"/>
    <w:rsid w:val="00267EAE"/>
    <w:rsid w:val="00267EC7"/>
    <w:rsid w:val="00267F15"/>
    <w:rsid w:val="00267FCE"/>
    <w:rsid w:val="002705EA"/>
    <w:rsid w:val="002706E0"/>
    <w:rsid w:val="002708E2"/>
    <w:rsid w:val="002709D9"/>
    <w:rsid w:val="00270D20"/>
    <w:rsid w:val="0027106A"/>
    <w:rsid w:val="00271167"/>
    <w:rsid w:val="0027148B"/>
    <w:rsid w:val="00271832"/>
    <w:rsid w:val="00271B15"/>
    <w:rsid w:val="00271CB6"/>
    <w:rsid w:val="00272068"/>
    <w:rsid w:val="002722C8"/>
    <w:rsid w:val="0027230B"/>
    <w:rsid w:val="002725A2"/>
    <w:rsid w:val="00272659"/>
    <w:rsid w:val="00272B85"/>
    <w:rsid w:val="00272C92"/>
    <w:rsid w:val="002734C7"/>
    <w:rsid w:val="00273BD1"/>
    <w:rsid w:val="00273CEB"/>
    <w:rsid w:val="00273E6F"/>
    <w:rsid w:val="00273E92"/>
    <w:rsid w:val="00273EA9"/>
    <w:rsid w:val="002741CF"/>
    <w:rsid w:val="0027428B"/>
    <w:rsid w:val="00274335"/>
    <w:rsid w:val="00274386"/>
    <w:rsid w:val="00274456"/>
    <w:rsid w:val="002746F6"/>
    <w:rsid w:val="0027487C"/>
    <w:rsid w:val="00274B3E"/>
    <w:rsid w:val="00274BEF"/>
    <w:rsid w:val="00274DF6"/>
    <w:rsid w:val="0027517D"/>
    <w:rsid w:val="0027591C"/>
    <w:rsid w:val="00275B4C"/>
    <w:rsid w:val="00275F86"/>
    <w:rsid w:val="002764FE"/>
    <w:rsid w:val="00276509"/>
    <w:rsid w:val="00276561"/>
    <w:rsid w:val="002766BA"/>
    <w:rsid w:val="002766F2"/>
    <w:rsid w:val="0027689B"/>
    <w:rsid w:val="00276BB7"/>
    <w:rsid w:val="00276C09"/>
    <w:rsid w:val="00276F0F"/>
    <w:rsid w:val="00276FAB"/>
    <w:rsid w:val="0027702A"/>
    <w:rsid w:val="002770E1"/>
    <w:rsid w:val="002772AA"/>
    <w:rsid w:val="002772B8"/>
    <w:rsid w:val="002772F8"/>
    <w:rsid w:val="002773A4"/>
    <w:rsid w:val="002773F0"/>
    <w:rsid w:val="00277480"/>
    <w:rsid w:val="00277921"/>
    <w:rsid w:val="00277CA3"/>
    <w:rsid w:val="00280360"/>
    <w:rsid w:val="0028045C"/>
    <w:rsid w:val="002805C3"/>
    <w:rsid w:val="002809CD"/>
    <w:rsid w:val="00280D26"/>
    <w:rsid w:val="00280E41"/>
    <w:rsid w:val="00280FD7"/>
    <w:rsid w:val="00281007"/>
    <w:rsid w:val="00281429"/>
    <w:rsid w:val="00281A8E"/>
    <w:rsid w:val="00281C55"/>
    <w:rsid w:val="00281D49"/>
    <w:rsid w:val="00281E1D"/>
    <w:rsid w:val="00281F9B"/>
    <w:rsid w:val="0028206F"/>
    <w:rsid w:val="002822E9"/>
    <w:rsid w:val="00282504"/>
    <w:rsid w:val="0028275C"/>
    <w:rsid w:val="00282A24"/>
    <w:rsid w:val="0028320C"/>
    <w:rsid w:val="0028343C"/>
    <w:rsid w:val="002835D6"/>
    <w:rsid w:val="002839C7"/>
    <w:rsid w:val="00283A89"/>
    <w:rsid w:val="00283C87"/>
    <w:rsid w:val="0028405F"/>
    <w:rsid w:val="0028409A"/>
    <w:rsid w:val="00284145"/>
    <w:rsid w:val="002845A3"/>
    <w:rsid w:val="00284622"/>
    <w:rsid w:val="0028469A"/>
    <w:rsid w:val="002846DF"/>
    <w:rsid w:val="002846E8"/>
    <w:rsid w:val="00284B55"/>
    <w:rsid w:val="00284CA1"/>
    <w:rsid w:val="0028526B"/>
    <w:rsid w:val="00285806"/>
    <w:rsid w:val="00285E80"/>
    <w:rsid w:val="00285ED4"/>
    <w:rsid w:val="00285F59"/>
    <w:rsid w:val="002861AF"/>
    <w:rsid w:val="00286E27"/>
    <w:rsid w:val="00286E8A"/>
    <w:rsid w:val="00286F03"/>
    <w:rsid w:val="00287050"/>
    <w:rsid w:val="00287585"/>
    <w:rsid w:val="0028793D"/>
    <w:rsid w:val="00287ABE"/>
    <w:rsid w:val="00287C9F"/>
    <w:rsid w:val="002903C3"/>
    <w:rsid w:val="002905E6"/>
    <w:rsid w:val="00290601"/>
    <w:rsid w:val="00290FE4"/>
    <w:rsid w:val="0029150D"/>
    <w:rsid w:val="002917E1"/>
    <w:rsid w:val="00291890"/>
    <w:rsid w:val="00291AEF"/>
    <w:rsid w:val="00291C58"/>
    <w:rsid w:val="00291CF6"/>
    <w:rsid w:val="00291D6B"/>
    <w:rsid w:val="00291FE7"/>
    <w:rsid w:val="00292014"/>
    <w:rsid w:val="002922DE"/>
    <w:rsid w:val="002925E0"/>
    <w:rsid w:val="002928D9"/>
    <w:rsid w:val="002929B1"/>
    <w:rsid w:val="00292ACC"/>
    <w:rsid w:val="00293011"/>
    <w:rsid w:val="00293286"/>
    <w:rsid w:val="00293387"/>
    <w:rsid w:val="0029363C"/>
    <w:rsid w:val="0029374D"/>
    <w:rsid w:val="0029395A"/>
    <w:rsid w:val="002939FE"/>
    <w:rsid w:val="00293BB0"/>
    <w:rsid w:val="00293C32"/>
    <w:rsid w:val="002940CF"/>
    <w:rsid w:val="002942E6"/>
    <w:rsid w:val="00294A66"/>
    <w:rsid w:val="00294D87"/>
    <w:rsid w:val="002951D8"/>
    <w:rsid w:val="00295321"/>
    <w:rsid w:val="00295639"/>
    <w:rsid w:val="00295997"/>
    <w:rsid w:val="00295AF4"/>
    <w:rsid w:val="00295BA8"/>
    <w:rsid w:val="00295FA3"/>
    <w:rsid w:val="002960B0"/>
    <w:rsid w:val="0029617B"/>
    <w:rsid w:val="002964EE"/>
    <w:rsid w:val="00296E5D"/>
    <w:rsid w:val="00296EBC"/>
    <w:rsid w:val="002970B8"/>
    <w:rsid w:val="0029726B"/>
    <w:rsid w:val="00297368"/>
    <w:rsid w:val="0029741F"/>
    <w:rsid w:val="0029743A"/>
    <w:rsid w:val="00297519"/>
    <w:rsid w:val="00297701"/>
    <w:rsid w:val="0029779A"/>
    <w:rsid w:val="00297A03"/>
    <w:rsid w:val="00297A10"/>
    <w:rsid w:val="00297EE8"/>
    <w:rsid w:val="002A0103"/>
    <w:rsid w:val="002A05E9"/>
    <w:rsid w:val="002A0759"/>
    <w:rsid w:val="002A0B2F"/>
    <w:rsid w:val="002A0D1C"/>
    <w:rsid w:val="002A0E23"/>
    <w:rsid w:val="002A1253"/>
    <w:rsid w:val="002A160B"/>
    <w:rsid w:val="002A16F6"/>
    <w:rsid w:val="002A1EEF"/>
    <w:rsid w:val="002A2223"/>
    <w:rsid w:val="002A233F"/>
    <w:rsid w:val="002A25DD"/>
    <w:rsid w:val="002A2791"/>
    <w:rsid w:val="002A27FF"/>
    <w:rsid w:val="002A2B9E"/>
    <w:rsid w:val="002A2D9D"/>
    <w:rsid w:val="002A3415"/>
    <w:rsid w:val="002A3619"/>
    <w:rsid w:val="002A36D8"/>
    <w:rsid w:val="002A36F0"/>
    <w:rsid w:val="002A37D0"/>
    <w:rsid w:val="002A3BB8"/>
    <w:rsid w:val="002A3C1F"/>
    <w:rsid w:val="002A3CD4"/>
    <w:rsid w:val="002A3E17"/>
    <w:rsid w:val="002A44C7"/>
    <w:rsid w:val="002A4C9B"/>
    <w:rsid w:val="002A4E29"/>
    <w:rsid w:val="002A50CC"/>
    <w:rsid w:val="002A5412"/>
    <w:rsid w:val="002A544B"/>
    <w:rsid w:val="002A5519"/>
    <w:rsid w:val="002A561D"/>
    <w:rsid w:val="002A56C4"/>
    <w:rsid w:val="002A595A"/>
    <w:rsid w:val="002A6126"/>
    <w:rsid w:val="002A652E"/>
    <w:rsid w:val="002A65AA"/>
    <w:rsid w:val="002A685F"/>
    <w:rsid w:val="002A69DD"/>
    <w:rsid w:val="002A6C9E"/>
    <w:rsid w:val="002A6D50"/>
    <w:rsid w:val="002A6F26"/>
    <w:rsid w:val="002A724C"/>
    <w:rsid w:val="002A7526"/>
    <w:rsid w:val="002A7691"/>
    <w:rsid w:val="002A7786"/>
    <w:rsid w:val="002A7C49"/>
    <w:rsid w:val="002A7CE8"/>
    <w:rsid w:val="002A7E0F"/>
    <w:rsid w:val="002B0189"/>
    <w:rsid w:val="002B0335"/>
    <w:rsid w:val="002B037D"/>
    <w:rsid w:val="002B03D1"/>
    <w:rsid w:val="002B04CF"/>
    <w:rsid w:val="002B04D8"/>
    <w:rsid w:val="002B06BE"/>
    <w:rsid w:val="002B0C7C"/>
    <w:rsid w:val="002B0D2B"/>
    <w:rsid w:val="002B0D56"/>
    <w:rsid w:val="002B0DDA"/>
    <w:rsid w:val="002B0DE5"/>
    <w:rsid w:val="002B1091"/>
    <w:rsid w:val="002B13A4"/>
    <w:rsid w:val="002B15A3"/>
    <w:rsid w:val="002B15BB"/>
    <w:rsid w:val="002B1741"/>
    <w:rsid w:val="002B1897"/>
    <w:rsid w:val="002B1970"/>
    <w:rsid w:val="002B1D39"/>
    <w:rsid w:val="002B22E3"/>
    <w:rsid w:val="002B23F1"/>
    <w:rsid w:val="002B25E5"/>
    <w:rsid w:val="002B2631"/>
    <w:rsid w:val="002B29A5"/>
    <w:rsid w:val="002B2C1F"/>
    <w:rsid w:val="002B2C49"/>
    <w:rsid w:val="002B2FF6"/>
    <w:rsid w:val="002B3071"/>
    <w:rsid w:val="002B32DA"/>
    <w:rsid w:val="002B3384"/>
    <w:rsid w:val="002B367B"/>
    <w:rsid w:val="002B387F"/>
    <w:rsid w:val="002B393C"/>
    <w:rsid w:val="002B3B95"/>
    <w:rsid w:val="002B3BC2"/>
    <w:rsid w:val="002B3E55"/>
    <w:rsid w:val="002B3EE3"/>
    <w:rsid w:val="002B4345"/>
    <w:rsid w:val="002B43A9"/>
    <w:rsid w:val="002B45AD"/>
    <w:rsid w:val="002B4720"/>
    <w:rsid w:val="002B48F7"/>
    <w:rsid w:val="002B49C0"/>
    <w:rsid w:val="002B5223"/>
    <w:rsid w:val="002B5413"/>
    <w:rsid w:val="002B5B97"/>
    <w:rsid w:val="002B5C30"/>
    <w:rsid w:val="002B5C9D"/>
    <w:rsid w:val="002B5CFE"/>
    <w:rsid w:val="002B5E0A"/>
    <w:rsid w:val="002B6109"/>
    <w:rsid w:val="002B6173"/>
    <w:rsid w:val="002B66F6"/>
    <w:rsid w:val="002B67D3"/>
    <w:rsid w:val="002B69B4"/>
    <w:rsid w:val="002B7653"/>
    <w:rsid w:val="002B7938"/>
    <w:rsid w:val="002B7DCD"/>
    <w:rsid w:val="002B7E6E"/>
    <w:rsid w:val="002C00FD"/>
    <w:rsid w:val="002C028B"/>
    <w:rsid w:val="002C06E1"/>
    <w:rsid w:val="002C0902"/>
    <w:rsid w:val="002C09EA"/>
    <w:rsid w:val="002C0AE6"/>
    <w:rsid w:val="002C11E3"/>
    <w:rsid w:val="002C148C"/>
    <w:rsid w:val="002C14E5"/>
    <w:rsid w:val="002C1671"/>
    <w:rsid w:val="002C16C6"/>
    <w:rsid w:val="002C19F9"/>
    <w:rsid w:val="002C1BD8"/>
    <w:rsid w:val="002C1C72"/>
    <w:rsid w:val="002C1D3F"/>
    <w:rsid w:val="002C1D92"/>
    <w:rsid w:val="002C201D"/>
    <w:rsid w:val="002C20F3"/>
    <w:rsid w:val="002C221F"/>
    <w:rsid w:val="002C2247"/>
    <w:rsid w:val="002C22AA"/>
    <w:rsid w:val="002C24BB"/>
    <w:rsid w:val="002C2559"/>
    <w:rsid w:val="002C27C3"/>
    <w:rsid w:val="002C29DD"/>
    <w:rsid w:val="002C29FA"/>
    <w:rsid w:val="002C2E9C"/>
    <w:rsid w:val="002C34AB"/>
    <w:rsid w:val="002C360D"/>
    <w:rsid w:val="002C3916"/>
    <w:rsid w:val="002C3960"/>
    <w:rsid w:val="002C39DB"/>
    <w:rsid w:val="002C3DF2"/>
    <w:rsid w:val="002C401B"/>
    <w:rsid w:val="002C4116"/>
    <w:rsid w:val="002C44A5"/>
    <w:rsid w:val="002C4550"/>
    <w:rsid w:val="002C4839"/>
    <w:rsid w:val="002C4D87"/>
    <w:rsid w:val="002C4EE3"/>
    <w:rsid w:val="002C4F14"/>
    <w:rsid w:val="002C50AA"/>
    <w:rsid w:val="002C5544"/>
    <w:rsid w:val="002C5550"/>
    <w:rsid w:val="002C5591"/>
    <w:rsid w:val="002C595C"/>
    <w:rsid w:val="002C5E01"/>
    <w:rsid w:val="002C6280"/>
    <w:rsid w:val="002C62F5"/>
    <w:rsid w:val="002C64E8"/>
    <w:rsid w:val="002C657F"/>
    <w:rsid w:val="002C661D"/>
    <w:rsid w:val="002C66A6"/>
    <w:rsid w:val="002C6998"/>
    <w:rsid w:val="002C6B45"/>
    <w:rsid w:val="002C6D21"/>
    <w:rsid w:val="002C6D97"/>
    <w:rsid w:val="002C6DD2"/>
    <w:rsid w:val="002C707B"/>
    <w:rsid w:val="002C71E7"/>
    <w:rsid w:val="002C74A2"/>
    <w:rsid w:val="002C76C3"/>
    <w:rsid w:val="002C7779"/>
    <w:rsid w:val="002C77A9"/>
    <w:rsid w:val="002C782B"/>
    <w:rsid w:val="002C79FB"/>
    <w:rsid w:val="002C7D59"/>
    <w:rsid w:val="002C7FCC"/>
    <w:rsid w:val="002D00D2"/>
    <w:rsid w:val="002D011B"/>
    <w:rsid w:val="002D014E"/>
    <w:rsid w:val="002D028B"/>
    <w:rsid w:val="002D042A"/>
    <w:rsid w:val="002D0446"/>
    <w:rsid w:val="002D0736"/>
    <w:rsid w:val="002D092A"/>
    <w:rsid w:val="002D0BFC"/>
    <w:rsid w:val="002D12D0"/>
    <w:rsid w:val="002D15A7"/>
    <w:rsid w:val="002D17E1"/>
    <w:rsid w:val="002D202A"/>
    <w:rsid w:val="002D21C1"/>
    <w:rsid w:val="002D2475"/>
    <w:rsid w:val="002D2A96"/>
    <w:rsid w:val="002D2E12"/>
    <w:rsid w:val="002D3001"/>
    <w:rsid w:val="002D300D"/>
    <w:rsid w:val="002D3015"/>
    <w:rsid w:val="002D3101"/>
    <w:rsid w:val="002D3259"/>
    <w:rsid w:val="002D3545"/>
    <w:rsid w:val="002D389D"/>
    <w:rsid w:val="002D3F4E"/>
    <w:rsid w:val="002D41B9"/>
    <w:rsid w:val="002D434B"/>
    <w:rsid w:val="002D4A50"/>
    <w:rsid w:val="002D4B33"/>
    <w:rsid w:val="002D4E5D"/>
    <w:rsid w:val="002D4F1B"/>
    <w:rsid w:val="002D51B6"/>
    <w:rsid w:val="002D5617"/>
    <w:rsid w:val="002D57D0"/>
    <w:rsid w:val="002D5931"/>
    <w:rsid w:val="002D5ADA"/>
    <w:rsid w:val="002D60EA"/>
    <w:rsid w:val="002D6208"/>
    <w:rsid w:val="002D66A5"/>
    <w:rsid w:val="002D6882"/>
    <w:rsid w:val="002D6893"/>
    <w:rsid w:val="002D69A7"/>
    <w:rsid w:val="002D6B37"/>
    <w:rsid w:val="002D6B3B"/>
    <w:rsid w:val="002D6C06"/>
    <w:rsid w:val="002D6D1B"/>
    <w:rsid w:val="002D7283"/>
    <w:rsid w:val="002D72EF"/>
    <w:rsid w:val="002D74F3"/>
    <w:rsid w:val="002D7AD9"/>
    <w:rsid w:val="002D7B1E"/>
    <w:rsid w:val="002D7B57"/>
    <w:rsid w:val="002D7EBD"/>
    <w:rsid w:val="002D7F40"/>
    <w:rsid w:val="002D7FCC"/>
    <w:rsid w:val="002E00FB"/>
    <w:rsid w:val="002E0495"/>
    <w:rsid w:val="002E083D"/>
    <w:rsid w:val="002E088A"/>
    <w:rsid w:val="002E0C59"/>
    <w:rsid w:val="002E1491"/>
    <w:rsid w:val="002E1F5C"/>
    <w:rsid w:val="002E20F3"/>
    <w:rsid w:val="002E2133"/>
    <w:rsid w:val="002E229E"/>
    <w:rsid w:val="002E24CA"/>
    <w:rsid w:val="002E26CE"/>
    <w:rsid w:val="002E2702"/>
    <w:rsid w:val="002E27EC"/>
    <w:rsid w:val="002E2AC6"/>
    <w:rsid w:val="002E2F5C"/>
    <w:rsid w:val="002E305D"/>
    <w:rsid w:val="002E32C4"/>
    <w:rsid w:val="002E3B59"/>
    <w:rsid w:val="002E414E"/>
    <w:rsid w:val="002E4A1B"/>
    <w:rsid w:val="002E4B64"/>
    <w:rsid w:val="002E5066"/>
    <w:rsid w:val="002E5364"/>
    <w:rsid w:val="002E536E"/>
    <w:rsid w:val="002E538D"/>
    <w:rsid w:val="002E5E27"/>
    <w:rsid w:val="002E6118"/>
    <w:rsid w:val="002E621A"/>
    <w:rsid w:val="002E6250"/>
    <w:rsid w:val="002E6529"/>
    <w:rsid w:val="002E67E1"/>
    <w:rsid w:val="002E6974"/>
    <w:rsid w:val="002E69A2"/>
    <w:rsid w:val="002E6AF0"/>
    <w:rsid w:val="002E7362"/>
    <w:rsid w:val="002E7528"/>
    <w:rsid w:val="002E762D"/>
    <w:rsid w:val="002E7875"/>
    <w:rsid w:val="002E7A29"/>
    <w:rsid w:val="002E7B7C"/>
    <w:rsid w:val="002E7C20"/>
    <w:rsid w:val="002E7D76"/>
    <w:rsid w:val="002E7DF2"/>
    <w:rsid w:val="002F00AF"/>
    <w:rsid w:val="002F01B3"/>
    <w:rsid w:val="002F03B1"/>
    <w:rsid w:val="002F0426"/>
    <w:rsid w:val="002F047B"/>
    <w:rsid w:val="002F08E0"/>
    <w:rsid w:val="002F0B17"/>
    <w:rsid w:val="002F0DC4"/>
    <w:rsid w:val="002F0F5D"/>
    <w:rsid w:val="002F1294"/>
    <w:rsid w:val="002F14F1"/>
    <w:rsid w:val="002F1944"/>
    <w:rsid w:val="002F1BAF"/>
    <w:rsid w:val="002F1D20"/>
    <w:rsid w:val="002F2145"/>
    <w:rsid w:val="002F2638"/>
    <w:rsid w:val="002F2855"/>
    <w:rsid w:val="002F29E7"/>
    <w:rsid w:val="002F2A5D"/>
    <w:rsid w:val="002F2BB2"/>
    <w:rsid w:val="002F2BC1"/>
    <w:rsid w:val="002F2CEC"/>
    <w:rsid w:val="002F2FFE"/>
    <w:rsid w:val="002F320E"/>
    <w:rsid w:val="002F326E"/>
    <w:rsid w:val="002F3343"/>
    <w:rsid w:val="002F342B"/>
    <w:rsid w:val="002F3439"/>
    <w:rsid w:val="002F36BD"/>
    <w:rsid w:val="002F3726"/>
    <w:rsid w:val="002F3928"/>
    <w:rsid w:val="002F3E17"/>
    <w:rsid w:val="002F4045"/>
    <w:rsid w:val="002F4105"/>
    <w:rsid w:val="002F4222"/>
    <w:rsid w:val="002F42A8"/>
    <w:rsid w:val="002F44AF"/>
    <w:rsid w:val="002F4570"/>
    <w:rsid w:val="002F4730"/>
    <w:rsid w:val="002F4A6E"/>
    <w:rsid w:val="002F4BF2"/>
    <w:rsid w:val="002F4D00"/>
    <w:rsid w:val="002F547A"/>
    <w:rsid w:val="002F583D"/>
    <w:rsid w:val="002F5997"/>
    <w:rsid w:val="002F5E09"/>
    <w:rsid w:val="002F5E3C"/>
    <w:rsid w:val="002F60C5"/>
    <w:rsid w:val="002F630C"/>
    <w:rsid w:val="002F66C0"/>
    <w:rsid w:val="002F66F2"/>
    <w:rsid w:val="002F66FB"/>
    <w:rsid w:val="002F6A90"/>
    <w:rsid w:val="002F6D61"/>
    <w:rsid w:val="002F6E97"/>
    <w:rsid w:val="002F6EF8"/>
    <w:rsid w:val="002F70C4"/>
    <w:rsid w:val="002F7107"/>
    <w:rsid w:val="002F71FC"/>
    <w:rsid w:val="002F7678"/>
    <w:rsid w:val="002F789C"/>
    <w:rsid w:val="002F7D2D"/>
    <w:rsid w:val="002F7EEC"/>
    <w:rsid w:val="002F7F19"/>
    <w:rsid w:val="00300050"/>
    <w:rsid w:val="003005B7"/>
    <w:rsid w:val="00300712"/>
    <w:rsid w:val="003008B4"/>
    <w:rsid w:val="00300AC5"/>
    <w:rsid w:val="00300AFE"/>
    <w:rsid w:val="00300BB1"/>
    <w:rsid w:val="00301344"/>
    <w:rsid w:val="003015F0"/>
    <w:rsid w:val="00301608"/>
    <w:rsid w:val="0030178B"/>
    <w:rsid w:val="00301985"/>
    <w:rsid w:val="00301A7A"/>
    <w:rsid w:val="00301C2D"/>
    <w:rsid w:val="00302190"/>
    <w:rsid w:val="00302198"/>
    <w:rsid w:val="003021BE"/>
    <w:rsid w:val="003021EB"/>
    <w:rsid w:val="00302276"/>
    <w:rsid w:val="003025C6"/>
    <w:rsid w:val="003027CE"/>
    <w:rsid w:val="00302C58"/>
    <w:rsid w:val="00302CD4"/>
    <w:rsid w:val="00303034"/>
    <w:rsid w:val="00303420"/>
    <w:rsid w:val="00303603"/>
    <w:rsid w:val="0030392C"/>
    <w:rsid w:val="00303975"/>
    <w:rsid w:val="0030397F"/>
    <w:rsid w:val="00303F82"/>
    <w:rsid w:val="003044DE"/>
    <w:rsid w:val="003046E9"/>
    <w:rsid w:val="0030478B"/>
    <w:rsid w:val="00304BBB"/>
    <w:rsid w:val="00304C26"/>
    <w:rsid w:val="00304EA9"/>
    <w:rsid w:val="003051A2"/>
    <w:rsid w:val="00305316"/>
    <w:rsid w:val="0030567F"/>
    <w:rsid w:val="00305C63"/>
    <w:rsid w:val="00305C6A"/>
    <w:rsid w:val="00305D46"/>
    <w:rsid w:val="00305DBF"/>
    <w:rsid w:val="00305F3D"/>
    <w:rsid w:val="00306404"/>
    <w:rsid w:val="00306961"/>
    <w:rsid w:val="00306B86"/>
    <w:rsid w:val="00306CA6"/>
    <w:rsid w:val="00306CF6"/>
    <w:rsid w:val="00306D67"/>
    <w:rsid w:val="00306DA6"/>
    <w:rsid w:val="00306E85"/>
    <w:rsid w:val="00306F95"/>
    <w:rsid w:val="00306FAD"/>
    <w:rsid w:val="003071A7"/>
    <w:rsid w:val="003071AD"/>
    <w:rsid w:val="003072D8"/>
    <w:rsid w:val="00307427"/>
    <w:rsid w:val="00307B44"/>
    <w:rsid w:val="00307F99"/>
    <w:rsid w:val="0031021B"/>
    <w:rsid w:val="00310368"/>
    <w:rsid w:val="003104BD"/>
    <w:rsid w:val="00310679"/>
    <w:rsid w:val="003107EE"/>
    <w:rsid w:val="00310941"/>
    <w:rsid w:val="0031094E"/>
    <w:rsid w:val="00310957"/>
    <w:rsid w:val="00310E31"/>
    <w:rsid w:val="00310F3E"/>
    <w:rsid w:val="0031122F"/>
    <w:rsid w:val="00311239"/>
    <w:rsid w:val="00311371"/>
    <w:rsid w:val="003115E7"/>
    <w:rsid w:val="00311AF5"/>
    <w:rsid w:val="00311BFA"/>
    <w:rsid w:val="00311D13"/>
    <w:rsid w:val="003120F7"/>
    <w:rsid w:val="00312188"/>
    <w:rsid w:val="0031218F"/>
    <w:rsid w:val="0031220B"/>
    <w:rsid w:val="0031221D"/>
    <w:rsid w:val="003122EE"/>
    <w:rsid w:val="00312516"/>
    <w:rsid w:val="0031282A"/>
    <w:rsid w:val="00312AE5"/>
    <w:rsid w:val="00312B28"/>
    <w:rsid w:val="00312B9F"/>
    <w:rsid w:val="00313074"/>
    <w:rsid w:val="003130B0"/>
    <w:rsid w:val="00313686"/>
    <w:rsid w:val="00313878"/>
    <w:rsid w:val="00314339"/>
    <w:rsid w:val="003144AF"/>
    <w:rsid w:val="003147A4"/>
    <w:rsid w:val="00314BA4"/>
    <w:rsid w:val="0031500C"/>
    <w:rsid w:val="00315149"/>
    <w:rsid w:val="003151BB"/>
    <w:rsid w:val="003157D7"/>
    <w:rsid w:val="00315EF8"/>
    <w:rsid w:val="00315F7E"/>
    <w:rsid w:val="00316307"/>
    <w:rsid w:val="00316619"/>
    <w:rsid w:val="00316966"/>
    <w:rsid w:val="003172BE"/>
    <w:rsid w:val="003173A1"/>
    <w:rsid w:val="003177DE"/>
    <w:rsid w:val="0031781C"/>
    <w:rsid w:val="0031783D"/>
    <w:rsid w:val="0031789D"/>
    <w:rsid w:val="003178FA"/>
    <w:rsid w:val="00317D9E"/>
    <w:rsid w:val="003201BC"/>
    <w:rsid w:val="003209FB"/>
    <w:rsid w:val="00320A00"/>
    <w:rsid w:val="00320B68"/>
    <w:rsid w:val="00321461"/>
    <w:rsid w:val="00321682"/>
    <w:rsid w:val="00321840"/>
    <w:rsid w:val="0032191A"/>
    <w:rsid w:val="00321ADA"/>
    <w:rsid w:val="00321B77"/>
    <w:rsid w:val="00321D82"/>
    <w:rsid w:val="00321DB5"/>
    <w:rsid w:val="00321E24"/>
    <w:rsid w:val="003222B7"/>
    <w:rsid w:val="0032254D"/>
    <w:rsid w:val="00322598"/>
    <w:rsid w:val="003225F7"/>
    <w:rsid w:val="00322696"/>
    <w:rsid w:val="00322738"/>
    <w:rsid w:val="003227AA"/>
    <w:rsid w:val="003229A9"/>
    <w:rsid w:val="00322D4C"/>
    <w:rsid w:val="00323F29"/>
    <w:rsid w:val="003242DC"/>
    <w:rsid w:val="0032447E"/>
    <w:rsid w:val="003244B9"/>
    <w:rsid w:val="00324611"/>
    <w:rsid w:val="00324802"/>
    <w:rsid w:val="00324893"/>
    <w:rsid w:val="00324901"/>
    <w:rsid w:val="00324D2A"/>
    <w:rsid w:val="003250D2"/>
    <w:rsid w:val="0032572E"/>
    <w:rsid w:val="003257E8"/>
    <w:rsid w:val="003258C6"/>
    <w:rsid w:val="00325A4F"/>
    <w:rsid w:val="00325E96"/>
    <w:rsid w:val="00326065"/>
    <w:rsid w:val="0032669A"/>
    <w:rsid w:val="00326821"/>
    <w:rsid w:val="003268A8"/>
    <w:rsid w:val="00326B19"/>
    <w:rsid w:val="00326DC7"/>
    <w:rsid w:val="00327130"/>
    <w:rsid w:val="003272C5"/>
    <w:rsid w:val="003272F8"/>
    <w:rsid w:val="00327CDF"/>
    <w:rsid w:val="00327E05"/>
    <w:rsid w:val="00330686"/>
    <w:rsid w:val="00330882"/>
    <w:rsid w:val="003309E2"/>
    <w:rsid w:val="00330EB2"/>
    <w:rsid w:val="00331070"/>
    <w:rsid w:val="0033147E"/>
    <w:rsid w:val="0033179B"/>
    <w:rsid w:val="00331EB1"/>
    <w:rsid w:val="0033219E"/>
    <w:rsid w:val="003322CB"/>
    <w:rsid w:val="003323CF"/>
    <w:rsid w:val="003331A1"/>
    <w:rsid w:val="003333F4"/>
    <w:rsid w:val="00333419"/>
    <w:rsid w:val="003336CA"/>
    <w:rsid w:val="00333C64"/>
    <w:rsid w:val="00333C99"/>
    <w:rsid w:val="00333F05"/>
    <w:rsid w:val="00333F83"/>
    <w:rsid w:val="00334548"/>
    <w:rsid w:val="00334BE9"/>
    <w:rsid w:val="00334D06"/>
    <w:rsid w:val="00334D6B"/>
    <w:rsid w:val="00334E1F"/>
    <w:rsid w:val="003351BD"/>
    <w:rsid w:val="0033522C"/>
    <w:rsid w:val="003352D1"/>
    <w:rsid w:val="003353AC"/>
    <w:rsid w:val="003353EE"/>
    <w:rsid w:val="0033563C"/>
    <w:rsid w:val="0033581B"/>
    <w:rsid w:val="00335986"/>
    <w:rsid w:val="00335EFE"/>
    <w:rsid w:val="003361A7"/>
    <w:rsid w:val="00336268"/>
    <w:rsid w:val="003362E4"/>
    <w:rsid w:val="003363D5"/>
    <w:rsid w:val="003367E4"/>
    <w:rsid w:val="00336807"/>
    <w:rsid w:val="003368FA"/>
    <w:rsid w:val="0033695A"/>
    <w:rsid w:val="00336B23"/>
    <w:rsid w:val="00336EA9"/>
    <w:rsid w:val="003373B1"/>
    <w:rsid w:val="00337529"/>
    <w:rsid w:val="00337A68"/>
    <w:rsid w:val="00337A96"/>
    <w:rsid w:val="00337C2D"/>
    <w:rsid w:val="00337CC3"/>
    <w:rsid w:val="00337F7D"/>
    <w:rsid w:val="00340234"/>
    <w:rsid w:val="0034046E"/>
    <w:rsid w:val="0034051A"/>
    <w:rsid w:val="00340C52"/>
    <w:rsid w:val="00340CAD"/>
    <w:rsid w:val="00340D0A"/>
    <w:rsid w:val="00340D6F"/>
    <w:rsid w:val="00340F04"/>
    <w:rsid w:val="00341128"/>
    <w:rsid w:val="003414E2"/>
    <w:rsid w:val="003417D4"/>
    <w:rsid w:val="003419AA"/>
    <w:rsid w:val="00341C03"/>
    <w:rsid w:val="00341E7D"/>
    <w:rsid w:val="00341F85"/>
    <w:rsid w:val="00342084"/>
    <w:rsid w:val="00342153"/>
    <w:rsid w:val="0034232C"/>
    <w:rsid w:val="00342858"/>
    <w:rsid w:val="003429BC"/>
    <w:rsid w:val="00342B1B"/>
    <w:rsid w:val="00343247"/>
    <w:rsid w:val="003433EB"/>
    <w:rsid w:val="003435FD"/>
    <w:rsid w:val="003437B3"/>
    <w:rsid w:val="00343888"/>
    <w:rsid w:val="003439FA"/>
    <w:rsid w:val="00343D49"/>
    <w:rsid w:val="00343FAA"/>
    <w:rsid w:val="00343FD7"/>
    <w:rsid w:val="0034420F"/>
    <w:rsid w:val="00344B47"/>
    <w:rsid w:val="00344C7F"/>
    <w:rsid w:val="00344CDD"/>
    <w:rsid w:val="00345224"/>
    <w:rsid w:val="00345528"/>
    <w:rsid w:val="0034552E"/>
    <w:rsid w:val="003456B5"/>
    <w:rsid w:val="00345B42"/>
    <w:rsid w:val="00345B6D"/>
    <w:rsid w:val="00345C4A"/>
    <w:rsid w:val="00345C86"/>
    <w:rsid w:val="00345D95"/>
    <w:rsid w:val="00346098"/>
    <w:rsid w:val="003460FC"/>
    <w:rsid w:val="00346204"/>
    <w:rsid w:val="00346411"/>
    <w:rsid w:val="00346513"/>
    <w:rsid w:val="00346AED"/>
    <w:rsid w:val="00346D55"/>
    <w:rsid w:val="00346E71"/>
    <w:rsid w:val="00346EE6"/>
    <w:rsid w:val="00346F99"/>
    <w:rsid w:val="00347079"/>
    <w:rsid w:val="0034728E"/>
    <w:rsid w:val="003472F1"/>
    <w:rsid w:val="003475AA"/>
    <w:rsid w:val="00347864"/>
    <w:rsid w:val="00347982"/>
    <w:rsid w:val="00347CC5"/>
    <w:rsid w:val="00347D52"/>
    <w:rsid w:val="00347E5B"/>
    <w:rsid w:val="00347EAD"/>
    <w:rsid w:val="00347F89"/>
    <w:rsid w:val="00350147"/>
    <w:rsid w:val="00350F5F"/>
    <w:rsid w:val="003514C5"/>
    <w:rsid w:val="003515A4"/>
    <w:rsid w:val="003515B3"/>
    <w:rsid w:val="003515C6"/>
    <w:rsid w:val="00351C2C"/>
    <w:rsid w:val="00351FEE"/>
    <w:rsid w:val="00351FF8"/>
    <w:rsid w:val="0035224D"/>
    <w:rsid w:val="0035284C"/>
    <w:rsid w:val="003530FC"/>
    <w:rsid w:val="003533D5"/>
    <w:rsid w:val="00353457"/>
    <w:rsid w:val="0035370A"/>
    <w:rsid w:val="0035395F"/>
    <w:rsid w:val="00353C53"/>
    <w:rsid w:val="00353CDE"/>
    <w:rsid w:val="00353D96"/>
    <w:rsid w:val="00353DC1"/>
    <w:rsid w:val="00353F4C"/>
    <w:rsid w:val="0035405D"/>
    <w:rsid w:val="00354168"/>
    <w:rsid w:val="003541D5"/>
    <w:rsid w:val="003541F3"/>
    <w:rsid w:val="003542B9"/>
    <w:rsid w:val="003542BC"/>
    <w:rsid w:val="00354423"/>
    <w:rsid w:val="00354459"/>
    <w:rsid w:val="0035457B"/>
    <w:rsid w:val="00354D75"/>
    <w:rsid w:val="00355450"/>
    <w:rsid w:val="0035547B"/>
    <w:rsid w:val="00355664"/>
    <w:rsid w:val="00355917"/>
    <w:rsid w:val="00355936"/>
    <w:rsid w:val="00355DED"/>
    <w:rsid w:val="00355E16"/>
    <w:rsid w:val="003562DC"/>
    <w:rsid w:val="003564D3"/>
    <w:rsid w:val="0035653B"/>
    <w:rsid w:val="0035657E"/>
    <w:rsid w:val="003565E7"/>
    <w:rsid w:val="003569B9"/>
    <w:rsid w:val="00356DB9"/>
    <w:rsid w:val="0035721E"/>
    <w:rsid w:val="003573D4"/>
    <w:rsid w:val="0035746B"/>
    <w:rsid w:val="003576AD"/>
    <w:rsid w:val="00357812"/>
    <w:rsid w:val="00360121"/>
    <w:rsid w:val="003601D9"/>
    <w:rsid w:val="003602F0"/>
    <w:rsid w:val="003609C5"/>
    <w:rsid w:val="00360B87"/>
    <w:rsid w:val="00360DC5"/>
    <w:rsid w:val="003610B6"/>
    <w:rsid w:val="003611CC"/>
    <w:rsid w:val="00361544"/>
    <w:rsid w:val="00361675"/>
    <w:rsid w:val="0036183D"/>
    <w:rsid w:val="00361E7C"/>
    <w:rsid w:val="00361F06"/>
    <w:rsid w:val="0036206F"/>
    <w:rsid w:val="0036213D"/>
    <w:rsid w:val="003624B5"/>
    <w:rsid w:val="0036267A"/>
    <w:rsid w:val="0036267E"/>
    <w:rsid w:val="00362728"/>
    <w:rsid w:val="00362953"/>
    <w:rsid w:val="00362AC3"/>
    <w:rsid w:val="003630C5"/>
    <w:rsid w:val="00363623"/>
    <w:rsid w:val="00363BA6"/>
    <w:rsid w:val="00363D41"/>
    <w:rsid w:val="00363DA5"/>
    <w:rsid w:val="00363EED"/>
    <w:rsid w:val="003640E0"/>
    <w:rsid w:val="00364159"/>
    <w:rsid w:val="00364566"/>
    <w:rsid w:val="0036498D"/>
    <w:rsid w:val="00364AD6"/>
    <w:rsid w:val="00364C6A"/>
    <w:rsid w:val="00364FD2"/>
    <w:rsid w:val="003650EF"/>
    <w:rsid w:val="0036511B"/>
    <w:rsid w:val="00365242"/>
    <w:rsid w:val="003652A4"/>
    <w:rsid w:val="003657F2"/>
    <w:rsid w:val="003658A5"/>
    <w:rsid w:val="00365DCD"/>
    <w:rsid w:val="0036629F"/>
    <w:rsid w:val="00366343"/>
    <w:rsid w:val="00366496"/>
    <w:rsid w:val="00366E38"/>
    <w:rsid w:val="00366E5E"/>
    <w:rsid w:val="00366F14"/>
    <w:rsid w:val="00367307"/>
    <w:rsid w:val="003675EB"/>
    <w:rsid w:val="00367B95"/>
    <w:rsid w:val="00367C9D"/>
    <w:rsid w:val="00367E01"/>
    <w:rsid w:val="00367F25"/>
    <w:rsid w:val="00367FEA"/>
    <w:rsid w:val="003706CD"/>
    <w:rsid w:val="00370B0E"/>
    <w:rsid w:val="00370E67"/>
    <w:rsid w:val="00371173"/>
    <w:rsid w:val="0037157D"/>
    <w:rsid w:val="00371647"/>
    <w:rsid w:val="00371718"/>
    <w:rsid w:val="00371788"/>
    <w:rsid w:val="00371791"/>
    <w:rsid w:val="00371B63"/>
    <w:rsid w:val="00371D26"/>
    <w:rsid w:val="00371ED1"/>
    <w:rsid w:val="00372330"/>
    <w:rsid w:val="00372348"/>
    <w:rsid w:val="0037263A"/>
    <w:rsid w:val="003727F1"/>
    <w:rsid w:val="00372816"/>
    <w:rsid w:val="00372915"/>
    <w:rsid w:val="003729F0"/>
    <w:rsid w:val="00372D79"/>
    <w:rsid w:val="00372EA7"/>
    <w:rsid w:val="00372EB0"/>
    <w:rsid w:val="003731A8"/>
    <w:rsid w:val="003731CE"/>
    <w:rsid w:val="003733F9"/>
    <w:rsid w:val="00373485"/>
    <w:rsid w:val="00373493"/>
    <w:rsid w:val="003736DB"/>
    <w:rsid w:val="0037371B"/>
    <w:rsid w:val="003737F3"/>
    <w:rsid w:val="00373A4E"/>
    <w:rsid w:val="00373A9A"/>
    <w:rsid w:val="00373FA4"/>
    <w:rsid w:val="003743E7"/>
    <w:rsid w:val="00374693"/>
    <w:rsid w:val="003746AD"/>
    <w:rsid w:val="003748A6"/>
    <w:rsid w:val="00374910"/>
    <w:rsid w:val="00374E1B"/>
    <w:rsid w:val="00374F4A"/>
    <w:rsid w:val="00375250"/>
    <w:rsid w:val="00375A70"/>
    <w:rsid w:val="00375D8B"/>
    <w:rsid w:val="00375E8F"/>
    <w:rsid w:val="003760D8"/>
    <w:rsid w:val="003761F3"/>
    <w:rsid w:val="00376989"/>
    <w:rsid w:val="003769E6"/>
    <w:rsid w:val="00376A69"/>
    <w:rsid w:val="00376ED2"/>
    <w:rsid w:val="00376EF9"/>
    <w:rsid w:val="00376F8C"/>
    <w:rsid w:val="00377198"/>
    <w:rsid w:val="00377617"/>
    <w:rsid w:val="003776C2"/>
    <w:rsid w:val="00377B69"/>
    <w:rsid w:val="00377CF5"/>
    <w:rsid w:val="0038013C"/>
    <w:rsid w:val="00380174"/>
    <w:rsid w:val="0038053C"/>
    <w:rsid w:val="003806A8"/>
    <w:rsid w:val="00380866"/>
    <w:rsid w:val="00381018"/>
    <w:rsid w:val="00381384"/>
    <w:rsid w:val="003814E5"/>
    <w:rsid w:val="00381519"/>
    <w:rsid w:val="00382005"/>
    <w:rsid w:val="0038218C"/>
    <w:rsid w:val="00382197"/>
    <w:rsid w:val="00382425"/>
    <w:rsid w:val="0038248B"/>
    <w:rsid w:val="00382DC3"/>
    <w:rsid w:val="00382F66"/>
    <w:rsid w:val="0038303E"/>
    <w:rsid w:val="0038354C"/>
    <w:rsid w:val="0038386E"/>
    <w:rsid w:val="00383A23"/>
    <w:rsid w:val="00383A5F"/>
    <w:rsid w:val="00383AC5"/>
    <w:rsid w:val="00383B5D"/>
    <w:rsid w:val="00383C11"/>
    <w:rsid w:val="00383E9F"/>
    <w:rsid w:val="00384259"/>
    <w:rsid w:val="00384409"/>
    <w:rsid w:val="00384446"/>
    <w:rsid w:val="0038448C"/>
    <w:rsid w:val="0038478E"/>
    <w:rsid w:val="003847CC"/>
    <w:rsid w:val="00384C4F"/>
    <w:rsid w:val="00384F26"/>
    <w:rsid w:val="00384FE3"/>
    <w:rsid w:val="0038501C"/>
    <w:rsid w:val="00385632"/>
    <w:rsid w:val="0038564F"/>
    <w:rsid w:val="00385932"/>
    <w:rsid w:val="00385955"/>
    <w:rsid w:val="003859DC"/>
    <w:rsid w:val="00385AB5"/>
    <w:rsid w:val="00385BFA"/>
    <w:rsid w:val="00385C3F"/>
    <w:rsid w:val="00385E56"/>
    <w:rsid w:val="00386233"/>
    <w:rsid w:val="00386304"/>
    <w:rsid w:val="0038638B"/>
    <w:rsid w:val="00386B0C"/>
    <w:rsid w:val="00386BF2"/>
    <w:rsid w:val="00386E1E"/>
    <w:rsid w:val="00386F07"/>
    <w:rsid w:val="0038739D"/>
    <w:rsid w:val="003875E1"/>
    <w:rsid w:val="00387D6A"/>
    <w:rsid w:val="00387FB4"/>
    <w:rsid w:val="00390207"/>
    <w:rsid w:val="00390968"/>
    <w:rsid w:val="00390990"/>
    <w:rsid w:val="00390C1A"/>
    <w:rsid w:val="00390EFA"/>
    <w:rsid w:val="00390F6B"/>
    <w:rsid w:val="0039147D"/>
    <w:rsid w:val="00391529"/>
    <w:rsid w:val="00391623"/>
    <w:rsid w:val="003917B3"/>
    <w:rsid w:val="00391925"/>
    <w:rsid w:val="00391B86"/>
    <w:rsid w:val="00391DDA"/>
    <w:rsid w:val="00391F86"/>
    <w:rsid w:val="0039226D"/>
    <w:rsid w:val="003922D8"/>
    <w:rsid w:val="00392327"/>
    <w:rsid w:val="00392344"/>
    <w:rsid w:val="003923B5"/>
    <w:rsid w:val="00392500"/>
    <w:rsid w:val="00392535"/>
    <w:rsid w:val="00392634"/>
    <w:rsid w:val="00392737"/>
    <w:rsid w:val="003929ED"/>
    <w:rsid w:val="00392BA9"/>
    <w:rsid w:val="00392C48"/>
    <w:rsid w:val="00393066"/>
    <w:rsid w:val="0039343E"/>
    <w:rsid w:val="0039359E"/>
    <w:rsid w:val="003939BE"/>
    <w:rsid w:val="00393AAD"/>
    <w:rsid w:val="00393D60"/>
    <w:rsid w:val="00393D73"/>
    <w:rsid w:val="00393D82"/>
    <w:rsid w:val="00393DB9"/>
    <w:rsid w:val="00393E0A"/>
    <w:rsid w:val="00393F1E"/>
    <w:rsid w:val="003940E5"/>
    <w:rsid w:val="00394167"/>
    <w:rsid w:val="003942D3"/>
    <w:rsid w:val="0039449D"/>
    <w:rsid w:val="003944D2"/>
    <w:rsid w:val="003946FD"/>
    <w:rsid w:val="00394718"/>
    <w:rsid w:val="00394771"/>
    <w:rsid w:val="00394938"/>
    <w:rsid w:val="00394AF7"/>
    <w:rsid w:val="00394FF9"/>
    <w:rsid w:val="00395231"/>
    <w:rsid w:val="00395321"/>
    <w:rsid w:val="0039534E"/>
    <w:rsid w:val="0039565A"/>
    <w:rsid w:val="0039586A"/>
    <w:rsid w:val="00395D85"/>
    <w:rsid w:val="00395E6B"/>
    <w:rsid w:val="00395EBD"/>
    <w:rsid w:val="003960A8"/>
    <w:rsid w:val="0039619D"/>
    <w:rsid w:val="003962A2"/>
    <w:rsid w:val="0039683F"/>
    <w:rsid w:val="003968E4"/>
    <w:rsid w:val="00396CA1"/>
    <w:rsid w:val="00396CDC"/>
    <w:rsid w:val="00396DF1"/>
    <w:rsid w:val="00396E60"/>
    <w:rsid w:val="00396FAB"/>
    <w:rsid w:val="0039702F"/>
    <w:rsid w:val="003971DA"/>
    <w:rsid w:val="00397305"/>
    <w:rsid w:val="0039742B"/>
    <w:rsid w:val="00397769"/>
    <w:rsid w:val="00397C73"/>
    <w:rsid w:val="003A044D"/>
    <w:rsid w:val="003A0577"/>
    <w:rsid w:val="003A0894"/>
    <w:rsid w:val="003A09B5"/>
    <w:rsid w:val="003A0A7E"/>
    <w:rsid w:val="003A0A95"/>
    <w:rsid w:val="003A0AE8"/>
    <w:rsid w:val="003A0BFC"/>
    <w:rsid w:val="003A0C14"/>
    <w:rsid w:val="003A0C9B"/>
    <w:rsid w:val="003A0E06"/>
    <w:rsid w:val="003A0E56"/>
    <w:rsid w:val="003A0F7E"/>
    <w:rsid w:val="003A1021"/>
    <w:rsid w:val="003A10A0"/>
    <w:rsid w:val="003A166D"/>
    <w:rsid w:val="003A1AA4"/>
    <w:rsid w:val="003A1C57"/>
    <w:rsid w:val="003A1D44"/>
    <w:rsid w:val="003A1E6B"/>
    <w:rsid w:val="003A1EF9"/>
    <w:rsid w:val="003A1FDA"/>
    <w:rsid w:val="003A20A5"/>
    <w:rsid w:val="003A22C1"/>
    <w:rsid w:val="003A26CE"/>
    <w:rsid w:val="003A27D5"/>
    <w:rsid w:val="003A2A13"/>
    <w:rsid w:val="003A2AC7"/>
    <w:rsid w:val="003A2B76"/>
    <w:rsid w:val="003A2CFD"/>
    <w:rsid w:val="003A2E09"/>
    <w:rsid w:val="003A32C2"/>
    <w:rsid w:val="003A3306"/>
    <w:rsid w:val="003A33B9"/>
    <w:rsid w:val="003A372D"/>
    <w:rsid w:val="003A39FD"/>
    <w:rsid w:val="003A3C18"/>
    <w:rsid w:val="003A3CD2"/>
    <w:rsid w:val="003A3D2E"/>
    <w:rsid w:val="003A42B3"/>
    <w:rsid w:val="003A430F"/>
    <w:rsid w:val="003A4559"/>
    <w:rsid w:val="003A48BD"/>
    <w:rsid w:val="003A5014"/>
    <w:rsid w:val="003A50E2"/>
    <w:rsid w:val="003A53DF"/>
    <w:rsid w:val="003A5717"/>
    <w:rsid w:val="003A5764"/>
    <w:rsid w:val="003A5D46"/>
    <w:rsid w:val="003A5DBC"/>
    <w:rsid w:val="003A5DE7"/>
    <w:rsid w:val="003A60CF"/>
    <w:rsid w:val="003A6723"/>
    <w:rsid w:val="003A689B"/>
    <w:rsid w:val="003A68EE"/>
    <w:rsid w:val="003A69C9"/>
    <w:rsid w:val="003A69FF"/>
    <w:rsid w:val="003A6B8D"/>
    <w:rsid w:val="003A6C94"/>
    <w:rsid w:val="003A6E89"/>
    <w:rsid w:val="003A718E"/>
    <w:rsid w:val="003A71F5"/>
    <w:rsid w:val="003A727E"/>
    <w:rsid w:val="003A72F5"/>
    <w:rsid w:val="003A738D"/>
    <w:rsid w:val="003A7CAB"/>
    <w:rsid w:val="003A7F6D"/>
    <w:rsid w:val="003B0016"/>
    <w:rsid w:val="003B028A"/>
    <w:rsid w:val="003B0328"/>
    <w:rsid w:val="003B0D46"/>
    <w:rsid w:val="003B15EB"/>
    <w:rsid w:val="003B1975"/>
    <w:rsid w:val="003B1A00"/>
    <w:rsid w:val="003B1AE5"/>
    <w:rsid w:val="003B1F2F"/>
    <w:rsid w:val="003B24D7"/>
    <w:rsid w:val="003B27EB"/>
    <w:rsid w:val="003B2956"/>
    <w:rsid w:val="003B2A13"/>
    <w:rsid w:val="003B2A60"/>
    <w:rsid w:val="003B3630"/>
    <w:rsid w:val="003B3A5B"/>
    <w:rsid w:val="003B3CBE"/>
    <w:rsid w:val="003B42BD"/>
    <w:rsid w:val="003B475C"/>
    <w:rsid w:val="003B49DD"/>
    <w:rsid w:val="003B4E4B"/>
    <w:rsid w:val="003B5135"/>
    <w:rsid w:val="003B523D"/>
    <w:rsid w:val="003B5379"/>
    <w:rsid w:val="003B5483"/>
    <w:rsid w:val="003B5529"/>
    <w:rsid w:val="003B553B"/>
    <w:rsid w:val="003B5853"/>
    <w:rsid w:val="003B58A7"/>
    <w:rsid w:val="003B5A2F"/>
    <w:rsid w:val="003B676D"/>
    <w:rsid w:val="003B6821"/>
    <w:rsid w:val="003B68CB"/>
    <w:rsid w:val="003B6905"/>
    <w:rsid w:val="003B6B20"/>
    <w:rsid w:val="003B6B8C"/>
    <w:rsid w:val="003B6BC4"/>
    <w:rsid w:val="003B7122"/>
    <w:rsid w:val="003B74FE"/>
    <w:rsid w:val="003B7E28"/>
    <w:rsid w:val="003B7FB2"/>
    <w:rsid w:val="003C0137"/>
    <w:rsid w:val="003C0188"/>
    <w:rsid w:val="003C01A2"/>
    <w:rsid w:val="003C0492"/>
    <w:rsid w:val="003C09F4"/>
    <w:rsid w:val="003C0B5A"/>
    <w:rsid w:val="003C0BC2"/>
    <w:rsid w:val="003C0E76"/>
    <w:rsid w:val="003C0FB0"/>
    <w:rsid w:val="003C1127"/>
    <w:rsid w:val="003C1291"/>
    <w:rsid w:val="003C1318"/>
    <w:rsid w:val="003C13A8"/>
    <w:rsid w:val="003C144E"/>
    <w:rsid w:val="003C17F1"/>
    <w:rsid w:val="003C1A11"/>
    <w:rsid w:val="003C1DAF"/>
    <w:rsid w:val="003C1DE3"/>
    <w:rsid w:val="003C1FE7"/>
    <w:rsid w:val="003C219F"/>
    <w:rsid w:val="003C248A"/>
    <w:rsid w:val="003C26DC"/>
    <w:rsid w:val="003C28EE"/>
    <w:rsid w:val="003C28FB"/>
    <w:rsid w:val="003C2C97"/>
    <w:rsid w:val="003C2D46"/>
    <w:rsid w:val="003C30EB"/>
    <w:rsid w:val="003C329E"/>
    <w:rsid w:val="003C33EC"/>
    <w:rsid w:val="003C34D0"/>
    <w:rsid w:val="003C38CC"/>
    <w:rsid w:val="003C3938"/>
    <w:rsid w:val="003C3A6A"/>
    <w:rsid w:val="003C3A75"/>
    <w:rsid w:val="003C3E8A"/>
    <w:rsid w:val="003C3E98"/>
    <w:rsid w:val="003C3EAC"/>
    <w:rsid w:val="003C45E8"/>
    <w:rsid w:val="003C468D"/>
    <w:rsid w:val="003C4727"/>
    <w:rsid w:val="003C4802"/>
    <w:rsid w:val="003C4907"/>
    <w:rsid w:val="003C4D5C"/>
    <w:rsid w:val="003C5044"/>
    <w:rsid w:val="003C509A"/>
    <w:rsid w:val="003C534D"/>
    <w:rsid w:val="003C538E"/>
    <w:rsid w:val="003C55B6"/>
    <w:rsid w:val="003C5660"/>
    <w:rsid w:val="003C58BA"/>
    <w:rsid w:val="003C58E0"/>
    <w:rsid w:val="003C5E5C"/>
    <w:rsid w:val="003C5FA4"/>
    <w:rsid w:val="003C63FE"/>
    <w:rsid w:val="003C68D6"/>
    <w:rsid w:val="003C6AD6"/>
    <w:rsid w:val="003C72E5"/>
    <w:rsid w:val="003C7325"/>
    <w:rsid w:val="003C790E"/>
    <w:rsid w:val="003C7A2D"/>
    <w:rsid w:val="003C7A4B"/>
    <w:rsid w:val="003D01E7"/>
    <w:rsid w:val="003D0448"/>
    <w:rsid w:val="003D05DB"/>
    <w:rsid w:val="003D068B"/>
    <w:rsid w:val="003D08E7"/>
    <w:rsid w:val="003D094B"/>
    <w:rsid w:val="003D0952"/>
    <w:rsid w:val="003D0A2C"/>
    <w:rsid w:val="003D0BAC"/>
    <w:rsid w:val="003D0FD8"/>
    <w:rsid w:val="003D1022"/>
    <w:rsid w:val="003D10D0"/>
    <w:rsid w:val="003D1237"/>
    <w:rsid w:val="003D1327"/>
    <w:rsid w:val="003D1568"/>
    <w:rsid w:val="003D1B94"/>
    <w:rsid w:val="003D1D61"/>
    <w:rsid w:val="003D2346"/>
    <w:rsid w:val="003D26E7"/>
    <w:rsid w:val="003D2AFA"/>
    <w:rsid w:val="003D2C90"/>
    <w:rsid w:val="003D2EB1"/>
    <w:rsid w:val="003D2EE7"/>
    <w:rsid w:val="003D3016"/>
    <w:rsid w:val="003D30AB"/>
    <w:rsid w:val="003D3124"/>
    <w:rsid w:val="003D3136"/>
    <w:rsid w:val="003D34B0"/>
    <w:rsid w:val="003D3715"/>
    <w:rsid w:val="003D3E98"/>
    <w:rsid w:val="003D3EE2"/>
    <w:rsid w:val="003D4023"/>
    <w:rsid w:val="003D425C"/>
    <w:rsid w:val="003D44F1"/>
    <w:rsid w:val="003D4763"/>
    <w:rsid w:val="003D4898"/>
    <w:rsid w:val="003D496E"/>
    <w:rsid w:val="003D4CC0"/>
    <w:rsid w:val="003D4CFC"/>
    <w:rsid w:val="003D4D84"/>
    <w:rsid w:val="003D4DBB"/>
    <w:rsid w:val="003D4FA8"/>
    <w:rsid w:val="003D5573"/>
    <w:rsid w:val="003D57A2"/>
    <w:rsid w:val="003D5851"/>
    <w:rsid w:val="003D5B2F"/>
    <w:rsid w:val="003D5D43"/>
    <w:rsid w:val="003D5FE0"/>
    <w:rsid w:val="003D614A"/>
    <w:rsid w:val="003D67CE"/>
    <w:rsid w:val="003D6FF9"/>
    <w:rsid w:val="003D7173"/>
    <w:rsid w:val="003D72F1"/>
    <w:rsid w:val="003D73EB"/>
    <w:rsid w:val="003D7522"/>
    <w:rsid w:val="003D7721"/>
    <w:rsid w:val="003D7808"/>
    <w:rsid w:val="003D785F"/>
    <w:rsid w:val="003E00B2"/>
    <w:rsid w:val="003E04B8"/>
    <w:rsid w:val="003E0515"/>
    <w:rsid w:val="003E06D9"/>
    <w:rsid w:val="003E072D"/>
    <w:rsid w:val="003E085C"/>
    <w:rsid w:val="003E0BAC"/>
    <w:rsid w:val="003E0E38"/>
    <w:rsid w:val="003E0E45"/>
    <w:rsid w:val="003E0F58"/>
    <w:rsid w:val="003E113E"/>
    <w:rsid w:val="003E116E"/>
    <w:rsid w:val="003E159A"/>
    <w:rsid w:val="003E15D4"/>
    <w:rsid w:val="003E17AD"/>
    <w:rsid w:val="003E18F6"/>
    <w:rsid w:val="003E1F62"/>
    <w:rsid w:val="003E21F1"/>
    <w:rsid w:val="003E23B1"/>
    <w:rsid w:val="003E250C"/>
    <w:rsid w:val="003E2606"/>
    <w:rsid w:val="003E28D5"/>
    <w:rsid w:val="003E2A4E"/>
    <w:rsid w:val="003E2E00"/>
    <w:rsid w:val="003E35EC"/>
    <w:rsid w:val="003E37EB"/>
    <w:rsid w:val="003E3B54"/>
    <w:rsid w:val="003E3EE6"/>
    <w:rsid w:val="003E3FD5"/>
    <w:rsid w:val="003E402A"/>
    <w:rsid w:val="003E40B2"/>
    <w:rsid w:val="003E4353"/>
    <w:rsid w:val="003E4362"/>
    <w:rsid w:val="003E4528"/>
    <w:rsid w:val="003E4647"/>
    <w:rsid w:val="003E4784"/>
    <w:rsid w:val="003E47A2"/>
    <w:rsid w:val="003E485C"/>
    <w:rsid w:val="003E487F"/>
    <w:rsid w:val="003E4A74"/>
    <w:rsid w:val="003E4C61"/>
    <w:rsid w:val="003E5073"/>
    <w:rsid w:val="003E5307"/>
    <w:rsid w:val="003E5403"/>
    <w:rsid w:val="003E54D0"/>
    <w:rsid w:val="003E566F"/>
    <w:rsid w:val="003E59CE"/>
    <w:rsid w:val="003E59D6"/>
    <w:rsid w:val="003E5A0C"/>
    <w:rsid w:val="003E5B3D"/>
    <w:rsid w:val="003E5BCE"/>
    <w:rsid w:val="003E61B0"/>
    <w:rsid w:val="003E625C"/>
    <w:rsid w:val="003E6403"/>
    <w:rsid w:val="003E6715"/>
    <w:rsid w:val="003E6728"/>
    <w:rsid w:val="003E682D"/>
    <w:rsid w:val="003E685D"/>
    <w:rsid w:val="003E6869"/>
    <w:rsid w:val="003E6884"/>
    <w:rsid w:val="003E6C76"/>
    <w:rsid w:val="003E6E27"/>
    <w:rsid w:val="003E6E9A"/>
    <w:rsid w:val="003E6F8C"/>
    <w:rsid w:val="003E7216"/>
    <w:rsid w:val="003E78FB"/>
    <w:rsid w:val="003E7907"/>
    <w:rsid w:val="003E7C8A"/>
    <w:rsid w:val="003F00B6"/>
    <w:rsid w:val="003F023F"/>
    <w:rsid w:val="003F07CC"/>
    <w:rsid w:val="003F0B70"/>
    <w:rsid w:val="003F0D14"/>
    <w:rsid w:val="003F0ECC"/>
    <w:rsid w:val="003F0F8F"/>
    <w:rsid w:val="003F136D"/>
    <w:rsid w:val="003F1487"/>
    <w:rsid w:val="003F18E6"/>
    <w:rsid w:val="003F1C6F"/>
    <w:rsid w:val="003F200C"/>
    <w:rsid w:val="003F24CC"/>
    <w:rsid w:val="003F25F3"/>
    <w:rsid w:val="003F2BC2"/>
    <w:rsid w:val="003F2BE0"/>
    <w:rsid w:val="003F2CF4"/>
    <w:rsid w:val="003F3484"/>
    <w:rsid w:val="003F362A"/>
    <w:rsid w:val="003F3795"/>
    <w:rsid w:val="003F3999"/>
    <w:rsid w:val="003F3BC8"/>
    <w:rsid w:val="003F3F33"/>
    <w:rsid w:val="003F403D"/>
    <w:rsid w:val="003F4B7B"/>
    <w:rsid w:val="003F4C64"/>
    <w:rsid w:val="003F4F86"/>
    <w:rsid w:val="003F4FF0"/>
    <w:rsid w:val="003F53FC"/>
    <w:rsid w:val="003F5429"/>
    <w:rsid w:val="003F55D7"/>
    <w:rsid w:val="003F5621"/>
    <w:rsid w:val="003F5A16"/>
    <w:rsid w:val="003F5AF4"/>
    <w:rsid w:val="003F5E03"/>
    <w:rsid w:val="003F5EF9"/>
    <w:rsid w:val="003F6031"/>
    <w:rsid w:val="003F6108"/>
    <w:rsid w:val="003F62F7"/>
    <w:rsid w:val="003F6618"/>
    <w:rsid w:val="003F6791"/>
    <w:rsid w:val="003F6DCA"/>
    <w:rsid w:val="003F6F58"/>
    <w:rsid w:val="003F7A2D"/>
    <w:rsid w:val="003F7A7B"/>
    <w:rsid w:val="003F7C3B"/>
    <w:rsid w:val="003F7EFA"/>
    <w:rsid w:val="004002C9"/>
    <w:rsid w:val="00400484"/>
    <w:rsid w:val="004005F5"/>
    <w:rsid w:val="00400730"/>
    <w:rsid w:val="00400B2C"/>
    <w:rsid w:val="00400BF0"/>
    <w:rsid w:val="00400C84"/>
    <w:rsid w:val="00400CDC"/>
    <w:rsid w:val="00401058"/>
    <w:rsid w:val="004011ED"/>
    <w:rsid w:val="00401228"/>
    <w:rsid w:val="004012C6"/>
    <w:rsid w:val="004013E4"/>
    <w:rsid w:val="00401687"/>
    <w:rsid w:val="0040171A"/>
    <w:rsid w:val="004017E1"/>
    <w:rsid w:val="004017FF"/>
    <w:rsid w:val="0040184E"/>
    <w:rsid w:val="00401ADC"/>
    <w:rsid w:val="00401B95"/>
    <w:rsid w:val="00401CF8"/>
    <w:rsid w:val="00401F34"/>
    <w:rsid w:val="00401F78"/>
    <w:rsid w:val="00402020"/>
    <w:rsid w:val="004025AD"/>
    <w:rsid w:val="004025C8"/>
    <w:rsid w:val="004026AD"/>
    <w:rsid w:val="0040316F"/>
    <w:rsid w:val="00403237"/>
    <w:rsid w:val="00403265"/>
    <w:rsid w:val="00403B7D"/>
    <w:rsid w:val="00404177"/>
    <w:rsid w:val="0040442E"/>
    <w:rsid w:val="004048B3"/>
    <w:rsid w:val="00404A70"/>
    <w:rsid w:val="00405130"/>
    <w:rsid w:val="00405454"/>
    <w:rsid w:val="0040576D"/>
    <w:rsid w:val="00405878"/>
    <w:rsid w:val="00405A44"/>
    <w:rsid w:val="00405ACE"/>
    <w:rsid w:val="00405BC9"/>
    <w:rsid w:val="00405CD1"/>
    <w:rsid w:val="00405DCC"/>
    <w:rsid w:val="004060B2"/>
    <w:rsid w:val="004060C7"/>
    <w:rsid w:val="00406250"/>
    <w:rsid w:val="0040626F"/>
    <w:rsid w:val="0040628C"/>
    <w:rsid w:val="004062A9"/>
    <w:rsid w:val="00406669"/>
    <w:rsid w:val="004067C2"/>
    <w:rsid w:val="00406905"/>
    <w:rsid w:val="00406DEB"/>
    <w:rsid w:val="00406E6A"/>
    <w:rsid w:val="00407169"/>
    <w:rsid w:val="0040731C"/>
    <w:rsid w:val="0040739C"/>
    <w:rsid w:val="004073DF"/>
    <w:rsid w:val="00407812"/>
    <w:rsid w:val="00407947"/>
    <w:rsid w:val="00407B8F"/>
    <w:rsid w:val="00407C60"/>
    <w:rsid w:val="00407D35"/>
    <w:rsid w:val="00407DF2"/>
    <w:rsid w:val="00407DFB"/>
    <w:rsid w:val="00407F10"/>
    <w:rsid w:val="00410160"/>
    <w:rsid w:val="0041019A"/>
    <w:rsid w:val="00410269"/>
    <w:rsid w:val="00410501"/>
    <w:rsid w:val="004107C2"/>
    <w:rsid w:val="00410895"/>
    <w:rsid w:val="0041089A"/>
    <w:rsid w:val="00410A3B"/>
    <w:rsid w:val="00410AB5"/>
    <w:rsid w:val="00410CEC"/>
    <w:rsid w:val="00410E0A"/>
    <w:rsid w:val="00410F75"/>
    <w:rsid w:val="004110F5"/>
    <w:rsid w:val="00411718"/>
    <w:rsid w:val="00411738"/>
    <w:rsid w:val="0041188F"/>
    <w:rsid w:val="00411B0E"/>
    <w:rsid w:val="00411C07"/>
    <w:rsid w:val="00411F74"/>
    <w:rsid w:val="0041209A"/>
    <w:rsid w:val="0041217C"/>
    <w:rsid w:val="0041218E"/>
    <w:rsid w:val="00412269"/>
    <w:rsid w:val="0041277D"/>
    <w:rsid w:val="00412823"/>
    <w:rsid w:val="00412899"/>
    <w:rsid w:val="0041325C"/>
    <w:rsid w:val="00413303"/>
    <w:rsid w:val="00413518"/>
    <w:rsid w:val="00413A6D"/>
    <w:rsid w:val="00413A73"/>
    <w:rsid w:val="00413B32"/>
    <w:rsid w:val="00413CA8"/>
    <w:rsid w:val="00413CE8"/>
    <w:rsid w:val="004141AA"/>
    <w:rsid w:val="00414597"/>
    <w:rsid w:val="00414C96"/>
    <w:rsid w:val="00414F54"/>
    <w:rsid w:val="00415067"/>
    <w:rsid w:val="0041522B"/>
    <w:rsid w:val="00415383"/>
    <w:rsid w:val="0041548C"/>
    <w:rsid w:val="00415564"/>
    <w:rsid w:val="00415654"/>
    <w:rsid w:val="004156EA"/>
    <w:rsid w:val="0041575E"/>
    <w:rsid w:val="00415A10"/>
    <w:rsid w:val="00415BE9"/>
    <w:rsid w:val="00415CD6"/>
    <w:rsid w:val="00415D43"/>
    <w:rsid w:val="00415D4A"/>
    <w:rsid w:val="00415DE1"/>
    <w:rsid w:val="00416212"/>
    <w:rsid w:val="00416A3C"/>
    <w:rsid w:val="00416C42"/>
    <w:rsid w:val="00416FA2"/>
    <w:rsid w:val="00417594"/>
    <w:rsid w:val="00417E9D"/>
    <w:rsid w:val="0042016F"/>
    <w:rsid w:val="004203DD"/>
    <w:rsid w:val="00420437"/>
    <w:rsid w:val="004207E9"/>
    <w:rsid w:val="00420806"/>
    <w:rsid w:val="00420A25"/>
    <w:rsid w:val="00420ADF"/>
    <w:rsid w:val="00420B22"/>
    <w:rsid w:val="0042123D"/>
    <w:rsid w:val="0042140A"/>
    <w:rsid w:val="00421519"/>
    <w:rsid w:val="004217F8"/>
    <w:rsid w:val="00421B0D"/>
    <w:rsid w:val="00421B4D"/>
    <w:rsid w:val="00421C42"/>
    <w:rsid w:val="00421D14"/>
    <w:rsid w:val="004220CC"/>
    <w:rsid w:val="0042228F"/>
    <w:rsid w:val="0042253A"/>
    <w:rsid w:val="00422765"/>
    <w:rsid w:val="00422777"/>
    <w:rsid w:val="004227C7"/>
    <w:rsid w:val="0042295A"/>
    <w:rsid w:val="00422E0C"/>
    <w:rsid w:val="00422F92"/>
    <w:rsid w:val="0042319D"/>
    <w:rsid w:val="00423341"/>
    <w:rsid w:val="00423508"/>
    <w:rsid w:val="0042354C"/>
    <w:rsid w:val="0042363E"/>
    <w:rsid w:val="0042364D"/>
    <w:rsid w:val="00423667"/>
    <w:rsid w:val="004236CF"/>
    <w:rsid w:val="00423760"/>
    <w:rsid w:val="00423A78"/>
    <w:rsid w:val="00423A83"/>
    <w:rsid w:val="00423C1F"/>
    <w:rsid w:val="00423C27"/>
    <w:rsid w:val="0042402E"/>
    <w:rsid w:val="0042404C"/>
    <w:rsid w:val="00424B5E"/>
    <w:rsid w:val="00424C05"/>
    <w:rsid w:val="00424E3C"/>
    <w:rsid w:val="00425399"/>
    <w:rsid w:val="00425641"/>
    <w:rsid w:val="004259CE"/>
    <w:rsid w:val="00425AE7"/>
    <w:rsid w:val="00425C32"/>
    <w:rsid w:val="00425D5D"/>
    <w:rsid w:val="00425DE7"/>
    <w:rsid w:val="00425E19"/>
    <w:rsid w:val="0042620E"/>
    <w:rsid w:val="004262C1"/>
    <w:rsid w:val="004266C5"/>
    <w:rsid w:val="0042674E"/>
    <w:rsid w:val="00426A5B"/>
    <w:rsid w:val="00426AC4"/>
    <w:rsid w:val="00426E21"/>
    <w:rsid w:val="00427036"/>
    <w:rsid w:val="00427320"/>
    <w:rsid w:val="004274C8"/>
    <w:rsid w:val="00427612"/>
    <w:rsid w:val="00427723"/>
    <w:rsid w:val="00430001"/>
    <w:rsid w:val="00430085"/>
    <w:rsid w:val="004301CA"/>
    <w:rsid w:val="0043022A"/>
    <w:rsid w:val="00430545"/>
    <w:rsid w:val="004306A4"/>
    <w:rsid w:val="0043080B"/>
    <w:rsid w:val="004309AD"/>
    <w:rsid w:val="00430B4D"/>
    <w:rsid w:val="00430B4F"/>
    <w:rsid w:val="00430C94"/>
    <w:rsid w:val="00430E7C"/>
    <w:rsid w:val="00431203"/>
    <w:rsid w:val="0043137F"/>
    <w:rsid w:val="004314E3"/>
    <w:rsid w:val="0043155C"/>
    <w:rsid w:val="0043156B"/>
    <w:rsid w:val="004315F2"/>
    <w:rsid w:val="00431902"/>
    <w:rsid w:val="00431B40"/>
    <w:rsid w:val="00431DAD"/>
    <w:rsid w:val="00431ECF"/>
    <w:rsid w:val="00431F55"/>
    <w:rsid w:val="00432296"/>
    <w:rsid w:val="004322A5"/>
    <w:rsid w:val="0043239D"/>
    <w:rsid w:val="004325FA"/>
    <w:rsid w:val="0043280C"/>
    <w:rsid w:val="00432EA7"/>
    <w:rsid w:val="00433169"/>
    <w:rsid w:val="0043327B"/>
    <w:rsid w:val="004333BC"/>
    <w:rsid w:val="0043354D"/>
    <w:rsid w:val="004335E4"/>
    <w:rsid w:val="00433A5E"/>
    <w:rsid w:val="00433DC5"/>
    <w:rsid w:val="00433DE9"/>
    <w:rsid w:val="00433E6C"/>
    <w:rsid w:val="004342D2"/>
    <w:rsid w:val="00434369"/>
    <w:rsid w:val="004343A4"/>
    <w:rsid w:val="0043455B"/>
    <w:rsid w:val="004347D8"/>
    <w:rsid w:val="00434E61"/>
    <w:rsid w:val="00434F61"/>
    <w:rsid w:val="004354FF"/>
    <w:rsid w:val="004355A5"/>
    <w:rsid w:val="0043589E"/>
    <w:rsid w:val="0043599D"/>
    <w:rsid w:val="00435A15"/>
    <w:rsid w:val="00435AC9"/>
    <w:rsid w:val="00435F93"/>
    <w:rsid w:val="0043604A"/>
    <w:rsid w:val="004366AF"/>
    <w:rsid w:val="004368EE"/>
    <w:rsid w:val="00436C16"/>
    <w:rsid w:val="00436CB7"/>
    <w:rsid w:val="00436F98"/>
    <w:rsid w:val="0043723C"/>
    <w:rsid w:val="00437359"/>
    <w:rsid w:val="0043742C"/>
    <w:rsid w:val="00437728"/>
    <w:rsid w:val="00437735"/>
    <w:rsid w:val="00437A6B"/>
    <w:rsid w:val="00437B7B"/>
    <w:rsid w:val="00437C5E"/>
    <w:rsid w:val="0044002E"/>
    <w:rsid w:val="004409E1"/>
    <w:rsid w:val="00440AC5"/>
    <w:rsid w:val="00440CAA"/>
    <w:rsid w:val="004410FE"/>
    <w:rsid w:val="00441180"/>
    <w:rsid w:val="00441262"/>
    <w:rsid w:val="00441727"/>
    <w:rsid w:val="004417EB"/>
    <w:rsid w:val="00441B3F"/>
    <w:rsid w:val="00441B43"/>
    <w:rsid w:val="00442139"/>
    <w:rsid w:val="00442178"/>
    <w:rsid w:val="004428A5"/>
    <w:rsid w:val="0044297E"/>
    <w:rsid w:val="00442F75"/>
    <w:rsid w:val="00442F88"/>
    <w:rsid w:val="00442FCC"/>
    <w:rsid w:val="0044307E"/>
    <w:rsid w:val="00443156"/>
    <w:rsid w:val="0044365C"/>
    <w:rsid w:val="00443B56"/>
    <w:rsid w:val="00443DF5"/>
    <w:rsid w:val="00443ED8"/>
    <w:rsid w:val="0044428C"/>
    <w:rsid w:val="004442F2"/>
    <w:rsid w:val="00444657"/>
    <w:rsid w:val="00444A06"/>
    <w:rsid w:val="00444A6E"/>
    <w:rsid w:val="00444E22"/>
    <w:rsid w:val="00444FCC"/>
    <w:rsid w:val="0044514D"/>
    <w:rsid w:val="0044533F"/>
    <w:rsid w:val="0044544B"/>
    <w:rsid w:val="00445628"/>
    <w:rsid w:val="004457D9"/>
    <w:rsid w:val="0044589C"/>
    <w:rsid w:val="00445AAD"/>
    <w:rsid w:val="00446492"/>
    <w:rsid w:val="004465DC"/>
    <w:rsid w:val="00446672"/>
    <w:rsid w:val="0044698B"/>
    <w:rsid w:val="00446E36"/>
    <w:rsid w:val="00446F77"/>
    <w:rsid w:val="00446FFC"/>
    <w:rsid w:val="00447054"/>
    <w:rsid w:val="004472E7"/>
    <w:rsid w:val="004473B1"/>
    <w:rsid w:val="00447422"/>
    <w:rsid w:val="004474F9"/>
    <w:rsid w:val="00447577"/>
    <w:rsid w:val="0044794E"/>
    <w:rsid w:val="00447AA5"/>
    <w:rsid w:val="00447C7C"/>
    <w:rsid w:val="00447DBA"/>
    <w:rsid w:val="00447E80"/>
    <w:rsid w:val="004500D6"/>
    <w:rsid w:val="004500F1"/>
    <w:rsid w:val="00450168"/>
    <w:rsid w:val="004501A4"/>
    <w:rsid w:val="00450395"/>
    <w:rsid w:val="004504DC"/>
    <w:rsid w:val="004505B1"/>
    <w:rsid w:val="004505F7"/>
    <w:rsid w:val="00450E04"/>
    <w:rsid w:val="00450EA2"/>
    <w:rsid w:val="004510A6"/>
    <w:rsid w:val="00451102"/>
    <w:rsid w:val="0045114F"/>
    <w:rsid w:val="0045129D"/>
    <w:rsid w:val="004513D7"/>
    <w:rsid w:val="00451686"/>
    <w:rsid w:val="00451A7B"/>
    <w:rsid w:val="00451B24"/>
    <w:rsid w:val="00451CEB"/>
    <w:rsid w:val="00452051"/>
    <w:rsid w:val="004520F5"/>
    <w:rsid w:val="00452494"/>
    <w:rsid w:val="00452AD5"/>
    <w:rsid w:val="00452BE7"/>
    <w:rsid w:val="00452C37"/>
    <w:rsid w:val="00452D0B"/>
    <w:rsid w:val="00452EB2"/>
    <w:rsid w:val="00453266"/>
    <w:rsid w:val="0045340B"/>
    <w:rsid w:val="004535B1"/>
    <w:rsid w:val="00453650"/>
    <w:rsid w:val="00453AC2"/>
    <w:rsid w:val="00453B68"/>
    <w:rsid w:val="00453E69"/>
    <w:rsid w:val="004540D4"/>
    <w:rsid w:val="004541B4"/>
    <w:rsid w:val="00454323"/>
    <w:rsid w:val="00454418"/>
    <w:rsid w:val="00454846"/>
    <w:rsid w:val="00454875"/>
    <w:rsid w:val="00454A0B"/>
    <w:rsid w:val="00454E61"/>
    <w:rsid w:val="00454F56"/>
    <w:rsid w:val="00454F5D"/>
    <w:rsid w:val="004551B4"/>
    <w:rsid w:val="00455725"/>
    <w:rsid w:val="0045589F"/>
    <w:rsid w:val="00455964"/>
    <w:rsid w:val="00455EF9"/>
    <w:rsid w:val="0045659E"/>
    <w:rsid w:val="004565F6"/>
    <w:rsid w:val="004569E5"/>
    <w:rsid w:val="00456CA8"/>
    <w:rsid w:val="00457009"/>
    <w:rsid w:val="004570D8"/>
    <w:rsid w:val="004571BB"/>
    <w:rsid w:val="00457396"/>
    <w:rsid w:val="004579AC"/>
    <w:rsid w:val="00457D10"/>
    <w:rsid w:val="00457F12"/>
    <w:rsid w:val="00457F95"/>
    <w:rsid w:val="00457F97"/>
    <w:rsid w:val="004607BA"/>
    <w:rsid w:val="004609EE"/>
    <w:rsid w:val="00460AAE"/>
    <w:rsid w:val="00460C61"/>
    <w:rsid w:val="00460CE8"/>
    <w:rsid w:val="00461261"/>
    <w:rsid w:val="00461314"/>
    <w:rsid w:val="004615DC"/>
    <w:rsid w:val="004618CA"/>
    <w:rsid w:val="00461C00"/>
    <w:rsid w:val="00461F3A"/>
    <w:rsid w:val="00461FCB"/>
    <w:rsid w:val="00461FEF"/>
    <w:rsid w:val="00462273"/>
    <w:rsid w:val="004627F0"/>
    <w:rsid w:val="004629CE"/>
    <w:rsid w:val="00462B04"/>
    <w:rsid w:val="00463142"/>
    <w:rsid w:val="00463874"/>
    <w:rsid w:val="00463979"/>
    <w:rsid w:val="00463C90"/>
    <w:rsid w:val="0046402A"/>
    <w:rsid w:val="0046438A"/>
    <w:rsid w:val="00464661"/>
    <w:rsid w:val="00464E15"/>
    <w:rsid w:val="00465258"/>
    <w:rsid w:val="004655A3"/>
    <w:rsid w:val="004659A0"/>
    <w:rsid w:val="00465B2E"/>
    <w:rsid w:val="0046642A"/>
    <w:rsid w:val="004666FA"/>
    <w:rsid w:val="00466911"/>
    <w:rsid w:val="00466F91"/>
    <w:rsid w:val="004670BD"/>
    <w:rsid w:val="00467437"/>
    <w:rsid w:val="0046750D"/>
    <w:rsid w:val="0046762C"/>
    <w:rsid w:val="004676A0"/>
    <w:rsid w:val="00467A93"/>
    <w:rsid w:val="00467FBB"/>
    <w:rsid w:val="004702F1"/>
    <w:rsid w:val="004707E2"/>
    <w:rsid w:val="0047092C"/>
    <w:rsid w:val="0047097A"/>
    <w:rsid w:val="00470A21"/>
    <w:rsid w:val="00470B03"/>
    <w:rsid w:val="00470C36"/>
    <w:rsid w:val="004710E6"/>
    <w:rsid w:val="00471104"/>
    <w:rsid w:val="004714A9"/>
    <w:rsid w:val="004715CE"/>
    <w:rsid w:val="00471795"/>
    <w:rsid w:val="004719E9"/>
    <w:rsid w:val="00471A6D"/>
    <w:rsid w:val="00471C99"/>
    <w:rsid w:val="00471F5C"/>
    <w:rsid w:val="00472163"/>
    <w:rsid w:val="004722BE"/>
    <w:rsid w:val="00472352"/>
    <w:rsid w:val="004723E2"/>
    <w:rsid w:val="004725D3"/>
    <w:rsid w:val="004725FD"/>
    <w:rsid w:val="00472667"/>
    <w:rsid w:val="004726A2"/>
    <w:rsid w:val="00472E12"/>
    <w:rsid w:val="00472FE8"/>
    <w:rsid w:val="004737A2"/>
    <w:rsid w:val="00473B90"/>
    <w:rsid w:val="00473EBE"/>
    <w:rsid w:val="00473F2B"/>
    <w:rsid w:val="00474095"/>
    <w:rsid w:val="00474129"/>
    <w:rsid w:val="004743C3"/>
    <w:rsid w:val="00474964"/>
    <w:rsid w:val="00474ADF"/>
    <w:rsid w:val="004753CE"/>
    <w:rsid w:val="00475440"/>
    <w:rsid w:val="00475858"/>
    <w:rsid w:val="004758E5"/>
    <w:rsid w:val="00476298"/>
    <w:rsid w:val="004765B2"/>
    <w:rsid w:val="00476657"/>
    <w:rsid w:val="00476889"/>
    <w:rsid w:val="004768AA"/>
    <w:rsid w:val="00476914"/>
    <w:rsid w:val="00476945"/>
    <w:rsid w:val="00476B5D"/>
    <w:rsid w:val="00477003"/>
    <w:rsid w:val="0047700B"/>
    <w:rsid w:val="00477240"/>
    <w:rsid w:val="004773FE"/>
    <w:rsid w:val="004774F2"/>
    <w:rsid w:val="0047768A"/>
    <w:rsid w:val="0047769D"/>
    <w:rsid w:val="00477E2A"/>
    <w:rsid w:val="00477FA7"/>
    <w:rsid w:val="004803E5"/>
    <w:rsid w:val="004804D5"/>
    <w:rsid w:val="0048064E"/>
    <w:rsid w:val="00480996"/>
    <w:rsid w:val="0048167F"/>
    <w:rsid w:val="0048169D"/>
    <w:rsid w:val="0048179A"/>
    <w:rsid w:val="004818A0"/>
    <w:rsid w:val="00481A8B"/>
    <w:rsid w:val="00481AFD"/>
    <w:rsid w:val="00481B92"/>
    <w:rsid w:val="00481C09"/>
    <w:rsid w:val="00481D79"/>
    <w:rsid w:val="0048263F"/>
    <w:rsid w:val="00482676"/>
    <w:rsid w:val="00482970"/>
    <w:rsid w:val="004829BA"/>
    <w:rsid w:val="00482AE1"/>
    <w:rsid w:val="00482E55"/>
    <w:rsid w:val="00482F42"/>
    <w:rsid w:val="004831E3"/>
    <w:rsid w:val="004831E9"/>
    <w:rsid w:val="004831FD"/>
    <w:rsid w:val="00483396"/>
    <w:rsid w:val="00483626"/>
    <w:rsid w:val="00483D33"/>
    <w:rsid w:val="00484318"/>
    <w:rsid w:val="00484813"/>
    <w:rsid w:val="00484AF7"/>
    <w:rsid w:val="00484F2D"/>
    <w:rsid w:val="00484F76"/>
    <w:rsid w:val="004851DA"/>
    <w:rsid w:val="004853C0"/>
    <w:rsid w:val="00485A78"/>
    <w:rsid w:val="00485EB5"/>
    <w:rsid w:val="00485EC6"/>
    <w:rsid w:val="00485F00"/>
    <w:rsid w:val="0048622B"/>
    <w:rsid w:val="0048697C"/>
    <w:rsid w:val="00486A77"/>
    <w:rsid w:val="00486B39"/>
    <w:rsid w:val="00486BDA"/>
    <w:rsid w:val="00486BDB"/>
    <w:rsid w:val="00486C7B"/>
    <w:rsid w:val="00486DE6"/>
    <w:rsid w:val="004871A1"/>
    <w:rsid w:val="004871A6"/>
    <w:rsid w:val="00487295"/>
    <w:rsid w:val="0048758C"/>
    <w:rsid w:val="00487863"/>
    <w:rsid w:val="00487913"/>
    <w:rsid w:val="00487933"/>
    <w:rsid w:val="00487B0C"/>
    <w:rsid w:val="00487EA2"/>
    <w:rsid w:val="00487FD3"/>
    <w:rsid w:val="0049002B"/>
    <w:rsid w:val="00490035"/>
    <w:rsid w:val="004900B3"/>
    <w:rsid w:val="004906A5"/>
    <w:rsid w:val="004906EF"/>
    <w:rsid w:val="004907C5"/>
    <w:rsid w:val="00490837"/>
    <w:rsid w:val="00490F1F"/>
    <w:rsid w:val="004910F3"/>
    <w:rsid w:val="0049127E"/>
    <w:rsid w:val="0049179B"/>
    <w:rsid w:val="004918C4"/>
    <w:rsid w:val="00491B6A"/>
    <w:rsid w:val="00491D37"/>
    <w:rsid w:val="00492079"/>
    <w:rsid w:val="00492129"/>
    <w:rsid w:val="0049215B"/>
    <w:rsid w:val="0049234D"/>
    <w:rsid w:val="004923E8"/>
    <w:rsid w:val="0049240C"/>
    <w:rsid w:val="00492759"/>
    <w:rsid w:val="00492847"/>
    <w:rsid w:val="00492E1D"/>
    <w:rsid w:val="00492F0F"/>
    <w:rsid w:val="004931C0"/>
    <w:rsid w:val="004933A1"/>
    <w:rsid w:val="004934B8"/>
    <w:rsid w:val="004935B8"/>
    <w:rsid w:val="0049370A"/>
    <w:rsid w:val="00493720"/>
    <w:rsid w:val="00493A8F"/>
    <w:rsid w:val="00493AAD"/>
    <w:rsid w:val="00493B66"/>
    <w:rsid w:val="00493CEC"/>
    <w:rsid w:val="00493D48"/>
    <w:rsid w:val="00493E40"/>
    <w:rsid w:val="00493E4F"/>
    <w:rsid w:val="00493E87"/>
    <w:rsid w:val="00493FFB"/>
    <w:rsid w:val="004947CD"/>
    <w:rsid w:val="00494A5C"/>
    <w:rsid w:val="00494DD6"/>
    <w:rsid w:val="00494F23"/>
    <w:rsid w:val="00494F4A"/>
    <w:rsid w:val="00495080"/>
    <w:rsid w:val="0049508E"/>
    <w:rsid w:val="00495969"/>
    <w:rsid w:val="00495C55"/>
    <w:rsid w:val="00495C7B"/>
    <w:rsid w:val="00495E01"/>
    <w:rsid w:val="004962E6"/>
    <w:rsid w:val="004964D8"/>
    <w:rsid w:val="00496956"/>
    <w:rsid w:val="004969B8"/>
    <w:rsid w:val="00496A05"/>
    <w:rsid w:val="00496A60"/>
    <w:rsid w:val="00496AD7"/>
    <w:rsid w:val="00496F8C"/>
    <w:rsid w:val="00497093"/>
    <w:rsid w:val="0049716B"/>
    <w:rsid w:val="0049737E"/>
    <w:rsid w:val="004973C0"/>
    <w:rsid w:val="004975CA"/>
    <w:rsid w:val="00497E29"/>
    <w:rsid w:val="004A017D"/>
    <w:rsid w:val="004A0307"/>
    <w:rsid w:val="004A067F"/>
    <w:rsid w:val="004A08D7"/>
    <w:rsid w:val="004A0A04"/>
    <w:rsid w:val="004A0E62"/>
    <w:rsid w:val="004A0F55"/>
    <w:rsid w:val="004A17EE"/>
    <w:rsid w:val="004A1861"/>
    <w:rsid w:val="004A1B7A"/>
    <w:rsid w:val="004A1D00"/>
    <w:rsid w:val="004A1F30"/>
    <w:rsid w:val="004A25A7"/>
    <w:rsid w:val="004A25E6"/>
    <w:rsid w:val="004A2857"/>
    <w:rsid w:val="004A2EF3"/>
    <w:rsid w:val="004A31A2"/>
    <w:rsid w:val="004A333B"/>
    <w:rsid w:val="004A34DD"/>
    <w:rsid w:val="004A351F"/>
    <w:rsid w:val="004A3AA5"/>
    <w:rsid w:val="004A3D62"/>
    <w:rsid w:val="004A3E58"/>
    <w:rsid w:val="004A3FBD"/>
    <w:rsid w:val="004A453F"/>
    <w:rsid w:val="004A4B94"/>
    <w:rsid w:val="004A5942"/>
    <w:rsid w:val="004A5CB1"/>
    <w:rsid w:val="004A5ED3"/>
    <w:rsid w:val="004A61C0"/>
    <w:rsid w:val="004A62FB"/>
    <w:rsid w:val="004A635A"/>
    <w:rsid w:val="004A6453"/>
    <w:rsid w:val="004A6469"/>
    <w:rsid w:val="004A64AC"/>
    <w:rsid w:val="004A6718"/>
    <w:rsid w:val="004A6B21"/>
    <w:rsid w:val="004A6EEA"/>
    <w:rsid w:val="004A74B5"/>
    <w:rsid w:val="004A7569"/>
    <w:rsid w:val="004A77CC"/>
    <w:rsid w:val="004A77DE"/>
    <w:rsid w:val="004A780E"/>
    <w:rsid w:val="004A7AC7"/>
    <w:rsid w:val="004A7CCD"/>
    <w:rsid w:val="004B0091"/>
    <w:rsid w:val="004B0381"/>
    <w:rsid w:val="004B065B"/>
    <w:rsid w:val="004B06F6"/>
    <w:rsid w:val="004B096F"/>
    <w:rsid w:val="004B0F26"/>
    <w:rsid w:val="004B1004"/>
    <w:rsid w:val="004B100E"/>
    <w:rsid w:val="004B12FA"/>
    <w:rsid w:val="004B1336"/>
    <w:rsid w:val="004B13FE"/>
    <w:rsid w:val="004B14A7"/>
    <w:rsid w:val="004B16B8"/>
    <w:rsid w:val="004B1716"/>
    <w:rsid w:val="004B17CB"/>
    <w:rsid w:val="004B1A9B"/>
    <w:rsid w:val="004B1DD1"/>
    <w:rsid w:val="004B1E48"/>
    <w:rsid w:val="004B2419"/>
    <w:rsid w:val="004B2B13"/>
    <w:rsid w:val="004B2B3F"/>
    <w:rsid w:val="004B2C49"/>
    <w:rsid w:val="004B2EE8"/>
    <w:rsid w:val="004B32B8"/>
    <w:rsid w:val="004B3FCE"/>
    <w:rsid w:val="004B4036"/>
    <w:rsid w:val="004B4408"/>
    <w:rsid w:val="004B494F"/>
    <w:rsid w:val="004B4E33"/>
    <w:rsid w:val="004B4E9E"/>
    <w:rsid w:val="004B4ED5"/>
    <w:rsid w:val="004B51D2"/>
    <w:rsid w:val="004B5931"/>
    <w:rsid w:val="004B5B7A"/>
    <w:rsid w:val="004B5CB0"/>
    <w:rsid w:val="004B5FEC"/>
    <w:rsid w:val="004B6161"/>
    <w:rsid w:val="004B627B"/>
    <w:rsid w:val="004B6346"/>
    <w:rsid w:val="004B64CA"/>
    <w:rsid w:val="004B6E5F"/>
    <w:rsid w:val="004B730A"/>
    <w:rsid w:val="004B7716"/>
    <w:rsid w:val="004B78EC"/>
    <w:rsid w:val="004B7925"/>
    <w:rsid w:val="004B79BF"/>
    <w:rsid w:val="004B79F0"/>
    <w:rsid w:val="004B7C11"/>
    <w:rsid w:val="004B7C31"/>
    <w:rsid w:val="004C03DE"/>
    <w:rsid w:val="004C065B"/>
    <w:rsid w:val="004C0819"/>
    <w:rsid w:val="004C0843"/>
    <w:rsid w:val="004C0A48"/>
    <w:rsid w:val="004C0C37"/>
    <w:rsid w:val="004C0C3D"/>
    <w:rsid w:val="004C0D3D"/>
    <w:rsid w:val="004C1098"/>
    <w:rsid w:val="004C11E0"/>
    <w:rsid w:val="004C1325"/>
    <w:rsid w:val="004C16A9"/>
    <w:rsid w:val="004C16DF"/>
    <w:rsid w:val="004C18F9"/>
    <w:rsid w:val="004C1C42"/>
    <w:rsid w:val="004C1F1E"/>
    <w:rsid w:val="004C1FDA"/>
    <w:rsid w:val="004C21FA"/>
    <w:rsid w:val="004C2588"/>
    <w:rsid w:val="004C25FE"/>
    <w:rsid w:val="004C2646"/>
    <w:rsid w:val="004C2786"/>
    <w:rsid w:val="004C2832"/>
    <w:rsid w:val="004C28E9"/>
    <w:rsid w:val="004C2BD5"/>
    <w:rsid w:val="004C2FBA"/>
    <w:rsid w:val="004C306A"/>
    <w:rsid w:val="004C316D"/>
    <w:rsid w:val="004C33F2"/>
    <w:rsid w:val="004C3419"/>
    <w:rsid w:val="004C3729"/>
    <w:rsid w:val="004C3775"/>
    <w:rsid w:val="004C3B16"/>
    <w:rsid w:val="004C3C3A"/>
    <w:rsid w:val="004C4117"/>
    <w:rsid w:val="004C4473"/>
    <w:rsid w:val="004C4543"/>
    <w:rsid w:val="004C4569"/>
    <w:rsid w:val="004C473A"/>
    <w:rsid w:val="004C4C7E"/>
    <w:rsid w:val="004C51E8"/>
    <w:rsid w:val="004C535C"/>
    <w:rsid w:val="004C56E6"/>
    <w:rsid w:val="004C58A1"/>
    <w:rsid w:val="004C5D97"/>
    <w:rsid w:val="004C5E40"/>
    <w:rsid w:val="004C5E88"/>
    <w:rsid w:val="004C62AD"/>
    <w:rsid w:val="004C67C3"/>
    <w:rsid w:val="004C6A2A"/>
    <w:rsid w:val="004C71BD"/>
    <w:rsid w:val="004C7509"/>
    <w:rsid w:val="004C783A"/>
    <w:rsid w:val="004D009F"/>
    <w:rsid w:val="004D00CE"/>
    <w:rsid w:val="004D050A"/>
    <w:rsid w:val="004D07F8"/>
    <w:rsid w:val="004D081B"/>
    <w:rsid w:val="004D0958"/>
    <w:rsid w:val="004D098E"/>
    <w:rsid w:val="004D1254"/>
    <w:rsid w:val="004D1326"/>
    <w:rsid w:val="004D15EC"/>
    <w:rsid w:val="004D1770"/>
    <w:rsid w:val="004D1AB2"/>
    <w:rsid w:val="004D1CE5"/>
    <w:rsid w:val="004D21F1"/>
    <w:rsid w:val="004D2986"/>
    <w:rsid w:val="004D2A8D"/>
    <w:rsid w:val="004D2B61"/>
    <w:rsid w:val="004D2CEC"/>
    <w:rsid w:val="004D2D68"/>
    <w:rsid w:val="004D30F0"/>
    <w:rsid w:val="004D331C"/>
    <w:rsid w:val="004D34A1"/>
    <w:rsid w:val="004D3772"/>
    <w:rsid w:val="004D37A3"/>
    <w:rsid w:val="004D3B3D"/>
    <w:rsid w:val="004D493B"/>
    <w:rsid w:val="004D4A92"/>
    <w:rsid w:val="004D4B43"/>
    <w:rsid w:val="004D4C0E"/>
    <w:rsid w:val="004D4C5F"/>
    <w:rsid w:val="004D4E5A"/>
    <w:rsid w:val="004D4F48"/>
    <w:rsid w:val="004D517B"/>
    <w:rsid w:val="004D52FE"/>
    <w:rsid w:val="004D5ABE"/>
    <w:rsid w:val="004D5B90"/>
    <w:rsid w:val="004D5E7A"/>
    <w:rsid w:val="004D5F83"/>
    <w:rsid w:val="004D6284"/>
    <w:rsid w:val="004D62C8"/>
    <w:rsid w:val="004D675B"/>
    <w:rsid w:val="004D6991"/>
    <w:rsid w:val="004D6BED"/>
    <w:rsid w:val="004D6C1D"/>
    <w:rsid w:val="004D6F07"/>
    <w:rsid w:val="004D70F8"/>
    <w:rsid w:val="004D74E0"/>
    <w:rsid w:val="004D75BC"/>
    <w:rsid w:val="004D767C"/>
    <w:rsid w:val="004D7723"/>
    <w:rsid w:val="004D7762"/>
    <w:rsid w:val="004D7A90"/>
    <w:rsid w:val="004D7B4D"/>
    <w:rsid w:val="004D7C14"/>
    <w:rsid w:val="004D7E62"/>
    <w:rsid w:val="004D7ECD"/>
    <w:rsid w:val="004D7FF6"/>
    <w:rsid w:val="004E02CF"/>
    <w:rsid w:val="004E08B7"/>
    <w:rsid w:val="004E08C7"/>
    <w:rsid w:val="004E0E60"/>
    <w:rsid w:val="004E0EAE"/>
    <w:rsid w:val="004E10AE"/>
    <w:rsid w:val="004E15AE"/>
    <w:rsid w:val="004E1771"/>
    <w:rsid w:val="004E1E10"/>
    <w:rsid w:val="004E1E68"/>
    <w:rsid w:val="004E1FF6"/>
    <w:rsid w:val="004E220A"/>
    <w:rsid w:val="004E2630"/>
    <w:rsid w:val="004E2641"/>
    <w:rsid w:val="004E2866"/>
    <w:rsid w:val="004E3393"/>
    <w:rsid w:val="004E3E0F"/>
    <w:rsid w:val="004E3E85"/>
    <w:rsid w:val="004E3F09"/>
    <w:rsid w:val="004E4053"/>
    <w:rsid w:val="004E406F"/>
    <w:rsid w:val="004E44E2"/>
    <w:rsid w:val="004E450A"/>
    <w:rsid w:val="004E4931"/>
    <w:rsid w:val="004E4CD7"/>
    <w:rsid w:val="004E4FDD"/>
    <w:rsid w:val="004E56A2"/>
    <w:rsid w:val="004E56B6"/>
    <w:rsid w:val="004E5C1D"/>
    <w:rsid w:val="004E60BD"/>
    <w:rsid w:val="004E66FB"/>
    <w:rsid w:val="004E67A2"/>
    <w:rsid w:val="004E6BBB"/>
    <w:rsid w:val="004E71CC"/>
    <w:rsid w:val="004E7418"/>
    <w:rsid w:val="004E74D6"/>
    <w:rsid w:val="004E7AF1"/>
    <w:rsid w:val="004E7FCA"/>
    <w:rsid w:val="004F00B3"/>
    <w:rsid w:val="004F014D"/>
    <w:rsid w:val="004F01C0"/>
    <w:rsid w:val="004F01D4"/>
    <w:rsid w:val="004F023F"/>
    <w:rsid w:val="004F02E1"/>
    <w:rsid w:val="004F04FB"/>
    <w:rsid w:val="004F062B"/>
    <w:rsid w:val="004F07CD"/>
    <w:rsid w:val="004F087C"/>
    <w:rsid w:val="004F098A"/>
    <w:rsid w:val="004F09D9"/>
    <w:rsid w:val="004F0C1D"/>
    <w:rsid w:val="004F0E0C"/>
    <w:rsid w:val="004F13D8"/>
    <w:rsid w:val="004F145D"/>
    <w:rsid w:val="004F159B"/>
    <w:rsid w:val="004F16EB"/>
    <w:rsid w:val="004F17CB"/>
    <w:rsid w:val="004F18E8"/>
    <w:rsid w:val="004F1EF5"/>
    <w:rsid w:val="004F24B3"/>
    <w:rsid w:val="004F2A19"/>
    <w:rsid w:val="004F2BEC"/>
    <w:rsid w:val="004F2D5E"/>
    <w:rsid w:val="004F2DB8"/>
    <w:rsid w:val="004F301C"/>
    <w:rsid w:val="004F3120"/>
    <w:rsid w:val="004F349B"/>
    <w:rsid w:val="004F34E6"/>
    <w:rsid w:val="004F356F"/>
    <w:rsid w:val="004F367B"/>
    <w:rsid w:val="004F38B8"/>
    <w:rsid w:val="004F39A7"/>
    <w:rsid w:val="004F42BC"/>
    <w:rsid w:val="004F45D7"/>
    <w:rsid w:val="004F4C77"/>
    <w:rsid w:val="004F4DD0"/>
    <w:rsid w:val="004F50CB"/>
    <w:rsid w:val="004F51D5"/>
    <w:rsid w:val="004F55F2"/>
    <w:rsid w:val="004F5667"/>
    <w:rsid w:val="004F593C"/>
    <w:rsid w:val="004F5B0D"/>
    <w:rsid w:val="004F5D65"/>
    <w:rsid w:val="004F60D3"/>
    <w:rsid w:val="004F64AA"/>
    <w:rsid w:val="004F64B7"/>
    <w:rsid w:val="004F65DE"/>
    <w:rsid w:val="004F686D"/>
    <w:rsid w:val="004F692F"/>
    <w:rsid w:val="004F69BE"/>
    <w:rsid w:val="004F6A89"/>
    <w:rsid w:val="004F6B0B"/>
    <w:rsid w:val="004F6EB6"/>
    <w:rsid w:val="004F6EBE"/>
    <w:rsid w:val="004F6EC6"/>
    <w:rsid w:val="004F7215"/>
    <w:rsid w:val="004F76AC"/>
    <w:rsid w:val="004F79BF"/>
    <w:rsid w:val="004F7D62"/>
    <w:rsid w:val="005000E6"/>
    <w:rsid w:val="005002B8"/>
    <w:rsid w:val="0050069B"/>
    <w:rsid w:val="005008B3"/>
    <w:rsid w:val="0050093E"/>
    <w:rsid w:val="00500C51"/>
    <w:rsid w:val="00500CAD"/>
    <w:rsid w:val="00500CD0"/>
    <w:rsid w:val="00500DB8"/>
    <w:rsid w:val="00500EE5"/>
    <w:rsid w:val="0050109A"/>
    <w:rsid w:val="005015BE"/>
    <w:rsid w:val="005018DA"/>
    <w:rsid w:val="00501944"/>
    <w:rsid w:val="005019C9"/>
    <w:rsid w:val="005019F1"/>
    <w:rsid w:val="00501A6B"/>
    <w:rsid w:val="00501DD8"/>
    <w:rsid w:val="005020F4"/>
    <w:rsid w:val="0050217F"/>
    <w:rsid w:val="00502262"/>
    <w:rsid w:val="005027C7"/>
    <w:rsid w:val="00502C1F"/>
    <w:rsid w:val="00502C49"/>
    <w:rsid w:val="00503175"/>
    <w:rsid w:val="00503289"/>
    <w:rsid w:val="005032D2"/>
    <w:rsid w:val="00503417"/>
    <w:rsid w:val="005036D2"/>
    <w:rsid w:val="00503758"/>
    <w:rsid w:val="00503B37"/>
    <w:rsid w:val="00504516"/>
    <w:rsid w:val="005045E2"/>
    <w:rsid w:val="0050467B"/>
    <w:rsid w:val="00504698"/>
    <w:rsid w:val="0050495E"/>
    <w:rsid w:val="00504A5A"/>
    <w:rsid w:val="00504EF2"/>
    <w:rsid w:val="00505007"/>
    <w:rsid w:val="00505300"/>
    <w:rsid w:val="00505644"/>
    <w:rsid w:val="00505DBE"/>
    <w:rsid w:val="00506142"/>
    <w:rsid w:val="005065B7"/>
    <w:rsid w:val="00506F86"/>
    <w:rsid w:val="0050700E"/>
    <w:rsid w:val="00507058"/>
    <w:rsid w:val="005078D5"/>
    <w:rsid w:val="005078FB"/>
    <w:rsid w:val="00507BBA"/>
    <w:rsid w:val="00507EEF"/>
    <w:rsid w:val="00510410"/>
    <w:rsid w:val="005107EF"/>
    <w:rsid w:val="00510E58"/>
    <w:rsid w:val="00510EB0"/>
    <w:rsid w:val="00511149"/>
    <w:rsid w:val="00511547"/>
    <w:rsid w:val="005115F7"/>
    <w:rsid w:val="00511611"/>
    <w:rsid w:val="00511645"/>
    <w:rsid w:val="005119ED"/>
    <w:rsid w:val="005120B9"/>
    <w:rsid w:val="005123AC"/>
    <w:rsid w:val="00512829"/>
    <w:rsid w:val="00512B8C"/>
    <w:rsid w:val="00512C89"/>
    <w:rsid w:val="00513016"/>
    <w:rsid w:val="00513296"/>
    <w:rsid w:val="005132DD"/>
    <w:rsid w:val="00513492"/>
    <w:rsid w:val="0051349E"/>
    <w:rsid w:val="005136C9"/>
    <w:rsid w:val="005139D5"/>
    <w:rsid w:val="00513AC0"/>
    <w:rsid w:val="00513CFE"/>
    <w:rsid w:val="00513DEB"/>
    <w:rsid w:val="00513EF8"/>
    <w:rsid w:val="005142C1"/>
    <w:rsid w:val="00514523"/>
    <w:rsid w:val="005147DC"/>
    <w:rsid w:val="00514859"/>
    <w:rsid w:val="00514B5B"/>
    <w:rsid w:val="00514C4F"/>
    <w:rsid w:val="00514E64"/>
    <w:rsid w:val="005150CC"/>
    <w:rsid w:val="005151BB"/>
    <w:rsid w:val="00515283"/>
    <w:rsid w:val="005153B7"/>
    <w:rsid w:val="0051543F"/>
    <w:rsid w:val="00515670"/>
    <w:rsid w:val="00515937"/>
    <w:rsid w:val="00515B9C"/>
    <w:rsid w:val="00515E8C"/>
    <w:rsid w:val="00515F18"/>
    <w:rsid w:val="00515FE2"/>
    <w:rsid w:val="0051608E"/>
    <w:rsid w:val="00516493"/>
    <w:rsid w:val="00516B97"/>
    <w:rsid w:val="005173F3"/>
    <w:rsid w:val="005174C2"/>
    <w:rsid w:val="005175B1"/>
    <w:rsid w:val="00517896"/>
    <w:rsid w:val="005178F3"/>
    <w:rsid w:val="00517BFC"/>
    <w:rsid w:val="00517CF3"/>
    <w:rsid w:val="0052021E"/>
    <w:rsid w:val="00520548"/>
    <w:rsid w:val="00520774"/>
    <w:rsid w:val="00520CDA"/>
    <w:rsid w:val="00520FCA"/>
    <w:rsid w:val="005211B6"/>
    <w:rsid w:val="00521529"/>
    <w:rsid w:val="00521588"/>
    <w:rsid w:val="005216A8"/>
    <w:rsid w:val="00521708"/>
    <w:rsid w:val="0052173D"/>
    <w:rsid w:val="00521837"/>
    <w:rsid w:val="00521A32"/>
    <w:rsid w:val="00522111"/>
    <w:rsid w:val="005221D6"/>
    <w:rsid w:val="0052232F"/>
    <w:rsid w:val="00522571"/>
    <w:rsid w:val="00522813"/>
    <w:rsid w:val="005229A0"/>
    <w:rsid w:val="00522BAC"/>
    <w:rsid w:val="00522E92"/>
    <w:rsid w:val="00522FD4"/>
    <w:rsid w:val="005230E8"/>
    <w:rsid w:val="005230F2"/>
    <w:rsid w:val="005231B9"/>
    <w:rsid w:val="0052371B"/>
    <w:rsid w:val="00523728"/>
    <w:rsid w:val="00523928"/>
    <w:rsid w:val="00523D44"/>
    <w:rsid w:val="00523F37"/>
    <w:rsid w:val="00523FCC"/>
    <w:rsid w:val="00524215"/>
    <w:rsid w:val="00524307"/>
    <w:rsid w:val="00524730"/>
    <w:rsid w:val="0052476E"/>
    <w:rsid w:val="00524B37"/>
    <w:rsid w:val="00524BF9"/>
    <w:rsid w:val="00524D3F"/>
    <w:rsid w:val="00524E5B"/>
    <w:rsid w:val="00524F2B"/>
    <w:rsid w:val="00524F59"/>
    <w:rsid w:val="0052502D"/>
    <w:rsid w:val="00525539"/>
    <w:rsid w:val="00525651"/>
    <w:rsid w:val="00525D0E"/>
    <w:rsid w:val="00525F06"/>
    <w:rsid w:val="00525FF8"/>
    <w:rsid w:val="0052600F"/>
    <w:rsid w:val="005263E4"/>
    <w:rsid w:val="00526620"/>
    <w:rsid w:val="00526662"/>
    <w:rsid w:val="005268AC"/>
    <w:rsid w:val="005269C0"/>
    <w:rsid w:val="00526A7C"/>
    <w:rsid w:val="00526BBF"/>
    <w:rsid w:val="00526C50"/>
    <w:rsid w:val="00526CCC"/>
    <w:rsid w:val="00526EDE"/>
    <w:rsid w:val="0052740B"/>
    <w:rsid w:val="005274B4"/>
    <w:rsid w:val="00527574"/>
    <w:rsid w:val="00527722"/>
    <w:rsid w:val="005277F6"/>
    <w:rsid w:val="00527A8A"/>
    <w:rsid w:val="00527AC0"/>
    <w:rsid w:val="00527E83"/>
    <w:rsid w:val="00527EA9"/>
    <w:rsid w:val="0053001A"/>
    <w:rsid w:val="005301F8"/>
    <w:rsid w:val="0053077A"/>
    <w:rsid w:val="005307F1"/>
    <w:rsid w:val="00530A57"/>
    <w:rsid w:val="00530C0B"/>
    <w:rsid w:val="00530E08"/>
    <w:rsid w:val="00531297"/>
    <w:rsid w:val="00531555"/>
    <w:rsid w:val="00531729"/>
    <w:rsid w:val="00531B35"/>
    <w:rsid w:val="00531CCA"/>
    <w:rsid w:val="00532424"/>
    <w:rsid w:val="00532654"/>
    <w:rsid w:val="00532890"/>
    <w:rsid w:val="00532A43"/>
    <w:rsid w:val="00532B29"/>
    <w:rsid w:val="00532CE3"/>
    <w:rsid w:val="00532D06"/>
    <w:rsid w:val="00532F96"/>
    <w:rsid w:val="00533262"/>
    <w:rsid w:val="0053375A"/>
    <w:rsid w:val="0053393A"/>
    <w:rsid w:val="00533EB0"/>
    <w:rsid w:val="00534024"/>
    <w:rsid w:val="005343B3"/>
    <w:rsid w:val="005344EA"/>
    <w:rsid w:val="00534656"/>
    <w:rsid w:val="00534A33"/>
    <w:rsid w:val="00534BAA"/>
    <w:rsid w:val="00534DC3"/>
    <w:rsid w:val="00535073"/>
    <w:rsid w:val="005351C0"/>
    <w:rsid w:val="005351FF"/>
    <w:rsid w:val="005352FC"/>
    <w:rsid w:val="00535444"/>
    <w:rsid w:val="00535CD8"/>
    <w:rsid w:val="00535E14"/>
    <w:rsid w:val="00535F8E"/>
    <w:rsid w:val="0053601E"/>
    <w:rsid w:val="00536653"/>
    <w:rsid w:val="005366F0"/>
    <w:rsid w:val="00536763"/>
    <w:rsid w:val="0053698B"/>
    <w:rsid w:val="00536A68"/>
    <w:rsid w:val="00536BA9"/>
    <w:rsid w:val="00536F8A"/>
    <w:rsid w:val="005377B7"/>
    <w:rsid w:val="00537855"/>
    <w:rsid w:val="00537FEC"/>
    <w:rsid w:val="00540152"/>
    <w:rsid w:val="0054022F"/>
    <w:rsid w:val="005403DC"/>
    <w:rsid w:val="005403F6"/>
    <w:rsid w:val="005404D1"/>
    <w:rsid w:val="00540FE8"/>
    <w:rsid w:val="005411D8"/>
    <w:rsid w:val="00541368"/>
    <w:rsid w:val="005413AD"/>
    <w:rsid w:val="005416F4"/>
    <w:rsid w:val="0054173D"/>
    <w:rsid w:val="00541978"/>
    <w:rsid w:val="00541AF8"/>
    <w:rsid w:val="00541F0F"/>
    <w:rsid w:val="00542117"/>
    <w:rsid w:val="005422AC"/>
    <w:rsid w:val="00542704"/>
    <w:rsid w:val="005429CB"/>
    <w:rsid w:val="005430C4"/>
    <w:rsid w:val="005433BF"/>
    <w:rsid w:val="005433F6"/>
    <w:rsid w:val="00543458"/>
    <w:rsid w:val="005436EC"/>
    <w:rsid w:val="0054376B"/>
    <w:rsid w:val="0054386A"/>
    <w:rsid w:val="00543A3C"/>
    <w:rsid w:val="00543FC6"/>
    <w:rsid w:val="00544084"/>
    <w:rsid w:val="0054450B"/>
    <w:rsid w:val="005446E4"/>
    <w:rsid w:val="00544735"/>
    <w:rsid w:val="00544789"/>
    <w:rsid w:val="00544C6C"/>
    <w:rsid w:val="00544C8E"/>
    <w:rsid w:val="00545193"/>
    <w:rsid w:val="005455E7"/>
    <w:rsid w:val="00545633"/>
    <w:rsid w:val="00545AC6"/>
    <w:rsid w:val="00545D01"/>
    <w:rsid w:val="00545F88"/>
    <w:rsid w:val="00545F8D"/>
    <w:rsid w:val="005460AA"/>
    <w:rsid w:val="00546128"/>
    <w:rsid w:val="0054709E"/>
    <w:rsid w:val="005470F5"/>
    <w:rsid w:val="00547100"/>
    <w:rsid w:val="0054715B"/>
    <w:rsid w:val="00547361"/>
    <w:rsid w:val="0054737C"/>
    <w:rsid w:val="00547447"/>
    <w:rsid w:val="00547521"/>
    <w:rsid w:val="0054754F"/>
    <w:rsid w:val="0054791B"/>
    <w:rsid w:val="00547AC4"/>
    <w:rsid w:val="00547BC4"/>
    <w:rsid w:val="00547D91"/>
    <w:rsid w:val="00550097"/>
    <w:rsid w:val="005502BD"/>
    <w:rsid w:val="00550365"/>
    <w:rsid w:val="00550366"/>
    <w:rsid w:val="0055043C"/>
    <w:rsid w:val="00550446"/>
    <w:rsid w:val="00550731"/>
    <w:rsid w:val="005507FF"/>
    <w:rsid w:val="005508E9"/>
    <w:rsid w:val="00550A1A"/>
    <w:rsid w:val="00550D38"/>
    <w:rsid w:val="00550E1A"/>
    <w:rsid w:val="00550E54"/>
    <w:rsid w:val="00551134"/>
    <w:rsid w:val="0055114D"/>
    <w:rsid w:val="005511C6"/>
    <w:rsid w:val="00551764"/>
    <w:rsid w:val="00551817"/>
    <w:rsid w:val="00551CC1"/>
    <w:rsid w:val="00551E53"/>
    <w:rsid w:val="005520DA"/>
    <w:rsid w:val="00552223"/>
    <w:rsid w:val="00552286"/>
    <w:rsid w:val="005522D5"/>
    <w:rsid w:val="0055240A"/>
    <w:rsid w:val="0055280E"/>
    <w:rsid w:val="005529DB"/>
    <w:rsid w:val="00552E0E"/>
    <w:rsid w:val="00552EBE"/>
    <w:rsid w:val="00552FAC"/>
    <w:rsid w:val="00553004"/>
    <w:rsid w:val="005531D3"/>
    <w:rsid w:val="00553295"/>
    <w:rsid w:val="005533EB"/>
    <w:rsid w:val="005537BD"/>
    <w:rsid w:val="00553AC8"/>
    <w:rsid w:val="00553BC6"/>
    <w:rsid w:val="00553C4C"/>
    <w:rsid w:val="00553D75"/>
    <w:rsid w:val="00553F5D"/>
    <w:rsid w:val="0055409E"/>
    <w:rsid w:val="0055438F"/>
    <w:rsid w:val="00554551"/>
    <w:rsid w:val="0055456D"/>
    <w:rsid w:val="00554595"/>
    <w:rsid w:val="00554700"/>
    <w:rsid w:val="0055488A"/>
    <w:rsid w:val="00554C0F"/>
    <w:rsid w:val="00554FBA"/>
    <w:rsid w:val="005551FB"/>
    <w:rsid w:val="00555226"/>
    <w:rsid w:val="00555227"/>
    <w:rsid w:val="00555473"/>
    <w:rsid w:val="005554A1"/>
    <w:rsid w:val="005556C5"/>
    <w:rsid w:val="00555773"/>
    <w:rsid w:val="00555AF7"/>
    <w:rsid w:val="00555BB0"/>
    <w:rsid w:val="00555C2A"/>
    <w:rsid w:val="00555C6F"/>
    <w:rsid w:val="00555CF2"/>
    <w:rsid w:val="00555E46"/>
    <w:rsid w:val="00556016"/>
    <w:rsid w:val="005566C1"/>
    <w:rsid w:val="00556B87"/>
    <w:rsid w:val="00556EA0"/>
    <w:rsid w:val="00557937"/>
    <w:rsid w:val="00557BDE"/>
    <w:rsid w:val="00557DEA"/>
    <w:rsid w:val="00557E7D"/>
    <w:rsid w:val="005600CA"/>
    <w:rsid w:val="00560271"/>
    <w:rsid w:val="00560360"/>
    <w:rsid w:val="0056039B"/>
    <w:rsid w:val="005603F9"/>
    <w:rsid w:val="00560B1B"/>
    <w:rsid w:val="00560F17"/>
    <w:rsid w:val="00561157"/>
    <w:rsid w:val="00561258"/>
    <w:rsid w:val="0056155D"/>
    <w:rsid w:val="00561565"/>
    <w:rsid w:val="005618B4"/>
    <w:rsid w:val="00561BD1"/>
    <w:rsid w:val="00561F2C"/>
    <w:rsid w:val="00561F72"/>
    <w:rsid w:val="00562144"/>
    <w:rsid w:val="005623E7"/>
    <w:rsid w:val="005624D8"/>
    <w:rsid w:val="0056258C"/>
    <w:rsid w:val="00562875"/>
    <w:rsid w:val="00562956"/>
    <w:rsid w:val="0056296A"/>
    <w:rsid w:val="00562989"/>
    <w:rsid w:val="00562A5C"/>
    <w:rsid w:val="00562F58"/>
    <w:rsid w:val="00562FBE"/>
    <w:rsid w:val="0056304E"/>
    <w:rsid w:val="005634B2"/>
    <w:rsid w:val="005635D7"/>
    <w:rsid w:val="00563A1A"/>
    <w:rsid w:val="00563F79"/>
    <w:rsid w:val="00563FD8"/>
    <w:rsid w:val="00564A5D"/>
    <w:rsid w:val="00564BA7"/>
    <w:rsid w:val="00564D48"/>
    <w:rsid w:val="00564E40"/>
    <w:rsid w:val="00564F3B"/>
    <w:rsid w:val="00564F54"/>
    <w:rsid w:val="00564F88"/>
    <w:rsid w:val="0056506B"/>
    <w:rsid w:val="005651C5"/>
    <w:rsid w:val="00565905"/>
    <w:rsid w:val="00566359"/>
    <w:rsid w:val="005663EE"/>
    <w:rsid w:val="005669BD"/>
    <w:rsid w:val="00566FE5"/>
    <w:rsid w:val="0056715D"/>
    <w:rsid w:val="005672BC"/>
    <w:rsid w:val="0056735D"/>
    <w:rsid w:val="00567541"/>
    <w:rsid w:val="00567796"/>
    <w:rsid w:val="005679D4"/>
    <w:rsid w:val="00567BE4"/>
    <w:rsid w:val="00567CE4"/>
    <w:rsid w:val="00567E5E"/>
    <w:rsid w:val="00570188"/>
    <w:rsid w:val="005702C9"/>
    <w:rsid w:val="00570331"/>
    <w:rsid w:val="0057077A"/>
    <w:rsid w:val="00570A1E"/>
    <w:rsid w:val="00570DAB"/>
    <w:rsid w:val="00571063"/>
    <w:rsid w:val="00571148"/>
    <w:rsid w:val="005712C8"/>
    <w:rsid w:val="00571311"/>
    <w:rsid w:val="0057138C"/>
    <w:rsid w:val="00571682"/>
    <w:rsid w:val="00571AE6"/>
    <w:rsid w:val="00571CB2"/>
    <w:rsid w:val="00571CDB"/>
    <w:rsid w:val="00571E8B"/>
    <w:rsid w:val="00571EC9"/>
    <w:rsid w:val="005720C6"/>
    <w:rsid w:val="00572329"/>
    <w:rsid w:val="00572437"/>
    <w:rsid w:val="005726D0"/>
    <w:rsid w:val="00572BE2"/>
    <w:rsid w:val="00572D11"/>
    <w:rsid w:val="00572ED5"/>
    <w:rsid w:val="00573109"/>
    <w:rsid w:val="00573444"/>
    <w:rsid w:val="005739F1"/>
    <w:rsid w:val="00573BAB"/>
    <w:rsid w:val="0057452D"/>
    <w:rsid w:val="005746C8"/>
    <w:rsid w:val="005746FF"/>
    <w:rsid w:val="00574BB4"/>
    <w:rsid w:val="00574F3B"/>
    <w:rsid w:val="00574F81"/>
    <w:rsid w:val="005751AD"/>
    <w:rsid w:val="00575245"/>
    <w:rsid w:val="005755A6"/>
    <w:rsid w:val="00575887"/>
    <w:rsid w:val="00575921"/>
    <w:rsid w:val="005759CB"/>
    <w:rsid w:val="00575A05"/>
    <w:rsid w:val="00575A13"/>
    <w:rsid w:val="00575D5C"/>
    <w:rsid w:val="00575DAD"/>
    <w:rsid w:val="00575E6D"/>
    <w:rsid w:val="00575F69"/>
    <w:rsid w:val="0057604D"/>
    <w:rsid w:val="00576243"/>
    <w:rsid w:val="00576944"/>
    <w:rsid w:val="005769D1"/>
    <w:rsid w:val="00576A64"/>
    <w:rsid w:val="00576C87"/>
    <w:rsid w:val="00577005"/>
    <w:rsid w:val="0057711A"/>
    <w:rsid w:val="00577308"/>
    <w:rsid w:val="005773FF"/>
    <w:rsid w:val="00577582"/>
    <w:rsid w:val="00577681"/>
    <w:rsid w:val="00577765"/>
    <w:rsid w:val="00577823"/>
    <w:rsid w:val="005779B2"/>
    <w:rsid w:val="00577B37"/>
    <w:rsid w:val="00577E0E"/>
    <w:rsid w:val="00577E57"/>
    <w:rsid w:val="00577FD4"/>
    <w:rsid w:val="00577FE2"/>
    <w:rsid w:val="0058010F"/>
    <w:rsid w:val="00580416"/>
    <w:rsid w:val="00580834"/>
    <w:rsid w:val="0058084F"/>
    <w:rsid w:val="00580A36"/>
    <w:rsid w:val="00580C2F"/>
    <w:rsid w:val="00580CAC"/>
    <w:rsid w:val="00580DA4"/>
    <w:rsid w:val="00580DA7"/>
    <w:rsid w:val="00580EC0"/>
    <w:rsid w:val="005810B6"/>
    <w:rsid w:val="00581792"/>
    <w:rsid w:val="005817FA"/>
    <w:rsid w:val="00581B4E"/>
    <w:rsid w:val="00581BFF"/>
    <w:rsid w:val="00581C5B"/>
    <w:rsid w:val="00581E84"/>
    <w:rsid w:val="0058224F"/>
    <w:rsid w:val="0058226D"/>
    <w:rsid w:val="0058228D"/>
    <w:rsid w:val="005823A0"/>
    <w:rsid w:val="00582563"/>
    <w:rsid w:val="005825BA"/>
    <w:rsid w:val="00582606"/>
    <w:rsid w:val="005826A6"/>
    <w:rsid w:val="005828A3"/>
    <w:rsid w:val="005828F3"/>
    <w:rsid w:val="00582BC5"/>
    <w:rsid w:val="00582D87"/>
    <w:rsid w:val="00583281"/>
    <w:rsid w:val="005832DF"/>
    <w:rsid w:val="0058388D"/>
    <w:rsid w:val="00583E62"/>
    <w:rsid w:val="00583FFB"/>
    <w:rsid w:val="00584455"/>
    <w:rsid w:val="00584764"/>
    <w:rsid w:val="00584875"/>
    <w:rsid w:val="00584F00"/>
    <w:rsid w:val="00585226"/>
    <w:rsid w:val="005852F6"/>
    <w:rsid w:val="00585E16"/>
    <w:rsid w:val="00585E53"/>
    <w:rsid w:val="00586119"/>
    <w:rsid w:val="00586592"/>
    <w:rsid w:val="00586593"/>
    <w:rsid w:val="0058677E"/>
    <w:rsid w:val="00586813"/>
    <w:rsid w:val="00586AD0"/>
    <w:rsid w:val="00587042"/>
    <w:rsid w:val="0058740D"/>
    <w:rsid w:val="0058770D"/>
    <w:rsid w:val="005879F6"/>
    <w:rsid w:val="00590B00"/>
    <w:rsid w:val="00590D00"/>
    <w:rsid w:val="00590D79"/>
    <w:rsid w:val="00591372"/>
    <w:rsid w:val="00591415"/>
    <w:rsid w:val="00591490"/>
    <w:rsid w:val="00591543"/>
    <w:rsid w:val="00591654"/>
    <w:rsid w:val="00591661"/>
    <w:rsid w:val="005916F6"/>
    <w:rsid w:val="005917EA"/>
    <w:rsid w:val="0059187F"/>
    <w:rsid w:val="005918F7"/>
    <w:rsid w:val="005921CB"/>
    <w:rsid w:val="005921EF"/>
    <w:rsid w:val="00592251"/>
    <w:rsid w:val="0059265C"/>
    <w:rsid w:val="00592723"/>
    <w:rsid w:val="005927A5"/>
    <w:rsid w:val="0059298F"/>
    <w:rsid w:val="005929D7"/>
    <w:rsid w:val="00593205"/>
    <w:rsid w:val="00593283"/>
    <w:rsid w:val="005932D7"/>
    <w:rsid w:val="00593994"/>
    <w:rsid w:val="00593A9D"/>
    <w:rsid w:val="00593DC8"/>
    <w:rsid w:val="00594001"/>
    <w:rsid w:val="00594264"/>
    <w:rsid w:val="00594691"/>
    <w:rsid w:val="005947D9"/>
    <w:rsid w:val="00594B74"/>
    <w:rsid w:val="00594B7A"/>
    <w:rsid w:val="00594E90"/>
    <w:rsid w:val="0059500A"/>
    <w:rsid w:val="00595361"/>
    <w:rsid w:val="00595920"/>
    <w:rsid w:val="005959F9"/>
    <w:rsid w:val="00595AF8"/>
    <w:rsid w:val="00595CF8"/>
    <w:rsid w:val="00595DDD"/>
    <w:rsid w:val="00595F79"/>
    <w:rsid w:val="005963BE"/>
    <w:rsid w:val="005963D3"/>
    <w:rsid w:val="00596DED"/>
    <w:rsid w:val="00597063"/>
    <w:rsid w:val="00597234"/>
    <w:rsid w:val="0059725D"/>
    <w:rsid w:val="005973CF"/>
    <w:rsid w:val="00597CBB"/>
    <w:rsid w:val="00597E15"/>
    <w:rsid w:val="005A02E7"/>
    <w:rsid w:val="005A034C"/>
    <w:rsid w:val="005A1263"/>
    <w:rsid w:val="005A1375"/>
    <w:rsid w:val="005A19EB"/>
    <w:rsid w:val="005A1B70"/>
    <w:rsid w:val="005A232F"/>
    <w:rsid w:val="005A23C8"/>
    <w:rsid w:val="005A25B1"/>
    <w:rsid w:val="005A27F1"/>
    <w:rsid w:val="005A284E"/>
    <w:rsid w:val="005A2897"/>
    <w:rsid w:val="005A28C5"/>
    <w:rsid w:val="005A290F"/>
    <w:rsid w:val="005A2C68"/>
    <w:rsid w:val="005A2CEC"/>
    <w:rsid w:val="005A322D"/>
    <w:rsid w:val="005A3312"/>
    <w:rsid w:val="005A3B07"/>
    <w:rsid w:val="005A3B34"/>
    <w:rsid w:val="005A42AF"/>
    <w:rsid w:val="005A436B"/>
    <w:rsid w:val="005A45E2"/>
    <w:rsid w:val="005A47BF"/>
    <w:rsid w:val="005A48C3"/>
    <w:rsid w:val="005A4CAB"/>
    <w:rsid w:val="005A5079"/>
    <w:rsid w:val="005A5286"/>
    <w:rsid w:val="005A551A"/>
    <w:rsid w:val="005A5748"/>
    <w:rsid w:val="005A5966"/>
    <w:rsid w:val="005A5D1B"/>
    <w:rsid w:val="005A5E67"/>
    <w:rsid w:val="005A6064"/>
    <w:rsid w:val="005A60CE"/>
    <w:rsid w:val="005A62A4"/>
    <w:rsid w:val="005A6AD3"/>
    <w:rsid w:val="005A6D81"/>
    <w:rsid w:val="005A6E7A"/>
    <w:rsid w:val="005A6F2D"/>
    <w:rsid w:val="005A6FB2"/>
    <w:rsid w:val="005A70C4"/>
    <w:rsid w:val="005A7246"/>
    <w:rsid w:val="005A7679"/>
    <w:rsid w:val="005A76E3"/>
    <w:rsid w:val="005B02B9"/>
    <w:rsid w:val="005B075B"/>
    <w:rsid w:val="005B0821"/>
    <w:rsid w:val="005B0968"/>
    <w:rsid w:val="005B09E7"/>
    <w:rsid w:val="005B0C2C"/>
    <w:rsid w:val="005B0CD6"/>
    <w:rsid w:val="005B0DC2"/>
    <w:rsid w:val="005B0DEA"/>
    <w:rsid w:val="005B0F29"/>
    <w:rsid w:val="005B0F83"/>
    <w:rsid w:val="005B13F9"/>
    <w:rsid w:val="005B14BE"/>
    <w:rsid w:val="005B1857"/>
    <w:rsid w:val="005B29BF"/>
    <w:rsid w:val="005B2B0F"/>
    <w:rsid w:val="005B2CF6"/>
    <w:rsid w:val="005B2D64"/>
    <w:rsid w:val="005B2FE8"/>
    <w:rsid w:val="005B30CF"/>
    <w:rsid w:val="005B3721"/>
    <w:rsid w:val="005B39EC"/>
    <w:rsid w:val="005B3C29"/>
    <w:rsid w:val="005B3D4D"/>
    <w:rsid w:val="005B3D96"/>
    <w:rsid w:val="005B3E6A"/>
    <w:rsid w:val="005B42B3"/>
    <w:rsid w:val="005B47ED"/>
    <w:rsid w:val="005B48DC"/>
    <w:rsid w:val="005B4923"/>
    <w:rsid w:val="005B4B65"/>
    <w:rsid w:val="005B4CC1"/>
    <w:rsid w:val="005B524D"/>
    <w:rsid w:val="005B52E2"/>
    <w:rsid w:val="005B541C"/>
    <w:rsid w:val="005B55D1"/>
    <w:rsid w:val="005B56A3"/>
    <w:rsid w:val="005B5CD0"/>
    <w:rsid w:val="005B5E30"/>
    <w:rsid w:val="005B5F41"/>
    <w:rsid w:val="005B6038"/>
    <w:rsid w:val="005B656C"/>
    <w:rsid w:val="005B6B42"/>
    <w:rsid w:val="005B6BEF"/>
    <w:rsid w:val="005B6E40"/>
    <w:rsid w:val="005B6FD0"/>
    <w:rsid w:val="005B7194"/>
    <w:rsid w:val="005B73BF"/>
    <w:rsid w:val="005B754D"/>
    <w:rsid w:val="005B7919"/>
    <w:rsid w:val="005B79B3"/>
    <w:rsid w:val="005B7B09"/>
    <w:rsid w:val="005B7D70"/>
    <w:rsid w:val="005B7E4F"/>
    <w:rsid w:val="005B7F76"/>
    <w:rsid w:val="005C02DC"/>
    <w:rsid w:val="005C03C5"/>
    <w:rsid w:val="005C0AE2"/>
    <w:rsid w:val="005C0BD3"/>
    <w:rsid w:val="005C0FB0"/>
    <w:rsid w:val="005C1090"/>
    <w:rsid w:val="005C11F6"/>
    <w:rsid w:val="005C1735"/>
    <w:rsid w:val="005C17A4"/>
    <w:rsid w:val="005C1B66"/>
    <w:rsid w:val="005C1BAD"/>
    <w:rsid w:val="005C1BDF"/>
    <w:rsid w:val="005C2948"/>
    <w:rsid w:val="005C2BF4"/>
    <w:rsid w:val="005C2C14"/>
    <w:rsid w:val="005C2D1F"/>
    <w:rsid w:val="005C2E9C"/>
    <w:rsid w:val="005C334A"/>
    <w:rsid w:val="005C36B4"/>
    <w:rsid w:val="005C391C"/>
    <w:rsid w:val="005C39BD"/>
    <w:rsid w:val="005C39C8"/>
    <w:rsid w:val="005C3AF8"/>
    <w:rsid w:val="005C3BF4"/>
    <w:rsid w:val="005C4081"/>
    <w:rsid w:val="005C412F"/>
    <w:rsid w:val="005C4530"/>
    <w:rsid w:val="005C459E"/>
    <w:rsid w:val="005C46F4"/>
    <w:rsid w:val="005C47D5"/>
    <w:rsid w:val="005C49E6"/>
    <w:rsid w:val="005C4C55"/>
    <w:rsid w:val="005C536A"/>
    <w:rsid w:val="005C57A6"/>
    <w:rsid w:val="005C5EA0"/>
    <w:rsid w:val="005C600B"/>
    <w:rsid w:val="005C6232"/>
    <w:rsid w:val="005C63EF"/>
    <w:rsid w:val="005C6EA0"/>
    <w:rsid w:val="005C7013"/>
    <w:rsid w:val="005C7099"/>
    <w:rsid w:val="005C747D"/>
    <w:rsid w:val="005C7492"/>
    <w:rsid w:val="005C7ABE"/>
    <w:rsid w:val="005C7BCE"/>
    <w:rsid w:val="005C7E70"/>
    <w:rsid w:val="005C7EE9"/>
    <w:rsid w:val="005C7F6A"/>
    <w:rsid w:val="005C7F6F"/>
    <w:rsid w:val="005C7FA8"/>
    <w:rsid w:val="005D0014"/>
    <w:rsid w:val="005D00B4"/>
    <w:rsid w:val="005D02DF"/>
    <w:rsid w:val="005D0398"/>
    <w:rsid w:val="005D04E8"/>
    <w:rsid w:val="005D0A9C"/>
    <w:rsid w:val="005D0E46"/>
    <w:rsid w:val="005D1225"/>
    <w:rsid w:val="005D1288"/>
    <w:rsid w:val="005D1430"/>
    <w:rsid w:val="005D17E6"/>
    <w:rsid w:val="005D181D"/>
    <w:rsid w:val="005D1C4A"/>
    <w:rsid w:val="005D1C6F"/>
    <w:rsid w:val="005D2079"/>
    <w:rsid w:val="005D23CF"/>
    <w:rsid w:val="005D2431"/>
    <w:rsid w:val="005D2679"/>
    <w:rsid w:val="005D27AF"/>
    <w:rsid w:val="005D286E"/>
    <w:rsid w:val="005D2A7F"/>
    <w:rsid w:val="005D2B44"/>
    <w:rsid w:val="005D2E78"/>
    <w:rsid w:val="005D3316"/>
    <w:rsid w:val="005D37A5"/>
    <w:rsid w:val="005D3B39"/>
    <w:rsid w:val="005D3B86"/>
    <w:rsid w:val="005D3BB1"/>
    <w:rsid w:val="005D3C84"/>
    <w:rsid w:val="005D42DF"/>
    <w:rsid w:val="005D4339"/>
    <w:rsid w:val="005D45B3"/>
    <w:rsid w:val="005D45BF"/>
    <w:rsid w:val="005D46DE"/>
    <w:rsid w:val="005D4A77"/>
    <w:rsid w:val="005D4CDE"/>
    <w:rsid w:val="005D4DD2"/>
    <w:rsid w:val="005D504E"/>
    <w:rsid w:val="005D508B"/>
    <w:rsid w:val="005D50C8"/>
    <w:rsid w:val="005D53E2"/>
    <w:rsid w:val="005D55B9"/>
    <w:rsid w:val="005D5700"/>
    <w:rsid w:val="005D5810"/>
    <w:rsid w:val="005D5D34"/>
    <w:rsid w:val="005D5E61"/>
    <w:rsid w:val="005D5EE1"/>
    <w:rsid w:val="005D688F"/>
    <w:rsid w:val="005D693F"/>
    <w:rsid w:val="005D6946"/>
    <w:rsid w:val="005D6ED9"/>
    <w:rsid w:val="005D73F2"/>
    <w:rsid w:val="005D74E4"/>
    <w:rsid w:val="005D753A"/>
    <w:rsid w:val="005D7711"/>
    <w:rsid w:val="005D7A50"/>
    <w:rsid w:val="005D7D78"/>
    <w:rsid w:val="005E0235"/>
    <w:rsid w:val="005E043E"/>
    <w:rsid w:val="005E08B2"/>
    <w:rsid w:val="005E0DFA"/>
    <w:rsid w:val="005E0FC1"/>
    <w:rsid w:val="005E1234"/>
    <w:rsid w:val="005E1568"/>
    <w:rsid w:val="005E1629"/>
    <w:rsid w:val="005E1659"/>
    <w:rsid w:val="005E16E1"/>
    <w:rsid w:val="005E1820"/>
    <w:rsid w:val="005E1821"/>
    <w:rsid w:val="005E18BD"/>
    <w:rsid w:val="005E1936"/>
    <w:rsid w:val="005E19AB"/>
    <w:rsid w:val="005E1C0A"/>
    <w:rsid w:val="005E1DA2"/>
    <w:rsid w:val="005E1DBB"/>
    <w:rsid w:val="005E20E1"/>
    <w:rsid w:val="005E22F7"/>
    <w:rsid w:val="005E2422"/>
    <w:rsid w:val="005E280D"/>
    <w:rsid w:val="005E29B0"/>
    <w:rsid w:val="005E2A4C"/>
    <w:rsid w:val="005E2BD5"/>
    <w:rsid w:val="005E30FE"/>
    <w:rsid w:val="005E3328"/>
    <w:rsid w:val="005E397A"/>
    <w:rsid w:val="005E3D3D"/>
    <w:rsid w:val="005E3FDE"/>
    <w:rsid w:val="005E3FF3"/>
    <w:rsid w:val="005E40C4"/>
    <w:rsid w:val="005E4119"/>
    <w:rsid w:val="005E41FA"/>
    <w:rsid w:val="005E4306"/>
    <w:rsid w:val="005E46BD"/>
    <w:rsid w:val="005E48A5"/>
    <w:rsid w:val="005E4AA7"/>
    <w:rsid w:val="005E526D"/>
    <w:rsid w:val="005E59F1"/>
    <w:rsid w:val="005E5BD1"/>
    <w:rsid w:val="005E5ED7"/>
    <w:rsid w:val="005E68C4"/>
    <w:rsid w:val="005E68F4"/>
    <w:rsid w:val="005E6C0A"/>
    <w:rsid w:val="005E6D97"/>
    <w:rsid w:val="005E6FE4"/>
    <w:rsid w:val="005E720D"/>
    <w:rsid w:val="005E72F6"/>
    <w:rsid w:val="005E79B3"/>
    <w:rsid w:val="005E7A52"/>
    <w:rsid w:val="005E7D1C"/>
    <w:rsid w:val="005F052A"/>
    <w:rsid w:val="005F066E"/>
    <w:rsid w:val="005F06CC"/>
    <w:rsid w:val="005F0BB1"/>
    <w:rsid w:val="005F0DEF"/>
    <w:rsid w:val="005F111E"/>
    <w:rsid w:val="005F13FC"/>
    <w:rsid w:val="005F145F"/>
    <w:rsid w:val="005F1638"/>
    <w:rsid w:val="005F16B6"/>
    <w:rsid w:val="005F1B8B"/>
    <w:rsid w:val="005F1FC3"/>
    <w:rsid w:val="005F21A6"/>
    <w:rsid w:val="005F22DE"/>
    <w:rsid w:val="005F22FE"/>
    <w:rsid w:val="005F230D"/>
    <w:rsid w:val="005F23DC"/>
    <w:rsid w:val="005F273B"/>
    <w:rsid w:val="005F27E8"/>
    <w:rsid w:val="005F2872"/>
    <w:rsid w:val="005F2C7F"/>
    <w:rsid w:val="005F2D51"/>
    <w:rsid w:val="005F2F67"/>
    <w:rsid w:val="005F30F3"/>
    <w:rsid w:val="005F320C"/>
    <w:rsid w:val="005F3975"/>
    <w:rsid w:val="005F3AFC"/>
    <w:rsid w:val="005F3DAA"/>
    <w:rsid w:val="005F3ECB"/>
    <w:rsid w:val="005F3F20"/>
    <w:rsid w:val="005F419E"/>
    <w:rsid w:val="005F41E4"/>
    <w:rsid w:val="005F4250"/>
    <w:rsid w:val="005F44B1"/>
    <w:rsid w:val="005F485A"/>
    <w:rsid w:val="005F48E0"/>
    <w:rsid w:val="005F496D"/>
    <w:rsid w:val="005F49A4"/>
    <w:rsid w:val="005F4C03"/>
    <w:rsid w:val="005F4DD3"/>
    <w:rsid w:val="005F50C3"/>
    <w:rsid w:val="005F5102"/>
    <w:rsid w:val="005F521E"/>
    <w:rsid w:val="005F5442"/>
    <w:rsid w:val="005F54CA"/>
    <w:rsid w:val="005F5D76"/>
    <w:rsid w:val="005F6247"/>
    <w:rsid w:val="005F6BE6"/>
    <w:rsid w:val="005F6D0E"/>
    <w:rsid w:val="005F6D8A"/>
    <w:rsid w:val="005F7507"/>
    <w:rsid w:val="005F787D"/>
    <w:rsid w:val="005F797E"/>
    <w:rsid w:val="005F7C90"/>
    <w:rsid w:val="005F7DA9"/>
    <w:rsid w:val="005F7F36"/>
    <w:rsid w:val="006000F9"/>
    <w:rsid w:val="006002AD"/>
    <w:rsid w:val="0060030D"/>
    <w:rsid w:val="00600886"/>
    <w:rsid w:val="00600BF7"/>
    <w:rsid w:val="00600EBF"/>
    <w:rsid w:val="00600EC4"/>
    <w:rsid w:val="0060109C"/>
    <w:rsid w:val="00601117"/>
    <w:rsid w:val="00601140"/>
    <w:rsid w:val="00601211"/>
    <w:rsid w:val="00601C90"/>
    <w:rsid w:val="00601F4E"/>
    <w:rsid w:val="00602136"/>
    <w:rsid w:val="006022D7"/>
    <w:rsid w:val="00602414"/>
    <w:rsid w:val="006024FC"/>
    <w:rsid w:val="0060285F"/>
    <w:rsid w:val="00602969"/>
    <w:rsid w:val="00602BC2"/>
    <w:rsid w:val="00602E34"/>
    <w:rsid w:val="00602F9E"/>
    <w:rsid w:val="00602FE9"/>
    <w:rsid w:val="006030A6"/>
    <w:rsid w:val="0060310C"/>
    <w:rsid w:val="00603881"/>
    <w:rsid w:val="00603FDB"/>
    <w:rsid w:val="0060408C"/>
    <w:rsid w:val="00604184"/>
    <w:rsid w:val="006042D1"/>
    <w:rsid w:val="00604364"/>
    <w:rsid w:val="00604518"/>
    <w:rsid w:val="0060497F"/>
    <w:rsid w:val="00604BBE"/>
    <w:rsid w:val="00604D5D"/>
    <w:rsid w:val="00604EB0"/>
    <w:rsid w:val="006053CB"/>
    <w:rsid w:val="00605432"/>
    <w:rsid w:val="00605A33"/>
    <w:rsid w:val="00605B73"/>
    <w:rsid w:val="00605D5E"/>
    <w:rsid w:val="00605F75"/>
    <w:rsid w:val="006061B8"/>
    <w:rsid w:val="006061C2"/>
    <w:rsid w:val="0060622D"/>
    <w:rsid w:val="00606256"/>
    <w:rsid w:val="00606699"/>
    <w:rsid w:val="00606A3B"/>
    <w:rsid w:val="00606AF4"/>
    <w:rsid w:val="00606CCB"/>
    <w:rsid w:val="00606D20"/>
    <w:rsid w:val="00607356"/>
    <w:rsid w:val="006075F9"/>
    <w:rsid w:val="0060798E"/>
    <w:rsid w:val="00607A30"/>
    <w:rsid w:val="00607ED0"/>
    <w:rsid w:val="00610091"/>
    <w:rsid w:val="006101FA"/>
    <w:rsid w:val="0061041A"/>
    <w:rsid w:val="006106B9"/>
    <w:rsid w:val="0061083A"/>
    <w:rsid w:val="00610BDE"/>
    <w:rsid w:val="00610DC2"/>
    <w:rsid w:val="00610E4A"/>
    <w:rsid w:val="00610EEB"/>
    <w:rsid w:val="00610F71"/>
    <w:rsid w:val="006110B6"/>
    <w:rsid w:val="0061130D"/>
    <w:rsid w:val="00611453"/>
    <w:rsid w:val="006116EE"/>
    <w:rsid w:val="006117A0"/>
    <w:rsid w:val="006119EF"/>
    <w:rsid w:val="00611DAB"/>
    <w:rsid w:val="0061201C"/>
    <w:rsid w:val="006120AA"/>
    <w:rsid w:val="00612138"/>
    <w:rsid w:val="00612247"/>
    <w:rsid w:val="00612263"/>
    <w:rsid w:val="006124D4"/>
    <w:rsid w:val="006125FC"/>
    <w:rsid w:val="00612A1F"/>
    <w:rsid w:val="00612C04"/>
    <w:rsid w:val="00612CF5"/>
    <w:rsid w:val="00613142"/>
    <w:rsid w:val="00613563"/>
    <w:rsid w:val="006135C7"/>
    <w:rsid w:val="00613722"/>
    <w:rsid w:val="00613DE6"/>
    <w:rsid w:val="00613E58"/>
    <w:rsid w:val="00613FB9"/>
    <w:rsid w:val="00614111"/>
    <w:rsid w:val="00614160"/>
    <w:rsid w:val="00614176"/>
    <w:rsid w:val="00614398"/>
    <w:rsid w:val="0061446C"/>
    <w:rsid w:val="006144D9"/>
    <w:rsid w:val="006146A6"/>
    <w:rsid w:val="00614A12"/>
    <w:rsid w:val="00614D83"/>
    <w:rsid w:val="00614E3B"/>
    <w:rsid w:val="0061531C"/>
    <w:rsid w:val="006156A9"/>
    <w:rsid w:val="00615B36"/>
    <w:rsid w:val="00615D08"/>
    <w:rsid w:val="00615EB6"/>
    <w:rsid w:val="00616099"/>
    <w:rsid w:val="006160E9"/>
    <w:rsid w:val="006161AD"/>
    <w:rsid w:val="00616343"/>
    <w:rsid w:val="00616453"/>
    <w:rsid w:val="00616580"/>
    <w:rsid w:val="0061670C"/>
    <w:rsid w:val="0061695C"/>
    <w:rsid w:val="00616AD1"/>
    <w:rsid w:val="00616BC2"/>
    <w:rsid w:val="00616C38"/>
    <w:rsid w:val="00616F10"/>
    <w:rsid w:val="006170EB"/>
    <w:rsid w:val="006172EB"/>
    <w:rsid w:val="0061771E"/>
    <w:rsid w:val="0061772E"/>
    <w:rsid w:val="0061774A"/>
    <w:rsid w:val="0061778D"/>
    <w:rsid w:val="0061786C"/>
    <w:rsid w:val="006179EE"/>
    <w:rsid w:val="00617AA6"/>
    <w:rsid w:val="006205B9"/>
    <w:rsid w:val="006205C1"/>
    <w:rsid w:val="00620C0E"/>
    <w:rsid w:val="00620C5C"/>
    <w:rsid w:val="00620E58"/>
    <w:rsid w:val="00620FA5"/>
    <w:rsid w:val="00621002"/>
    <w:rsid w:val="00621098"/>
    <w:rsid w:val="006210A7"/>
    <w:rsid w:val="006215A6"/>
    <w:rsid w:val="006217F8"/>
    <w:rsid w:val="00621C16"/>
    <w:rsid w:val="00621C90"/>
    <w:rsid w:val="006223BD"/>
    <w:rsid w:val="006225B1"/>
    <w:rsid w:val="006225CE"/>
    <w:rsid w:val="0062268F"/>
    <w:rsid w:val="006229C1"/>
    <w:rsid w:val="00622D65"/>
    <w:rsid w:val="00623523"/>
    <w:rsid w:val="006235B3"/>
    <w:rsid w:val="0062398B"/>
    <w:rsid w:val="00623ABB"/>
    <w:rsid w:val="00623EC1"/>
    <w:rsid w:val="006241A2"/>
    <w:rsid w:val="006247CF"/>
    <w:rsid w:val="00624855"/>
    <w:rsid w:val="00624872"/>
    <w:rsid w:val="00624955"/>
    <w:rsid w:val="006249A9"/>
    <w:rsid w:val="0062533E"/>
    <w:rsid w:val="00625545"/>
    <w:rsid w:val="006259C6"/>
    <w:rsid w:val="00625F80"/>
    <w:rsid w:val="00625FB8"/>
    <w:rsid w:val="006260D5"/>
    <w:rsid w:val="00626147"/>
    <w:rsid w:val="006263F0"/>
    <w:rsid w:val="00626463"/>
    <w:rsid w:val="00626640"/>
    <w:rsid w:val="006268FE"/>
    <w:rsid w:val="00626B39"/>
    <w:rsid w:val="00626D93"/>
    <w:rsid w:val="00626E0A"/>
    <w:rsid w:val="00626F65"/>
    <w:rsid w:val="006271A0"/>
    <w:rsid w:val="00627C66"/>
    <w:rsid w:val="00627D16"/>
    <w:rsid w:val="00627F08"/>
    <w:rsid w:val="00631432"/>
    <w:rsid w:val="00631435"/>
    <w:rsid w:val="0063166D"/>
    <w:rsid w:val="0063192C"/>
    <w:rsid w:val="00631AE2"/>
    <w:rsid w:val="006321F5"/>
    <w:rsid w:val="006322BB"/>
    <w:rsid w:val="00632375"/>
    <w:rsid w:val="006328A9"/>
    <w:rsid w:val="00632EA1"/>
    <w:rsid w:val="00632ED6"/>
    <w:rsid w:val="0063317D"/>
    <w:rsid w:val="00633C4E"/>
    <w:rsid w:val="00633D3C"/>
    <w:rsid w:val="00633EFE"/>
    <w:rsid w:val="00634610"/>
    <w:rsid w:val="0063472E"/>
    <w:rsid w:val="00634800"/>
    <w:rsid w:val="00634B96"/>
    <w:rsid w:val="00634D09"/>
    <w:rsid w:val="00634FFD"/>
    <w:rsid w:val="0063519B"/>
    <w:rsid w:val="0063541E"/>
    <w:rsid w:val="006356B6"/>
    <w:rsid w:val="006356EC"/>
    <w:rsid w:val="006357CD"/>
    <w:rsid w:val="006358EF"/>
    <w:rsid w:val="00635904"/>
    <w:rsid w:val="00635D32"/>
    <w:rsid w:val="0063611D"/>
    <w:rsid w:val="00636365"/>
    <w:rsid w:val="006365D3"/>
    <w:rsid w:val="006367B7"/>
    <w:rsid w:val="00636D84"/>
    <w:rsid w:val="00636F58"/>
    <w:rsid w:val="00637491"/>
    <w:rsid w:val="0063759E"/>
    <w:rsid w:val="0063760B"/>
    <w:rsid w:val="006377A9"/>
    <w:rsid w:val="006401A0"/>
    <w:rsid w:val="006402BB"/>
    <w:rsid w:val="00640325"/>
    <w:rsid w:val="00640408"/>
    <w:rsid w:val="006404FB"/>
    <w:rsid w:val="006405BA"/>
    <w:rsid w:val="00640812"/>
    <w:rsid w:val="006408F2"/>
    <w:rsid w:val="00640A7A"/>
    <w:rsid w:val="00640A83"/>
    <w:rsid w:val="00640B06"/>
    <w:rsid w:val="006413C0"/>
    <w:rsid w:val="00641996"/>
    <w:rsid w:val="00641A09"/>
    <w:rsid w:val="00641D5D"/>
    <w:rsid w:val="00641FE5"/>
    <w:rsid w:val="00642222"/>
    <w:rsid w:val="00642390"/>
    <w:rsid w:val="00642E63"/>
    <w:rsid w:val="00642E7E"/>
    <w:rsid w:val="00642FBC"/>
    <w:rsid w:val="00643593"/>
    <w:rsid w:val="00643666"/>
    <w:rsid w:val="00643674"/>
    <w:rsid w:val="00643679"/>
    <w:rsid w:val="00643BD9"/>
    <w:rsid w:val="00643FBB"/>
    <w:rsid w:val="00644098"/>
    <w:rsid w:val="006440BC"/>
    <w:rsid w:val="00644755"/>
    <w:rsid w:val="006448EF"/>
    <w:rsid w:val="00644B7B"/>
    <w:rsid w:val="00644CA1"/>
    <w:rsid w:val="00644CBA"/>
    <w:rsid w:val="00644EB4"/>
    <w:rsid w:val="00645A49"/>
    <w:rsid w:val="00645C57"/>
    <w:rsid w:val="00645D6A"/>
    <w:rsid w:val="00645FFD"/>
    <w:rsid w:val="00646659"/>
    <w:rsid w:val="00646737"/>
    <w:rsid w:val="00646A40"/>
    <w:rsid w:val="00646B54"/>
    <w:rsid w:val="00646C5A"/>
    <w:rsid w:val="00647153"/>
    <w:rsid w:val="006475D9"/>
    <w:rsid w:val="00647614"/>
    <w:rsid w:val="0064765C"/>
    <w:rsid w:val="00647739"/>
    <w:rsid w:val="006479E0"/>
    <w:rsid w:val="00647B2C"/>
    <w:rsid w:val="00647B98"/>
    <w:rsid w:val="0065013F"/>
    <w:rsid w:val="00650855"/>
    <w:rsid w:val="00650922"/>
    <w:rsid w:val="0065092D"/>
    <w:rsid w:val="00650A9F"/>
    <w:rsid w:val="00650B10"/>
    <w:rsid w:val="00650C89"/>
    <w:rsid w:val="00650E28"/>
    <w:rsid w:val="00650E32"/>
    <w:rsid w:val="00650E87"/>
    <w:rsid w:val="006511CA"/>
    <w:rsid w:val="006518C5"/>
    <w:rsid w:val="00651C1E"/>
    <w:rsid w:val="00651E49"/>
    <w:rsid w:val="00651F30"/>
    <w:rsid w:val="0065205C"/>
    <w:rsid w:val="00652324"/>
    <w:rsid w:val="006523EB"/>
    <w:rsid w:val="00652941"/>
    <w:rsid w:val="00652962"/>
    <w:rsid w:val="0065296A"/>
    <w:rsid w:val="006529C7"/>
    <w:rsid w:val="00652CC3"/>
    <w:rsid w:val="00653B78"/>
    <w:rsid w:val="00653C53"/>
    <w:rsid w:val="00653F08"/>
    <w:rsid w:val="006540B0"/>
    <w:rsid w:val="006542D8"/>
    <w:rsid w:val="006546FE"/>
    <w:rsid w:val="00654A3F"/>
    <w:rsid w:val="00654B6D"/>
    <w:rsid w:val="00654E30"/>
    <w:rsid w:val="006551B0"/>
    <w:rsid w:val="006553F1"/>
    <w:rsid w:val="00655434"/>
    <w:rsid w:val="006554B1"/>
    <w:rsid w:val="006558D6"/>
    <w:rsid w:val="006559C7"/>
    <w:rsid w:val="00655BF6"/>
    <w:rsid w:val="00655EC4"/>
    <w:rsid w:val="006562B8"/>
    <w:rsid w:val="00656479"/>
    <w:rsid w:val="006565FA"/>
    <w:rsid w:val="00656630"/>
    <w:rsid w:val="00656693"/>
    <w:rsid w:val="006566FA"/>
    <w:rsid w:val="0065679F"/>
    <w:rsid w:val="00656A26"/>
    <w:rsid w:val="00656B29"/>
    <w:rsid w:val="00657016"/>
    <w:rsid w:val="006575C5"/>
    <w:rsid w:val="006578AE"/>
    <w:rsid w:val="006578D0"/>
    <w:rsid w:val="00657A55"/>
    <w:rsid w:val="0066003B"/>
    <w:rsid w:val="00660205"/>
    <w:rsid w:val="00660218"/>
    <w:rsid w:val="0066075F"/>
    <w:rsid w:val="00660882"/>
    <w:rsid w:val="00660999"/>
    <w:rsid w:val="00660E67"/>
    <w:rsid w:val="00660FB0"/>
    <w:rsid w:val="006610ED"/>
    <w:rsid w:val="006615BB"/>
    <w:rsid w:val="0066164C"/>
    <w:rsid w:val="00661668"/>
    <w:rsid w:val="00661A57"/>
    <w:rsid w:val="00661B23"/>
    <w:rsid w:val="00661D49"/>
    <w:rsid w:val="006631EB"/>
    <w:rsid w:val="006636E6"/>
    <w:rsid w:val="00663746"/>
    <w:rsid w:val="00663D07"/>
    <w:rsid w:val="00663DA4"/>
    <w:rsid w:val="00663F13"/>
    <w:rsid w:val="006641FF"/>
    <w:rsid w:val="006648AD"/>
    <w:rsid w:val="00664D47"/>
    <w:rsid w:val="00664E34"/>
    <w:rsid w:val="00664FAE"/>
    <w:rsid w:val="00665015"/>
    <w:rsid w:val="00665084"/>
    <w:rsid w:val="0066523C"/>
    <w:rsid w:val="0066553D"/>
    <w:rsid w:val="0066568C"/>
    <w:rsid w:val="00665702"/>
    <w:rsid w:val="00665B5F"/>
    <w:rsid w:val="00665DB3"/>
    <w:rsid w:val="00666399"/>
    <w:rsid w:val="0066699E"/>
    <w:rsid w:val="00666A7E"/>
    <w:rsid w:val="00666B59"/>
    <w:rsid w:val="00666F3F"/>
    <w:rsid w:val="0066701C"/>
    <w:rsid w:val="0066710A"/>
    <w:rsid w:val="0066719F"/>
    <w:rsid w:val="0066750D"/>
    <w:rsid w:val="0066757A"/>
    <w:rsid w:val="00667747"/>
    <w:rsid w:val="0066788E"/>
    <w:rsid w:val="006678AC"/>
    <w:rsid w:val="006678C9"/>
    <w:rsid w:val="00667E14"/>
    <w:rsid w:val="00670316"/>
    <w:rsid w:val="00670589"/>
    <w:rsid w:val="0067071B"/>
    <w:rsid w:val="00670A6D"/>
    <w:rsid w:val="00670B40"/>
    <w:rsid w:val="00670CE4"/>
    <w:rsid w:val="00671225"/>
    <w:rsid w:val="00671548"/>
    <w:rsid w:val="006716C2"/>
    <w:rsid w:val="0067171C"/>
    <w:rsid w:val="00671804"/>
    <w:rsid w:val="00671884"/>
    <w:rsid w:val="00671B2E"/>
    <w:rsid w:val="00671C41"/>
    <w:rsid w:val="00671D0A"/>
    <w:rsid w:val="00671D1B"/>
    <w:rsid w:val="00671E53"/>
    <w:rsid w:val="00671F03"/>
    <w:rsid w:val="00672359"/>
    <w:rsid w:val="0067284F"/>
    <w:rsid w:val="006728D5"/>
    <w:rsid w:val="00672BE9"/>
    <w:rsid w:val="00672C0D"/>
    <w:rsid w:val="00672D08"/>
    <w:rsid w:val="00672F1F"/>
    <w:rsid w:val="0067306D"/>
    <w:rsid w:val="006730F0"/>
    <w:rsid w:val="00673B43"/>
    <w:rsid w:val="00673F2A"/>
    <w:rsid w:val="00673FA9"/>
    <w:rsid w:val="00673FDD"/>
    <w:rsid w:val="006742B1"/>
    <w:rsid w:val="00674422"/>
    <w:rsid w:val="00674494"/>
    <w:rsid w:val="006750AF"/>
    <w:rsid w:val="006751E2"/>
    <w:rsid w:val="006754FE"/>
    <w:rsid w:val="0067583C"/>
    <w:rsid w:val="006759B9"/>
    <w:rsid w:val="00675A7B"/>
    <w:rsid w:val="00675CA8"/>
    <w:rsid w:val="00676439"/>
    <w:rsid w:val="006766C8"/>
    <w:rsid w:val="006767DB"/>
    <w:rsid w:val="006767F0"/>
    <w:rsid w:val="00676BA4"/>
    <w:rsid w:val="00677089"/>
    <w:rsid w:val="0067752F"/>
    <w:rsid w:val="006775D9"/>
    <w:rsid w:val="00677F18"/>
    <w:rsid w:val="00677FCB"/>
    <w:rsid w:val="0068003F"/>
    <w:rsid w:val="006801DC"/>
    <w:rsid w:val="00680B00"/>
    <w:rsid w:val="00680C4D"/>
    <w:rsid w:val="00680CF7"/>
    <w:rsid w:val="00680FF5"/>
    <w:rsid w:val="00681125"/>
    <w:rsid w:val="0068112D"/>
    <w:rsid w:val="00681443"/>
    <w:rsid w:val="00681482"/>
    <w:rsid w:val="0068234C"/>
    <w:rsid w:val="0068241E"/>
    <w:rsid w:val="006826B6"/>
    <w:rsid w:val="006826F7"/>
    <w:rsid w:val="00682819"/>
    <w:rsid w:val="00682DAF"/>
    <w:rsid w:val="00682FE4"/>
    <w:rsid w:val="0068366E"/>
    <w:rsid w:val="006836E4"/>
    <w:rsid w:val="00683C1E"/>
    <w:rsid w:val="00684002"/>
    <w:rsid w:val="006840AD"/>
    <w:rsid w:val="00684150"/>
    <w:rsid w:val="006848FC"/>
    <w:rsid w:val="00684990"/>
    <w:rsid w:val="00684B5C"/>
    <w:rsid w:val="00684BD5"/>
    <w:rsid w:val="00685486"/>
    <w:rsid w:val="00685595"/>
    <w:rsid w:val="00685948"/>
    <w:rsid w:val="00685986"/>
    <w:rsid w:val="00685FCB"/>
    <w:rsid w:val="00686705"/>
    <w:rsid w:val="0068671F"/>
    <w:rsid w:val="00686840"/>
    <w:rsid w:val="006868FB"/>
    <w:rsid w:val="00686C20"/>
    <w:rsid w:val="00686DC4"/>
    <w:rsid w:val="006873FB"/>
    <w:rsid w:val="006877D9"/>
    <w:rsid w:val="0068795A"/>
    <w:rsid w:val="006879D5"/>
    <w:rsid w:val="006901A0"/>
    <w:rsid w:val="006905E2"/>
    <w:rsid w:val="00690677"/>
    <w:rsid w:val="00690F80"/>
    <w:rsid w:val="00691053"/>
    <w:rsid w:val="006910AA"/>
    <w:rsid w:val="006912EA"/>
    <w:rsid w:val="006913FA"/>
    <w:rsid w:val="006913FF"/>
    <w:rsid w:val="006916A7"/>
    <w:rsid w:val="00691743"/>
    <w:rsid w:val="00691E2E"/>
    <w:rsid w:val="0069209E"/>
    <w:rsid w:val="006922DE"/>
    <w:rsid w:val="0069251E"/>
    <w:rsid w:val="00692785"/>
    <w:rsid w:val="00692848"/>
    <w:rsid w:val="00692E20"/>
    <w:rsid w:val="00692F3E"/>
    <w:rsid w:val="00693024"/>
    <w:rsid w:val="006931F6"/>
    <w:rsid w:val="006937C7"/>
    <w:rsid w:val="00693C41"/>
    <w:rsid w:val="00693CFD"/>
    <w:rsid w:val="0069425F"/>
    <w:rsid w:val="006943CD"/>
    <w:rsid w:val="0069458B"/>
    <w:rsid w:val="00694693"/>
    <w:rsid w:val="00694AB0"/>
    <w:rsid w:val="00695342"/>
    <w:rsid w:val="00695381"/>
    <w:rsid w:val="006953D0"/>
    <w:rsid w:val="006955F2"/>
    <w:rsid w:val="00695E4B"/>
    <w:rsid w:val="00695FF2"/>
    <w:rsid w:val="00696A3D"/>
    <w:rsid w:val="00696A73"/>
    <w:rsid w:val="006971DB"/>
    <w:rsid w:val="00697288"/>
    <w:rsid w:val="006976F0"/>
    <w:rsid w:val="00697866"/>
    <w:rsid w:val="00697D40"/>
    <w:rsid w:val="00697DEA"/>
    <w:rsid w:val="00697EBE"/>
    <w:rsid w:val="00697F05"/>
    <w:rsid w:val="00697FAF"/>
    <w:rsid w:val="006A0179"/>
    <w:rsid w:val="006A0330"/>
    <w:rsid w:val="006A08A8"/>
    <w:rsid w:val="006A0929"/>
    <w:rsid w:val="006A09CE"/>
    <w:rsid w:val="006A0EE2"/>
    <w:rsid w:val="006A124D"/>
    <w:rsid w:val="006A1560"/>
    <w:rsid w:val="006A1C18"/>
    <w:rsid w:val="006A23B8"/>
    <w:rsid w:val="006A23E4"/>
    <w:rsid w:val="006A2421"/>
    <w:rsid w:val="006A2562"/>
    <w:rsid w:val="006A27E7"/>
    <w:rsid w:val="006A28A2"/>
    <w:rsid w:val="006A2BF4"/>
    <w:rsid w:val="006A2CBF"/>
    <w:rsid w:val="006A2D05"/>
    <w:rsid w:val="006A306B"/>
    <w:rsid w:val="006A37FE"/>
    <w:rsid w:val="006A38D4"/>
    <w:rsid w:val="006A39C2"/>
    <w:rsid w:val="006A3DF4"/>
    <w:rsid w:val="006A3E2D"/>
    <w:rsid w:val="006A3FD7"/>
    <w:rsid w:val="006A4608"/>
    <w:rsid w:val="006A4B42"/>
    <w:rsid w:val="006A4CBE"/>
    <w:rsid w:val="006A4F67"/>
    <w:rsid w:val="006A505B"/>
    <w:rsid w:val="006A512D"/>
    <w:rsid w:val="006A516E"/>
    <w:rsid w:val="006A5C9B"/>
    <w:rsid w:val="006A5F9E"/>
    <w:rsid w:val="006A6046"/>
    <w:rsid w:val="006A606A"/>
    <w:rsid w:val="006A68BE"/>
    <w:rsid w:val="006A68C7"/>
    <w:rsid w:val="006A692F"/>
    <w:rsid w:val="006A6969"/>
    <w:rsid w:val="006A6A10"/>
    <w:rsid w:val="006A6A87"/>
    <w:rsid w:val="006A6D97"/>
    <w:rsid w:val="006A6F9B"/>
    <w:rsid w:val="006A728A"/>
    <w:rsid w:val="006A734E"/>
    <w:rsid w:val="006A7C0A"/>
    <w:rsid w:val="006B0075"/>
    <w:rsid w:val="006B0204"/>
    <w:rsid w:val="006B02EB"/>
    <w:rsid w:val="006B0446"/>
    <w:rsid w:val="006B045C"/>
    <w:rsid w:val="006B04C5"/>
    <w:rsid w:val="006B08D2"/>
    <w:rsid w:val="006B0A6F"/>
    <w:rsid w:val="006B0A8B"/>
    <w:rsid w:val="006B0C17"/>
    <w:rsid w:val="006B0CAF"/>
    <w:rsid w:val="006B0E74"/>
    <w:rsid w:val="006B1068"/>
    <w:rsid w:val="006B16C6"/>
    <w:rsid w:val="006B16F5"/>
    <w:rsid w:val="006B1714"/>
    <w:rsid w:val="006B197D"/>
    <w:rsid w:val="006B1AD8"/>
    <w:rsid w:val="006B1FB7"/>
    <w:rsid w:val="006B2336"/>
    <w:rsid w:val="006B23AA"/>
    <w:rsid w:val="006B23AE"/>
    <w:rsid w:val="006B2440"/>
    <w:rsid w:val="006B2572"/>
    <w:rsid w:val="006B2581"/>
    <w:rsid w:val="006B25FB"/>
    <w:rsid w:val="006B2670"/>
    <w:rsid w:val="006B27D7"/>
    <w:rsid w:val="006B28CF"/>
    <w:rsid w:val="006B299B"/>
    <w:rsid w:val="006B2A21"/>
    <w:rsid w:val="006B2A95"/>
    <w:rsid w:val="006B3485"/>
    <w:rsid w:val="006B372B"/>
    <w:rsid w:val="006B3A4E"/>
    <w:rsid w:val="006B3A73"/>
    <w:rsid w:val="006B3BE8"/>
    <w:rsid w:val="006B3D84"/>
    <w:rsid w:val="006B3E78"/>
    <w:rsid w:val="006B431D"/>
    <w:rsid w:val="006B43C2"/>
    <w:rsid w:val="006B48C7"/>
    <w:rsid w:val="006B4B79"/>
    <w:rsid w:val="006B4BD9"/>
    <w:rsid w:val="006B533C"/>
    <w:rsid w:val="006B5893"/>
    <w:rsid w:val="006B59BD"/>
    <w:rsid w:val="006B6657"/>
    <w:rsid w:val="006B667D"/>
    <w:rsid w:val="006B66DD"/>
    <w:rsid w:val="006B6970"/>
    <w:rsid w:val="006B69F6"/>
    <w:rsid w:val="006B7465"/>
    <w:rsid w:val="006B758C"/>
    <w:rsid w:val="006B75E4"/>
    <w:rsid w:val="006B7BDD"/>
    <w:rsid w:val="006B7DA7"/>
    <w:rsid w:val="006B7FCC"/>
    <w:rsid w:val="006C005A"/>
    <w:rsid w:val="006C00BC"/>
    <w:rsid w:val="006C012D"/>
    <w:rsid w:val="006C0266"/>
    <w:rsid w:val="006C030E"/>
    <w:rsid w:val="006C03DD"/>
    <w:rsid w:val="006C0618"/>
    <w:rsid w:val="006C0789"/>
    <w:rsid w:val="006C07FB"/>
    <w:rsid w:val="006C095F"/>
    <w:rsid w:val="006C0D2A"/>
    <w:rsid w:val="006C11AD"/>
    <w:rsid w:val="006C184D"/>
    <w:rsid w:val="006C1AF3"/>
    <w:rsid w:val="006C1CBD"/>
    <w:rsid w:val="006C2048"/>
    <w:rsid w:val="006C208F"/>
    <w:rsid w:val="006C217B"/>
    <w:rsid w:val="006C2271"/>
    <w:rsid w:val="006C2370"/>
    <w:rsid w:val="006C253E"/>
    <w:rsid w:val="006C25D0"/>
    <w:rsid w:val="006C25F7"/>
    <w:rsid w:val="006C2883"/>
    <w:rsid w:val="006C290E"/>
    <w:rsid w:val="006C2F50"/>
    <w:rsid w:val="006C2F52"/>
    <w:rsid w:val="006C300A"/>
    <w:rsid w:val="006C3538"/>
    <w:rsid w:val="006C358A"/>
    <w:rsid w:val="006C362E"/>
    <w:rsid w:val="006C37BE"/>
    <w:rsid w:val="006C3859"/>
    <w:rsid w:val="006C385F"/>
    <w:rsid w:val="006C394E"/>
    <w:rsid w:val="006C3A73"/>
    <w:rsid w:val="006C4312"/>
    <w:rsid w:val="006C43E2"/>
    <w:rsid w:val="006C453C"/>
    <w:rsid w:val="006C4560"/>
    <w:rsid w:val="006C457B"/>
    <w:rsid w:val="006C4A0B"/>
    <w:rsid w:val="006C4C0B"/>
    <w:rsid w:val="006C4FD6"/>
    <w:rsid w:val="006C5130"/>
    <w:rsid w:val="006C51EE"/>
    <w:rsid w:val="006C5483"/>
    <w:rsid w:val="006C57E6"/>
    <w:rsid w:val="006C5808"/>
    <w:rsid w:val="006C583C"/>
    <w:rsid w:val="006C584F"/>
    <w:rsid w:val="006C5BAD"/>
    <w:rsid w:val="006C6105"/>
    <w:rsid w:val="006C628C"/>
    <w:rsid w:val="006C63A8"/>
    <w:rsid w:val="006C63F7"/>
    <w:rsid w:val="006C6848"/>
    <w:rsid w:val="006C685E"/>
    <w:rsid w:val="006C68D4"/>
    <w:rsid w:val="006C68E7"/>
    <w:rsid w:val="006C6904"/>
    <w:rsid w:val="006C6E16"/>
    <w:rsid w:val="006C7407"/>
    <w:rsid w:val="006C7694"/>
    <w:rsid w:val="006C7940"/>
    <w:rsid w:val="006C7A3D"/>
    <w:rsid w:val="006C7CFA"/>
    <w:rsid w:val="006C7DA2"/>
    <w:rsid w:val="006C7F9B"/>
    <w:rsid w:val="006D0447"/>
    <w:rsid w:val="006D0512"/>
    <w:rsid w:val="006D0625"/>
    <w:rsid w:val="006D0716"/>
    <w:rsid w:val="006D0819"/>
    <w:rsid w:val="006D0826"/>
    <w:rsid w:val="006D0C3D"/>
    <w:rsid w:val="006D11FE"/>
    <w:rsid w:val="006D1312"/>
    <w:rsid w:val="006D13DB"/>
    <w:rsid w:val="006D1684"/>
    <w:rsid w:val="006D179D"/>
    <w:rsid w:val="006D17CF"/>
    <w:rsid w:val="006D19B6"/>
    <w:rsid w:val="006D1ABF"/>
    <w:rsid w:val="006D1B32"/>
    <w:rsid w:val="006D2477"/>
    <w:rsid w:val="006D2492"/>
    <w:rsid w:val="006D25A1"/>
    <w:rsid w:val="006D2668"/>
    <w:rsid w:val="006D28E2"/>
    <w:rsid w:val="006D2927"/>
    <w:rsid w:val="006D3215"/>
    <w:rsid w:val="006D326D"/>
    <w:rsid w:val="006D3282"/>
    <w:rsid w:val="006D3397"/>
    <w:rsid w:val="006D33A1"/>
    <w:rsid w:val="006D3604"/>
    <w:rsid w:val="006D372C"/>
    <w:rsid w:val="006D379E"/>
    <w:rsid w:val="006D3A77"/>
    <w:rsid w:val="006D3C2D"/>
    <w:rsid w:val="006D3D33"/>
    <w:rsid w:val="006D3E62"/>
    <w:rsid w:val="006D406A"/>
    <w:rsid w:val="006D4461"/>
    <w:rsid w:val="006D4833"/>
    <w:rsid w:val="006D4ABA"/>
    <w:rsid w:val="006D4B39"/>
    <w:rsid w:val="006D4CCC"/>
    <w:rsid w:val="006D4D28"/>
    <w:rsid w:val="006D5322"/>
    <w:rsid w:val="006D535E"/>
    <w:rsid w:val="006D5448"/>
    <w:rsid w:val="006D57A4"/>
    <w:rsid w:val="006D58B7"/>
    <w:rsid w:val="006D5D59"/>
    <w:rsid w:val="006D6633"/>
    <w:rsid w:val="006D66AE"/>
    <w:rsid w:val="006D6706"/>
    <w:rsid w:val="006D6DAD"/>
    <w:rsid w:val="006D6EA9"/>
    <w:rsid w:val="006D74A5"/>
    <w:rsid w:val="006D75EF"/>
    <w:rsid w:val="006D778F"/>
    <w:rsid w:val="006D7869"/>
    <w:rsid w:val="006D78FA"/>
    <w:rsid w:val="006D791B"/>
    <w:rsid w:val="006D79B1"/>
    <w:rsid w:val="006D7A7D"/>
    <w:rsid w:val="006D7B54"/>
    <w:rsid w:val="006D7B8A"/>
    <w:rsid w:val="006D7E3D"/>
    <w:rsid w:val="006E0091"/>
    <w:rsid w:val="006E0107"/>
    <w:rsid w:val="006E0261"/>
    <w:rsid w:val="006E0444"/>
    <w:rsid w:val="006E05A6"/>
    <w:rsid w:val="006E0857"/>
    <w:rsid w:val="006E093A"/>
    <w:rsid w:val="006E09F5"/>
    <w:rsid w:val="006E0A1E"/>
    <w:rsid w:val="006E0BB4"/>
    <w:rsid w:val="006E0D15"/>
    <w:rsid w:val="006E0D88"/>
    <w:rsid w:val="006E0E8B"/>
    <w:rsid w:val="006E1029"/>
    <w:rsid w:val="006E124B"/>
    <w:rsid w:val="006E160B"/>
    <w:rsid w:val="006E16D7"/>
    <w:rsid w:val="006E176B"/>
    <w:rsid w:val="006E1C4A"/>
    <w:rsid w:val="006E1E52"/>
    <w:rsid w:val="006E1EE6"/>
    <w:rsid w:val="006E1F9E"/>
    <w:rsid w:val="006E22E4"/>
    <w:rsid w:val="006E231E"/>
    <w:rsid w:val="006E2558"/>
    <w:rsid w:val="006E25AA"/>
    <w:rsid w:val="006E2CF7"/>
    <w:rsid w:val="006E31BA"/>
    <w:rsid w:val="006E3213"/>
    <w:rsid w:val="006E363B"/>
    <w:rsid w:val="006E3874"/>
    <w:rsid w:val="006E39F5"/>
    <w:rsid w:val="006E3B4B"/>
    <w:rsid w:val="006E3BB8"/>
    <w:rsid w:val="006E3CE1"/>
    <w:rsid w:val="006E3F25"/>
    <w:rsid w:val="006E3F65"/>
    <w:rsid w:val="006E4114"/>
    <w:rsid w:val="006E44BF"/>
    <w:rsid w:val="006E4A85"/>
    <w:rsid w:val="006E4AA8"/>
    <w:rsid w:val="006E4F31"/>
    <w:rsid w:val="006E4FDF"/>
    <w:rsid w:val="006E50C1"/>
    <w:rsid w:val="006E5113"/>
    <w:rsid w:val="006E5319"/>
    <w:rsid w:val="006E54C9"/>
    <w:rsid w:val="006E54FA"/>
    <w:rsid w:val="006E566F"/>
    <w:rsid w:val="006E5A4F"/>
    <w:rsid w:val="006E5C06"/>
    <w:rsid w:val="006E5C4A"/>
    <w:rsid w:val="006E5DED"/>
    <w:rsid w:val="006E5E8C"/>
    <w:rsid w:val="006E5F21"/>
    <w:rsid w:val="006E600E"/>
    <w:rsid w:val="006E6090"/>
    <w:rsid w:val="006E610B"/>
    <w:rsid w:val="006E62E3"/>
    <w:rsid w:val="006E6629"/>
    <w:rsid w:val="006E667B"/>
    <w:rsid w:val="006E6AAE"/>
    <w:rsid w:val="006E6D3A"/>
    <w:rsid w:val="006E6E92"/>
    <w:rsid w:val="006E7113"/>
    <w:rsid w:val="006E7B99"/>
    <w:rsid w:val="006E7BB2"/>
    <w:rsid w:val="006E7BEB"/>
    <w:rsid w:val="006E7DA7"/>
    <w:rsid w:val="006E7F0F"/>
    <w:rsid w:val="006F0294"/>
    <w:rsid w:val="006F0C79"/>
    <w:rsid w:val="006F0ED3"/>
    <w:rsid w:val="006F0F16"/>
    <w:rsid w:val="006F0F60"/>
    <w:rsid w:val="006F1002"/>
    <w:rsid w:val="006F1010"/>
    <w:rsid w:val="006F10D9"/>
    <w:rsid w:val="006F11B8"/>
    <w:rsid w:val="006F1412"/>
    <w:rsid w:val="006F14DA"/>
    <w:rsid w:val="006F19CE"/>
    <w:rsid w:val="006F1A9C"/>
    <w:rsid w:val="006F1E36"/>
    <w:rsid w:val="006F1EB6"/>
    <w:rsid w:val="006F1F71"/>
    <w:rsid w:val="006F2718"/>
    <w:rsid w:val="006F28F4"/>
    <w:rsid w:val="006F2916"/>
    <w:rsid w:val="006F2955"/>
    <w:rsid w:val="006F2AD6"/>
    <w:rsid w:val="006F2C6A"/>
    <w:rsid w:val="006F2D3C"/>
    <w:rsid w:val="006F2E48"/>
    <w:rsid w:val="006F32AC"/>
    <w:rsid w:val="006F3687"/>
    <w:rsid w:val="006F38A9"/>
    <w:rsid w:val="006F41DF"/>
    <w:rsid w:val="006F41EF"/>
    <w:rsid w:val="006F4396"/>
    <w:rsid w:val="006F4480"/>
    <w:rsid w:val="006F46EE"/>
    <w:rsid w:val="006F487A"/>
    <w:rsid w:val="006F4B1A"/>
    <w:rsid w:val="006F4F01"/>
    <w:rsid w:val="006F525A"/>
    <w:rsid w:val="006F55E3"/>
    <w:rsid w:val="006F55EF"/>
    <w:rsid w:val="006F5608"/>
    <w:rsid w:val="006F566C"/>
    <w:rsid w:val="006F57B9"/>
    <w:rsid w:val="006F5B2A"/>
    <w:rsid w:val="006F5BB2"/>
    <w:rsid w:val="006F5DA3"/>
    <w:rsid w:val="006F5EEA"/>
    <w:rsid w:val="006F5FA0"/>
    <w:rsid w:val="006F6107"/>
    <w:rsid w:val="006F61A3"/>
    <w:rsid w:val="006F630C"/>
    <w:rsid w:val="006F654B"/>
    <w:rsid w:val="006F68F1"/>
    <w:rsid w:val="006F6AEF"/>
    <w:rsid w:val="006F6F84"/>
    <w:rsid w:val="006F6F98"/>
    <w:rsid w:val="006F6FDB"/>
    <w:rsid w:val="006F72B8"/>
    <w:rsid w:val="006F7460"/>
    <w:rsid w:val="006F751A"/>
    <w:rsid w:val="006F757A"/>
    <w:rsid w:val="006F765F"/>
    <w:rsid w:val="006F77AD"/>
    <w:rsid w:val="00700311"/>
    <w:rsid w:val="00700425"/>
    <w:rsid w:val="00700522"/>
    <w:rsid w:val="007005F8"/>
    <w:rsid w:val="00700764"/>
    <w:rsid w:val="00700B07"/>
    <w:rsid w:val="00700B6B"/>
    <w:rsid w:val="00700D45"/>
    <w:rsid w:val="007010D5"/>
    <w:rsid w:val="007014A8"/>
    <w:rsid w:val="007017B8"/>
    <w:rsid w:val="0070194D"/>
    <w:rsid w:val="00701C39"/>
    <w:rsid w:val="00701FD4"/>
    <w:rsid w:val="00702262"/>
    <w:rsid w:val="007022E7"/>
    <w:rsid w:val="007023DC"/>
    <w:rsid w:val="007025D3"/>
    <w:rsid w:val="00702ECA"/>
    <w:rsid w:val="00702FF3"/>
    <w:rsid w:val="00703120"/>
    <w:rsid w:val="00703224"/>
    <w:rsid w:val="007034B0"/>
    <w:rsid w:val="007034B7"/>
    <w:rsid w:val="00703588"/>
    <w:rsid w:val="00703863"/>
    <w:rsid w:val="00703969"/>
    <w:rsid w:val="00703BF1"/>
    <w:rsid w:val="00703CAE"/>
    <w:rsid w:val="007041FD"/>
    <w:rsid w:val="007044EA"/>
    <w:rsid w:val="0070450E"/>
    <w:rsid w:val="007047F4"/>
    <w:rsid w:val="00704A3D"/>
    <w:rsid w:val="00704A98"/>
    <w:rsid w:val="00704AF0"/>
    <w:rsid w:val="00704D89"/>
    <w:rsid w:val="00704FDE"/>
    <w:rsid w:val="00704FE0"/>
    <w:rsid w:val="00705056"/>
    <w:rsid w:val="0070522F"/>
    <w:rsid w:val="007056E6"/>
    <w:rsid w:val="00705949"/>
    <w:rsid w:val="00705A0D"/>
    <w:rsid w:val="00705C45"/>
    <w:rsid w:val="00705C85"/>
    <w:rsid w:val="00705F77"/>
    <w:rsid w:val="007061B9"/>
    <w:rsid w:val="00706277"/>
    <w:rsid w:val="007065B9"/>
    <w:rsid w:val="007066C1"/>
    <w:rsid w:val="00706C5B"/>
    <w:rsid w:val="00706C7F"/>
    <w:rsid w:val="00706CAA"/>
    <w:rsid w:val="00706D1A"/>
    <w:rsid w:val="00706E67"/>
    <w:rsid w:val="007070B1"/>
    <w:rsid w:val="00707105"/>
    <w:rsid w:val="00707421"/>
    <w:rsid w:val="0070756F"/>
    <w:rsid w:val="00707618"/>
    <w:rsid w:val="00707700"/>
    <w:rsid w:val="007077FD"/>
    <w:rsid w:val="00707838"/>
    <w:rsid w:val="0070790F"/>
    <w:rsid w:val="00707A0E"/>
    <w:rsid w:val="00707A62"/>
    <w:rsid w:val="00707B93"/>
    <w:rsid w:val="00710083"/>
    <w:rsid w:val="00710240"/>
    <w:rsid w:val="007107A4"/>
    <w:rsid w:val="00710AA1"/>
    <w:rsid w:val="00710B96"/>
    <w:rsid w:val="00710D45"/>
    <w:rsid w:val="00710F29"/>
    <w:rsid w:val="00710FA1"/>
    <w:rsid w:val="00711167"/>
    <w:rsid w:val="007114FD"/>
    <w:rsid w:val="00711634"/>
    <w:rsid w:val="0071166B"/>
    <w:rsid w:val="00711DED"/>
    <w:rsid w:val="00711EE2"/>
    <w:rsid w:val="0071247E"/>
    <w:rsid w:val="007125FB"/>
    <w:rsid w:val="0071283A"/>
    <w:rsid w:val="00712B23"/>
    <w:rsid w:val="00712EDD"/>
    <w:rsid w:val="00713001"/>
    <w:rsid w:val="007133E5"/>
    <w:rsid w:val="00713A37"/>
    <w:rsid w:val="00713EB1"/>
    <w:rsid w:val="00713F78"/>
    <w:rsid w:val="0071455F"/>
    <w:rsid w:val="007145E0"/>
    <w:rsid w:val="00714880"/>
    <w:rsid w:val="007149C0"/>
    <w:rsid w:val="00714A88"/>
    <w:rsid w:val="00714BD5"/>
    <w:rsid w:val="00714C54"/>
    <w:rsid w:val="00714D21"/>
    <w:rsid w:val="00714D86"/>
    <w:rsid w:val="007152CF"/>
    <w:rsid w:val="00715524"/>
    <w:rsid w:val="007156B3"/>
    <w:rsid w:val="00715864"/>
    <w:rsid w:val="00715E00"/>
    <w:rsid w:val="007164C1"/>
    <w:rsid w:val="0071663E"/>
    <w:rsid w:val="00716B1B"/>
    <w:rsid w:val="00716CA1"/>
    <w:rsid w:val="00716D05"/>
    <w:rsid w:val="00716DE4"/>
    <w:rsid w:val="00717265"/>
    <w:rsid w:val="00717426"/>
    <w:rsid w:val="0071747B"/>
    <w:rsid w:val="007174A3"/>
    <w:rsid w:val="00717600"/>
    <w:rsid w:val="00717A52"/>
    <w:rsid w:val="00717FB8"/>
    <w:rsid w:val="00720043"/>
    <w:rsid w:val="00720612"/>
    <w:rsid w:val="00720674"/>
    <w:rsid w:val="007209BB"/>
    <w:rsid w:val="00720D46"/>
    <w:rsid w:val="00720FB6"/>
    <w:rsid w:val="00721131"/>
    <w:rsid w:val="0072156E"/>
    <w:rsid w:val="007215C5"/>
    <w:rsid w:val="00721694"/>
    <w:rsid w:val="00721712"/>
    <w:rsid w:val="00721749"/>
    <w:rsid w:val="007217B8"/>
    <w:rsid w:val="00721AE3"/>
    <w:rsid w:val="0072216F"/>
    <w:rsid w:val="00722177"/>
    <w:rsid w:val="007221D1"/>
    <w:rsid w:val="00722657"/>
    <w:rsid w:val="007226DE"/>
    <w:rsid w:val="007228C2"/>
    <w:rsid w:val="00722B43"/>
    <w:rsid w:val="00722BA5"/>
    <w:rsid w:val="00722DA1"/>
    <w:rsid w:val="00722DFB"/>
    <w:rsid w:val="007231BE"/>
    <w:rsid w:val="0072329B"/>
    <w:rsid w:val="007234B1"/>
    <w:rsid w:val="00723644"/>
    <w:rsid w:val="0072374D"/>
    <w:rsid w:val="00723DC9"/>
    <w:rsid w:val="00723E0B"/>
    <w:rsid w:val="007240F9"/>
    <w:rsid w:val="00724DF3"/>
    <w:rsid w:val="00724EF8"/>
    <w:rsid w:val="0072551D"/>
    <w:rsid w:val="00725615"/>
    <w:rsid w:val="0072569C"/>
    <w:rsid w:val="007259E6"/>
    <w:rsid w:val="00725AF8"/>
    <w:rsid w:val="00725BB8"/>
    <w:rsid w:val="0072600C"/>
    <w:rsid w:val="007260A3"/>
    <w:rsid w:val="00726124"/>
    <w:rsid w:val="00726160"/>
    <w:rsid w:val="00726203"/>
    <w:rsid w:val="007262E3"/>
    <w:rsid w:val="00726B5A"/>
    <w:rsid w:val="00726D0A"/>
    <w:rsid w:val="00726E62"/>
    <w:rsid w:val="00726FA4"/>
    <w:rsid w:val="00727264"/>
    <w:rsid w:val="0072784E"/>
    <w:rsid w:val="00727B58"/>
    <w:rsid w:val="00727C5B"/>
    <w:rsid w:val="0073004A"/>
    <w:rsid w:val="007302BD"/>
    <w:rsid w:val="007302E6"/>
    <w:rsid w:val="007303E1"/>
    <w:rsid w:val="0073065A"/>
    <w:rsid w:val="0073144D"/>
    <w:rsid w:val="00731590"/>
    <w:rsid w:val="007316A0"/>
    <w:rsid w:val="007316A1"/>
    <w:rsid w:val="0073174B"/>
    <w:rsid w:val="00731E0F"/>
    <w:rsid w:val="00731F87"/>
    <w:rsid w:val="00732217"/>
    <w:rsid w:val="0073227F"/>
    <w:rsid w:val="007322CE"/>
    <w:rsid w:val="0073245A"/>
    <w:rsid w:val="00732639"/>
    <w:rsid w:val="007327FB"/>
    <w:rsid w:val="00732838"/>
    <w:rsid w:val="0073297B"/>
    <w:rsid w:val="00732A12"/>
    <w:rsid w:val="00732C1D"/>
    <w:rsid w:val="00733179"/>
    <w:rsid w:val="007331F7"/>
    <w:rsid w:val="00733C8A"/>
    <w:rsid w:val="00733DEB"/>
    <w:rsid w:val="00733F44"/>
    <w:rsid w:val="00734038"/>
    <w:rsid w:val="00734441"/>
    <w:rsid w:val="0073469F"/>
    <w:rsid w:val="00734717"/>
    <w:rsid w:val="00734A59"/>
    <w:rsid w:val="00734E6D"/>
    <w:rsid w:val="00735197"/>
    <w:rsid w:val="00735252"/>
    <w:rsid w:val="00735313"/>
    <w:rsid w:val="007356A6"/>
    <w:rsid w:val="00735928"/>
    <w:rsid w:val="00735C10"/>
    <w:rsid w:val="00735E01"/>
    <w:rsid w:val="00736430"/>
    <w:rsid w:val="00736444"/>
    <w:rsid w:val="007367DF"/>
    <w:rsid w:val="00736D35"/>
    <w:rsid w:val="00736DD9"/>
    <w:rsid w:val="00736DF4"/>
    <w:rsid w:val="007371AB"/>
    <w:rsid w:val="007374C7"/>
    <w:rsid w:val="007375B8"/>
    <w:rsid w:val="007378C2"/>
    <w:rsid w:val="00740069"/>
    <w:rsid w:val="007400A2"/>
    <w:rsid w:val="007401B3"/>
    <w:rsid w:val="00740296"/>
    <w:rsid w:val="007402B4"/>
    <w:rsid w:val="007403C8"/>
    <w:rsid w:val="00740415"/>
    <w:rsid w:val="007404EE"/>
    <w:rsid w:val="0074090D"/>
    <w:rsid w:val="00740F41"/>
    <w:rsid w:val="007413BC"/>
    <w:rsid w:val="00741482"/>
    <w:rsid w:val="00741C42"/>
    <w:rsid w:val="00741C76"/>
    <w:rsid w:val="0074209A"/>
    <w:rsid w:val="007421B0"/>
    <w:rsid w:val="00742284"/>
    <w:rsid w:val="007425B5"/>
    <w:rsid w:val="00742831"/>
    <w:rsid w:val="007428F2"/>
    <w:rsid w:val="00742A01"/>
    <w:rsid w:val="00742A6B"/>
    <w:rsid w:val="00742B26"/>
    <w:rsid w:val="00742E73"/>
    <w:rsid w:val="007437AB"/>
    <w:rsid w:val="00743964"/>
    <w:rsid w:val="00743BDE"/>
    <w:rsid w:val="00743C20"/>
    <w:rsid w:val="00743E07"/>
    <w:rsid w:val="0074411C"/>
    <w:rsid w:val="00744280"/>
    <w:rsid w:val="00744479"/>
    <w:rsid w:val="0074465C"/>
    <w:rsid w:val="00744671"/>
    <w:rsid w:val="007448A1"/>
    <w:rsid w:val="007449D8"/>
    <w:rsid w:val="00744A0E"/>
    <w:rsid w:val="00745580"/>
    <w:rsid w:val="00745650"/>
    <w:rsid w:val="00745717"/>
    <w:rsid w:val="00745959"/>
    <w:rsid w:val="00745CA7"/>
    <w:rsid w:val="00746003"/>
    <w:rsid w:val="0074600F"/>
    <w:rsid w:val="00746184"/>
    <w:rsid w:val="007462AE"/>
    <w:rsid w:val="007463D7"/>
    <w:rsid w:val="007465AB"/>
    <w:rsid w:val="00746892"/>
    <w:rsid w:val="007469F5"/>
    <w:rsid w:val="00746B2E"/>
    <w:rsid w:val="00746BF1"/>
    <w:rsid w:val="00746E24"/>
    <w:rsid w:val="00746E3D"/>
    <w:rsid w:val="007470AF"/>
    <w:rsid w:val="00747534"/>
    <w:rsid w:val="0074755A"/>
    <w:rsid w:val="00747570"/>
    <w:rsid w:val="007476A0"/>
    <w:rsid w:val="00747823"/>
    <w:rsid w:val="0074783A"/>
    <w:rsid w:val="007478C9"/>
    <w:rsid w:val="00747944"/>
    <w:rsid w:val="00747A7E"/>
    <w:rsid w:val="00747A90"/>
    <w:rsid w:val="00747AC6"/>
    <w:rsid w:val="00747AEA"/>
    <w:rsid w:val="00750056"/>
    <w:rsid w:val="007501A1"/>
    <w:rsid w:val="00750A42"/>
    <w:rsid w:val="00750AF6"/>
    <w:rsid w:val="007511E9"/>
    <w:rsid w:val="0075121E"/>
    <w:rsid w:val="007512C5"/>
    <w:rsid w:val="0075151B"/>
    <w:rsid w:val="007516E6"/>
    <w:rsid w:val="00751718"/>
    <w:rsid w:val="00751BD8"/>
    <w:rsid w:val="00751BFC"/>
    <w:rsid w:val="00751DD7"/>
    <w:rsid w:val="00751F7A"/>
    <w:rsid w:val="007520AF"/>
    <w:rsid w:val="007520C4"/>
    <w:rsid w:val="00752498"/>
    <w:rsid w:val="007529BA"/>
    <w:rsid w:val="00752B03"/>
    <w:rsid w:val="00752D8D"/>
    <w:rsid w:val="00752F32"/>
    <w:rsid w:val="007536EF"/>
    <w:rsid w:val="007539D9"/>
    <w:rsid w:val="00753B8A"/>
    <w:rsid w:val="00754034"/>
    <w:rsid w:val="00754167"/>
    <w:rsid w:val="0075435E"/>
    <w:rsid w:val="007543A1"/>
    <w:rsid w:val="007549EA"/>
    <w:rsid w:val="00755314"/>
    <w:rsid w:val="0075575F"/>
    <w:rsid w:val="007560D6"/>
    <w:rsid w:val="007562B1"/>
    <w:rsid w:val="0075650A"/>
    <w:rsid w:val="007565A4"/>
    <w:rsid w:val="00756813"/>
    <w:rsid w:val="00756C83"/>
    <w:rsid w:val="00756DDA"/>
    <w:rsid w:val="00756E1D"/>
    <w:rsid w:val="00756F65"/>
    <w:rsid w:val="00756FFD"/>
    <w:rsid w:val="007571A0"/>
    <w:rsid w:val="0075754C"/>
    <w:rsid w:val="00757845"/>
    <w:rsid w:val="00757C94"/>
    <w:rsid w:val="00760C0B"/>
    <w:rsid w:val="00760D2E"/>
    <w:rsid w:val="00760F1F"/>
    <w:rsid w:val="007614A2"/>
    <w:rsid w:val="0076152C"/>
    <w:rsid w:val="007615B5"/>
    <w:rsid w:val="0076160D"/>
    <w:rsid w:val="0076167D"/>
    <w:rsid w:val="00761813"/>
    <w:rsid w:val="00761975"/>
    <w:rsid w:val="00761ADB"/>
    <w:rsid w:val="00761C06"/>
    <w:rsid w:val="00761C67"/>
    <w:rsid w:val="00761CE3"/>
    <w:rsid w:val="00761E3E"/>
    <w:rsid w:val="00761ECC"/>
    <w:rsid w:val="00762008"/>
    <w:rsid w:val="00762194"/>
    <w:rsid w:val="00762209"/>
    <w:rsid w:val="0076271D"/>
    <w:rsid w:val="0076273F"/>
    <w:rsid w:val="00762E97"/>
    <w:rsid w:val="0076317D"/>
    <w:rsid w:val="0076331F"/>
    <w:rsid w:val="00763826"/>
    <w:rsid w:val="00763943"/>
    <w:rsid w:val="007639B2"/>
    <w:rsid w:val="00763C56"/>
    <w:rsid w:val="00763DE4"/>
    <w:rsid w:val="00763EC3"/>
    <w:rsid w:val="00763F24"/>
    <w:rsid w:val="00763FC7"/>
    <w:rsid w:val="00763FDD"/>
    <w:rsid w:val="007642EA"/>
    <w:rsid w:val="007648A5"/>
    <w:rsid w:val="0076529D"/>
    <w:rsid w:val="007652C1"/>
    <w:rsid w:val="00765646"/>
    <w:rsid w:val="0076578B"/>
    <w:rsid w:val="00765CE6"/>
    <w:rsid w:val="00766769"/>
    <w:rsid w:val="00766DCE"/>
    <w:rsid w:val="00767037"/>
    <w:rsid w:val="00767400"/>
    <w:rsid w:val="0076749E"/>
    <w:rsid w:val="007674F3"/>
    <w:rsid w:val="00767529"/>
    <w:rsid w:val="0076761B"/>
    <w:rsid w:val="00767AA5"/>
    <w:rsid w:val="00767D28"/>
    <w:rsid w:val="00767DC7"/>
    <w:rsid w:val="00770089"/>
    <w:rsid w:val="00770303"/>
    <w:rsid w:val="00770331"/>
    <w:rsid w:val="0077071B"/>
    <w:rsid w:val="00770857"/>
    <w:rsid w:val="007711D3"/>
    <w:rsid w:val="00771478"/>
    <w:rsid w:val="0077161E"/>
    <w:rsid w:val="00771734"/>
    <w:rsid w:val="00771CF0"/>
    <w:rsid w:val="007723D5"/>
    <w:rsid w:val="0077247F"/>
    <w:rsid w:val="00772A0E"/>
    <w:rsid w:val="00772FFC"/>
    <w:rsid w:val="00773121"/>
    <w:rsid w:val="00773391"/>
    <w:rsid w:val="00773902"/>
    <w:rsid w:val="00773907"/>
    <w:rsid w:val="00773C92"/>
    <w:rsid w:val="00773EFB"/>
    <w:rsid w:val="00774015"/>
    <w:rsid w:val="007745C4"/>
    <w:rsid w:val="007745C5"/>
    <w:rsid w:val="0077499C"/>
    <w:rsid w:val="00774B1E"/>
    <w:rsid w:val="00774BB1"/>
    <w:rsid w:val="00774C5A"/>
    <w:rsid w:val="00775335"/>
    <w:rsid w:val="007755AF"/>
    <w:rsid w:val="007755E8"/>
    <w:rsid w:val="00775C43"/>
    <w:rsid w:val="00775DE6"/>
    <w:rsid w:val="00776006"/>
    <w:rsid w:val="0077602C"/>
    <w:rsid w:val="0077614C"/>
    <w:rsid w:val="007761A2"/>
    <w:rsid w:val="007766D9"/>
    <w:rsid w:val="0077689F"/>
    <w:rsid w:val="007768F9"/>
    <w:rsid w:val="00776940"/>
    <w:rsid w:val="00776CD1"/>
    <w:rsid w:val="0077738B"/>
    <w:rsid w:val="0077765C"/>
    <w:rsid w:val="00777A77"/>
    <w:rsid w:val="00777B58"/>
    <w:rsid w:val="00777F9A"/>
    <w:rsid w:val="0078059B"/>
    <w:rsid w:val="007806D6"/>
    <w:rsid w:val="0078099F"/>
    <w:rsid w:val="00780BC8"/>
    <w:rsid w:val="00780F61"/>
    <w:rsid w:val="00780F68"/>
    <w:rsid w:val="007810A2"/>
    <w:rsid w:val="00781497"/>
    <w:rsid w:val="0078161E"/>
    <w:rsid w:val="0078166C"/>
    <w:rsid w:val="0078179B"/>
    <w:rsid w:val="00781AEE"/>
    <w:rsid w:val="00781B62"/>
    <w:rsid w:val="00781D2B"/>
    <w:rsid w:val="00781DBF"/>
    <w:rsid w:val="007820DC"/>
    <w:rsid w:val="0078235D"/>
    <w:rsid w:val="0078249C"/>
    <w:rsid w:val="007826C0"/>
    <w:rsid w:val="00782922"/>
    <w:rsid w:val="00782C86"/>
    <w:rsid w:val="00782F4B"/>
    <w:rsid w:val="00782F4C"/>
    <w:rsid w:val="00783749"/>
    <w:rsid w:val="007837B1"/>
    <w:rsid w:val="00783CE6"/>
    <w:rsid w:val="00783E30"/>
    <w:rsid w:val="00784111"/>
    <w:rsid w:val="007841F5"/>
    <w:rsid w:val="0078439C"/>
    <w:rsid w:val="00784936"/>
    <w:rsid w:val="00784E1A"/>
    <w:rsid w:val="00784E9B"/>
    <w:rsid w:val="00785053"/>
    <w:rsid w:val="007853A4"/>
    <w:rsid w:val="00785803"/>
    <w:rsid w:val="00785ADA"/>
    <w:rsid w:val="00785B8E"/>
    <w:rsid w:val="00785EB2"/>
    <w:rsid w:val="00786319"/>
    <w:rsid w:val="0078650A"/>
    <w:rsid w:val="00786518"/>
    <w:rsid w:val="007865FC"/>
    <w:rsid w:val="00786614"/>
    <w:rsid w:val="007866B3"/>
    <w:rsid w:val="00786754"/>
    <w:rsid w:val="0078686D"/>
    <w:rsid w:val="00786FA1"/>
    <w:rsid w:val="00787126"/>
    <w:rsid w:val="007871C6"/>
    <w:rsid w:val="007873E1"/>
    <w:rsid w:val="00787455"/>
    <w:rsid w:val="00787753"/>
    <w:rsid w:val="00787794"/>
    <w:rsid w:val="0078795B"/>
    <w:rsid w:val="00787B3B"/>
    <w:rsid w:val="0079085F"/>
    <w:rsid w:val="00790952"/>
    <w:rsid w:val="00790B44"/>
    <w:rsid w:val="007910C2"/>
    <w:rsid w:val="00791130"/>
    <w:rsid w:val="0079133A"/>
    <w:rsid w:val="007915BE"/>
    <w:rsid w:val="00791661"/>
    <w:rsid w:val="00791714"/>
    <w:rsid w:val="0079196A"/>
    <w:rsid w:val="00791D81"/>
    <w:rsid w:val="00791F44"/>
    <w:rsid w:val="0079249B"/>
    <w:rsid w:val="007925B0"/>
    <w:rsid w:val="0079285C"/>
    <w:rsid w:val="007928E7"/>
    <w:rsid w:val="00792BE7"/>
    <w:rsid w:val="00792E58"/>
    <w:rsid w:val="00792F95"/>
    <w:rsid w:val="007933EF"/>
    <w:rsid w:val="00793420"/>
    <w:rsid w:val="0079353B"/>
    <w:rsid w:val="00793654"/>
    <w:rsid w:val="00793939"/>
    <w:rsid w:val="00793A2E"/>
    <w:rsid w:val="00793C9D"/>
    <w:rsid w:val="00793E66"/>
    <w:rsid w:val="00794318"/>
    <w:rsid w:val="007943DE"/>
    <w:rsid w:val="0079453A"/>
    <w:rsid w:val="00794693"/>
    <w:rsid w:val="0079474F"/>
    <w:rsid w:val="0079485E"/>
    <w:rsid w:val="00794D7F"/>
    <w:rsid w:val="00795202"/>
    <w:rsid w:val="0079530E"/>
    <w:rsid w:val="00795341"/>
    <w:rsid w:val="00795447"/>
    <w:rsid w:val="007954D1"/>
    <w:rsid w:val="0079585A"/>
    <w:rsid w:val="00795872"/>
    <w:rsid w:val="00795A46"/>
    <w:rsid w:val="00795B27"/>
    <w:rsid w:val="00795BBA"/>
    <w:rsid w:val="00795BE2"/>
    <w:rsid w:val="00795C3A"/>
    <w:rsid w:val="00795E6E"/>
    <w:rsid w:val="00795EAC"/>
    <w:rsid w:val="0079617D"/>
    <w:rsid w:val="00796192"/>
    <w:rsid w:val="0079670F"/>
    <w:rsid w:val="00796864"/>
    <w:rsid w:val="00797265"/>
    <w:rsid w:val="007974A0"/>
    <w:rsid w:val="00797533"/>
    <w:rsid w:val="007976A6"/>
    <w:rsid w:val="00797991"/>
    <w:rsid w:val="00797C07"/>
    <w:rsid w:val="00797E9C"/>
    <w:rsid w:val="00797F1C"/>
    <w:rsid w:val="007A02D2"/>
    <w:rsid w:val="007A03BE"/>
    <w:rsid w:val="007A0644"/>
    <w:rsid w:val="007A0781"/>
    <w:rsid w:val="007A118F"/>
    <w:rsid w:val="007A12EC"/>
    <w:rsid w:val="007A1B5F"/>
    <w:rsid w:val="007A1BCB"/>
    <w:rsid w:val="007A1CF4"/>
    <w:rsid w:val="007A1DA2"/>
    <w:rsid w:val="007A224C"/>
    <w:rsid w:val="007A26A6"/>
    <w:rsid w:val="007A293C"/>
    <w:rsid w:val="007A2965"/>
    <w:rsid w:val="007A2FB0"/>
    <w:rsid w:val="007A30BF"/>
    <w:rsid w:val="007A3590"/>
    <w:rsid w:val="007A3647"/>
    <w:rsid w:val="007A38C2"/>
    <w:rsid w:val="007A3A18"/>
    <w:rsid w:val="007A3AA4"/>
    <w:rsid w:val="007A40F3"/>
    <w:rsid w:val="007A46C8"/>
    <w:rsid w:val="007A4811"/>
    <w:rsid w:val="007A4A4B"/>
    <w:rsid w:val="007A4C38"/>
    <w:rsid w:val="007A5282"/>
    <w:rsid w:val="007A5340"/>
    <w:rsid w:val="007A53CA"/>
    <w:rsid w:val="007A547E"/>
    <w:rsid w:val="007A59A9"/>
    <w:rsid w:val="007A5A44"/>
    <w:rsid w:val="007A5B93"/>
    <w:rsid w:val="007A5F1E"/>
    <w:rsid w:val="007A6208"/>
    <w:rsid w:val="007A6432"/>
    <w:rsid w:val="007A6481"/>
    <w:rsid w:val="007A6590"/>
    <w:rsid w:val="007A65BA"/>
    <w:rsid w:val="007A666A"/>
    <w:rsid w:val="007A6749"/>
    <w:rsid w:val="007A6B70"/>
    <w:rsid w:val="007A6BF0"/>
    <w:rsid w:val="007A6F11"/>
    <w:rsid w:val="007A702D"/>
    <w:rsid w:val="007A7063"/>
    <w:rsid w:val="007A7335"/>
    <w:rsid w:val="007A7465"/>
    <w:rsid w:val="007A78A2"/>
    <w:rsid w:val="007A7BAF"/>
    <w:rsid w:val="007A7DD2"/>
    <w:rsid w:val="007A7FCB"/>
    <w:rsid w:val="007B0042"/>
    <w:rsid w:val="007B00E8"/>
    <w:rsid w:val="007B0251"/>
    <w:rsid w:val="007B03D6"/>
    <w:rsid w:val="007B03FD"/>
    <w:rsid w:val="007B0473"/>
    <w:rsid w:val="007B07A0"/>
    <w:rsid w:val="007B07B4"/>
    <w:rsid w:val="007B07E3"/>
    <w:rsid w:val="007B081B"/>
    <w:rsid w:val="007B0AED"/>
    <w:rsid w:val="007B0B7C"/>
    <w:rsid w:val="007B0C4B"/>
    <w:rsid w:val="007B0DC8"/>
    <w:rsid w:val="007B0F33"/>
    <w:rsid w:val="007B16FF"/>
    <w:rsid w:val="007B1A2B"/>
    <w:rsid w:val="007B1D1A"/>
    <w:rsid w:val="007B1DFB"/>
    <w:rsid w:val="007B20D0"/>
    <w:rsid w:val="007B24D4"/>
    <w:rsid w:val="007B2741"/>
    <w:rsid w:val="007B2759"/>
    <w:rsid w:val="007B27BD"/>
    <w:rsid w:val="007B2B35"/>
    <w:rsid w:val="007B2C1E"/>
    <w:rsid w:val="007B2E27"/>
    <w:rsid w:val="007B32F4"/>
    <w:rsid w:val="007B3A32"/>
    <w:rsid w:val="007B3C84"/>
    <w:rsid w:val="007B4470"/>
    <w:rsid w:val="007B44AE"/>
    <w:rsid w:val="007B459C"/>
    <w:rsid w:val="007B47DE"/>
    <w:rsid w:val="007B49C8"/>
    <w:rsid w:val="007B4F4E"/>
    <w:rsid w:val="007B500D"/>
    <w:rsid w:val="007B5101"/>
    <w:rsid w:val="007B516E"/>
    <w:rsid w:val="007B53D6"/>
    <w:rsid w:val="007B5635"/>
    <w:rsid w:val="007B58E6"/>
    <w:rsid w:val="007B5A14"/>
    <w:rsid w:val="007B6006"/>
    <w:rsid w:val="007B60F5"/>
    <w:rsid w:val="007B6224"/>
    <w:rsid w:val="007B6265"/>
    <w:rsid w:val="007B660B"/>
    <w:rsid w:val="007B675C"/>
    <w:rsid w:val="007B687F"/>
    <w:rsid w:val="007B6BD6"/>
    <w:rsid w:val="007B6C71"/>
    <w:rsid w:val="007B6ED8"/>
    <w:rsid w:val="007B70A7"/>
    <w:rsid w:val="007B7538"/>
    <w:rsid w:val="007B758A"/>
    <w:rsid w:val="007B76CC"/>
    <w:rsid w:val="007B7830"/>
    <w:rsid w:val="007B7929"/>
    <w:rsid w:val="007B79FC"/>
    <w:rsid w:val="007B7A64"/>
    <w:rsid w:val="007B7AE8"/>
    <w:rsid w:val="007C0588"/>
    <w:rsid w:val="007C05BB"/>
    <w:rsid w:val="007C0775"/>
    <w:rsid w:val="007C07C0"/>
    <w:rsid w:val="007C0C39"/>
    <w:rsid w:val="007C1169"/>
    <w:rsid w:val="007C128F"/>
    <w:rsid w:val="007C1327"/>
    <w:rsid w:val="007C13F2"/>
    <w:rsid w:val="007C148C"/>
    <w:rsid w:val="007C174A"/>
    <w:rsid w:val="007C1DEC"/>
    <w:rsid w:val="007C265F"/>
    <w:rsid w:val="007C2D7F"/>
    <w:rsid w:val="007C2D8E"/>
    <w:rsid w:val="007C301C"/>
    <w:rsid w:val="007C316E"/>
    <w:rsid w:val="007C3294"/>
    <w:rsid w:val="007C35FD"/>
    <w:rsid w:val="007C360A"/>
    <w:rsid w:val="007C371D"/>
    <w:rsid w:val="007C403C"/>
    <w:rsid w:val="007C406F"/>
    <w:rsid w:val="007C40C7"/>
    <w:rsid w:val="007C40F4"/>
    <w:rsid w:val="007C4137"/>
    <w:rsid w:val="007C423A"/>
    <w:rsid w:val="007C467B"/>
    <w:rsid w:val="007C4B45"/>
    <w:rsid w:val="007C4CD1"/>
    <w:rsid w:val="007C4E40"/>
    <w:rsid w:val="007C501E"/>
    <w:rsid w:val="007C58A9"/>
    <w:rsid w:val="007C5952"/>
    <w:rsid w:val="007C5CDF"/>
    <w:rsid w:val="007C61E7"/>
    <w:rsid w:val="007C6201"/>
    <w:rsid w:val="007C6388"/>
    <w:rsid w:val="007C63E9"/>
    <w:rsid w:val="007C65DD"/>
    <w:rsid w:val="007C665D"/>
    <w:rsid w:val="007C69A1"/>
    <w:rsid w:val="007C69E6"/>
    <w:rsid w:val="007C6A0B"/>
    <w:rsid w:val="007C6B5A"/>
    <w:rsid w:val="007C6E14"/>
    <w:rsid w:val="007C6E54"/>
    <w:rsid w:val="007C6FAE"/>
    <w:rsid w:val="007C6FF4"/>
    <w:rsid w:val="007C709D"/>
    <w:rsid w:val="007C71F7"/>
    <w:rsid w:val="007C7D51"/>
    <w:rsid w:val="007C7FB8"/>
    <w:rsid w:val="007D002F"/>
    <w:rsid w:val="007D01EA"/>
    <w:rsid w:val="007D025B"/>
    <w:rsid w:val="007D0270"/>
    <w:rsid w:val="007D02DD"/>
    <w:rsid w:val="007D036D"/>
    <w:rsid w:val="007D064E"/>
    <w:rsid w:val="007D0964"/>
    <w:rsid w:val="007D0B36"/>
    <w:rsid w:val="007D1363"/>
    <w:rsid w:val="007D152A"/>
    <w:rsid w:val="007D1589"/>
    <w:rsid w:val="007D17B1"/>
    <w:rsid w:val="007D201F"/>
    <w:rsid w:val="007D21ED"/>
    <w:rsid w:val="007D2539"/>
    <w:rsid w:val="007D26CE"/>
    <w:rsid w:val="007D2921"/>
    <w:rsid w:val="007D29D3"/>
    <w:rsid w:val="007D2D5E"/>
    <w:rsid w:val="007D3025"/>
    <w:rsid w:val="007D305B"/>
    <w:rsid w:val="007D3062"/>
    <w:rsid w:val="007D31B4"/>
    <w:rsid w:val="007D31F4"/>
    <w:rsid w:val="007D3510"/>
    <w:rsid w:val="007D3525"/>
    <w:rsid w:val="007D3557"/>
    <w:rsid w:val="007D3579"/>
    <w:rsid w:val="007D3772"/>
    <w:rsid w:val="007D3995"/>
    <w:rsid w:val="007D39C7"/>
    <w:rsid w:val="007D3A90"/>
    <w:rsid w:val="007D3AE5"/>
    <w:rsid w:val="007D3F64"/>
    <w:rsid w:val="007D409A"/>
    <w:rsid w:val="007D4215"/>
    <w:rsid w:val="007D4267"/>
    <w:rsid w:val="007D4274"/>
    <w:rsid w:val="007D4385"/>
    <w:rsid w:val="007D452B"/>
    <w:rsid w:val="007D45C8"/>
    <w:rsid w:val="007D4696"/>
    <w:rsid w:val="007D46E2"/>
    <w:rsid w:val="007D4865"/>
    <w:rsid w:val="007D49DB"/>
    <w:rsid w:val="007D4C5D"/>
    <w:rsid w:val="007D4D2F"/>
    <w:rsid w:val="007D4ECA"/>
    <w:rsid w:val="007D4F6B"/>
    <w:rsid w:val="007D5115"/>
    <w:rsid w:val="007D51C8"/>
    <w:rsid w:val="007D54A1"/>
    <w:rsid w:val="007D5EDD"/>
    <w:rsid w:val="007D60DA"/>
    <w:rsid w:val="007D61FA"/>
    <w:rsid w:val="007D622F"/>
    <w:rsid w:val="007D6309"/>
    <w:rsid w:val="007D654B"/>
    <w:rsid w:val="007D65B0"/>
    <w:rsid w:val="007D6823"/>
    <w:rsid w:val="007D6853"/>
    <w:rsid w:val="007D698C"/>
    <w:rsid w:val="007D6B52"/>
    <w:rsid w:val="007D6D26"/>
    <w:rsid w:val="007D75B5"/>
    <w:rsid w:val="007D7875"/>
    <w:rsid w:val="007D7CAD"/>
    <w:rsid w:val="007D7E9B"/>
    <w:rsid w:val="007E0115"/>
    <w:rsid w:val="007E02D1"/>
    <w:rsid w:val="007E0469"/>
    <w:rsid w:val="007E04C5"/>
    <w:rsid w:val="007E05F5"/>
    <w:rsid w:val="007E0776"/>
    <w:rsid w:val="007E0926"/>
    <w:rsid w:val="007E09D2"/>
    <w:rsid w:val="007E0CE2"/>
    <w:rsid w:val="007E0CFF"/>
    <w:rsid w:val="007E0DAE"/>
    <w:rsid w:val="007E0FCF"/>
    <w:rsid w:val="007E1140"/>
    <w:rsid w:val="007E1394"/>
    <w:rsid w:val="007E1F4D"/>
    <w:rsid w:val="007E242A"/>
    <w:rsid w:val="007E255E"/>
    <w:rsid w:val="007E25BF"/>
    <w:rsid w:val="007E2BED"/>
    <w:rsid w:val="007E2C62"/>
    <w:rsid w:val="007E2F0F"/>
    <w:rsid w:val="007E3198"/>
    <w:rsid w:val="007E3225"/>
    <w:rsid w:val="007E3876"/>
    <w:rsid w:val="007E3CDE"/>
    <w:rsid w:val="007E3DB8"/>
    <w:rsid w:val="007E4516"/>
    <w:rsid w:val="007E47D3"/>
    <w:rsid w:val="007E49A4"/>
    <w:rsid w:val="007E49F7"/>
    <w:rsid w:val="007E4AA4"/>
    <w:rsid w:val="007E4B2C"/>
    <w:rsid w:val="007E506B"/>
    <w:rsid w:val="007E560A"/>
    <w:rsid w:val="007E5700"/>
    <w:rsid w:val="007E598A"/>
    <w:rsid w:val="007E5BA7"/>
    <w:rsid w:val="007E5E1F"/>
    <w:rsid w:val="007E6692"/>
    <w:rsid w:val="007E66B4"/>
    <w:rsid w:val="007E6A25"/>
    <w:rsid w:val="007E6AC8"/>
    <w:rsid w:val="007E6B27"/>
    <w:rsid w:val="007E6CE1"/>
    <w:rsid w:val="007E6D09"/>
    <w:rsid w:val="007E6E64"/>
    <w:rsid w:val="007E6F43"/>
    <w:rsid w:val="007E7113"/>
    <w:rsid w:val="007E7356"/>
    <w:rsid w:val="007E7623"/>
    <w:rsid w:val="007E7B21"/>
    <w:rsid w:val="007E7FE4"/>
    <w:rsid w:val="007F06CB"/>
    <w:rsid w:val="007F0748"/>
    <w:rsid w:val="007F0870"/>
    <w:rsid w:val="007F0A45"/>
    <w:rsid w:val="007F0BD7"/>
    <w:rsid w:val="007F0D6A"/>
    <w:rsid w:val="007F0E92"/>
    <w:rsid w:val="007F12F4"/>
    <w:rsid w:val="007F1345"/>
    <w:rsid w:val="007F134C"/>
    <w:rsid w:val="007F15B0"/>
    <w:rsid w:val="007F1B0A"/>
    <w:rsid w:val="007F21D3"/>
    <w:rsid w:val="007F24A2"/>
    <w:rsid w:val="007F26E3"/>
    <w:rsid w:val="007F2839"/>
    <w:rsid w:val="007F2CBB"/>
    <w:rsid w:val="007F34F8"/>
    <w:rsid w:val="007F3D7C"/>
    <w:rsid w:val="007F3DBE"/>
    <w:rsid w:val="007F46A4"/>
    <w:rsid w:val="007F483C"/>
    <w:rsid w:val="007F4A2A"/>
    <w:rsid w:val="007F4A8B"/>
    <w:rsid w:val="007F4B5D"/>
    <w:rsid w:val="007F4E5D"/>
    <w:rsid w:val="007F5021"/>
    <w:rsid w:val="007F57A0"/>
    <w:rsid w:val="007F5A5B"/>
    <w:rsid w:val="007F5AFB"/>
    <w:rsid w:val="007F5CD7"/>
    <w:rsid w:val="007F60DA"/>
    <w:rsid w:val="007F61A4"/>
    <w:rsid w:val="007F61C4"/>
    <w:rsid w:val="007F6511"/>
    <w:rsid w:val="007F6536"/>
    <w:rsid w:val="007F661A"/>
    <w:rsid w:val="007F68F6"/>
    <w:rsid w:val="007F6A77"/>
    <w:rsid w:val="007F6CB5"/>
    <w:rsid w:val="007F7870"/>
    <w:rsid w:val="007F78BE"/>
    <w:rsid w:val="007F795A"/>
    <w:rsid w:val="007F79F1"/>
    <w:rsid w:val="007F7AA2"/>
    <w:rsid w:val="007F7B1F"/>
    <w:rsid w:val="007F7CEB"/>
    <w:rsid w:val="008002B0"/>
    <w:rsid w:val="00800305"/>
    <w:rsid w:val="00800732"/>
    <w:rsid w:val="0080092C"/>
    <w:rsid w:val="00800D34"/>
    <w:rsid w:val="00800F50"/>
    <w:rsid w:val="00801150"/>
    <w:rsid w:val="008011B5"/>
    <w:rsid w:val="00801274"/>
    <w:rsid w:val="00801422"/>
    <w:rsid w:val="0080154C"/>
    <w:rsid w:val="00801B17"/>
    <w:rsid w:val="00801FDA"/>
    <w:rsid w:val="008021F7"/>
    <w:rsid w:val="0080230F"/>
    <w:rsid w:val="00802719"/>
    <w:rsid w:val="00802815"/>
    <w:rsid w:val="00802880"/>
    <w:rsid w:val="00802965"/>
    <w:rsid w:val="00802CCB"/>
    <w:rsid w:val="00802CF3"/>
    <w:rsid w:val="00802F1D"/>
    <w:rsid w:val="00803684"/>
    <w:rsid w:val="00803869"/>
    <w:rsid w:val="00803ADD"/>
    <w:rsid w:val="00803B53"/>
    <w:rsid w:val="00803FB4"/>
    <w:rsid w:val="0080407E"/>
    <w:rsid w:val="00804106"/>
    <w:rsid w:val="008043E3"/>
    <w:rsid w:val="008047A3"/>
    <w:rsid w:val="008048CF"/>
    <w:rsid w:val="00804EB0"/>
    <w:rsid w:val="00805556"/>
    <w:rsid w:val="008055E4"/>
    <w:rsid w:val="00805700"/>
    <w:rsid w:val="0080570A"/>
    <w:rsid w:val="00805799"/>
    <w:rsid w:val="008059B3"/>
    <w:rsid w:val="00805C54"/>
    <w:rsid w:val="00805C94"/>
    <w:rsid w:val="00805CEF"/>
    <w:rsid w:val="0080606A"/>
    <w:rsid w:val="00806102"/>
    <w:rsid w:val="00806115"/>
    <w:rsid w:val="00806215"/>
    <w:rsid w:val="00806663"/>
    <w:rsid w:val="00806802"/>
    <w:rsid w:val="00806914"/>
    <w:rsid w:val="00806C58"/>
    <w:rsid w:val="00806F0D"/>
    <w:rsid w:val="00806F20"/>
    <w:rsid w:val="00807071"/>
    <w:rsid w:val="00807305"/>
    <w:rsid w:val="00807362"/>
    <w:rsid w:val="00807D29"/>
    <w:rsid w:val="00807D9A"/>
    <w:rsid w:val="0081005B"/>
    <w:rsid w:val="0081048D"/>
    <w:rsid w:val="00810542"/>
    <w:rsid w:val="008105C0"/>
    <w:rsid w:val="00810B6C"/>
    <w:rsid w:val="00810C62"/>
    <w:rsid w:val="00810FCB"/>
    <w:rsid w:val="0081107E"/>
    <w:rsid w:val="0081121C"/>
    <w:rsid w:val="00811BFE"/>
    <w:rsid w:val="00811D78"/>
    <w:rsid w:val="00811EAA"/>
    <w:rsid w:val="00811F16"/>
    <w:rsid w:val="00811F90"/>
    <w:rsid w:val="008128F6"/>
    <w:rsid w:val="00812CE1"/>
    <w:rsid w:val="00812DAE"/>
    <w:rsid w:val="0081337B"/>
    <w:rsid w:val="008133B4"/>
    <w:rsid w:val="00813649"/>
    <w:rsid w:val="00813C08"/>
    <w:rsid w:val="00813CBF"/>
    <w:rsid w:val="00813E3D"/>
    <w:rsid w:val="00813F00"/>
    <w:rsid w:val="00813F47"/>
    <w:rsid w:val="00813FE0"/>
    <w:rsid w:val="008141D0"/>
    <w:rsid w:val="008141E2"/>
    <w:rsid w:val="00814688"/>
    <w:rsid w:val="008147BD"/>
    <w:rsid w:val="008148CD"/>
    <w:rsid w:val="00814C0F"/>
    <w:rsid w:val="0081529C"/>
    <w:rsid w:val="00815B68"/>
    <w:rsid w:val="00816020"/>
    <w:rsid w:val="00816045"/>
    <w:rsid w:val="00816085"/>
    <w:rsid w:val="00816504"/>
    <w:rsid w:val="00816A86"/>
    <w:rsid w:val="00816B3C"/>
    <w:rsid w:val="00816C90"/>
    <w:rsid w:val="008172C6"/>
    <w:rsid w:val="008176A8"/>
    <w:rsid w:val="00817794"/>
    <w:rsid w:val="00817875"/>
    <w:rsid w:val="00817A92"/>
    <w:rsid w:val="00817B2B"/>
    <w:rsid w:val="00817C03"/>
    <w:rsid w:val="00817E52"/>
    <w:rsid w:val="0082027C"/>
    <w:rsid w:val="008202C5"/>
    <w:rsid w:val="008206EF"/>
    <w:rsid w:val="00820C98"/>
    <w:rsid w:val="00820DC8"/>
    <w:rsid w:val="00820DFC"/>
    <w:rsid w:val="00821429"/>
    <w:rsid w:val="00821481"/>
    <w:rsid w:val="00821E29"/>
    <w:rsid w:val="00821EAB"/>
    <w:rsid w:val="0082271D"/>
    <w:rsid w:val="008229C6"/>
    <w:rsid w:val="00822A23"/>
    <w:rsid w:val="00822CF5"/>
    <w:rsid w:val="00823354"/>
    <w:rsid w:val="00823829"/>
    <w:rsid w:val="008239AA"/>
    <w:rsid w:val="008239C1"/>
    <w:rsid w:val="00823A4F"/>
    <w:rsid w:val="008240B4"/>
    <w:rsid w:val="00824724"/>
    <w:rsid w:val="00824786"/>
    <w:rsid w:val="0082488E"/>
    <w:rsid w:val="00824891"/>
    <w:rsid w:val="008249A0"/>
    <w:rsid w:val="00824A62"/>
    <w:rsid w:val="00824E7D"/>
    <w:rsid w:val="00824F01"/>
    <w:rsid w:val="008251AA"/>
    <w:rsid w:val="008253F7"/>
    <w:rsid w:val="0082553B"/>
    <w:rsid w:val="00825756"/>
    <w:rsid w:val="0082598A"/>
    <w:rsid w:val="008259E6"/>
    <w:rsid w:val="00825BA3"/>
    <w:rsid w:val="00825C4C"/>
    <w:rsid w:val="00825D8C"/>
    <w:rsid w:val="00825DBD"/>
    <w:rsid w:val="0082601C"/>
    <w:rsid w:val="0082607E"/>
    <w:rsid w:val="00826347"/>
    <w:rsid w:val="008263B9"/>
    <w:rsid w:val="008266BA"/>
    <w:rsid w:val="00826703"/>
    <w:rsid w:val="00826704"/>
    <w:rsid w:val="008267A6"/>
    <w:rsid w:val="008268C4"/>
    <w:rsid w:val="00826BAE"/>
    <w:rsid w:val="00826C26"/>
    <w:rsid w:val="00826C2C"/>
    <w:rsid w:val="00826CDF"/>
    <w:rsid w:val="00826D7D"/>
    <w:rsid w:val="008275D8"/>
    <w:rsid w:val="0082789B"/>
    <w:rsid w:val="00827A45"/>
    <w:rsid w:val="00827A4C"/>
    <w:rsid w:val="00827D8A"/>
    <w:rsid w:val="008300CA"/>
    <w:rsid w:val="0083016E"/>
    <w:rsid w:val="00830570"/>
    <w:rsid w:val="00830789"/>
    <w:rsid w:val="008307BA"/>
    <w:rsid w:val="00830C90"/>
    <w:rsid w:val="00830CA1"/>
    <w:rsid w:val="00830DA9"/>
    <w:rsid w:val="00831354"/>
    <w:rsid w:val="008316D3"/>
    <w:rsid w:val="00831988"/>
    <w:rsid w:val="00831B94"/>
    <w:rsid w:val="00831DFE"/>
    <w:rsid w:val="00831FE7"/>
    <w:rsid w:val="00832098"/>
    <w:rsid w:val="008324F2"/>
    <w:rsid w:val="008327E8"/>
    <w:rsid w:val="00832804"/>
    <w:rsid w:val="00832A7A"/>
    <w:rsid w:val="00832BDF"/>
    <w:rsid w:val="00832E1E"/>
    <w:rsid w:val="00833026"/>
    <w:rsid w:val="008330B4"/>
    <w:rsid w:val="00833383"/>
    <w:rsid w:val="00833439"/>
    <w:rsid w:val="00833518"/>
    <w:rsid w:val="0083354F"/>
    <w:rsid w:val="00833A48"/>
    <w:rsid w:val="00833B39"/>
    <w:rsid w:val="00833B97"/>
    <w:rsid w:val="00833CF5"/>
    <w:rsid w:val="00833D30"/>
    <w:rsid w:val="00833DEA"/>
    <w:rsid w:val="00834131"/>
    <w:rsid w:val="00834366"/>
    <w:rsid w:val="0083453F"/>
    <w:rsid w:val="00834929"/>
    <w:rsid w:val="00834E76"/>
    <w:rsid w:val="00834ED7"/>
    <w:rsid w:val="00835214"/>
    <w:rsid w:val="0083533B"/>
    <w:rsid w:val="00835349"/>
    <w:rsid w:val="0083555B"/>
    <w:rsid w:val="00835624"/>
    <w:rsid w:val="00835A78"/>
    <w:rsid w:val="00836332"/>
    <w:rsid w:val="0083649D"/>
    <w:rsid w:val="00836923"/>
    <w:rsid w:val="008369DF"/>
    <w:rsid w:val="00836BD6"/>
    <w:rsid w:val="00836D7B"/>
    <w:rsid w:val="008370A0"/>
    <w:rsid w:val="00837457"/>
    <w:rsid w:val="008374F5"/>
    <w:rsid w:val="0083779B"/>
    <w:rsid w:val="00837CB0"/>
    <w:rsid w:val="00837CCF"/>
    <w:rsid w:val="00837E17"/>
    <w:rsid w:val="008401C3"/>
    <w:rsid w:val="00840776"/>
    <w:rsid w:val="00840BBC"/>
    <w:rsid w:val="00840BFD"/>
    <w:rsid w:val="00840C33"/>
    <w:rsid w:val="008410DF"/>
    <w:rsid w:val="00841450"/>
    <w:rsid w:val="0084162E"/>
    <w:rsid w:val="00841702"/>
    <w:rsid w:val="008417D8"/>
    <w:rsid w:val="00841918"/>
    <w:rsid w:val="00841961"/>
    <w:rsid w:val="00841D06"/>
    <w:rsid w:val="00841E81"/>
    <w:rsid w:val="0084205A"/>
    <w:rsid w:val="00842067"/>
    <w:rsid w:val="008420A3"/>
    <w:rsid w:val="008425FC"/>
    <w:rsid w:val="008426D1"/>
    <w:rsid w:val="008429DE"/>
    <w:rsid w:val="00842A58"/>
    <w:rsid w:val="008430A4"/>
    <w:rsid w:val="008430B5"/>
    <w:rsid w:val="008432E1"/>
    <w:rsid w:val="008436E3"/>
    <w:rsid w:val="00843898"/>
    <w:rsid w:val="00843931"/>
    <w:rsid w:val="0084393F"/>
    <w:rsid w:val="008439E4"/>
    <w:rsid w:val="00843AFD"/>
    <w:rsid w:val="00843C81"/>
    <w:rsid w:val="0084422B"/>
    <w:rsid w:val="0084458B"/>
    <w:rsid w:val="008447EE"/>
    <w:rsid w:val="00844D2A"/>
    <w:rsid w:val="00844FC7"/>
    <w:rsid w:val="00845A10"/>
    <w:rsid w:val="00845F54"/>
    <w:rsid w:val="00846043"/>
    <w:rsid w:val="0084610C"/>
    <w:rsid w:val="00846370"/>
    <w:rsid w:val="00846432"/>
    <w:rsid w:val="00846D1D"/>
    <w:rsid w:val="00846FD4"/>
    <w:rsid w:val="00847089"/>
    <w:rsid w:val="00847123"/>
    <w:rsid w:val="0084745E"/>
    <w:rsid w:val="00847798"/>
    <w:rsid w:val="00847980"/>
    <w:rsid w:val="008479EC"/>
    <w:rsid w:val="00847B18"/>
    <w:rsid w:val="00847C04"/>
    <w:rsid w:val="00850016"/>
    <w:rsid w:val="00850124"/>
    <w:rsid w:val="0085015D"/>
    <w:rsid w:val="008504BB"/>
    <w:rsid w:val="008506E7"/>
    <w:rsid w:val="0085079E"/>
    <w:rsid w:val="008507C4"/>
    <w:rsid w:val="00850CE7"/>
    <w:rsid w:val="00851196"/>
    <w:rsid w:val="008512CA"/>
    <w:rsid w:val="00851609"/>
    <w:rsid w:val="00851629"/>
    <w:rsid w:val="00851766"/>
    <w:rsid w:val="0085197A"/>
    <w:rsid w:val="00852245"/>
    <w:rsid w:val="008523C1"/>
    <w:rsid w:val="00852510"/>
    <w:rsid w:val="00852CF4"/>
    <w:rsid w:val="00852F54"/>
    <w:rsid w:val="0085318A"/>
    <w:rsid w:val="0085322D"/>
    <w:rsid w:val="00853540"/>
    <w:rsid w:val="00853651"/>
    <w:rsid w:val="00853A74"/>
    <w:rsid w:val="00853B81"/>
    <w:rsid w:val="00853E68"/>
    <w:rsid w:val="00853FA6"/>
    <w:rsid w:val="00854014"/>
    <w:rsid w:val="008543DD"/>
    <w:rsid w:val="00854658"/>
    <w:rsid w:val="00854791"/>
    <w:rsid w:val="00854D27"/>
    <w:rsid w:val="00854E14"/>
    <w:rsid w:val="008551B1"/>
    <w:rsid w:val="008556F8"/>
    <w:rsid w:val="00855759"/>
    <w:rsid w:val="00855B64"/>
    <w:rsid w:val="00855E7D"/>
    <w:rsid w:val="00855F6C"/>
    <w:rsid w:val="00856078"/>
    <w:rsid w:val="0085643D"/>
    <w:rsid w:val="00856539"/>
    <w:rsid w:val="0085654F"/>
    <w:rsid w:val="0085668D"/>
    <w:rsid w:val="008566F0"/>
    <w:rsid w:val="00856915"/>
    <w:rsid w:val="00856987"/>
    <w:rsid w:val="00856ADB"/>
    <w:rsid w:val="008570DC"/>
    <w:rsid w:val="0085739D"/>
    <w:rsid w:val="008574DC"/>
    <w:rsid w:val="00857823"/>
    <w:rsid w:val="008579C3"/>
    <w:rsid w:val="00857A3A"/>
    <w:rsid w:val="008600F4"/>
    <w:rsid w:val="00860426"/>
    <w:rsid w:val="0086057D"/>
    <w:rsid w:val="00860689"/>
    <w:rsid w:val="008607B0"/>
    <w:rsid w:val="008607C1"/>
    <w:rsid w:val="00860A24"/>
    <w:rsid w:val="00860BFF"/>
    <w:rsid w:val="008610F4"/>
    <w:rsid w:val="008612FB"/>
    <w:rsid w:val="0086133E"/>
    <w:rsid w:val="0086137C"/>
    <w:rsid w:val="00861423"/>
    <w:rsid w:val="008614A2"/>
    <w:rsid w:val="00861865"/>
    <w:rsid w:val="00861890"/>
    <w:rsid w:val="00861B95"/>
    <w:rsid w:val="00861EB0"/>
    <w:rsid w:val="00861EFA"/>
    <w:rsid w:val="00861F34"/>
    <w:rsid w:val="00862339"/>
    <w:rsid w:val="00862446"/>
    <w:rsid w:val="008625E8"/>
    <w:rsid w:val="00862632"/>
    <w:rsid w:val="00862AFA"/>
    <w:rsid w:val="00862BA5"/>
    <w:rsid w:val="00862BBA"/>
    <w:rsid w:val="00862C31"/>
    <w:rsid w:val="00862D5D"/>
    <w:rsid w:val="00862DFA"/>
    <w:rsid w:val="00862E16"/>
    <w:rsid w:val="00862F60"/>
    <w:rsid w:val="00862F72"/>
    <w:rsid w:val="00862F97"/>
    <w:rsid w:val="00863274"/>
    <w:rsid w:val="00863276"/>
    <w:rsid w:val="00863A03"/>
    <w:rsid w:val="00863A9D"/>
    <w:rsid w:val="00863AF5"/>
    <w:rsid w:val="00863F96"/>
    <w:rsid w:val="008641E7"/>
    <w:rsid w:val="00864392"/>
    <w:rsid w:val="00864665"/>
    <w:rsid w:val="0086487A"/>
    <w:rsid w:val="008649BC"/>
    <w:rsid w:val="00864AE8"/>
    <w:rsid w:val="00864C1C"/>
    <w:rsid w:val="00864F0A"/>
    <w:rsid w:val="00864FFC"/>
    <w:rsid w:val="00865E78"/>
    <w:rsid w:val="00866248"/>
    <w:rsid w:val="008663D3"/>
    <w:rsid w:val="008665BF"/>
    <w:rsid w:val="00866C7C"/>
    <w:rsid w:val="00866D34"/>
    <w:rsid w:val="00866DD6"/>
    <w:rsid w:val="00867152"/>
    <w:rsid w:val="008672A7"/>
    <w:rsid w:val="008678D8"/>
    <w:rsid w:val="0086793B"/>
    <w:rsid w:val="00867CA2"/>
    <w:rsid w:val="00867E8C"/>
    <w:rsid w:val="0087000E"/>
    <w:rsid w:val="00870074"/>
    <w:rsid w:val="008703E5"/>
    <w:rsid w:val="008704F5"/>
    <w:rsid w:val="00870642"/>
    <w:rsid w:val="008706CE"/>
    <w:rsid w:val="00870740"/>
    <w:rsid w:val="00870CB3"/>
    <w:rsid w:val="00870D35"/>
    <w:rsid w:val="00870EFA"/>
    <w:rsid w:val="00870FE5"/>
    <w:rsid w:val="00871061"/>
    <w:rsid w:val="0087148F"/>
    <w:rsid w:val="00871579"/>
    <w:rsid w:val="00871A0F"/>
    <w:rsid w:val="00871A72"/>
    <w:rsid w:val="00871B26"/>
    <w:rsid w:val="00871DC5"/>
    <w:rsid w:val="00871E38"/>
    <w:rsid w:val="00872019"/>
    <w:rsid w:val="008720F3"/>
    <w:rsid w:val="00872429"/>
    <w:rsid w:val="0087257E"/>
    <w:rsid w:val="008725C6"/>
    <w:rsid w:val="008725D6"/>
    <w:rsid w:val="00872A20"/>
    <w:rsid w:val="00872DA1"/>
    <w:rsid w:val="00872F78"/>
    <w:rsid w:val="00872F80"/>
    <w:rsid w:val="00872F81"/>
    <w:rsid w:val="00873115"/>
    <w:rsid w:val="0087334A"/>
    <w:rsid w:val="008734A0"/>
    <w:rsid w:val="00873A35"/>
    <w:rsid w:val="00873C27"/>
    <w:rsid w:val="00874486"/>
    <w:rsid w:val="008746FF"/>
    <w:rsid w:val="0087478D"/>
    <w:rsid w:val="0087485B"/>
    <w:rsid w:val="00874C5E"/>
    <w:rsid w:val="008750DF"/>
    <w:rsid w:val="008751F4"/>
    <w:rsid w:val="00875391"/>
    <w:rsid w:val="008755EC"/>
    <w:rsid w:val="0087563C"/>
    <w:rsid w:val="00875646"/>
    <w:rsid w:val="00875648"/>
    <w:rsid w:val="0087565B"/>
    <w:rsid w:val="00875745"/>
    <w:rsid w:val="00875B72"/>
    <w:rsid w:val="00875DE4"/>
    <w:rsid w:val="00875F6B"/>
    <w:rsid w:val="008760A1"/>
    <w:rsid w:val="008760DE"/>
    <w:rsid w:val="00876226"/>
    <w:rsid w:val="008763DB"/>
    <w:rsid w:val="0087641A"/>
    <w:rsid w:val="00876853"/>
    <w:rsid w:val="00876DFE"/>
    <w:rsid w:val="00877623"/>
    <w:rsid w:val="00877875"/>
    <w:rsid w:val="008779B6"/>
    <w:rsid w:val="00877DD8"/>
    <w:rsid w:val="00877F1E"/>
    <w:rsid w:val="00880025"/>
    <w:rsid w:val="00880334"/>
    <w:rsid w:val="00880341"/>
    <w:rsid w:val="008804F5"/>
    <w:rsid w:val="00880573"/>
    <w:rsid w:val="008807EB"/>
    <w:rsid w:val="00880C5B"/>
    <w:rsid w:val="00880CCB"/>
    <w:rsid w:val="00880E3B"/>
    <w:rsid w:val="008810E9"/>
    <w:rsid w:val="0088192F"/>
    <w:rsid w:val="00881D1D"/>
    <w:rsid w:val="008822B6"/>
    <w:rsid w:val="00882306"/>
    <w:rsid w:val="0088238E"/>
    <w:rsid w:val="008823FC"/>
    <w:rsid w:val="008830E4"/>
    <w:rsid w:val="008832C0"/>
    <w:rsid w:val="008832FC"/>
    <w:rsid w:val="00883720"/>
    <w:rsid w:val="008837EE"/>
    <w:rsid w:val="00883A1D"/>
    <w:rsid w:val="00883AFB"/>
    <w:rsid w:val="00883B70"/>
    <w:rsid w:val="008844D8"/>
    <w:rsid w:val="0088488D"/>
    <w:rsid w:val="00884AE8"/>
    <w:rsid w:val="00884D5F"/>
    <w:rsid w:val="00884E4F"/>
    <w:rsid w:val="00884E5A"/>
    <w:rsid w:val="008852AE"/>
    <w:rsid w:val="0088538D"/>
    <w:rsid w:val="008858EE"/>
    <w:rsid w:val="00885957"/>
    <w:rsid w:val="00885D45"/>
    <w:rsid w:val="00885E23"/>
    <w:rsid w:val="00885E60"/>
    <w:rsid w:val="008860D7"/>
    <w:rsid w:val="008861E6"/>
    <w:rsid w:val="008866CC"/>
    <w:rsid w:val="00886ACB"/>
    <w:rsid w:val="0088712F"/>
    <w:rsid w:val="0088742B"/>
    <w:rsid w:val="008876D8"/>
    <w:rsid w:val="008876EE"/>
    <w:rsid w:val="00887875"/>
    <w:rsid w:val="008878B1"/>
    <w:rsid w:val="00887DD4"/>
    <w:rsid w:val="0089030A"/>
    <w:rsid w:val="008907AD"/>
    <w:rsid w:val="008907EE"/>
    <w:rsid w:val="008908DE"/>
    <w:rsid w:val="00890B9E"/>
    <w:rsid w:val="00891046"/>
    <w:rsid w:val="008910D2"/>
    <w:rsid w:val="008914D6"/>
    <w:rsid w:val="008916BA"/>
    <w:rsid w:val="00891B12"/>
    <w:rsid w:val="00891F26"/>
    <w:rsid w:val="00892042"/>
    <w:rsid w:val="00892150"/>
    <w:rsid w:val="008923A6"/>
    <w:rsid w:val="00892456"/>
    <w:rsid w:val="00892779"/>
    <w:rsid w:val="008927F0"/>
    <w:rsid w:val="0089284F"/>
    <w:rsid w:val="00892903"/>
    <w:rsid w:val="008929ED"/>
    <w:rsid w:val="00892A09"/>
    <w:rsid w:val="00892E28"/>
    <w:rsid w:val="00892FCA"/>
    <w:rsid w:val="00892FEE"/>
    <w:rsid w:val="008930D5"/>
    <w:rsid w:val="00893322"/>
    <w:rsid w:val="00893682"/>
    <w:rsid w:val="008937E1"/>
    <w:rsid w:val="00893E23"/>
    <w:rsid w:val="00893F73"/>
    <w:rsid w:val="008941E4"/>
    <w:rsid w:val="008942C9"/>
    <w:rsid w:val="00894511"/>
    <w:rsid w:val="00894F83"/>
    <w:rsid w:val="00894F93"/>
    <w:rsid w:val="008958CC"/>
    <w:rsid w:val="00895A12"/>
    <w:rsid w:val="00895EF1"/>
    <w:rsid w:val="00895EF3"/>
    <w:rsid w:val="0089612C"/>
    <w:rsid w:val="008961B9"/>
    <w:rsid w:val="0089647C"/>
    <w:rsid w:val="0089653A"/>
    <w:rsid w:val="008967F5"/>
    <w:rsid w:val="00896B9F"/>
    <w:rsid w:val="00896CF4"/>
    <w:rsid w:val="00896DC2"/>
    <w:rsid w:val="00896FD6"/>
    <w:rsid w:val="0089767B"/>
    <w:rsid w:val="00897D02"/>
    <w:rsid w:val="00897DB5"/>
    <w:rsid w:val="00897EF7"/>
    <w:rsid w:val="00897F08"/>
    <w:rsid w:val="008A025D"/>
    <w:rsid w:val="008A0350"/>
    <w:rsid w:val="008A04CE"/>
    <w:rsid w:val="008A14BA"/>
    <w:rsid w:val="008A17AC"/>
    <w:rsid w:val="008A1823"/>
    <w:rsid w:val="008A1948"/>
    <w:rsid w:val="008A1F66"/>
    <w:rsid w:val="008A2001"/>
    <w:rsid w:val="008A2115"/>
    <w:rsid w:val="008A22A9"/>
    <w:rsid w:val="008A2465"/>
    <w:rsid w:val="008A251E"/>
    <w:rsid w:val="008A276A"/>
    <w:rsid w:val="008A29D7"/>
    <w:rsid w:val="008A2AB6"/>
    <w:rsid w:val="008A2D44"/>
    <w:rsid w:val="008A2E21"/>
    <w:rsid w:val="008A2EAC"/>
    <w:rsid w:val="008A30DB"/>
    <w:rsid w:val="008A36A9"/>
    <w:rsid w:val="008A3A7F"/>
    <w:rsid w:val="008A4044"/>
    <w:rsid w:val="008A4047"/>
    <w:rsid w:val="008A4927"/>
    <w:rsid w:val="008A4DCA"/>
    <w:rsid w:val="008A5606"/>
    <w:rsid w:val="008A5651"/>
    <w:rsid w:val="008A577D"/>
    <w:rsid w:val="008A5E68"/>
    <w:rsid w:val="008A62BB"/>
    <w:rsid w:val="008A63DC"/>
    <w:rsid w:val="008A64CA"/>
    <w:rsid w:val="008A6753"/>
    <w:rsid w:val="008A6C21"/>
    <w:rsid w:val="008A6F8A"/>
    <w:rsid w:val="008A7165"/>
    <w:rsid w:val="008A74DD"/>
    <w:rsid w:val="008A767D"/>
    <w:rsid w:val="008A7793"/>
    <w:rsid w:val="008B0264"/>
    <w:rsid w:val="008B0518"/>
    <w:rsid w:val="008B0558"/>
    <w:rsid w:val="008B0609"/>
    <w:rsid w:val="008B1421"/>
    <w:rsid w:val="008B14CA"/>
    <w:rsid w:val="008B1AC3"/>
    <w:rsid w:val="008B1B0B"/>
    <w:rsid w:val="008B1E4E"/>
    <w:rsid w:val="008B2031"/>
    <w:rsid w:val="008B217A"/>
    <w:rsid w:val="008B2513"/>
    <w:rsid w:val="008B26DB"/>
    <w:rsid w:val="008B2890"/>
    <w:rsid w:val="008B2BE3"/>
    <w:rsid w:val="008B3168"/>
    <w:rsid w:val="008B3350"/>
    <w:rsid w:val="008B374D"/>
    <w:rsid w:val="008B3977"/>
    <w:rsid w:val="008B3B31"/>
    <w:rsid w:val="008B48BE"/>
    <w:rsid w:val="008B4AAE"/>
    <w:rsid w:val="008B4EB9"/>
    <w:rsid w:val="008B5027"/>
    <w:rsid w:val="008B50F4"/>
    <w:rsid w:val="008B5372"/>
    <w:rsid w:val="008B594D"/>
    <w:rsid w:val="008B59E7"/>
    <w:rsid w:val="008B5AE2"/>
    <w:rsid w:val="008B5E54"/>
    <w:rsid w:val="008B61E7"/>
    <w:rsid w:val="008B62E4"/>
    <w:rsid w:val="008B6723"/>
    <w:rsid w:val="008B68D6"/>
    <w:rsid w:val="008B6956"/>
    <w:rsid w:val="008B6980"/>
    <w:rsid w:val="008B6E3A"/>
    <w:rsid w:val="008B708F"/>
    <w:rsid w:val="008B727A"/>
    <w:rsid w:val="008B7415"/>
    <w:rsid w:val="008B7813"/>
    <w:rsid w:val="008B7D2D"/>
    <w:rsid w:val="008B7DE0"/>
    <w:rsid w:val="008B7F18"/>
    <w:rsid w:val="008C01B8"/>
    <w:rsid w:val="008C0356"/>
    <w:rsid w:val="008C042F"/>
    <w:rsid w:val="008C059E"/>
    <w:rsid w:val="008C05E7"/>
    <w:rsid w:val="008C065E"/>
    <w:rsid w:val="008C07E7"/>
    <w:rsid w:val="008C0950"/>
    <w:rsid w:val="008C0F64"/>
    <w:rsid w:val="008C0F78"/>
    <w:rsid w:val="008C12CE"/>
    <w:rsid w:val="008C1335"/>
    <w:rsid w:val="008C13F9"/>
    <w:rsid w:val="008C1407"/>
    <w:rsid w:val="008C1965"/>
    <w:rsid w:val="008C1C08"/>
    <w:rsid w:val="008C25D3"/>
    <w:rsid w:val="008C25E8"/>
    <w:rsid w:val="008C2B7C"/>
    <w:rsid w:val="008C2FA3"/>
    <w:rsid w:val="008C31D9"/>
    <w:rsid w:val="008C3360"/>
    <w:rsid w:val="008C3470"/>
    <w:rsid w:val="008C3573"/>
    <w:rsid w:val="008C37E2"/>
    <w:rsid w:val="008C3893"/>
    <w:rsid w:val="008C3F88"/>
    <w:rsid w:val="008C4751"/>
    <w:rsid w:val="008C498F"/>
    <w:rsid w:val="008C4B86"/>
    <w:rsid w:val="008C4F20"/>
    <w:rsid w:val="008C4F98"/>
    <w:rsid w:val="008C518F"/>
    <w:rsid w:val="008C53D1"/>
    <w:rsid w:val="008C588D"/>
    <w:rsid w:val="008C59DE"/>
    <w:rsid w:val="008C5BFF"/>
    <w:rsid w:val="008C5EAC"/>
    <w:rsid w:val="008C62C2"/>
    <w:rsid w:val="008C6EB7"/>
    <w:rsid w:val="008C736F"/>
    <w:rsid w:val="008C794F"/>
    <w:rsid w:val="008C7982"/>
    <w:rsid w:val="008C7B90"/>
    <w:rsid w:val="008C7C29"/>
    <w:rsid w:val="008C7CAB"/>
    <w:rsid w:val="008C7D60"/>
    <w:rsid w:val="008C7F93"/>
    <w:rsid w:val="008D04B1"/>
    <w:rsid w:val="008D050A"/>
    <w:rsid w:val="008D0552"/>
    <w:rsid w:val="008D09B6"/>
    <w:rsid w:val="008D118E"/>
    <w:rsid w:val="008D19B9"/>
    <w:rsid w:val="008D21CB"/>
    <w:rsid w:val="008D22EE"/>
    <w:rsid w:val="008D2551"/>
    <w:rsid w:val="008D269E"/>
    <w:rsid w:val="008D2781"/>
    <w:rsid w:val="008D2786"/>
    <w:rsid w:val="008D2E29"/>
    <w:rsid w:val="008D313A"/>
    <w:rsid w:val="008D315F"/>
    <w:rsid w:val="008D3372"/>
    <w:rsid w:val="008D3764"/>
    <w:rsid w:val="008D37B5"/>
    <w:rsid w:val="008D3842"/>
    <w:rsid w:val="008D3961"/>
    <w:rsid w:val="008D3AB5"/>
    <w:rsid w:val="008D3CF1"/>
    <w:rsid w:val="008D3E2A"/>
    <w:rsid w:val="008D4379"/>
    <w:rsid w:val="008D475E"/>
    <w:rsid w:val="008D48D6"/>
    <w:rsid w:val="008D4AFC"/>
    <w:rsid w:val="008D4D04"/>
    <w:rsid w:val="008D4D3F"/>
    <w:rsid w:val="008D502F"/>
    <w:rsid w:val="008D504A"/>
    <w:rsid w:val="008D5103"/>
    <w:rsid w:val="008D5141"/>
    <w:rsid w:val="008D517D"/>
    <w:rsid w:val="008D5293"/>
    <w:rsid w:val="008D52CD"/>
    <w:rsid w:val="008D580C"/>
    <w:rsid w:val="008D6013"/>
    <w:rsid w:val="008D64EE"/>
    <w:rsid w:val="008D6878"/>
    <w:rsid w:val="008D6D01"/>
    <w:rsid w:val="008D71F1"/>
    <w:rsid w:val="008D75B3"/>
    <w:rsid w:val="008D75FF"/>
    <w:rsid w:val="008D76AF"/>
    <w:rsid w:val="008D77E7"/>
    <w:rsid w:val="008E0189"/>
    <w:rsid w:val="008E01C9"/>
    <w:rsid w:val="008E08B3"/>
    <w:rsid w:val="008E097B"/>
    <w:rsid w:val="008E0A7D"/>
    <w:rsid w:val="008E0C0E"/>
    <w:rsid w:val="008E0C93"/>
    <w:rsid w:val="008E0F1E"/>
    <w:rsid w:val="008E1123"/>
    <w:rsid w:val="008E116E"/>
    <w:rsid w:val="008E1404"/>
    <w:rsid w:val="008E1A1F"/>
    <w:rsid w:val="008E224A"/>
    <w:rsid w:val="008E236C"/>
    <w:rsid w:val="008E23C2"/>
    <w:rsid w:val="008E23EA"/>
    <w:rsid w:val="008E2580"/>
    <w:rsid w:val="008E26A5"/>
    <w:rsid w:val="008E26E2"/>
    <w:rsid w:val="008E2A61"/>
    <w:rsid w:val="008E3027"/>
    <w:rsid w:val="008E3537"/>
    <w:rsid w:val="008E3A25"/>
    <w:rsid w:val="008E3EE8"/>
    <w:rsid w:val="008E3F6A"/>
    <w:rsid w:val="008E4092"/>
    <w:rsid w:val="008E4293"/>
    <w:rsid w:val="008E4669"/>
    <w:rsid w:val="008E516F"/>
    <w:rsid w:val="008E5282"/>
    <w:rsid w:val="008E52A3"/>
    <w:rsid w:val="008E5505"/>
    <w:rsid w:val="008E5679"/>
    <w:rsid w:val="008E5AF6"/>
    <w:rsid w:val="008E5D33"/>
    <w:rsid w:val="008E5DF5"/>
    <w:rsid w:val="008E5F9F"/>
    <w:rsid w:val="008E611B"/>
    <w:rsid w:val="008E61BB"/>
    <w:rsid w:val="008E6693"/>
    <w:rsid w:val="008E6A4B"/>
    <w:rsid w:val="008E6AD2"/>
    <w:rsid w:val="008E6BAA"/>
    <w:rsid w:val="008E7220"/>
    <w:rsid w:val="008E7312"/>
    <w:rsid w:val="008E7441"/>
    <w:rsid w:val="008E7852"/>
    <w:rsid w:val="008E7B36"/>
    <w:rsid w:val="008E7B77"/>
    <w:rsid w:val="008E7DC7"/>
    <w:rsid w:val="008E7EE6"/>
    <w:rsid w:val="008E7F08"/>
    <w:rsid w:val="008F024D"/>
    <w:rsid w:val="008F06C0"/>
    <w:rsid w:val="008F090C"/>
    <w:rsid w:val="008F0AE6"/>
    <w:rsid w:val="008F0DA7"/>
    <w:rsid w:val="008F0DD0"/>
    <w:rsid w:val="008F0E8C"/>
    <w:rsid w:val="008F12C9"/>
    <w:rsid w:val="008F191A"/>
    <w:rsid w:val="008F196A"/>
    <w:rsid w:val="008F199E"/>
    <w:rsid w:val="008F1EA6"/>
    <w:rsid w:val="008F2089"/>
    <w:rsid w:val="008F257D"/>
    <w:rsid w:val="008F2598"/>
    <w:rsid w:val="008F25BB"/>
    <w:rsid w:val="008F25F4"/>
    <w:rsid w:val="008F27D4"/>
    <w:rsid w:val="008F2922"/>
    <w:rsid w:val="008F2A7D"/>
    <w:rsid w:val="008F2B33"/>
    <w:rsid w:val="008F2CE2"/>
    <w:rsid w:val="008F35FE"/>
    <w:rsid w:val="008F36BA"/>
    <w:rsid w:val="008F3878"/>
    <w:rsid w:val="008F3891"/>
    <w:rsid w:val="008F4274"/>
    <w:rsid w:val="008F4399"/>
    <w:rsid w:val="008F45AF"/>
    <w:rsid w:val="008F4606"/>
    <w:rsid w:val="008F46D3"/>
    <w:rsid w:val="008F473A"/>
    <w:rsid w:val="008F4892"/>
    <w:rsid w:val="008F49F1"/>
    <w:rsid w:val="008F4A4E"/>
    <w:rsid w:val="008F4B6A"/>
    <w:rsid w:val="008F4B78"/>
    <w:rsid w:val="008F4DB9"/>
    <w:rsid w:val="008F4EC9"/>
    <w:rsid w:val="008F5010"/>
    <w:rsid w:val="008F5049"/>
    <w:rsid w:val="008F513F"/>
    <w:rsid w:val="008F51CD"/>
    <w:rsid w:val="008F5300"/>
    <w:rsid w:val="008F54F8"/>
    <w:rsid w:val="008F56BB"/>
    <w:rsid w:val="008F580D"/>
    <w:rsid w:val="008F5EC3"/>
    <w:rsid w:val="008F60AB"/>
    <w:rsid w:val="008F657F"/>
    <w:rsid w:val="008F66C5"/>
    <w:rsid w:val="008F6EFB"/>
    <w:rsid w:val="008F6FBA"/>
    <w:rsid w:val="008F71B4"/>
    <w:rsid w:val="008F77D1"/>
    <w:rsid w:val="008F7839"/>
    <w:rsid w:val="008F79A4"/>
    <w:rsid w:val="008F79BE"/>
    <w:rsid w:val="00900303"/>
    <w:rsid w:val="009003D8"/>
    <w:rsid w:val="00900555"/>
    <w:rsid w:val="00900709"/>
    <w:rsid w:val="009007F6"/>
    <w:rsid w:val="00900ADA"/>
    <w:rsid w:val="00900CC2"/>
    <w:rsid w:val="00900CEC"/>
    <w:rsid w:val="009011A7"/>
    <w:rsid w:val="00901392"/>
    <w:rsid w:val="00901666"/>
    <w:rsid w:val="009016D0"/>
    <w:rsid w:val="009017DF"/>
    <w:rsid w:val="00901A9A"/>
    <w:rsid w:val="00901B28"/>
    <w:rsid w:val="009020D7"/>
    <w:rsid w:val="009020F1"/>
    <w:rsid w:val="009022B5"/>
    <w:rsid w:val="009024EA"/>
    <w:rsid w:val="00902522"/>
    <w:rsid w:val="00902589"/>
    <w:rsid w:val="00902B21"/>
    <w:rsid w:val="00902CA5"/>
    <w:rsid w:val="00902D42"/>
    <w:rsid w:val="00902EEB"/>
    <w:rsid w:val="00902F50"/>
    <w:rsid w:val="00902FEC"/>
    <w:rsid w:val="0090307E"/>
    <w:rsid w:val="00903503"/>
    <w:rsid w:val="00903515"/>
    <w:rsid w:val="00903529"/>
    <w:rsid w:val="00903A49"/>
    <w:rsid w:val="00903E8E"/>
    <w:rsid w:val="00904844"/>
    <w:rsid w:val="009048F1"/>
    <w:rsid w:val="0090492C"/>
    <w:rsid w:val="00904C3E"/>
    <w:rsid w:val="00904C91"/>
    <w:rsid w:val="00904E84"/>
    <w:rsid w:val="00905199"/>
    <w:rsid w:val="0090521A"/>
    <w:rsid w:val="0090546D"/>
    <w:rsid w:val="00905748"/>
    <w:rsid w:val="00905972"/>
    <w:rsid w:val="009061EC"/>
    <w:rsid w:val="009062A4"/>
    <w:rsid w:val="009067A7"/>
    <w:rsid w:val="009068B3"/>
    <w:rsid w:val="00906A6C"/>
    <w:rsid w:val="009070C6"/>
    <w:rsid w:val="00907107"/>
    <w:rsid w:val="0090713A"/>
    <w:rsid w:val="00907609"/>
    <w:rsid w:val="00907A65"/>
    <w:rsid w:val="009109AE"/>
    <w:rsid w:val="00910B54"/>
    <w:rsid w:val="00910C0D"/>
    <w:rsid w:val="00910E76"/>
    <w:rsid w:val="00910FF7"/>
    <w:rsid w:val="009110D1"/>
    <w:rsid w:val="009113A2"/>
    <w:rsid w:val="00911E67"/>
    <w:rsid w:val="0091204D"/>
    <w:rsid w:val="009120CC"/>
    <w:rsid w:val="00912BD0"/>
    <w:rsid w:val="00912C48"/>
    <w:rsid w:val="00912FFC"/>
    <w:rsid w:val="00913335"/>
    <w:rsid w:val="00913760"/>
    <w:rsid w:val="00913AEB"/>
    <w:rsid w:val="00913B97"/>
    <w:rsid w:val="00913D17"/>
    <w:rsid w:val="009148FA"/>
    <w:rsid w:val="00914AC1"/>
    <w:rsid w:val="00914C50"/>
    <w:rsid w:val="00914DB6"/>
    <w:rsid w:val="009152C0"/>
    <w:rsid w:val="00915547"/>
    <w:rsid w:val="00915589"/>
    <w:rsid w:val="00915B56"/>
    <w:rsid w:val="00916364"/>
    <w:rsid w:val="009169D3"/>
    <w:rsid w:val="009169F3"/>
    <w:rsid w:val="00916D4E"/>
    <w:rsid w:val="00916E3A"/>
    <w:rsid w:val="00916E84"/>
    <w:rsid w:val="00917092"/>
    <w:rsid w:val="00917255"/>
    <w:rsid w:val="009172D8"/>
    <w:rsid w:val="009175A6"/>
    <w:rsid w:val="009176D2"/>
    <w:rsid w:val="00917844"/>
    <w:rsid w:val="00917D74"/>
    <w:rsid w:val="00917EE8"/>
    <w:rsid w:val="00917F3C"/>
    <w:rsid w:val="00917FE5"/>
    <w:rsid w:val="00920143"/>
    <w:rsid w:val="009201A6"/>
    <w:rsid w:val="009201EC"/>
    <w:rsid w:val="0092069D"/>
    <w:rsid w:val="009208C7"/>
    <w:rsid w:val="009210C0"/>
    <w:rsid w:val="0092126D"/>
    <w:rsid w:val="00921598"/>
    <w:rsid w:val="009215C8"/>
    <w:rsid w:val="00921659"/>
    <w:rsid w:val="00921989"/>
    <w:rsid w:val="009219A7"/>
    <w:rsid w:val="009219C3"/>
    <w:rsid w:val="009219DF"/>
    <w:rsid w:val="00921B84"/>
    <w:rsid w:val="00921DAD"/>
    <w:rsid w:val="0092236B"/>
    <w:rsid w:val="00922656"/>
    <w:rsid w:val="0092298F"/>
    <w:rsid w:val="009229CE"/>
    <w:rsid w:val="00922D52"/>
    <w:rsid w:val="00922D5D"/>
    <w:rsid w:val="00922F15"/>
    <w:rsid w:val="009232FC"/>
    <w:rsid w:val="00923430"/>
    <w:rsid w:val="009235DD"/>
    <w:rsid w:val="009235F8"/>
    <w:rsid w:val="00923788"/>
    <w:rsid w:val="00923AB8"/>
    <w:rsid w:val="00923DAF"/>
    <w:rsid w:val="00923FC1"/>
    <w:rsid w:val="00924102"/>
    <w:rsid w:val="009248F1"/>
    <w:rsid w:val="00924BDD"/>
    <w:rsid w:val="00924C5D"/>
    <w:rsid w:val="00924D6C"/>
    <w:rsid w:val="00924E58"/>
    <w:rsid w:val="00924E91"/>
    <w:rsid w:val="00924F24"/>
    <w:rsid w:val="0092524B"/>
    <w:rsid w:val="009252E4"/>
    <w:rsid w:val="00925373"/>
    <w:rsid w:val="0092542A"/>
    <w:rsid w:val="009254CB"/>
    <w:rsid w:val="0092550E"/>
    <w:rsid w:val="00925911"/>
    <w:rsid w:val="00926086"/>
    <w:rsid w:val="0092683C"/>
    <w:rsid w:val="00926A14"/>
    <w:rsid w:val="00926BEF"/>
    <w:rsid w:val="00926CA7"/>
    <w:rsid w:val="00926E80"/>
    <w:rsid w:val="009271A6"/>
    <w:rsid w:val="009275ED"/>
    <w:rsid w:val="00927734"/>
    <w:rsid w:val="00927903"/>
    <w:rsid w:val="00927A2F"/>
    <w:rsid w:val="00927D92"/>
    <w:rsid w:val="00930182"/>
    <w:rsid w:val="00930602"/>
    <w:rsid w:val="00930623"/>
    <w:rsid w:val="009307EE"/>
    <w:rsid w:val="00931209"/>
    <w:rsid w:val="009315B5"/>
    <w:rsid w:val="009316F3"/>
    <w:rsid w:val="00931C29"/>
    <w:rsid w:val="00931C93"/>
    <w:rsid w:val="00931EE7"/>
    <w:rsid w:val="00931F45"/>
    <w:rsid w:val="00931FFA"/>
    <w:rsid w:val="0093209B"/>
    <w:rsid w:val="00932343"/>
    <w:rsid w:val="00932358"/>
    <w:rsid w:val="00932599"/>
    <w:rsid w:val="009325C9"/>
    <w:rsid w:val="009325E8"/>
    <w:rsid w:val="009329FF"/>
    <w:rsid w:val="00932E46"/>
    <w:rsid w:val="00932F45"/>
    <w:rsid w:val="0093313A"/>
    <w:rsid w:val="0093332C"/>
    <w:rsid w:val="00933582"/>
    <w:rsid w:val="00933A89"/>
    <w:rsid w:val="00933A96"/>
    <w:rsid w:val="00933CB0"/>
    <w:rsid w:val="0093435A"/>
    <w:rsid w:val="00934383"/>
    <w:rsid w:val="00934680"/>
    <w:rsid w:val="009346A9"/>
    <w:rsid w:val="009347C7"/>
    <w:rsid w:val="00934C78"/>
    <w:rsid w:val="00935078"/>
    <w:rsid w:val="00935161"/>
    <w:rsid w:val="0093517C"/>
    <w:rsid w:val="00935249"/>
    <w:rsid w:val="00935677"/>
    <w:rsid w:val="009358FA"/>
    <w:rsid w:val="00935D33"/>
    <w:rsid w:val="00935DC5"/>
    <w:rsid w:val="00935EF0"/>
    <w:rsid w:val="0093600D"/>
    <w:rsid w:val="0093607E"/>
    <w:rsid w:val="009360A9"/>
    <w:rsid w:val="009360DC"/>
    <w:rsid w:val="009361FC"/>
    <w:rsid w:val="00936480"/>
    <w:rsid w:val="009367BF"/>
    <w:rsid w:val="00936D00"/>
    <w:rsid w:val="00936DF1"/>
    <w:rsid w:val="00936F67"/>
    <w:rsid w:val="00936FB9"/>
    <w:rsid w:val="00937665"/>
    <w:rsid w:val="0093783C"/>
    <w:rsid w:val="0093794C"/>
    <w:rsid w:val="009379E8"/>
    <w:rsid w:val="00937A80"/>
    <w:rsid w:val="00937CB7"/>
    <w:rsid w:val="00937CBD"/>
    <w:rsid w:val="0094012D"/>
    <w:rsid w:val="00940281"/>
    <w:rsid w:val="00940643"/>
    <w:rsid w:val="009406A3"/>
    <w:rsid w:val="00940901"/>
    <w:rsid w:val="00940A76"/>
    <w:rsid w:val="00940AAD"/>
    <w:rsid w:val="009410CB"/>
    <w:rsid w:val="00941179"/>
    <w:rsid w:val="00941297"/>
    <w:rsid w:val="009418FF"/>
    <w:rsid w:val="00941A7E"/>
    <w:rsid w:val="00941B16"/>
    <w:rsid w:val="00941C63"/>
    <w:rsid w:val="009421F5"/>
    <w:rsid w:val="009423C7"/>
    <w:rsid w:val="0094265D"/>
    <w:rsid w:val="00942B90"/>
    <w:rsid w:val="00942D81"/>
    <w:rsid w:val="00942EFF"/>
    <w:rsid w:val="00943052"/>
    <w:rsid w:val="009430AA"/>
    <w:rsid w:val="009431C4"/>
    <w:rsid w:val="009431D4"/>
    <w:rsid w:val="009432B7"/>
    <w:rsid w:val="00943378"/>
    <w:rsid w:val="00943409"/>
    <w:rsid w:val="00943460"/>
    <w:rsid w:val="009437AF"/>
    <w:rsid w:val="00943F5A"/>
    <w:rsid w:val="00944783"/>
    <w:rsid w:val="009449C3"/>
    <w:rsid w:val="00944AB3"/>
    <w:rsid w:val="00944FA8"/>
    <w:rsid w:val="00945271"/>
    <w:rsid w:val="009456BE"/>
    <w:rsid w:val="00945891"/>
    <w:rsid w:val="00945E56"/>
    <w:rsid w:val="00945E6F"/>
    <w:rsid w:val="00945EDC"/>
    <w:rsid w:val="0094615A"/>
    <w:rsid w:val="0094616B"/>
    <w:rsid w:val="00946200"/>
    <w:rsid w:val="009468E8"/>
    <w:rsid w:val="00946B79"/>
    <w:rsid w:val="00946BE6"/>
    <w:rsid w:val="0094742F"/>
    <w:rsid w:val="0094743E"/>
    <w:rsid w:val="009474E7"/>
    <w:rsid w:val="009475C1"/>
    <w:rsid w:val="00947826"/>
    <w:rsid w:val="00947931"/>
    <w:rsid w:val="0095000E"/>
    <w:rsid w:val="009507F4"/>
    <w:rsid w:val="00950FC8"/>
    <w:rsid w:val="0095120C"/>
    <w:rsid w:val="00951513"/>
    <w:rsid w:val="0095166A"/>
    <w:rsid w:val="00951703"/>
    <w:rsid w:val="00951927"/>
    <w:rsid w:val="009519C6"/>
    <w:rsid w:val="00951CF3"/>
    <w:rsid w:val="00951DD8"/>
    <w:rsid w:val="00952171"/>
    <w:rsid w:val="00952313"/>
    <w:rsid w:val="009527EC"/>
    <w:rsid w:val="00952855"/>
    <w:rsid w:val="009529DE"/>
    <w:rsid w:val="00952B8B"/>
    <w:rsid w:val="00952DE7"/>
    <w:rsid w:val="0095307F"/>
    <w:rsid w:val="00953269"/>
    <w:rsid w:val="00953338"/>
    <w:rsid w:val="00954C39"/>
    <w:rsid w:val="00954EF4"/>
    <w:rsid w:val="00954F2E"/>
    <w:rsid w:val="0095505B"/>
    <w:rsid w:val="009552E8"/>
    <w:rsid w:val="0095547E"/>
    <w:rsid w:val="00955795"/>
    <w:rsid w:val="00955A6D"/>
    <w:rsid w:val="009563C5"/>
    <w:rsid w:val="00956BE6"/>
    <w:rsid w:val="00956DCB"/>
    <w:rsid w:val="00956F5D"/>
    <w:rsid w:val="0095721C"/>
    <w:rsid w:val="009572BF"/>
    <w:rsid w:val="00957407"/>
    <w:rsid w:val="0095793C"/>
    <w:rsid w:val="00957D7E"/>
    <w:rsid w:val="00957F6F"/>
    <w:rsid w:val="0096000F"/>
    <w:rsid w:val="009601BA"/>
    <w:rsid w:val="00960315"/>
    <w:rsid w:val="00960CBA"/>
    <w:rsid w:val="00960D49"/>
    <w:rsid w:val="00961007"/>
    <w:rsid w:val="00961114"/>
    <w:rsid w:val="009611A0"/>
    <w:rsid w:val="009611DF"/>
    <w:rsid w:val="00961697"/>
    <w:rsid w:val="009616B4"/>
    <w:rsid w:val="00961ABD"/>
    <w:rsid w:val="00962626"/>
    <w:rsid w:val="00962725"/>
    <w:rsid w:val="009629A1"/>
    <w:rsid w:val="009629C7"/>
    <w:rsid w:val="009629FE"/>
    <w:rsid w:val="00962C8B"/>
    <w:rsid w:val="00962C97"/>
    <w:rsid w:val="00962FE6"/>
    <w:rsid w:val="009634D8"/>
    <w:rsid w:val="00963529"/>
    <w:rsid w:val="0096352C"/>
    <w:rsid w:val="00963568"/>
    <w:rsid w:val="009635EC"/>
    <w:rsid w:val="00963738"/>
    <w:rsid w:val="00964433"/>
    <w:rsid w:val="00964470"/>
    <w:rsid w:val="009644CF"/>
    <w:rsid w:val="009644FC"/>
    <w:rsid w:val="0096468B"/>
    <w:rsid w:val="00964765"/>
    <w:rsid w:val="00964B5B"/>
    <w:rsid w:val="00964BA0"/>
    <w:rsid w:val="00964F70"/>
    <w:rsid w:val="00965068"/>
    <w:rsid w:val="009653A1"/>
    <w:rsid w:val="00965450"/>
    <w:rsid w:val="009656C4"/>
    <w:rsid w:val="00965A76"/>
    <w:rsid w:val="00965CD0"/>
    <w:rsid w:val="0096609C"/>
    <w:rsid w:val="00966180"/>
    <w:rsid w:val="00966338"/>
    <w:rsid w:val="00966379"/>
    <w:rsid w:val="00966516"/>
    <w:rsid w:val="0096676D"/>
    <w:rsid w:val="00966A2E"/>
    <w:rsid w:val="00966BBF"/>
    <w:rsid w:val="00966BCD"/>
    <w:rsid w:val="00966F19"/>
    <w:rsid w:val="00967205"/>
    <w:rsid w:val="009672C0"/>
    <w:rsid w:val="00967315"/>
    <w:rsid w:val="009673B1"/>
    <w:rsid w:val="0096768B"/>
    <w:rsid w:val="0096768C"/>
    <w:rsid w:val="009677B9"/>
    <w:rsid w:val="009678BE"/>
    <w:rsid w:val="00967A19"/>
    <w:rsid w:val="00967BC2"/>
    <w:rsid w:val="00967C25"/>
    <w:rsid w:val="00967EF0"/>
    <w:rsid w:val="0097057B"/>
    <w:rsid w:val="00970630"/>
    <w:rsid w:val="00970850"/>
    <w:rsid w:val="00970877"/>
    <w:rsid w:val="00970967"/>
    <w:rsid w:val="00970A2D"/>
    <w:rsid w:val="00970B0E"/>
    <w:rsid w:val="00970C07"/>
    <w:rsid w:val="00970CF0"/>
    <w:rsid w:val="00970F16"/>
    <w:rsid w:val="00970F54"/>
    <w:rsid w:val="00970FB7"/>
    <w:rsid w:val="00971398"/>
    <w:rsid w:val="009719F2"/>
    <w:rsid w:val="00971E6C"/>
    <w:rsid w:val="00972683"/>
    <w:rsid w:val="009727F2"/>
    <w:rsid w:val="00972830"/>
    <w:rsid w:val="009728C9"/>
    <w:rsid w:val="0097323A"/>
    <w:rsid w:val="009733EE"/>
    <w:rsid w:val="009733FD"/>
    <w:rsid w:val="00973478"/>
    <w:rsid w:val="00973896"/>
    <w:rsid w:val="00973B21"/>
    <w:rsid w:val="00974082"/>
    <w:rsid w:val="009740C2"/>
    <w:rsid w:val="0097412C"/>
    <w:rsid w:val="009741E0"/>
    <w:rsid w:val="0097476D"/>
    <w:rsid w:val="009747A9"/>
    <w:rsid w:val="00975616"/>
    <w:rsid w:val="0097591C"/>
    <w:rsid w:val="009759F7"/>
    <w:rsid w:val="00975A07"/>
    <w:rsid w:val="00975A69"/>
    <w:rsid w:val="00975B87"/>
    <w:rsid w:val="00975F3E"/>
    <w:rsid w:val="00975FEA"/>
    <w:rsid w:val="0097614A"/>
    <w:rsid w:val="00976762"/>
    <w:rsid w:val="00976885"/>
    <w:rsid w:val="00976AB3"/>
    <w:rsid w:val="00976B7C"/>
    <w:rsid w:val="00976B90"/>
    <w:rsid w:val="00976BE8"/>
    <w:rsid w:val="00976D42"/>
    <w:rsid w:val="00977299"/>
    <w:rsid w:val="009773D6"/>
    <w:rsid w:val="00977505"/>
    <w:rsid w:val="00977773"/>
    <w:rsid w:val="00977A24"/>
    <w:rsid w:val="00980006"/>
    <w:rsid w:val="0098031F"/>
    <w:rsid w:val="0098059D"/>
    <w:rsid w:val="009805BB"/>
    <w:rsid w:val="00980795"/>
    <w:rsid w:val="009808B0"/>
    <w:rsid w:val="00980A02"/>
    <w:rsid w:val="00980A11"/>
    <w:rsid w:val="00980A95"/>
    <w:rsid w:val="00980D3B"/>
    <w:rsid w:val="00981011"/>
    <w:rsid w:val="009815E0"/>
    <w:rsid w:val="00981623"/>
    <w:rsid w:val="009818E8"/>
    <w:rsid w:val="00981967"/>
    <w:rsid w:val="0098199D"/>
    <w:rsid w:val="00981DF3"/>
    <w:rsid w:val="009821E2"/>
    <w:rsid w:val="0098228E"/>
    <w:rsid w:val="0098251B"/>
    <w:rsid w:val="0098256F"/>
    <w:rsid w:val="0098270E"/>
    <w:rsid w:val="00982926"/>
    <w:rsid w:val="00982CF2"/>
    <w:rsid w:val="00982D17"/>
    <w:rsid w:val="00982D21"/>
    <w:rsid w:val="00982EE1"/>
    <w:rsid w:val="009832BE"/>
    <w:rsid w:val="00983304"/>
    <w:rsid w:val="00983383"/>
    <w:rsid w:val="0098351D"/>
    <w:rsid w:val="009839CC"/>
    <w:rsid w:val="00983B1A"/>
    <w:rsid w:val="00983B52"/>
    <w:rsid w:val="00983DE9"/>
    <w:rsid w:val="00983F12"/>
    <w:rsid w:val="00983FB8"/>
    <w:rsid w:val="00984397"/>
    <w:rsid w:val="0098465E"/>
    <w:rsid w:val="0098469C"/>
    <w:rsid w:val="00984918"/>
    <w:rsid w:val="00984B02"/>
    <w:rsid w:val="00984CAB"/>
    <w:rsid w:val="009851AE"/>
    <w:rsid w:val="00985241"/>
    <w:rsid w:val="0098525F"/>
    <w:rsid w:val="00985425"/>
    <w:rsid w:val="00985697"/>
    <w:rsid w:val="009857CF"/>
    <w:rsid w:val="00985850"/>
    <w:rsid w:val="00985A8C"/>
    <w:rsid w:val="00985EE5"/>
    <w:rsid w:val="00986215"/>
    <w:rsid w:val="009863E4"/>
    <w:rsid w:val="009867DE"/>
    <w:rsid w:val="009868C0"/>
    <w:rsid w:val="00986930"/>
    <w:rsid w:val="00986D36"/>
    <w:rsid w:val="009874BF"/>
    <w:rsid w:val="00987AA6"/>
    <w:rsid w:val="00987BC9"/>
    <w:rsid w:val="00987E16"/>
    <w:rsid w:val="00990389"/>
    <w:rsid w:val="009903ED"/>
    <w:rsid w:val="009906F5"/>
    <w:rsid w:val="009909CD"/>
    <w:rsid w:val="00990B05"/>
    <w:rsid w:val="00990BAC"/>
    <w:rsid w:val="00990E47"/>
    <w:rsid w:val="00990EF0"/>
    <w:rsid w:val="009914B2"/>
    <w:rsid w:val="009919E8"/>
    <w:rsid w:val="00991BFC"/>
    <w:rsid w:val="00991F02"/>
    <w:rsid w:val="0099216D"/>
    <w:rsid w:val="009922C3"/>
    <w:rsid w:val="00992468"/>
    <w:rsid w:val="00992883"/>
    <w:rsid w:val="009928CB"/>
    <w:rsid w:val="00992A7B"/>
    <w:rsid w:val="00992B4E"/>
    <w:rsid w:val="00992ED0"/>
    <w:rsid w:val="00992FC4"/>
    <w:rsid w:val="009933A0"/>
    <w:rsid w:val="009933C2"/>
    <w:rsid w:val="009936AA"/>
    <w:rsid w:val="009937E4"/>
    <w:rsid w:val="00993925"/>
    <w:rsid w:val="00993C00"/>
    <w:rsid w:val="00994023"/>
    <w:rsid w:val="009941B5"/>
    <w:rsid w:val="009942C0"/>
    <w:rsid w:val="00994413"/>
    <w:rsid w:val="0099468D"/>
    <w:rsid w:val="0099489D"/>
    <w:rsid w:val="00994ACF"/>
    <w:rsid w:val="00994BB1"/>
    <w:rsid w:val="00994CE5"/>
    <w:rsid w:val="00994DA5"/>
    <w:rsid w:val="00995115"/>
    <w:rsid w:val="00995294"/>
    <w:rsid w:val="009952A9"/>
    <w:rsid w:val="009954C7"/>
    <w:rsid w:val="00995522"/>
    <w:rsid w:val="009956D5"/>
    <w:rsid w:val="00995ED3"/>
    <w:rsid w:val="00995F30"/>
    <w:rsid w:val="00996BAA"/>
    <w:rsid w:val="00996FA1"/>
    <w:rsid w:val="00997325"/>
    <w:rsid w:val="00997437"/>
    <w:rsid w:val="00997671"/>
    <w:rsid w:val="00997D01"/>
    <w:rsid w:val="009A0025"/>
    <w:rsid w:val="009A0184"/>
    <w:rsid w:val="009A0386"/>
    <w:rsid w:val="009A04D6"/>
    <w:rsid w:val="009A0756"/>
    <w:rsid w:val="009A086E"/>
    <w:rsid w:val="009A1046"/>
    <w:rsid w:val="009A11A8"/>
    <w:rsid w:val="009A129C"/>
    <w:rsid w:val="009A1362"/>
    <w:rsid w:val="009A1389"/>
    <w:rsid w:val="009A1B59"/>
    <w:rsid w:val="009A1D1C"/>
    <w:rsid w:val="009A1EB0"/>
    <w:rsid w:val="009A26C5"/>
    <w:rsid w:val="009A2776"/>
    <w:rsid w:val="009A28FA"/>
    <w:rsid w:val="009A2D7D"/>
    <w:rsid w:val="009A32ED"/>
    <w:rsid w:val="009A3319"/>
    <w:rsid w:val="009A35B6"/>
    <w:rsid w:val="009A36BC"/>
    <w:rsid w:val="009A3EA9"/>
    <w:rsid w:val="009A425C"/>
    <w:rsid w:val="009A42A8"/>
    <w:rsid w:val="009A46CC"/>
    <w:rsid w:val="009A473A"/>
    <w:rsid w:val="009A514E"/>
    <w:rsid w:val="009A5E22"/>
    <w:rsid w:val="009A5E57"/>
    <w:rsid w:val="009A5F11"/>
    <w:rsid w:val="009A602B"/>
    <w:rsid w:val="009A650C"/>
    <w:rsid w:val="009A65FC"/>
    <w:rsid w:val="009A6635"/>
    <w:rsid w:val="009A6E37"/>
    <w:rsid w:val="009A70A1"/>
    <w:rsid w:val="009A731E"/>
    <w:rsid w:val="009A74E3"/>
    <w:rsid w:val="009A755F"/>
    <w:rsid w:val="009A77A0"/>
    <w:rsid w:val="009A77E3"/>
    <w:rsid w:val="009A7E0E"/>
    <w:rsid w:val="009B0124"/>
    <w:rsid w:val="009B01B0"/>
    <w:rsid w:val="009B0343"/>
    <w:rsid w:val="009B0588"/>
    <w:rsid w:val="009B0726"/>
    <w:rsid w:val="009B08DD"/>
    <w:rsid w:val="009B096A"/>
    <w:rsid w:val="009B09CB"/>
    <w:rsid w:val="009B0D30"/>
    <w:rsid w:val="009B0E12"/>
    <w:rsid w:val="009B131C"/>
    <w:rsid w:val="009B16D9"/>
    <w:rsid w:val="009B16EF"/>
    <w:rsid w:val="009B1C8F"/>
    <w:rsid w:val="009B1F22"/>
    <w:rsid w:val="009B1F6B"/>
    <w:rsid w:val="009B1F91"/>
    <w:rsid w:val="009B1FC8"/>
    <w:rsid w:val="009B20E7"/>
    <w:rsid w:val="009B2165"/>
    <w:rsid w:val="009B228F"/>
    <w:rsid w:val="009B22AD"/>
    <w:rsid w:val="009B2303"/>
    <w:rsid w:val="009B28D7"/>
    <w:rsid w:val="009B2A58"/>
    <w:rsid w:val="009B2FA3"/>
    <w:rsid w:val="009B32E2"/>
    <w:rsid w:val="009B35A1"/>
    <w:rsid w:val="009B376D"/>
    <w:rsid w:val="009B388B"/>
    <w:rsid w:val="009B3B8D"/>
    <w:rsid w:val="009B3CA1"/>
    <w:rsid w:val="009B3DDB"/>
    <w:rsid w:val="009B3E69"/>
    <w:rsid w:val="009B3FF3"/>
    <w:rsid w:val="009B40CC"/>
    <w:rsid w:val="009B4193"/>
    <w:rsid w:val="009B43C8"/>
    <w:rsid w:val="009B46CE"/>
    <w:rsid w:val="009B4946"/>
    <w:rsid w:val="009B49C1"/>
    <w:rsid w:val="009B4A0A"/>
    <w:rsid w:val="009B4B48"/>
    <w:rsid w:val="009B4EF4"/>
    <w:rsid w:val="009B5330"/>
    <w:rsid w:val="009B542F"/>
    <w:rsid w:val="009B54CC"/>
    <w:rsid w:val="009B58FC"/>
    <w:rsid w:val="009B5A45"/>
    <w:rsid w:val="009B5D94"/>
    <w:rsid w:val="009B5E7C"/>
    <w:rsid w:val="009B6070"/>
    <w:rsid w:val="009B617C"/>
    <w:rsid w:val="009B63BD"/>
    <w:rsid w:val="009B6549"/>
    <w:rsid w:val="009B65D1"/>
    <w:rsid w:val="009B699F"/>
    <w:rsid w:val="009B6A95"/>
    <w:rsid w:val="009B6C40"/>
    <w:rsid w:val="009B6DB4"/>
    <w:rsid w:val="009B6EF5"/>
    <w:rsid w:val="009B703F"/>
    <w:rsid w:val="009B707C"/>
    <w:rsid w:val="009B729D"/>
    <w:rsid w:val="009B735A"/>
    <w:rsid w:val="009B74F6"/>
    <w:rsid w:val="009B76AE"/>
    <w:rsid w:val="009B784C"/>
    <w:rsid w:val="009B7A55"/>
    <w:rsid w:val="009B7D0C"/>
    <w:rsid w:val="009C056C"/>
    <w:rsid w:val="009C063F"/>
    <w:rsid w:val="009C06FE"/>
    <w:rsid w:val="009C0A69"/>
    <w:rsid w:val="009C0C28"/>
    <w:rsid w:val="009C0C94"/>
    <w:rsid w:val="009C0F77"/>
    <w:rsid w:val="009C104A"/>
    <w:rsid w:val="009C1136"/>
    <w:rsid w:val="009C119F"/>
    <w:rsid w:val="009C148C"/>
    <w:rsid w:val="009C1C4D"/>
    <w:rsid w:val="009C2064"/>
    <w:rsid w:val="009C232F"/>
    <w:rsid w:val="009C2CAB"/>
    <w:rsid w:val="009C2D8B"/>
    <w:rsid w:val="009C3033"/>
    <w:rsid w:val="009C3052"/>
    <w:rsid w:val="009C30D5"/>
    <w:rsid w:val="009C3159"/>
    <w:rsid w:val="009C321E"/>
    <w:rsid w:val="009C324A"/>
    <w:rsid w:val="009C343D"/>
    <w:rsid w:val="009C35AB"/>
    <w:rsid w:val="009C36F9"/>
    <w:rsid w:val="009C372F"/>
    <w:rsid w:val="009C3CB4"/>
    <w:rsid w:val="009C3CDE"/>
    <w:rsid w:val="009C407D"/>
    <w:rsid w:val="009C48A6"/>
    <w:rsid w:val="009C4CAB"/>
    <w:rsid w:val="009C52AE"/>
    <w:rsid w:val="009C5357"/>
    <w:rsid w:val="009C53D3"/>
    <w:rsid w:val="009C55EF"/>
    <w:rsid w:val="009C56F4"/>
    <w:rsid w:val="009C5AE7"/>
    <w:rsid w:val="009C5BE2"/>
    <w:rsid w:val="009C5CE8"/>
    <w:rsid w:val="009C6508"/>
    <w:rsid w:val="009C6738"/>
    <w:rsid w:val="009C675E"/>
    <w:rsid w:val="009C6C06"/>
    <w:rsid w:val="009C6E4D"/>
    <w:rsid w:val="009C6F2B"/>
    <w:rsid w:val="009C700C"/>
    <w:rsid w:val="009C70BC"/>
    <w:rsid w:val="009C7356"/>
    <w:rsid w:val="009C7473"/>
    <w:rsid w:val="009C7554"/>
    <w:rsid w:val="009C755F"/>
    <w:rsid w:val="009C7625"/>
    <w:rsid w:val="009C771D"/>
    <w:rsid w:val="009C7DEF"/>
    <w:rsid w:val="009D01DC"/>
    <w:rsid w:val="009D0338"/>
    <w:rsid w:val="009D04D9"/>
    <w:rsid w:val="009D05CF"/>
    <w:rsid w:val="009D0A2B"/>
    <w:rsid w:val="009D0B9F"/>
    <w:rsid w:val="009D0CE8"/>
    <w:rsid w:val="009D0CF0"/>
    <w:rsid w:val="009D0E14"/>
    <w:rsid w:val="009D108A"/>
    <w:rsid w:val="009D10DC"/>
    <w:rsid w:val="009D11D2"/>
    <w:rsid w:val="009D1653"/>
    <w:rsid w:val="009D1809"/>
    <w:rsid w:val="009D19C0"/>
    <w:rsid w:val="009D1A6B"/>
    <w:rsid w:val="009D1C19"/>
    <w:rsid w:val="009D2003"/>
    <w:rsid w:val="009D294F"/>
    <w:rsid w:val="009D29D7"/>
    <w:rsid w:val="009D2C39"/>
    <w:rsid w:val="009D2EDD"/>
    <w:rsid w:val="009D3071"/>
    <w:rsid w:val="009D316E"/>
    <w:rsid w:val="009D31B6"/>
    <w:rsid w:val="009D3297"/>
    <w:rsid w:val="009D32BD"/>
    <w:rsid w:val="009D3428"/>
    <w:rsid w:val="009D35B9"/>
    <w:rsid w:val="009D3CFD"/>
    <w:rsid w:val="009D3F02"/>
    <w:rsid w:val="009D4043"/>
    <w:rsid w:val="009D4259"/>
    <w:rsid w:val="009D4371"/>
    <w:rsid w:val="009D44FF"/>
    <w:rsid w:val="009D4664"/>
    <w:rsid w:val="009D485B"/>
    <w:rsid w:val="009D5153"/>
    <w:rsid w:val="009D5458"/>
    <w:rsid w:val="009D5BBD"/>
    <w:rsid w:val="009D5F00"/>
    <w:rsid w:val="009D6157"/>
    <w:rsid w:val="009D6165"/>
    <w:rsid w:val="009D621B"/>
    <w:rsid w:val="009D627D"/>
    <w:rsid w:val="009D669F"/>
    <w:rsid w:val="009D69BF"/>
    <w:rsid w:val="009D6A95"/>
    <w:rsid w:val="009D6E31"/>
    <w:rsid w:val="009D71C4"/>
    <w:rsid w:val="009D731B"/>
    <w:rsid w:val="009D793E"/>
    <w:rsid w:val="009D7BFF"/>
    <w:rsid w:val="009D7D10"/>
    <w:rsid w:val="009E0209"/>
    <w:rsid w:val="009E034A"/>
    <w:rsid w:val="009E05CD"/>
    <w:rsid w:val="009E0945"/>
    <w:rsid w:val="009E0A1E"/>
    <w:rsid w:val="009E0E75"/>
    <w:rsid w:val="009E0EAC"/>
    <w:rsid w:val="009E12E6"/>
    <w:rsid w:val="009E13AA"/>
    <w:rsid w:val="009E19A1"/>
    <w:rsid w:val="009E1A69"/>
    <w:rsid w:val="009E1BA5"/>
    <w:rsid w:val="009E2116"/>
    <w:rsid w:val="009E2221"/>
    <w:rsid w:val="009E2419"/>
    <w:rsid w:val="009E254D"/>
    <w:rsid w:val="009E267F"/>
    <w:rsid w:val="009E2798"/>
    <w:rsid w:val="009E2E22"/>
    <w:rsid w:val="009E31F4"/>
    <w:rsid w:val="009E34B7"/>
    <w:rsid w:val="009E363E"/>
    <w:rsid w:val="009E37B5"/>
    <w:rsid w:val="009E37D9"/>
    <w:rsid w:val="009E3912"/>
    <w:rsid w:val="009E3A56"/>
    <w:rsid w:val="009E3BA0"/>
    <w:rsid w:val="009E3BD9"/>
    <w:rsid w:val="009E42D8"/>
    <w:rsid w:val="009E436E"/>
    <w:rsid w:val="009E440B"/>
    <w:rsid w:val="009E44EF"/>
    <w:rsid w:val="009E489D"/>
    <w:rsid w:val="009E4C73"/>
    <w:rsid w:val="009E4DE8"/>
    <w:rsid w:val="009E54A1"/>
    <w:rsid w:val="009E5599"/>
    <w:rsid w:val="009E566B"/>
    <w:rsid w:val="009E56FE"/>
    <w:rsid w:val="009E59F0"/>
    <w:rsid w:val="009E5D0E"/>
    <w:rsid w:val="009E5FC9"/>
    <w:rsid w:val="009E685A"/>
    <w:rsid w:val="009E6AD6"/>
    <w:rsid w:val="009E6FA6"/>
    <w:rsid w:val="009E7272"/>
    <w:rsid w:val="009E737A"/>
    <w:rsid w:val="009E7460"/>
    <w:rsid w:val="009E7777"/>
    <w:rsid w:val="009E7A24"/>
    <w:rsid w:val="009E7C33"/>
    <w:rsid w:val="009F04CB"/>
    <w:rsid w:val="009F0AE6"/>
    <w:rsid w:val="009F0D86"/>
    <w:rsid w:val="009F1081"/>
    <w:rsid w:val="009F10E2"/>
    <w:rsid w:val="009F12CB"/>
    <w:rsid w:val="009F139E"/>
    <w:rsid w:val="009F147D"/>
    <w:rsid w:val="009F14C9"/>
    <w:rsid w:val="009F1525"/>
    <w:rsid w:val="009F1688"/>
    <w:rsid w:val="009F191E"/>
    <w:rsid w:val="009F19AD"/>
    <w:rsid w:val="009F1DE4"/>
    <w:rsid w:val="009F21A8"/>
    <w:rsid w:val="009F22B2"/>
    <w:rsid w:val="009F2405"/>
    <w:rsid w:val="009F27FB"/>
    <w:rsid w:val="009F2AC3"/>
    <w:rsid w:val="009F2BB2"/>
    <w:rsid w:val="009F2CF2"/>
    <w:rsid w:val="009F2F6D"/>
    <w:rsid w:val="009F335D"/>
    <w:rsid w:val="009F33F5"/>
    <w:rsid w:val="009F3B31"/>
    <w:rsid w:val="009F3FD1"/>
    <w:rsid w:val="009F40D8"/>
    <w:rsid w:val="009F430F"/>
    <w:rsid w:val="009F4B33"/>
    <w:rsid w:val="009F4DAF"/>
    <w:rsid w:val="009F5262"/>
    <w:rsid w:val="009F5395"/>
    <w:rsid w:val="009F54E2"/>
    <w:rsid w:val="009F5C84"/>
    <w:rsid w:val="009F5D03"/>
    <w:rsid w:val="009F6060"/>
    <w:rsid w:val="009F6099"/>
    <w:rsid w:val="009F610F"/>
    <w:rsid w:val="009F6140"/>
    <w:rsid w:val="009F631B"/>
    <w:rsid w:val="009F6495"/>
    <w:rsid w:val="009F6B1C"/>
    <w:rsid w:val="009F6B49"/>
    <w:rsid w:val="009F6BB1"/>
    <w:rsid w:val="009F6BF1"/>
    <w:rsid w:val="009F6EE1"/>
    <w:rsid w:val="009F7061"/>
    <w:rsid w:val="009F7711"/>
    <w:rsid w:val="009F778D"/>
    <w:rsid w:val="009F797E"/>
    <w:rsid w:val="009F79EB"/>
    <w:rsid w:val="009F7AAE"/>
    <w:rsid w:val="009F7CE9"/>
    <w:rsid w:val="009F7EBA"/>
    <w:rsid w:val="00A00012"/>
    <w:rsid w:val="00A0010E"/>
    <w:rsid w:val="00A005C1"/>
    <w:rsid w:val="00A00E0A"/>
    <w:rsid w:val="00A012AE"/>
    <w:rsid w:val="00A013EF"/>
    <w:rsid w:val="00A01D53"/>
    <w:rsid w:val="00A020A9"/>
    <w:rsid w:val="00A02100"/>
    <w:rsid w:val="00A02267"/>
    <w:rsid w:val="00A0236A"/>
    <w:rsid w:val="00A02B80"/>
    <w:rsid w:val="00A02C16"/>
    <w:rsid w:val="00A02D37"/>
    <w:rsid w:val="00A02DD1"/>
    <w:rsid w:val="00A02EBD"/>
    <w:rsid w:val="00A02FE3"/>
    <w:rsid w:val="00A036EF"/>
    <w:rsid w:val="00A03746"/>
    <w:rsid w:val="00A037D9"/>
    <w:rsid w:val="00A038FF"/>
    <w:rsid w:val="00A03AA4"/>
    <w:rsid w:val="00A03DB9"/>
    <w:rsid w:val="00A03E34"/>
    <w:rsid w:val="00A04188"/>
    <w:rsid w:val="00A043EB"/>
    <w:rsid w:val="00A04435"/>
    <w:rsid w:val="00A044D6"/>
    <w:rsid w:val="00A045C4"/>
    <w:rsid w:val="00A04906"/>
    <w:rsid w:val="00A049B8"/>
    <w:rsid w:val="00A050E6"/>
    <w:rsid w:val="00A051AD"/>
    <w:rsid w:val="00A05538"/>
    <w:rsid w:val="00A05B20"/>
    <w:rsid w:val="00A05B56"/>
    <w:rsid w:val="00A05D4A"/>
    <w:rsid w:val="00A05F8D"/>
    <w:rsid w:val="00A0615E"/>
    <w:rsid w:val="00A061B7"/>
    <w:rsid w:val="00A0624D"/>
    <w:rsid w:val="00A0697C"/>
    <w:rsid w:val="00A06B82"/>
    <w:rsid w:val="00A07053"/>
    <w:rsid w:val="00A073C9"/>
    <w:rsid w:val="00A079CE"/>
    <w:rsid w:val="00A079FB"/>
    <w:rsid w:val="00A07D4E"/>
    <w:rsid w:val="00A07E62"/>
    <w:rsid w:val="00A10167"/>
    <w:rsid w:val="00A101A7"/>
    <w:rsid w:val="00A10326"/>
    <w:rsid w:val="00A103EA"/>
    <w:rsid w:val="00A1083B"/>
    <w:rsid w:val="00A10A38"/>
    <w:rsid w:val="00A1108B"/>
    <w:rsid w:val="00A11354"/>
    <w:rsid w:val="00A1152C"/>
    <w:rsid w:val="00A1157B"/>
    <w:rsid w:val="00A118B0"/>
    <w:rsid w:val="00A12170"/>
    <w:rsid w:val="00A126CC"/>
    <w:rsid w:val="00A127A9"/>
    <w:rsid w:val="00A12AB1"/>
    <w:rsid w:val="00A12D94"/>
    <w:rsid w:val="00A12FBC"/>
    <w:rsid w:val="00A12FD2"/>
    <w:rsid w:val="00A132FA"/>
    <w:rsid w:val="00A13BB0"/>
    <w:rsid w:val="00A13D42"/>
    <w:rsid w:val="00A13DE2"/>
    <w:rsid w:val="00A13F6C"/>
    <w:rsid w:val="00A13FD2"/>
    <w:rsid w:val="00A13FFC"/>
    <w:rsid w:val="00A143A7"/>
    <w:rsid w:val="00A14513"/>
    <w:rsid w:val="00A14904"/>
    <w:rsid w:val="00A14945"/>
    <w:rsid w:val="00A1496E"/>
    <w:rsid w:val="00A14980"/>
    <w:rsid w:val="00A14CC7"/>
    <w:rsid w:val="00A14DF0"/>
    <w:rsid w:val="00A14F07"/>
    <w:rsid w:val="00A15333"/>
    <w:rsid w:val="00A158AA"/>
    <w:rsid w:val="00A158E5"/>
    <w:rsid w:val="00A15C6E"/>
    <w:rsid w:val="00A15DA6"/>
    <w:rsid w:val="00A15F25"/>
    <w:rsid w:val="00A163BB"/>
    <w:rsid w:val="00A16711"/>
    <w:rsid w:val="00A1697B"/>
    <w:rsid w:val="00A16E32"/>
    <w:rsid w:val="00A171D1"/>
    <w:rsid w:val="00A171DF"/>
    <w:rsid w:val="00A1791A"/>
    <w:rsid w:val="00A1796D"/>
    <w:rsid w:val="00A179B1"/>
    <w:rsid w:val="00A17CAC"/>
    <w:rsid w:val="00A20448"/>
    <w:rsid w:val="00A20463"/>
    <w:rsid w:val="00A20818"/>
    <w:rsid w:val="00A20DEA"/>
    <w:rsid w:val="00A20FA9"/>
    <w:rsid w:val="00A21346"/>
    <w:rsid w:val="00A21674"/>
    <w:rsid w:val="00A219B6"/>
    <w:rsid w:val="00A21B50"/>
    <w:rsid w:val="00A21BFE"/>
    <w:rsid w:val="00A22004"/>
    <w:rsid w:val="00A2238B"/>
    <w:rsid w:val="00A22680"/>
    <w:rsid w:val="00A230BD"/>
    <w:rsid w:val="00A2357F"/>
    <w:rsid w:val="00A2387C"/>
    <w:rsid w:val="00A23AEC"/>
    <w:rsid w:val="00A23D1D"/>
    <w:rsid w:val="00A245FE"/>
    <w:rsid w:val="00A246C4"/>
    <w:rsid w:val="00A2488B"/>
    <w:rsid w:val="00A24B26"/>
    <w:rsid w:val="00A251E4"/>
    <w:rsid w:val="00A252EE"/>
    <w:rsid w:val="00A25A27"/>
    <w:rsid w:val="00A25E03"/>
    <w:rsid w:val="00A2617B"/>
    <w:rsid w:val="00A261D4"/>
    <w:rsid w:val="00A2636F"/>
    <w:rsid w:val="00A263C3"/>
    <w:rsid w:val="00A2644B"/>
    <w:rsid w:val="00A264D1"/>
    <w:rsid w:val="00A268E1"/>
    <w:rsid w:val="00A26906"/>
    <w:rsid w:val="00A26A64"/>
    <w:rsid w:val="00A26BED"/>
    <w:rsid w:val="00A26C8C"/>
    <w:rsid w:val="00A26E2D"/>
    <w:rsid w:val="00A27113"/>
    <w:rsid w:val="00A27320"/>
    <w:rsid w:val="00A2747F"/>
    <w:rsid w:val="00A2749D"/>
    <w:rsid w:val="00A27589"/>
    <w:rsid w:val="00A278E8"/>
    <w:rsid w:val="00A27CC8"/>
    <w:rsid w:val="00A27E18"/>
    <w:rsid w:val="00A27F71"/>
    <w:rsid w:val="00A27FE7"/>
    <w:rsid w:val="00A3000B"/>
    <w:rsid w:val="00A3004C"/>
    <w:rsid w:val="00A3046B"/>
    <w:rsid w:val="00A30911"/>
    <w:rsid w:val="00A30CE6"/>
    <w:rsid w:val="00A31008"/>
    <w:rsid w:val="00A31104"/>
    <w:rsid w:val="00A3124D"/>
    <w:rsid w:val="00A3129D"/>
    <w:rsid w:val="00A313A6"/>
    <w:rsid w:val="00A314FD"/>
    <w:rsid w:val="00A316DD"/>
    <w:rsid w:val="00A31BF3"/>
    <w:rsid w:val="00A31C2A"/>
    <w:rsid w:val="00A31E23"/>
    <w:rsid w:val="00A32076"/>
    <w:rsid w:val="00A321C4"/>
    <w:rsid w:val="00A32352"/>
    <w:rsid w:val="00A327CC"/>
    <w:rsid w:val="00A32B8F"/>
    <w:rsid w:val="00A32EA3"/>
    <w:rsid w:val="00A33144"/>
    <w:rsid w:val="00A33588"/>
    <w:rsid w:val="00A33643"/>
    <w:rsid w:val="00A33716"/>
    <w:rsid w:val="00A33751"/>
    <w:rsid w:val="00A337D0"/>
    <w:rsid w:val="00A33B94"/>
    <w:rsid w:val="00A33C8C"/>
    <w:rsid w:val="00A33D22"/>
    <w:rsid w:val="00A33DCA"/>
    <w:rsid w:val="00A33E1A"/>
    <w:rsid w:val="00A33F98"/>
    <w:rsid w:val="00A34344"/>
    <w:rsid w:val="00A344AB"/>
    <w:rsid w:val="00A34D95"/>
    <w:rsid w:val="00A34DF7"/>
    <w:rsid w:val="00A34F7E"/>
    <w:rsid w:val="00A34FBA"/>
    <w:rsid w:val="00A351FB"/>
    <w:rsid w:val="00A35565"/>
    <w:rsid w:val="00A35586"/>
    <w:rsid w:val="00A355B6"/>
    <w:rsid w:val="00A35643"/>
    <w:rsid w:val="00A356C5"/>
    <w:rsid w:val="00A357F7"/>
    <w:rsid w:val="00A358C4"/>
    <w:rsid w:val="00A35971"/>
    <w:rsid w:val="00A35DA1"/>
    <w:rsid w:val="00A35F37"/>
    <w:rsid w:val="00A360EA"/>
    <w:rsid w:val="00A361BA"/>
    <w:rsid w:val="00A36421"/>
    <w:rsid w:val="00A365B1"/>
    <w:rsid w:val="00A368BC"/>
    <w:rsid w:val="00A369AA"/>
    <w:rsid w:val="00A36A2A"/>
    <w:rsid w:val="00A36BAF"/>
    <w:rsid w:val="00A37223"/>
    <w:rsid w:val="00A3747E"/>
    <w:rsid w:val="00A374AD"/>
    <w:rsid w:val="00A3777F"/>
    <w:rsid w:val="00A377AD"/>
    <w:rsid w:val="00A37ABF"/>
    <w:rsid w:val="00A37EB5"/>
    <w:rsid w:val="00A37F89"/>
    <w:rsid w:val="00A37F90"/>
    <w:rsid w:val="00A40002"/>
    <w:rsid w:val="00A402FF"/>
    <w:rsid w:val="00A4031A"/>
    <w:rsid w:val="00A40386"/>
    <w:rsid w:val="00A40511"/>
    <w:rsid w:val="00A40666"/>
    <w:rsid w:val="00A40849"/>
    <w:rsid w:val="00A409B9"/>
    <w:rsid w:val="00A40A40"/>
    <w:rsid w:val="00A40C66"/>
    <w:rsid w:val="00A40D91"/>
    <w:rsid w:val="00A412F9"/>
    <w:rsid w:val="00A419AC"/>
    <w:rsid w:val="00A41C09"/>
    <w:rsid w:val="00A41C92"/>
    <w:rsid w:val="00A41DD4"/>
    <w:rsid w:val="00A42003"/>
    <w:rsid w:val="00A42154"/>
    <w:rsid w:val="00A4222C"/>
    <w:rsid w:val="00A42329"/>
    <w:rsid w:val="00A42399"/>
    <w:rsid w:val="00A4242C"/>
    <w:rsid w:val="00A42431"/>
    <w:rsid w:val="00A42464"/>
    <w:rsid w:val="00A42815"/>
    <w:rsid w:val="00A42826"/>
    <w:rsid w:val="00A4290C"/>
    <w:rsid w:val="00A42D34"/>
    <w:rsid w:val="00A4310F"/>
    <w:rsid w:val="00A43192"/>
    <w:rsid w:val="00A4324F"/>
    <w:rsid w:val="00A4328B"/>
    <w:rsid w:val="00A438B2"/>
    <w:rsid w:val="00A438BE"/>
    <w:rsid w:val="00A441FE"/>
    <w:rsid w:val="00A44576"/>
    <w:rsid w:val="00A44959"/>
    <w:rsid w:val="00A44C1C"/>
    <w:rsid w:val="00A44D06"/>
    <w:rsid w:val="00A44D10"/>
    <w:rsid w:val="00A44DC2"/>
    <w:rsid w:val="00A44E0D"/>
    <w:rsid w:val="00A44FD0"/>
    <w:rsid w:val="00A451A5"/>
    <w:rsid w:val="00A458CE"/>
    <w:rsid w:val="00A45B21"/>
    <w:rsid w:val="00A45B61"/>
    <w:rsid w:val="00A45F95"/>
    <w:rsid w:val="00A4609F"/>
    <w:rsid w:val="00A464DD"/>
    <w:rsid w:val="00A4691F"/>
    <w:rsid w:val="00A46921"/>
    <w:rsid w:val="00A46A80"/>
    <w:rsid w:val="00A46DCB"/>
    <w:rsid w:val="00A46F17"/>
    <w:rsid w:val="00A46FA5"/>
    <w:rsid w:val="00A46FA7"/>
    <w:rsid w:val="00A4705B"/>
    <w:rsid w:val="00A47144"/>
    <w:rsid w:val="00A47178"/>
    <w:rsid w:val="00A4720E"/>
    <w:rsid w:val="00A473DF"/>
    <w:rsid w:val="00A474C1"/>
    <w:rsid w:val="00A47DFD"/>
    <w:rsid w:val="00A47E04"/>
    <w:rsid w:val="00A47EA6"/>
    <w:rsid w:val="00A47F84"/>
    <w:rsid w:val="00A47FF4"/>
    <w:rsid w:val="00A50230"/>
    <w:rsid w:val="00A50274"/>
    <w:rsid w:val="00A507BC"/>
    <w:rsid w:val="00A50A7C"/>
    <w:rsid w:val="00A51634"/>
    <w:rsid w:val="00A51709"/>
    <w:rsid w:val="00A51EAB"/>
    <w:rsid w:val="00A5272D"/>
    <w:rsid w:val="00A52DF2"/>
    <w:rsid w:val="00A52E42"/>
    <w:rsid w:val="00A52EDE"/>
    <w:rsid w:val="00A5304D"/>
    <w:rsid w:val="00A5336A"/>
    <w:rsid w:val="00A53411"/>
    <w:rsid w:val="00A53455"/>
    <w:rsid w:val="00A535C3"/>
    <w:rsid w:val="00A537B8"/>
    <w:rsid w:val="00A539D5"/>
    <w:rsid w:val="00A53E05"/>
    <w:rsid w:val="00A54064"/>
    <w:rsid w:val="00A5429C"/>
    <w:rsid w:val="00A544AA"/>
    <w:rsid w:val="00A54515"/>
    <w:rsid w:val="00A547BF"/>
    <w:rsid w:val="00A548EB"/>
    <w:rsid w:val="00A54ACD"/>
    <w:rsid w:val="00A54D53"/>
    <w:rsid w:val="00A5569E"/>
    <w:rsid w:val="00A561EA"/>
    <w:rsid w:val="00A562D0"/>
    <w:rsid w:val="00A56793"/>
    <w:rsid w:val="00A5680C"/>
    <w:rsid w:val="00A56991"/>
    <w:rsid w:val="00A56B0A"/>
    <w:rsid w:val="00A56FEE"/>
    <w:rsid w:val="00A5729F"/>
    <w:rsid w:val="00A5732F"/>
    <w:rsid w:val="00A577A4"/>
    <w:rsid w:val="00A57907"/>
    <w:rsid w:val="00A57B38"/>
    <w:rsid w:val="00A57E8C"/>
    <w:rsid w:val="00A60496"/>
    <w:rsid w:val="00A60628"/>
    <w:rsid w:val="00A6097B"/>
    <w:rsid w:val="00A60A99"/>
    <w:rsid w:val="00A60BEA"/>
    <w:rsid w:val="00A61138"/>
    <w:rsid w:val="00A611FB"/>
    <w:rsid w:val="00A6130F"/>
    <w:rsid w:val="00A616EF"/>
    <w:rsid w:val="00A617C1"/>
    <w:rsid w:val="00A61931"/>
    <w:rsid w:val="00A61A80"/>
    <w:rsid w:val="00A61C0C"/>
    <w:rsid w:val="00A6217B"/>
    <w:rsid w:val="00A621AE"/>
    <w:rsid w:val="00A6233B"/>
    <w:rsid w:val="00A62471"/>
    <w:rsid w:val="00A624B0"/>
    <w:rsid w:val="00A6255B"/>
    <w:rsid w:val="00A62886"/>
    <w:rsid w:val="00A6298C"/>
    <w:rsid w:val="00A62B8D"/>
    <w:rsid w:val="00A62CFF"/>
    <w:rsid w:val="00A6318B"/>
    <w:rsid w:val="00A6321E"/>
    <w:rsid w:val="00A63483"/>
    <w:rsid w:val="00A6360B"/>
    <w:rsid w:val="00A637B2"/>
    <w:rsid w:val="00A63855"/>
    <w:rsid w:val="00A6388C"/>
    <w:rsid w:val="00A6390D"/>
    <w:rsid w:val="00A639A5"/>
    <w:rsid w:val="00A63A1D"/>
    <w:rsid w:val="00A63E41"/>
    <w:rsid w:val="00A64221"/>
    <w:rsid w:val="00A643CC"/>
    <w:rsid w:val="00A64462"/>
    <w:rsid w:val="00A64943"/>
    <w:rsid w:val="00A64A8B"/>
    <w:rsid w:val="00A64D8B"/>
    <w:rsid w:val="00A65423"/>
    <w:rsid w:val="00A6545D"/>
    <w:rsid w:val="00A656EE"/>
    <w:rsid w:val="00A65AFF"/>
    <w:rsid w:val="00A65DBA"/>
    <w:rsid w:val="00A65E30"/>
    <w:rsid w:val="00A65EF8"/>
    <w:rsid w:val="00A6613E"/>
    <w:rsid w:val="00A6624B"/>
    <w:rsid w:val="00A66272"/>
    <w:rsid w:val="00A6640A"/>
    <w:rsid w:val="00A66533"/>
    <w:rsid w:val="00A6661B"/>
    <w:rsid w:val="00A667EA"/>
    <w:rsid w:val="00A66801"/>
    <w:rsid w:val="00A6690E"/>
    <w:rsid w:val="00A669F2"/>
    <w:rsid w:val="00A66C06"/>
    <w:rsid w:val="00A66F5B"/>
    <w:rsid w:val="00A674AF"/>
    <w:rsid w:val="00A677EB"/>
    <w:rsid w:val="00A67932"/>
    <w:rsid w:val="00A67C5E"/>
    <w:rsid w:val="00A67F99"/>
    <w:rsid w:val="00A701FD"/>
    <w:rsid w:val="00A707ED"/>
    <w:rsid w:val="00A70BB5"/>
    <w:rsid w:val="00A70E98"/>
    <w:rsid w:val="00A71532"/>
    <w:rsid w:val="00A71541"/>
    <w:rsid w:val="00A715A3"/>
    <w:rsid w:val="00A718EC"/>
    <w:rsid w:val="00A71A92"/>
    <w:rsid w:val="00A71CE8"/>
    <w:rsid w:val="00A71F6C"/>
    <w:rsid w:val="00A721BE"/>
    <w:rsid w:val="00A7255C"/>
    <w:rsid w:val="00A72675"/>
    <w:rsid w:val="00A72773"/>
    <w:rsid w:val="00A72951"/>
    <w:rsid w:val="00A72A54"/>
    <w:rsid w:val="00A72A5A"/>
    <w:rsid w:val="00A731E5"/>
    <w:rsid w:val="00A73261"/>
    <w:rsid w:val="00A732FA"/>
    <w:rsid w:val="00A7352C"/>
    <w:rsid w:val="00A73697"/>
    <w:rsid w:val="00A738D6"/>
    <w:rsid w:val="00A73912"/>
    <w:rsid w:val="00A73A4B"/>
    <w:rsid w:val="00A73B3B"/>
    <w:rsid w:val="00A73D75"/>
    <w:rsid w:val="00A73EF9"/>
    <w:rsid w:val="00A73F7B"/>
    <w:rsid w:val="00A740C1"/>
    <w:rsid w:val="00A745D0"/>
    <w:rsid w:val="00A74720"/>
    <w:rsid w:val="00A74DCC"/>
    <w:rsid w:val="00A74EF8"/>
    <w:rsid w:val="00A750BC"/>
    <w:rsid w:val="00A752D3"/>
    <w:rsid w:val="00A753CB"/>
    <w:rsid w:val="00A75482"/>
    <w:rsid w:val="00A75526"/>
    <w:rsid w:val="00A75646"/>
    <w:rsid w:val="00A75777"/>
    <w:rsid w:val="00A75A03"/>
    <w:rsid w:val="00A75A5F"/>
    <w:rsid w:val="00A75D38"/>
    <w:rsid w:val="00A75D94"/>
    <w:rsid w:val="00A7601A"/>
    <w:rsid w:val="00A76291"/>
    <w:rsid w:val="00A763B5"/>
    <w:rsid w:val="00A763B6"/>
    <w:rsid w:val="00A763F5"/>
    <w:rsid w:val="00A76696"/>
    <w:rsid w:val="00A76AD3"/>
    <w:rsid w:val="00A77453"/>
    <w:rsid w:val="00A77958"/>
    <w:rsid w:val="00A77B96"/>
    <w:rsid w:val="00A801BE"/>
    <w:rsid w:val="00A80469"/>
    <w:rsid w:val="00A80F2D"/>
    <w:rsid w:val="00A81071"/>
    <w:rsid w:val="00A81222"/>
    <w:rsid w:val="00A81309"/>
    <w:rsid w:val="00A81468"/>
    <w:rsid w:val="00A8160C"/>
    <w:rsid w:val="00A817B0"/>
    <w:rsid w:val="00A818C5"/>
    <w:rsid w:val="00A8194E"/>
    <w:rsid w:val="00A81D74"/>
    <w:rsid w:val="00A82193"/>
    <w:rsid w:val="00A828F1"/>
    <w:rsid w:val="00A829E4"/>
    <w:rsid w:val="00A82ABF"/>
    <w:rsid w:val="00A82B16"/>
    <w:rsid w:val="00A82E70"/>
    <w:rsid w:val="00A83116"/>
    <w:rsid w:val="00A831F1"/>
    <w:rsid w:val="00A832E4"/>
    <w:rsid w:val="00A83455"/>
    <w:rsid w:val="00A8368D"/>
    <w:rsid w:val="00A8370D"/>
    <w:rsid w:val="00A83BB9"/>
    <w:rsid w:val="00A83BC7"/>
    <w:rsid w:val="00A842EA"/>
    <w:rsid w:val="00A84323"/>
    <w:rsid w:val="00A84788"/>
    <w:rsid w:val="00A847E3"/>
    <w:rsid w:val="00A84AE0"/>
    <w:rsid w:val="00A84B6D"/>
    <w:rsid w:val="00A84F70"/>
    <w:rsid w:val="00A85296"/>
    <w:rsid w:val="00A852B9"/>
    <w:rsid w:val="00A86437"/>
    <w:rsid w:val="00A86576"/>
    <w:rsid w:val="00A86B2F"/>
    <w:rsid w:val="00A86C13"/>
    <w:rsid w:val="00A86C97"/>
    <w:rsid w:val="00A86E0F"/>
    <w:rsid w:val="00A86F03"/>
    <w:rsid w:val="00A87104"/>
    <w:rsid w:val="00A87122"/>
    <w:rsid w:val="00A8782F"/>
    <w:rsid w:val="00A8796D"/>
    <w:rsid w:val="00A879C2"/>
    <w:rsid w:val="00A87BDB"/>
    <w:rsid w:val="00A87CDB"/>
    <w:rsid w:val="00A87FB2"/>
    <w:rsid w:val="00A87FD7"/>
    <w:rsid w:val="00A90258"/>
    <w:rsid w:val="00A90318"/>
    <w:rsid w:val="00A9032A"/>
    <w:rsid w:val="00A90442"/>
    <w:rsid w:val="00A904FD"/>
    <w:rsid w:val="00A90AD9"/>
    <w:rsid w:val="00A90B1D"/>
    <w:rsid w:val="00A90E87"/>
    <w:rsid w:val="00A90FBF"/>
    <w:rsid w:val="00A91096"/>
    <w:rsid w:val="00A9115C"/>
    <w:rsid w:val="00A911B4"/>
    <w:rsid w:val="00A9121C"/>
    <w:rsid w:val="00A91233"/>
    <w:rsid w:val="00A91750"/>
    <w:rsid w:val="00A91C33"/>
    <w:rsid w:val="00A92019"/>
    <w:rsid w:val="00A92100"/>
    <w:rsid w:val="00A92584"/>
    <w:rsid w:val="00A928C4"/>
    <w:rsid w:val="00A92D07"/>
    <w:rsid w:val="00A92E2F"/>
    <w:rsid w:val="00A92F1C"/>
    <w:rsid w:val="00A92FF5"/>
    <w:rsid w:val="00A931CE"/>
    <w:rsid w:val="00A93355"/>
    <w:rsid w:val="00A9368C"/>
    <w:rsid w:val="00A93751"/>
    <w:rsid w:val="00A937D8"/>
    <w:rsid w:val="00A93924"/>
    <w:rsid w:val="00A93DCD"/>
    <w:rsid w:val="00A93F9E"/>
    <w:rsid w:val="00A942DB"/>
    <w:rsid w:val="00A9458F"/>
    <w:rsid w:val="00A9460A"/>
    <w:rsid w:val="00A9469D"/>
    <w:rsid w:val="00A94A6B"/>
    <w:rsid w:val="00A94BC4"/>
    <w:rsid w:val="00A9509F"/>
    <w:rsid w:val="00A950B7"/>
    <w:rsid w:val="00A951E6"/>
    <w:rsid w:val="00A952C9"/>
    <w:rsid w:val="00A958AF"/>
    <w:rsid w:val="00A95905"/>
    <w:rsid w:val="00A95AAA"/>
    <w:rsid w:val="00A96132"/>
    <w:rsid w:val="00A96308"/>
    <w:rsid w:val="00A96382"/>
    <w:rsid w:val="00A96768"/>
    <w:rsid w:val="00A96AFB"/>
    <w:rsid w:val="00A96D6F"/>
    <w:rsid w:val="00A96F76"/>
    <w:rsid w:val="00A96FFB"/>
    <w:rsid w:val="00A97259"/>
    <w:rsid w:val="00A979AE"/>
    <w:rsid w:val="00A97F85"/>
    <w:rsid w:val="00AA000B"/>
    <w:rsid w:val="00AA03C2"/>
    <w:rsid w:val="00AA0430"/>
    <w:rsid w:val="00AA04BC"/>
    <w:rsid w:val="00AA055B"/>
    <w:rsid w:val="00AA05A3"/>
    <w:rsid w:val="00AA062B"/>
    <w:rsid w:val="00AA1240"/>
    <w:rsid w:val="00AA13AC"/>
    <w:rsid w:val="00AA1482"/>
    <w:rsid w:val="00AA1C65"/>
    <w:rsid w:val="00AA1CB5"/>
    <w:rsid w:val="00AA206A"/>
    <w:rsid w:val="00AA282E"/>
    <w:rsid w:val="00AA2988"/>
    <w:rsid w:val="00AA2C42"/>
    <w:rsid w:val="00AA2DAF"/>
    <w:rsid w:val="00AA2F30"/>
    <w:rsid w:val="00AA304C"/>
    <w:rsid w:val="00AA30A8"/>
    <w:rsid w:val="00AA3149"/>
    <w:rsid w:val="00AA3345"/>
    <w:rsid w:val="00AA35DD"/>
    <w:rsid w:val="00AA35E3"/>
    <w:rsid w:val="00AA3770"/>
    <w:rsid w:val="00AA3AA2"/>
    <w:rsid w:val="00AA3AD8"/>
    <w:rsid w:val="00AA3D83"/>
    <w:rsid w:val="00AA4033"/>
    <w:rsid w:val="00AA405C"/>
    <w:rsid w:val="00AA416E"/>
    <w:rsid w:val="00AA418B"/>
    <w:rsid w:val="00AA4407"/>
    <w:rsid w:val="00AA45A1"/>
    <w:rsid w:val="00AA4688"/>
    <w:rsid w:val="00AA4807"/>
    <w:rsid w:val="00AA4D2A"/>
    <w:rsid w:val="00AA4D8A"/>
    <w:rsid w:val="00AA520D"/>
    <w:rsid w:val="00AA53D8"/>
    <w:rsid w:val="00AA5FAD"/>
    <w:rsid w:val="00AA5FBA"/>
    <w:rsid w:val="00AA6B6A"/>
    <w:rsid w:val="00AA6D0D"/>
    <w:rsid w:val="00AA73D4"/>
    <w:rsid w:val="00AA76C1"/>
    <w:rsid w:val="00AA78F6"/>
    <w:rsid w:val="00AA7CE4"/>
    <w:rsid w:val="00AA7CFD"/>
    <w:rsid w:val="00AA7F92"/>
    <w:rsid w:val="00AB0024"/>
    <w:rsid w:val="00AB0089"/>
    <w:rsid w:val="00AB015F"/>
    <w:rsid w:val="00AB0345"/>
    <w:rsid w:val="00AB0A94"/>
    <w:rsid w:val="00AB1177"/>
    <w:rsid w:val="00AB11BF"/>
    <w:rsid w:val="00AB1337"/>
    <w:rsid w:val="00AB13AF"/>
    <w:rsid w:val="00AB1552"/>
    <w:rsid w:val="00AB169F"/>
    <w:rsid w:val="00AB18CC"/>
    <w:rsid w:val="00AB1931"/>
    <w:rsid w:val="00AB1C2D"/>
    <w:rsid w:val="00AB1F66"/>
    <w:rsid w:val="00AB21E7"/>
    <w:rsid w:val="00AB23E4"/>
    <w:rsid w:val="00AB250D"/>
    <w:rsid w:val="00AB2639"/>
    <w:rsid w:val="00AB2649"/>
    <w:rsid w:val="00AB2772"/>
    <w:rsid w:val="00AB27AD"/>
    <w:rsid w:val="00AB287A"/>
    <w:rsid w:val="00AB2D36"/>
    <w:rsid w:val="00AB2FF4"/>
    <w:rsid w:val="00AB305C"/>
    <w:rsid w:val="00AB30DC"/>
    <w:rsid w:val="00AB315F"/>
    <w:rsid w:val="00AB3176"/>
    <w:rsid w:val="00AB33F6"/>
    <w:rsid w:val="00AB340F"/>
    <w:rsid w:val="00AB360E"/>
    <w:rsid w:val="00AB36BB"/>
    <w:rsid w:val="00AB3786"/>
    <w:rsid w:val="00AB387C"/>
    <w:rsid w:val="00AB3D9F"/>
    <w:rsid w:val="00AB4190"/>
    <w:rsid w:val="00AB4192"/>
    <w:rsid w:val="00AB4320"/>
    <w:rsid w:val="00AB43F1"/>
    <w:rsid w:val="00AB4660"/>
    <w:rsid w:val="00AB470A"/>
    <w:rsid w:val="00AB47D4"/>
    <w:rsid w:val="00AB4993"/>
    <w:rsid w:val="00AB4E03"/>
    <w:rsid w:val="00AB501B"/>
    <w:rsid w:val="00AB50AD"/>
    <w:rsid w:val="00AB50B7"/>
    <w:rsid w:val="00AB57F0"/>
    <w:rsid w:val="00AB59EC"/>
    <w:rsid w:val="00AB63E1"/>
    <w:rsid w:val="00AB6518"/>
    <w:rsid w:val="00AB6BEB"/>
    <w:rsid w:val="00AB6DA1"/>
    <w:rsid w:val="00AB6FAB"/>
    <w:rsid w:val="00AB7180"/>
    <w:rsid w:val="00AB7907"/>
    <w:rsid w:val="00AB7CE0"/>
    <w:rsid w:val="00AB7D1F"/>
    <w:rsid w:val="00AB7E5A"/>
    <w:rsid w:val="00AC02EE"/>
    <w:rsid w:val="00AC04EC"/>
    <w:rsid w:val="00AC0568"/>
    <w:rsid w:val="00AC05CC"/>
    <w:rsid w:val="00AC098E"/>
    <w:rsid w:val="00AC0F3A"/>
    <w:rsid w:val="00AC11F8"/>
    <w:rsid w:val="00AC1258"/>
    <w:rsid w:val="00AC151A"/>
    <w:rsid w:val="00AC1AB9"/>
    <w:rsid w:val="00AC1B91"/>
    <w:rsid w:val="00AC2147"/>
    <w:rsid w:val="00AC23B9"/>
    <w:rsid w:val="00AC29B3"/>
    <w:rsid w:val="00AC2CC9"/>
    <w:rsid w:val="00AC2E2E"/>
    <w:rsid w:val="00AC354F"/>
    <w:rsid w:val="00AC3753"/>
    <w:rsid w:val="00AC3935"/>
    <w:rsid w:val="00AC3936"/>
    <w:rsid w:val="00AC396A"/>
    <w:rsid w:val="00AC3F25"/>
    <w:rsid w:val="00AC3F6E"/>
    <w:rsid w:val="00AC40BF"/>
    <w:rsid w:val="00AC41BD"/>
    <w:rsid w:val="00AC428A"/>
    <w:rsid w:val="00AC4394"/>
    <w:rsid w:val="00AC44B5"/>
    <w:rsid w:val="00AC48F9"/>
    <w:rsid w:val="00AC4B34"/>
    <w:rsid w:val="00AC4FBE"/>
    <w:rsid w:val="00AC5936"/>
    <w:rsid w:val="00AC5A3C"/>
    <w:rsid w:val="00AC6292"/>
    <w:rsid w:val="00AC6368"/>
    <w:rsid w:val="00AC69FE"/>
    <w:rsid w:val="00AC6A07"/>
    <w:rsid w:val="00AC6A3D"/>
    <w:rsid w:val="00AC712D"/>
    <w:rsid w:val="00AC7286"/>
    <w:rsid w:val="00AC7737"/>
    <w:rsid w:val="00AC7AE7"/>
    <w:rsid w:val="00AC7B84"/>
    <w:rsid w:val="00AC7C50"/>
    <w:rsid w:val="00AD0010"/>
    <w:rsid w:val="00AD0560"/>
    <w:rsid w:val="00AD05CC"/>
    <w:rsid w:val="00AD068F"/>
    <w:rsid w:val="00AD0703"/>
    <w:rsid w:val="00AD0B8D"/>
    <w:rsid w:val="00AD11A0"/>
    <w:rsid w:val="00AD1349"/>
    <w:rsid w:val="00AD13B0"/>
    <w:rsid w:val="00AD1660"/>
    <w:rsid w:val="00AD1661"/>
    <w:rsid w:val="00AD1662"/>
    <w:rsid w:val="00AD16C8"/>
    <w:rsid w:val="00AD1D72"/>
    <w:rsid w:val="00AD250D"/>
    <w:rsid w:val="00AD298D"/>
    <w:rsid w:val="00AD2C06"/>
    <w:rsid w:val="00AD2D01"/>
    <w:rsid w:val="00AD2E30"/>
    <w:rsid w:val="00AD2E78"/>
    <w:rsid w:val="00AD2F72"/>
    <w:rsid w:val="00AD2FC3"/>
    <w:rsid w:val="00AD32E9"/>
    <w:rsid w:val="00AD343C"/>
    <w:rsid w:val="00AD3775"/>
    <w:rsid w:val="00AD3E79"/>
    <w:rsid w:val="00AD429C"/>
    <w:rsid w:val="00AD43E3"/>
    <w:rsid w:val="00AD45A0"/>
    <w:rsid w:val="00AD4847"/>
    <w:rsid w:val="00AD49AD"/>
    <w:rsid w:val="00AD4C1F"/>
    <w:rsid w:val="00AD4F34"/>
    <w:rsid w:val="00AD5088"/>
    <w:rsid w:val="00AD50B4"/>
    <w:rsid w:val="00AD52E1"/>
    <w:rsid w:val="00AD5306"/>
    <w:rsid w:val="00AD53B6"/>
    <w:rsid w:val="00AD578C"/>
    <w:rsid w:val="00AD58C3"/>
    <w:rsid w:val="00AD5B84"/>
    <w:rsid w:val="00AD62BB"/>
    <w:rsid w:val="00AD67F7"/>
    <w:rsid w:val="00AD6A55"/>
    <w:rsid w:val="00AD70C7"/>
    <w:rsid w:val="00AD70DF"/>
    <w:rsid w:val="00AD7780"/>
    <w:rsid w:val="00AD782E"/>
    <w:rsid w:val="00AD78C2"/>
    <w:rsid w:val="00AD7AFF"/>
    <w:rsid w:val="00AD7F20"/>
    <w:rsid w:val="00AD7F36"/>
    <w:rsid w:val="00AE004A"/>
    <w:rsid w:val="00AE040F"/>
    <w:rsid w:val="00AE05C4"/>
    <w:rsid w:val="00AE0C47"/>
    <w:rsid w:val="00AE0D08"/>
    <w:rsid w:val="00AE0ED6"/>
    <w:rsid w:val="00AE159B"/>
    <w:rsid w:val="00AE17F4"/>
    <w:rsid w:val="00AE1C44"/>
    <w:rsid w:val="00AE1D9E"/>
    <w:rsid w:val="00AE2015"/>
    <w:rsid w:val="00AE223C"/>
    <w:rsid w:val="00AE23DB"/>
    <w:rsid w:val="00AE27CA"/>
    <w:rsid w:val="00AE2896"/>
    <w:rsid w:val="00AE2CEC"/>
    <w:rsid w:val="00AE2E21"/>
    <w:rsid w:val="00AE2E9D"/>
    <w:rsid w:val="00AE3048"/>
    <w:rsid w:val="00AE30D5"/>
    <w:rsid w:val="00AE349D"/>
    <w:rsid w:val="00AE36FA"/>
    <w:rsid w:val="00AE3839"/>
    <w:rsid w:val="00AE4211"/>
    <w:rsid w:val="00AE4434"/>
    <w:rsid w:val="00AE44E6"/>
    <w:rsid w:val="00AE457D"/>
    <w:rsid w:val="00AE49F2"/>
    <w:rsid w:val="00AE4BC9"/>
    <w:rsid w:val="00AE4BCA"/>
    <w:rsid w:val="00AE4CFC"/>
    <w:rsid w:val="00AE4D13"/>
    <w:rsid w:val="00AE4FC0"/>
    <w:rsid w:val="00AE5464"/>
    <w:rsid w:val="00AE54A9"/>
    <w:rsid w:val="00AE5A2A"/>
    <w:rsid w:val="00AE5D08"/>
    <w:rsid w:val="00AE60F3"/>
    <w:rsid w:val="00AE61ED"/>
    <w:rsid w:val="00AE67D6"/>
    <w:rsid w:val="00AE6808"/>
    <w:rsid w:val="00AE6A95"/>
    <w:rsid w:val="00AE6D5C"/>
    <w:rsid w:val="00AE727B"/>
    <w:rsid w:val="00AE7424"/>
    <w:rsid w:val="00AE7AD5"/>
    <w:rsid w:val="00AE7B53"/>
    <w:rsid w:val="00AE7C7E"/>
    <w:rsid w:val="00AE7E3E"/>
    <w:rsid w:val="00AE7F6A"/>
    <w:rsid w:val="00AF01CF"/>
    <w:rsid w:val="00AF01FB"/>
    <w:rsid w:val="00AF0428"/>
    <w:rsid w:val="00AF0678"/>
    <w:rsid w:val="00AF0FB5"/>
    <w:rsid w:val="00AF128E"/>
    <w:rsid w:val="00AF1BAE"/>
    <w:rsid w:val="00AF1C00"/>
    <w:rsid w:val="00AF1D87"/>
    <w:rsid w:val="00AF1E22"/>
    <w:rsid w:val="00AF1FAD"/>
    <w:rsid w:val="00AF23B6"/>
    <w:rsid w:val="00AF2E47"/>
    <w:rsid w:val="00AF2FB8"/>
    <w:rsid w:val="00AF321D"/>
    <w:rsid w:val="00AF323B"/>
    <w:rsid w:val="00AF35B1"/>
    <w:rsid w:val="00AF37F1"/>
    <w:rsid w:val="00AF3930"/>
    <w:rsid w:val="00AF395D"/>
    <w:rsid w:val="00AF3C75"/>
    <w:rsid w:val="00AF3E0E"/>
    <w:rsid w:val="00AF3EB3"/>
    <w:rsid w:val="00AF3FB7"/>
    <w:rsid w:val="00AF4312"/>
    <w:rsid w:val="00AF4339"/>
    <w:rsid w:val="00AF4359"/>
    <w:rsid w:val="00AF4362"/>
    <w:rsid w:val="00AF43C7"/>
    <w:rsid w:val="00AF4495"/>
    <w:rsid w:val="00AF468B"/>
    <w:rsid w:val="00AF46BF"/>
    <w:rsid w:val="00AF471E"/>
    <w:rsid w:val="00AF483B"/>
    <w:rsid w:val="00AF49B6"/>
    <w:rsid w:val="00AF4B39"/>
    <w:rsid w:val="00AF5606"/>
    <w:rsid w:val="00AF566A"/>
    <w:rsid w:val="00AF56BE"/>
    <w:rsid w:val="00AF61E4"/>
    <w:rsid w:val="00AF6338"/>
    <w:rsid w:val="00AF64AB"/>
    <w:rsid w:val="00AF66D3"/>
    <w:rsid w:val="00AF66DA"/>
    <w:rsid w:val="00AF68DF"/>
    <w:rsid w:val="00AF6973"/>
    <w:rsid w:val="00AF6AFA"/>
    <w:rsid w:val="00AF7114"/>
    <w:rsid w:val="00AF711D"/>
    <w:rsid w:val="00AF74D3"/>
    <w:rsid w:val="00AF771A"/>
    <w:rsid w:val="00AF7ADF"/>
    <w:rsid w:val="00AF7AF0"/>
    <w:rsid w:val="00B001B6"/>
    <w:rsid w:val="00B001E9"/>
    <w:rsid w:val="00B00256"/>
    <w:rsid w:val="00B0096A"/>
    <w:rsid w:val="00B0108E"/>
    <w:rsid w:val="00B011DD"/>
    <w:rsid w:val="00B015D2"/>
    <w:rsid w:val="00B016E3"/>
    <w:rsid w:val="00B01758"/>
    <w:rsid w:val="00B01F43"/>
    <w:rsid w:val="00B0216A"/>
    <w:rsid w:val="00B0230E"/>
    <w:rsid w:val="00B025AC"/>
    <w:rsid w:val="00B02A3D"/>
    <w:rsid w:val="00B02D67"/>
    <w:rsid w:val="00B032E6"/>
    <w:rsid w:val="00B03603"/>
    <w:rsid w:val="00B036B8"/>
    <w:rsid w:val="00B03724"/>
    <w:rsid w:val="00B03B6C"/>
    <w:rsid w:val="00B03C68"/>
    <w:rsid w:val="00B03E5A"/>
    <w:rsid w:val="00B04070"/>
    <w:rsid w:val="00B04564"/>
    <w:rsid w:val="00B046AC"/>
    <w:rsid w:val="00B0492B"/>
    <w:rsid w:val="00B04EFA"/>
    <w:rsid w:val="00B0510F"/>
    <w:rsid w:val="00B0514B"/>
    <w:rsid w:val="00B0518E"/>
    <w:rsid w:val="00B055C9"/>
    <w:rsid w:val="00B05681"/>
    <w:rsid w:val="00B056DC"/>
    <w:rsid w:val="00B0581A"/>
    <w:rsid w:val="00B05A7A"/>
    <w:rsid w:val="00B05ABD"/>
    <w:rsid w:val="00B05C16"/>
    <w:rsid w:val="00B05C62"/>
    <w:rsid w:val="00B05D0C"/>
    <w:rsid w:val="00B05D54"/>
    <w:rsid w:val="00B061C9"/>
    <w:rsid w:val="00B06A75"/>
    <w:rsid w:val="00B06B8B"/>
    <w:rsid w:val="00B06C62"/>
    <w:rsid w:val="00B07534"/>
    <w:rsid w:val="00B075F2"/>
    <w:rsid w:val="00B075FB"/>
    <w:rsid w:val="00B0769E"/>
    <w:rsid w:val="00B076AE"/>
    <w:rsid w:val="00B076FB"/>
    <w:rsid w:val="00B077EB"/>
    <w:rsid w:val="00B078B5"/>
    <w:rsid w:val="00B07CFE"/>
    <w:rsid w:val="00B07FCD"/>
    <w:rsid w:val="00B102C9"/>
    <w:rsid w:val="00B10544"/>
    <w:rsid w:val="00B105DD"/>
    <w:rsid w:val="00B1082B"/>
    <w:rsid w:val="00B10F77"/>
    <w:rsid w:val="00B11156"/>
    <w:rsid w:val="00B117BC"/>
    <w:rsid w:val="00B11B48"/>
    <w:rsid w:val="00B11E8D"/>
    <w:rsid w:val="00B11F43"/>
    <w:rsid w:val="00B12081"/>
    <w:rsid w:val="00B1237D"/>
    <w:rsid w:val="00B128B8"/>
    <w:rsid w:val="00B12B59"/>
    <w:rsid w:val="00B130EA"/>
    <w:rsid w:val="00B132C5"/>
    <w:rsid w:val="00B13369"/>
    <w:rsid w:val="00B1376B"/>
    <w:rsid w:val="00B13823"/>
    <w:rsid w:val="00B13B54"/>
    <w:rsid w:val="00B13E94"/>
    <w:rsid w:val="00B14085"/>
    <w:rsid w:val="00B145E3"/>
    <w:rsid w:val="00B147E7"/>
    <w:rsid w:val="00B14A30"/>
    <w:rsid w:val="00B14C32"/>
    <w:rsid w:val="00B1510B"/>
    <w:rsid w:val="00B15543"/>
    <w:rsid w:val="00B15B46"/>
    <w:rsid w:val="00B15D59"/>
    <w:rsid w:val="00B16163"/>
    <w:rsid w:val="00B16CD9"/>
    <w:rsid w:val="00B16DF8"/>
    <w:rsid w:val="00B172CE"/>
    <w:rsid w:val="00B174F2"/>
    <w:rsid w:val="00B1768C"/>
    <w:rsid w:val="00B178E0"/>
    <w:rsid w:val="00B17DC1"/>
    <w:rsid w:val="00B17FB0"/>
    <w:rsid w:val="00B20095"/>
    <w:rsid w:val="00B2009B"/>
    <w:rsid w:val="00B203AF"/>
    <w:rsid w:val="00B20400"/>
    <w:rsid w:val="00B207F5"/>
    <w:rsid w:val="00B20A1D"/>
    <w:rsid w:val="00B20A3F"/>
    <w:rsid w:val="00B20E81"/>
    <w:rsid w:val="00B219E1"/>
    <w:rsid w:val="00B21A18"/>
    <w:rsid w:val="00B21A56"/>
    <w:rsid w:val="00B21AC6"/>
    <w:rsid w:val="00B21ACC"/>
    <w:rsid w:val="00B21AEE"/>
    <w:rsid w:val="00B2254F"/>
    <w:rsid w:val="00B225A4"/>
    <w:rsid w:val="00B227EA"/>
    <w:rsid w:val="00B22A9A"/>
    <w:rsid w:val="00B22C4F"/>
    <w:rsid w:val="00B22CF1"/>
    <w:rsid w:val="00B22D44"/>
    <w:rsid w:val="00B22FD4"/>
    <w:rsid w:val="00B232A1"/>
    <w:rsid w:val="00B233BD"/>
    <w:rsid w:val="00B23FA1"/>
    <w:rsid w:val="00B24410"/>
    <w:rsid w:val="00B24758"/>
    <w:rsid w:val="00B24E9E"/>
    <w:rsid w:val="00B25047"/>
    <w:rsid w:val="00B25272"/>
    <w:rsid w:val="00B255C2"/>
    <w:rsid w:val="00B25618"/>
    <w:rsid w:val="00B256EE"/>
    <w:rsid w:val="00B25B70"/>
    <w:rsid w:val="00B25CAE"/>
    <w:rsid w:val="00B25D4F"/>
    <w:rsid w:val="00B25DD3"/>
    <w:rsid w:val="00B26249"/>
    <w:rsid w:val="00B26415"/>
    <w:rsid w:val="00B26559"/>
    <w:rsid w:val="00B2655B"/>
    <w:rsid w:val="00B26B34"/>
    <w:rsid w:val="00B26D9F"/>
    <w:rsid w:val="00B27066"/>
    <w:rsid w:val="00B27093"/>
    <w:rsid w:val="00B270FE"/>
    <w:rsid w:val="00B272B5"/>
    <w:rsid w:val="00B27649"/>
    <w:rsid w:val="00B278EC"/>
    <w:rsid w:val="00B278FB"/>
    <w:rsid w:val="00B27A50"/>
    <w:rsid w:val="00B27A9A"/>
    <w:rsid w:val="00B3009C"/>
    <w:rsid w:val="00B30482"/>
    <w:rsid w:val="00B306B0"/>
    <w:rsid w:val="00B30C3B"/>
    <w:rsid w:val="00B30C88"/>
    <w:rsid w:val="00B310C2"/>
    <w:rsid w:val="00B311E7"/>
    <w:rsid w:val="00B3132C"/>
    <w:rsid w:val="00B315F4"/>
    <w:rsid w:val="00B316B9"/>
    <w:rsid w:val="00B3175B"/>
    <w:rsid w:val="00B31AA4"/>
    <w:rsid w:val="00B31DAC"/>
    <w:rsid w:val="00B3228A"/>
    <w:rsid w:val="00B325E0"/>
    <w:rsid w:val="00B32894"/>
    <w:rsid w:val="00B32C31"/>
    <w:rsid w:val="00B32C4B"/>
    <w:rsid w:val="00B33052"/>
    <w:rsid w:val="00B3318C"/>
    <w:rsid w:val="00B33199"/>
    <w:rsid w:val="00B33A28"/>
    <w:rsid w:val="00B33B9C"/>
    <w:rsid w:val="00B33BA3"/>
    <w:rsid w:val="00B33F1B"/>
    <w:rsid w:val="00B34106"/>
    <w:rsid w:val="00B342D2"/>
    <w:rsid w:val="00B342DC"/>
    <w:rsid w:val="00B344A2"/>
    <w:rsid w:val="00B34947"/>
    <w:rsid w:val="00B34948"/>
    <w:rsid w:val="00B34B12"/>
    <w:rsid w:val="00B34D0A"/>
    <w:rsid w:val="00B34F0D"/>
    <w:rsid w:val="00B352E8"/>
    <w:rsid w:val="00B356AB"/>
    <w:rsid w:val="00B356F0"/>
    <w:rsid w:val="00B35ED7"/>
    <w:rsid w:val="00B35F93"/>
    <w:rsid w:val="00B36167"/>
    <w:rsid w:val="00B3636E"/>
    <w:rsid w:val="00B36413"/>
    <w:rsid w:val="00B3651B"/>
    <w:rsid w:val="00B36BBD"/>
    <w:rsid w:val="00B36D64"/>
    <w:rsid w:val="00B36DDB"/>
    <w:rsid w:val="00B37025"/>
    <w:rsid w:val="00B37321"/>
    <w:rsid w:val="00B37512"/>
    <w:rsid w:val="00B375B1"/>
    <w:rsid w:val="00B3770D"/>
    <w:rsid w:val="00B37FB0"/>
    <w:rsid w:val="00B37FEE"/>
    <w:rsid w:val="00B40532"/>
    <w:rsid w:val="00B4063C"/>
    <w:rsid w:val="00B40991"/>
    <w:rsid w:val="00B40C19"/>
    <w:rsid w:val="00B40D7C"/>
    <w:rsid w:val="00B40EB8"/>
    <w:rsid w:val="00B40FFD"/>
    <w:rsid w:val="00B4102E"/>
    <w:rsid w:val="00B41030"/>
    <w:rsid w:val="00B413A8"/>
    <w:rsid w:val="00B416E4"/>
    <w:rsid w:val="00B4174B"/>
    <w:rsid w:val="00B417C4"/>
    <w:rsid w:val="00B41CC9"/>
    <w:rsid w:val="00B41D4A"/>
    <w:rsid w:val="00B41DD2"/>
    <w:rsid w:val="00B41EF4"/>
    <w:rsid w:val="00B42605"/>
    <w:rsid w:val="00B42674"/>
    <w:rsid w:val="00B42767"/>
    <w:rsid w:val="00B42768"/>
    <w:rsid w:val="00B42912"/>
    <w:rsid w:val="00B42F90"/>
    <w:rsid w:val="00B433C2"/>
    <w:rsid w:val="00B4358A"/>
    <w:rsid w:val="00B4382A"/>
    <w:rsid w:val="00B43B33"/>
    <w:rsid w:val="00B43CC4"/>
    <w:rsid w:val="00B43E37"/>
    <w:rsid w:val="00B43FAB"/>
    <w:rsid w:val="00B44010"/>
    <w:rsid w:val="00B44065"/>
    <w:rsid w:val="00B4406C"/>
    <w:rsid w:val="00B4409A"/>
    <w:rsid w:val="00B44225"/>
    <w:rsid w:val="00B445EE"/>
    <w:rsid w:val="00B44939"/>
    <w:rsid w:val="00B4498A"/>
    <w:rsid w:val="00B44A08"/>
    <w:rsid w:val="00B44D59"/>
    <w:rsid w:val="00B44DE1"/>
    <w:rsid w:val="00B44FA0"/>
    <w:rsid w:val="00B45249"/>
    <w:rsid w:val="00B454A6"/>
    <w:rsid w:val="00B456C2"/>
    <w:rsid w:val="00B457E5"/>
    <w:rsid w:val="00B45840"/>
    <w:rsid w:val="00B45A7E"/>
    <w:rsid w:val="00B45C5F"/>
    <w:rsid w:val="00B45E71"/>
    <w:rsid w:val="00B45F08"/>
    <w:rsid w:val="00B45FC7"/>
    <w:rsid w:val="00B46054"/>
    <w:rsid w:val="00B460F8"/>
    <w:rsid w:val="00B46729"/>
    <w:rsid w:val="00B46935"/>
    <w:rsid w:val="00B46A4D"/>
    <w:rsid w:val="00B46B72"/>
    <w:rsid w:val="00B46C03"/>
    <w:rsid w:val="00B46E61"/>
    <w:rsid w:val="00B4732D"/>
    <w:rsid w:val="00B47754"/>
    <w:rsid w:val="00B506F6"/>
    <w:rsid w:val="00B50B9A"/>
    <w:rsid w:val="00B50E9B"/>
    <w:rsid w:val="00B5120C"/>
    <w:rsid w:val="00B516B0"/>
    <w:rsid w:val="00B520A7"/>
    <w:rsid w:val="00B521C1"/>
    <w:rsid w:val="00B52236"/>
    <w:rsid w:val="00B52366"/>
    <w:rsid w:val="00B52B2F"/>
    <w:rsid w:val="00B52C74"/>
    <w:rsid w:val="00B52D50"/>
    <w:rsid w:val="00B52E62"/>
    <w:rsid w:val="00B535EA"/>
    <w:rsid w:val="00B5372B"/>
    <w:rsid w:val="00B53BE5"/>
    <w:rsid w:val="00B53E67"/>
    <w:rsid w:val="00B5462D"/>
    <w:rsid w:val="00B548F6"/>
    <w:rsid w:val="00B5491E"/>
    <w:rsid w:val="00B549D0"/>
    <w:rsid w:val="00B55761"/>
    <w:rsid w:val="00B5606E"/>
    <w:rsid w:val="00B560D6"/>
    <w:rsid w:val="00B5654C"/>
    <w:rsid w:val="00B565AC"/>
    <w:rsid w:val="00B5682B"/>
    <w:rsid w:val="00B56985"/>
    <w:rsid w:val="00B56C4A"/>
    <w:rsid w:val="00B56D56"/>
    <w:rsid w:val="00B56EB5"/>
    <w:rsid w:val="00B571E8"/>
    <w:rsid w:val="00B5753D"/>
    <w:rsid w:val="00B576A4"/>
    <w:rsid w:val="00B576A9"/>
    <w:rsid w:val="00B57AC1"/>
    <w:rsid w:val="00B57C8B"/>
    <w:rsid w:val="00B57E24"/>
    <w:rsid w:val="00B60B80"/>
    <w:rsid w:val="00B60BA1"/>
    <w:rsid w:val="00B60D0B"/>
    <w:rsid w:val="00B60E9C"/>
    <w:rsid w:val="00B60ECB"/>
    <w:rsid w:val="00B61919"/>
    <w:rsid w:val="00B619A3"/>
    <w:rsid w:val="00B619C8"/>
    <w:rsid w:val="00B61A9D"/>
    <w:rsid w:val="00B61B4F"/>
    <w:rsid w:val="00B61B7D"/>
    <w:rsid w:val="00B6202D"/>
    <w:rsid w:val="00B62076"/>
    <w:rsid w:val="00B621EA"/>
    <w:rsid w:val="00B62601"/>
    <w:rsid w:val="00B627E0"/>
    <w:rsid w:val="00B62A86"/>
    <w:rsid w:val="00B62B0B"/>
    <w:rsid w:val="00B62B11"/>
    <w:rsid w:val="00B62C72"/>
    <w:rsid w:val="00B634D9"/>
    <w:rsid w:val="00B6365B"/>
    <w:rsid w:val="00B63943"/>
    <w:rsid w:val="00B63A23"/>
    <w:rsid w:val="00B63B81"/>
    <w:rsid w:val="00B63ECC"/>
    <w:rsid w:val="00B64144"/>
    <w:rsid w:val="00B642C8"/>
    <w:rsid w:val="00B6468A"/>
    <w:rsid w:val="00B646EA"/>
    <w:rsid w:val="00B6477E"/>
    <w:rsid w:val="00B64832"/>
    <w:rsid w:val="00B64968"/>
    <w:rsid w:val="00B64C23"/>
    <w:rsid w:val="00B64DC2"/>
    <w:rsid w:val="00B64E0F"/>
    <w:rsid w:val="00B65008"/>
    <w:rsid w:val="00B65275"/>
    <w:rsid w:val="00B65506"/>
    <w:rsid w:val="00B6553D"/>
    <w:rsid w:val="00B65D0C"/>
    <w:rsid w:val="00B662BC"/>
    <w:rsid w:val="00B66477"/>
    <w:rsid w:val="00B66524"/>
    <w:rsid w:val="00B667BD"/>
    <w:rsid w:val="00B67068"/>
    <w:rsid w:val="00B6715E"/>
    <w:rsid w:val="00B671C4"/>
    <w:rsid w:val="00B67386"/>
    <w:rsid w:val="00B679FC"/>
    <w:rsid w:val="00B70115"/>
    <w:rsid w:val="00B70466"/>
    <w:rsid w:val="00B705BB"/>
    <w:rsid w:val="00B707B4"/>
    <w:rsid w:val="00B707E7"/>
    <w:rsid w:val="00B70DFA"/>
    <w:rsid w:val="00B70E34"/>
    <w:rsid w:val="00B71099"/>
    <w:rsid w:val="00B711B1"/>
    <w:rsid w:val="00B711E3"/>
    <w:rsid w:val="00B7186D"/>
    <w:rsid w:val="00B718A4"/>
    <w:rsid w:val="00B71AC4"/>
    <w:rsid w:val="00B71B85"/>
    <w:rsid w:val="00B72401"/>
    <w:rsid w:val="00B72A92"/>
    <w:rsid w:val="00B72AA9"/>
    <w:rsid w:val="00B72B1E"/>
    <w:rsid w:val="00B72BC2"/>
    <w:rsid w:val="00B72DEF"/>
    <w:rsid w:val="00B734D0"/>
    <w:rsid w:val="00B73510"/>
    <w:rsid w:val="00B73671"/>
    <w:rsid w:val="00B738A4"/>
    <w:rsid w:val="00B73B16"/>
    <w:rsid w:val="00B73CAE"/>
    <w:rsid w:val="00B73CE4"/>
    <w:rsid w:val="00B73F5B"/>
    <w:rsid w:val="00B7403B"/>
    <w:rsid w:val="00B747FB"/>
    <w:rsid w:val="00B74B8C"/>
    <w:rsid w:val="00B74CB2"/>
    <w:rsid w:val="00B74D96"/>
    <w:rsid w:val="00B750BC"/>
    <w:rsid w:val="00B7521F"/>
    <w:rsid w:val="00B75575"/>
    <w:rsid w:val="00B755D1"/>
    <w:rsid w:val="00B756DD"/>
    <w:rsid w:val="00B75729"/>
    <w:rsid w:val="00B759A8"/>
    <w:rsid w:val="00B75AD8"/>
    <w:rsid w:val="00B75D57"/>
    <w:rsid w:val="00B75EAD"/>
    <w:rsid w:val="00B75F2B"/>
    <w:rsid w:val="00B7607F"/>
    <w:rsid w:val="00B76113"/>
    <w:rsid w:val="00B762CA"/>
    <w:rsid w:val="00B7638A"/>
    <w:rsid w:val="00B7671E"/>
    <w:rsid w:val="00B767DD"/>
    <w:rsid w:val="00B76A19"/>
    <w:rsid w:val="00B76B6D"/>
    <w:rsid w:val="00B76BC8"/>
    <w:rsid w:val="00B76BD3"/>
    <w:rsid w:val="00B76CD0"/>
    <w:rsid w:val="00B76DB3"/>
    <w:rsid w:val="00B76E11"/>
    <w:rsid w:val="00B771E2"/>
    <w:rsid w:val="00B77280"/>
    <w:rsid w:val="00B774F6"/>
    <w:rsid w:val="00B77C4A"/>
    <w:rsid w:val="00B77D3F"/>
    <w:rsid w:val="00B800FD"/>
    <w:rsid w:val="00B801B5"/>
    <w:rsid w:val="00B80390"/>
    <w:rsid w:val="00B80730"/>
    <w:rsid w:val="00B80971"/>
    <w:rsid w:val="00B80EC4"/>
    <w:rsid w:val="00B80FD1"/>
    <w:rsid w:val="00B81240"/>
    <w:rsid w:val="00B81604"/>
    <w:rsid w:val="00B816AB"/>
    <w:rsid w:val="00B81788"/>
    <w:rsid w:val="00B81891"/>
    <w:rsid w:val="00B81A97"/>
    <w:rsid w:val="00B81F67"/>
    <w:rsid w:val="00B82059"/>
    <w:rsid w:val="00B82108"/>
    <w:rsid w:val="00B822B5"/>
    <w:rsid w:val="00B825AA"/>
    <w:rsid w:val="00B825D9"/>
    <w:rsid w:val="00B828E3"/>
    <w:rsid w:val="00B82E73"/>
    <w:rsid w:val="00B82F39"/>
    <w:rsid w:val="00B82F72"/>
    <w:rsid w:val="00B8334C"/>
    <w:rsid w:val="00B83382"/>
    <w:rsid w:val="00B833AC"/>
    <w:rsid w:val="00B83677"/>
    <w:rsid w:val="00B8392F"/>
    <w:rsid w:val="00B83B81"/>
    <w:rsid w:val="00B83E76"/>
    <w:rsid w:val="00B83EAB"/>
    <w:rsid w:val="00B84025"/>
    <w:rsid w:val="00B84102"/>
    <w:rsid w:val="00B8487E"/>
    <w:rsid w:val="00B84E79"/>
    <w:rsid w:val="00B851B0"/>
    <w:rsid w:val="00B853B2"/>
    <w:rsid w:val="00B85727"/>
    <w:rsid w:val="00B85BAD"/>
    <w:rsid w:val="00B85F12"/>
    <w:rsid w:val="00B865A3"/>
    <w:rsid w:val="00B86614"/>
    <w:rsid w:val="00B8670B"/>
    <w:rsid w:val="00B86BB4"/>
    <w:rsid w:val="00B86D87"/>
    <w:rsid w:val="00B86E9C"/>
    <w:rsid w:val="00B86EE0"/>
    <w:rsid w:val="00B871F4"/>
    <w:rsid w:val="00B873D2"/>
    <w:rsid w:val="00B8766E"/>
    <w:rsid w:val="00B8798F"/>
    <w:rsid w:val="00B879E9"/>
    <w:rsid w:val="00B87D05"/>
    <w:rsid w:val="00B87E3A"/>
    <w:rsid w:val="00B90492"/>
    <w:rsid w:val="00B90938"/>
    <w:rsid w:val="00B909D2"/>
    <w:rsid w:val="00B90A6F"/>
    <w:rsid w:val="00B90BBA"/>
    <w:rsid w:val="00B90CD7"/>
    <w:rsid w:val="00B90FE4"/>
    <w:rsid w:val="00B9117C"/>
    <w:rsid w:val="00B91182"/>
    <w:rsid w:val="00B91529"/>
    <w:rsid w:val="00B91763"/>
    <w:rsid w:val="00B91A35"/>
    <w:rsid w:val="00B91AF1"/>
    <w:rsid w:val="00B91B05"/>
    <w:rsid w:val="00B91C82"/>
    <w:rsid w:val="00B92314"/>
    <w:rsid w:val="00B92458"/>
    <w:rsid w:val="00B9250C"/>
    <w:rsid w:val="00B92621"/>
    <w:rsid w:val="00B9286D"/>
    <w:rsid w:val="00B92870"/>
    <w:rsid w:val="00B92AC4"/>
    <w:rsid w:val="00B92C5E"/>
    <w:rsid w:val="00B92DC9"/>
    <w:rsid w:val="00B92E97"/>
    <w:rsid w:val="00B92F73"/>
    <w:rsid w:val="00B930AE"/>
    <w:rsid w:val="00B934F4"/>
    <w:rsid w:val="00B9365B"/>
    <w:rsid w:val="00B9386F"/>
    <w:rsid w:val="00B938DC"/>
    <w:rsid w:val="00B939E4"/>
    <w:rsid w:val="00B94055"/>
    <w:rsid w:val="00B942E9"/>
    <w:rsid w:val="00B9437A"/>
    <w:rsid w:val="00B949B4"/>
    <w:rsid w:val="00B94CD3"/>
    <w:rsid w:val="00B9513F"/>
    <w:rsid w:val="00B9560A"/>
    <w:rsid w:val="00B95937"/>
    <w:rsid w:val="00B95AAA"/>
    <w:rsid w:val="00B96145"/>
    <w:rsid w:val="00B962B3"/>
    <w:rsid w:val="00B96314"/>
    <w:rsid w:val="00B964D2"/>
    <w:rsid w:val="00B965B5"/>
    <w:rsid w:val="00B96814"/>
    <w:rsid w:val="00B96835"/>
    <w:rsid w:val="00B96BC5"/>
    <w:rsid w:val="00B96C96"/>
    <w:rsid w:val="00B972CF"/>
    <w:rsid w:val="00B97390"/>
    <w:rsid w:val="00B97793"/>
    <w:rsid w:val="00B97835"/>
    <w:rsid w:val="00B978A7"/>
    <w:rsid w:val="00B97A58"/>
    <w:rsid w:val="00B97B2F"/>
    <w:rsid w:val="00B97BA2"/>
    <w:rsid w:val="00B97C21"/>
    <w:rsid w:val="00B97CA5"/>
    <w:rsid w:val="00B97E3B"/>
    <w:rsid w:val="00BA0180"/>
    <w:rsid w:val="00BA053A"/>
    <w:rsid w:val="00BA0A4E"/>
    <w:rsid w:val="00BA0A63"/>
    <w:rsid w:val="00BA0BC1"/>
    <w:rsid w:val="00BA0C30"/>
    <w:rsid w:val="00BA0DD0"/>
    <w:rsid w:val="00BA0E9B"/>
    <w:rsid w:val="00BA118A"/>
    <w:rsid w:val="00BA1427"/>
    <w:rsid w:val="00BA1801"/>
    <w:rsid w:val="00BA1FE1"/>
    <w:rsid w:val="00BA23CE"/>
    <w:rsid w:val="00BA25D8"/>
    <w:rsid w:val="00BA2785"/>
    <w:rsid w:val="00BA2A6A"/>
    <w:rsid w:val="00BA2DC2"/>
    <w:rsid w:val="00BA3035"/>
    <w:rsid w:val="00BA336D"/>
    <w:rsid w:val="00BA3377"/>
    <w:rsid w:val="00BA33C2"/>
    <w:rsid w:val="00BA3492"/>
    <w:rsid w:val="00BA37E5"/>
    <w:rsid w:val="00BA3893"/>
    <w:rsid w:val="00BA3959"/>
    <w:rsid w:val="00BA395F"/>
    <w:rsid w:val="00BA3AFD"/>
    <w:rsid w:val="00BA42B2"/>
    <w:rsid w:val="00BA496B"/>
    <w:rsid w:val="00BA4A83"/>
    <w:rsid w:val="00BA5131"/>
    <w:rsid w:val="00BA51D7"/>
    <w:rsid w:val="00BA5220"/>
    <w:rsid w:val="00BA5478"/>
    <w:rsid w:val="00BA549C"/>
    <w:rsid w:val="00BA560D"/>
    <w:rsid w:val="00BA5793"/>
    <w:rsid w:val="00BA5830"/>
    <w:rsid w:val="00BA592E"/>
    <w:rsid w:val="00BA5C23"/>
    <w:rsid w:val="00BA5E20"/>
    <w:rsid w:val="00BA5ED3"/>
    <w:rsid w:val="00BA61BE"/>
    <w:rsid w:val="00BA6285"/>
    <w:rsid w:val="00BA6507"/>
    <w:rsid w:val="00BA653C"/>
    <w:rsid w:val="00BA6699"/>
    <w:rsid w:val="00BA6B29"/>
    <w:rsid w:val="00BA6DB5"/>
    <w:rsid w:val="00BA6DC9"/>
    <w:rsid w:val="00BA6DE4"/>
    <w:rsid w:val="00BA72AC"/>
    <w:rsid w:val="00BA7484"/>
    <w:rsid w:val="00BA769F"/>
    <w:rsid w:val="00BA78E6"/>
    <w:rsid w:val="00BA799A"/>
    <w:rsid w:val="00BA7B76"/>
    <w:rsid w:val="00BA7FAC"/>
    <w:rsid w:val="00BA7FAE"/>
    <w:rsid w:val="00BB0020"/>
    <w:rsid w:val="00BB033B"/>
    <w:rsid w:val="00BB035C"/>
    <w:rsid w:val="00BB0564"/>
    <w:rsid w:val="00BB0F4B"/>
    <w:rsid w:val="00BB12AA"/>
    <w:rsid w:val="00BB12E6"/>
    <w:rsid w:val="00BB12E9"/>
    <w:rsid w:val="00BB1494"/>
    <w:rsid w:val="00BB1519"/>
    <w:rsid w:val="00BB17C0"/>
    <w:rsid w:val="00BB19E0"/>
    <w:rsid w:val="00BB1C06"/>
    <w:rsid w:val="00BB1FD6"/>
    <w:rsid w:val="00BB214E"/>
    <w:rsid w:val="00BB2170"/>
    <w:rsid w:val="00BB2386"/>
    <w:rsid w:val="00BB27EF"/>
    <w:rsid w:val="00BB2825"/>
    <w:rsid w:val="00BB290A"/>
    <w:rsid w:val="00BB2AB3"/>
    <w:rsid w:val="00BB2AC6"/>
    <w:rsid w:val="00BB2BEC"/>
    <w:rsid w:val="00BB2C27"/>
    <w:rsid w:val="00BB2CCE"/>
    <w:rsid w:val="00BB2F20"/>
    <w:rsid w:val="00BB2F92"/>
    <w:rsid w:val="00BB308E"/>
    <w:rsid w:val="00BB350D"/>
    <w:rsid w:val="00BB3748"/>
    <w:rsid w:val="00BB3807"/>
    <w:rsid w:val="00BB385A"/>
    <w:rsid w:val="00BB3FF0"/>
    <w:rsid w:val="00BB419D"/>
    <w:rsid w:val="00BB48C5"/>
    <w:rsid w:val="00BB4BD5"/>
    <w:rsid w:val="00BB4BE7"/>
    <w:rsid w:val="00BB4DEF"/>
    <w:rsid w:val="00BB53F4"/>
    <w:rsid w:val="00BB5745"/>
    <w:rsid w:val="00BB5766"/>
    <w:rsid w:val="00BB5807"/>
    <w:rsid w:val="00BB5A19"/>
    <w:rsid w:val="00BB5C82"/>
    <w:rsid w:val="00BB5E35"/>
    <w:rsid w:val="00BB659F"/>
    <w:rsid w:val="00BB6622"/>
    <w:rsid w:val="00BB6657"/>
    <w:rsid w:val="00BB679E"/>
    <w:rsid w:val="00BB67D5"/>
    <w:rsid w:val="00BB67ED"/>
    <w:rsid w:val="00BB68EC"/>
    <w:rsid w:val="00BB697B"/>
    <w:rsid w:val="00BB6D42"/>
    <w:rsid w:val="00BB6FFF"/>
    <w:rsid w:val="00BB7024"/>
    <w:rsid w:val="00BB71B9"/>
    <w:rsid w:val="00BB769F"/>
    <w:rsid w:val="00BB7B5D"/>
    <w:rsid w:val="00BB7CA0"/>
    <w:rsid w:val="00BC02B8"/>
    <w:rsid w:val="00BC035C"/>
    <w:rsid w:val="00BC07EE"/>
    <w:rsid w:val="00BC0879"/>
    <w:rsid w:val="00BC0B80"/>
    <w:rsid w:val="00BC0FA4"/>
    <w:rsid w:val="00BC132D"/>
    <w:rsid w:val="00BC1653"/>
    <w:rsid w:val="00BC181E"/>
    <w:rsid w:val="00BC1AD3"/>
    <w:rsid w:val="00BC1AFE"/>
    <w:rsid w:val="00BC1C63"/>
    <w:rsid w:val="00BC1D2D"/>
    <w:rsid w:val="00BC2005"/>
    <w:rsid w:val="00BC29D1"/>
    <w:rsid w:val="00BC2AA4"/>
    <w:rsid w:val="00BC2DD7"/>
    <w:rsid w:val="00BC2E97"/>
    <w:rsid w:val="00BC2EDE"/>
    <w:rsid w:val="00BC2F42"/>
    <w:rsid w:val="00BC2FBA"/>
    <w:rsid w:val="00BC31D9"/>
    <w:rsid w:val="00BC3379"/>
    <w:rsid w:val="00BC3431"/>
    <w:rsid w:val="00BC3622"/>
    <w:rsid w:val="00BC3703"/>
    <w:rsid w:val="00BC3981"/>
    <w:rsid w:val="00BC3B8C"/>
    <w:rsid w:val="00BC413B"/>
    <w:rsid w:val="00BC423A"/>
    <w:rsid w:val="00BC42CF"/>
    <w:rsid w:val="00BC42E2"/>
    <w:rsid w:val="00BC435A"/>
    <w:rsid w:val="00BC47C5"/>
    <w:rsid w:val="00BC4AEA"/>
    <w:rsid w:val="00BC4F23"/>
    <w:rsid w:val="00BC4FD2"/>
    <w:rsid w:val="00BC5A5C"/>
    <w:rsid w:val="00BC614C"/>
    <w:rsid w:val="00BC68E4"/>
    <w:rsid w:val="00BC6B65"/>
    <w:rsid w:val="00BC6B9C"/>
    <w:rsid w:val="00BC7000"/>
    <w:rsid w:val="00BC709F"/>
    <w:rsid w:val="00BC7468"/>
    <w:rsid w:val="00BC75DB"/>
    <w:rsid w:val="00BC7930"/>
    <w:rsid w:val="00BC7C3B"/>
    <w:rsid w:val="00BC7D96"/>
    <w:rsid w:val="00BD0166"/>
    <w:rsid w:val="00BD0636"/>
    <w:rsid w:val="00BD06A9"/>
    <w:rsid w:val="00BD07F0"/>
    <w:rsid w:val="00BD08E1"/>
    <w:rsid w:val="00BD0FFB"/>
    <w:rsid w:val="00BD10AD"/>
    <w:rsid w:val="00BD150D"/>
    <w:rsid w:val="00BD17B3"/>
    <w:rsid w:val="00BD195F"/>
    <w:rsid w:val="00BD1BD1"/>
    <w:rsid w:val="00BD1C18"/>
    <w:rsid w:val="00BD1CA3"/>
    <w:rsid w:val="00BD1CF9"/>
    <w:rsid w:val="00BD1F12"/>
    <w:rsid w:val="00BD1F9E"/>
    <w:rsid w:val="00BD2645"/>
    <w:rsid w:val="00BD264C"/>
    <w:rsid w:val="00BD27B2"/>
    <w:rsid w:val="00BD2927"/>
    <w:rsid w:val="00BD29AF"/>
    <w:rsid w:val="00BD2A78"/>
    <w:rsid w:val="00BD2C88"/>
    <w:rsid w:val="00BD3018"/>
    <w:rsid w:val="00BD369E"/>
    <w:rsid w:val="00BD3A32"/>
    <w:rsid w:val="00BD3BF4"/>
    <w:rsid w:val="00BD3F3C"/>
    <w:rsid w:val="00BD41A9"/>
    <w:rsid w:val="00BD4BEB"/>
    <w:rsid w:val="00BD4FCD"/>
    <w:rsid w:val="00BD4FDE"/>
    <w:rsid w:val="00BD5025"/>
    <w:rsid w:val="00BD5209"/>
    <w:rsid w:val="00BD5618"/>
    <w:rsid w:val="00BD57FB"/>
    <w:rsid w:val="00BD5919"/>
    <w:rsid w:val="00BD5A99"/>
    <w:rsid w:val="00BD615B"/>
    <w:rsid w:val="00BD63C2"/>
    <w:rsid w:val="00BD6460"/>
    <w:rsid w:val="00BD649C"/>
    <w:rsid w:val="00BD6692"/>
    <w:rsid w:val="00BD6721"/>
    <w:rsid w:val="00BD6874"/>
    <w:rsid w:val="00BD707A"/>
    <w:rsid w:val="00BD75B2"/>
    <w:rsid w:val="00BD7697"/>
    <w:rsid w:val="00BD7718"/>
    <w:rsid w:val="00BD7891"/>
    <w:rsid w:val="00BD7C7E"/>
    <w:rsid w:val="00BD7EFF"/>
    <w:rsid w:val="00BE0263"/>
    <w:rsid w:val="00BE0578"/>
    <w:rsid w:val="00BE05B7"/>
    <w:rsid w:val="00BE0905"/>
    <w:rsid w:val="00BE0CAD"/>
    <w:rsid w:val="00BE11B4"/>
    <w:rsid w:val="00BE1369"/>
    <w:rsid w:val="00BE156E"/>
    <w:rsid w:val="00BE16E2"/>
    <w:rsid w:val="00BE1DDB"/>
    <w:rsid w:val="00BE2087"/>
    <w:rsid w:val="00BE2581"/>
    <w:rsid w:val="00BE2ACA"/>
    <w:rsid w:val="00BE2B89"/>
    <w:rsid w:val="00BE2BA6"/>
    <w:rsid w:val="00BE2CB3"/>
    <w:rsid w:val="00BE2E54"/>
    <w:rsid w:val="00BE2EE0"/>
    <w:rsid w:val="00BE3125"/>
    <w:rsid w:val="00BE31BA"/>
    <w:rsid w:val="00BE34E5"/>
    <w:rsid w:val="00BE3CB6"/>
    <w:rsid w:val="00BE3F33"/>
    <w:rsid w:val="00BE4026"/>
    <w:rsid w:val="00BE45A9"/>
    <w:rsid w:val="00BE4699"/>
    <w:rsid w:val="00BE48FE"/>
    <w:rsid w:val="00BE4979"/>
    <w:rsid w:val="00BE4CD3"/>
    <w:rsid w:val="00BE4E2D"/>
    <w:rsid w:val="00BE4EA9"/>
    <w:rsid w:val="00BE4ED1"/>
    <w:rsid w:val="00BE51DC"/>
    <w:rsid w:val="00BE522A"/>
    <w:rsid w:val="00BE5883"/>
    <w:rsid w:val="00BE5CC1"/>
    <w:rsid w:val="00BE5F20"/>
    <w:rsid w:val="00BE624C"/>
    <w:rsid w:val="00BE67E7"/>
    <w:rsid w:val="00BE68FF"/>
    <w:rsid w:val="00BE6BFF"/>
    <w:rsid w:val="00BE6E42"/>
    <w:rsid w:val="00BE6ECE"/>
    <w:rsid w:val="00BE6F7D"/>
    <w:rsid w:val="00BE6FF7"/>
    <w:rsid w:val="00BE71ED"/>
    <w:rsid w:val="00BE731A"/>
    <w:rsid w:val="00BE744C"/>
    <w:rsid w:val="00BE7465"/>
    <w:rsid w:val="00BE7767"/>
    <w:rsid w:val="00BE7A8C"/>
    <w:rsid w:val="00BE7BED"/>
    <w:rsid w:val="00BF006E"/>
    <w:rsid w:val="00BF0174"/>
    <w:rsid w:val="00BF0348"/>
    <w:rsid w:val="00BF056F"/>
    <w:rsid w:val="00BF0772"/>
    <w:rsid w:val="00BF09AC"/>
    <w:rsid w:val="00BF0D39"/>
    <w:rsid w:val="00BF0F98"/>
    <w:rsid w:val="00BF0FCF"/>
    <w:rsid w:val="00BF100D"/>
    <w:rsid w:val="00BF14C6"/>
    <w:rsid w:val="00BF170D"/>
    <w:rsid w:val="00BF18AA"/>
    <w:rsid w:val="00BF1AD7"/>
    <w:rsid w:val="00BF1ECC"/>
    <w:rsid w:val="00BF2088"/>
    <w:rsid w:val="00BF25D2"/>
    <w:rsid w:val="00BF274B"/>
    <w:rsid w:val="00BF28AE"/>
    <w:rsid w:val="00BF294B"/>
    <w:rsid w:val="00BF29AC"/>
    <w:rsid w:val="00BF2CA7"/>
    <w:rsid w:val="00BF2D79"/>
    <w:rsid w:val="00BF3DC9"/>
    <w:rsid w:val="00BF3EFE"/>
    <w:rsid w:val="00BF40B5"/>
    <w:rsid w:val="00BF413A"/>
    <w:rsid w:val="00BF424C"/>
    <w:rsid w:val="00BF4A7F"/>
    <w:rsid w:val="00BF4AA0"/>
    <w:rsid w:val="00BF4BEB"/>
    <w:rsid w:val="00BF4D94"/>
    <w:rsid w:val="00BF4F79"/>
    <w:rsid w:val="00BF53C2"/>
    <w:rsid w:val="00BF53D5"/>
    <w:rsid w:val="00BF54A4"/>
    <w:rsid w:val="00BF578A"/>
    <w:rsid w:val="00BF5990"/>
    <w:rsid w:val="00BF5DB7"/>
    <w:rsid w:val="00BF5DF2"/>
    <w:rsid w:val="00BF5E8C"/>
    <w:rsid w:val="00BF5EDF"/>
    <w:rsid w:val="00BF6CEE"/>
    <w:rsid w:val="00BF6EE3"/>
    <w:rsid w:val="00BF6FAF"/>
    <w:rsid w:val="00BF70FA"/>
    <w:rsid w:val="00BF78CE"/>
    <w:rsid w:val="00BF79D6"/>
    <w:rsid w:val="00BF7CA7"/>
    <w:rsid w:val="00BF7F20"/>
    <w:rsid w:val="00C00059"/>
    <w:rsid w:val="00C001A5"/>
    <w:rsid w:val="00C0027E"/>
    <w:rsid w:val="00C004F9"/>
    <w:rsid w:val="00C0061F"/>
    <w:rsid w:val="00C00B5C"/>
    <w:rsid w:val="00C00C4A"/>
    <w:rsid w:val="00C00C88"/>
    <w:rsid w:val="00C00C91"/>
    <w:rsid w:val="00C00EA8"/>
    <w:rsid w:val="00C010F7"/>
    <w:rsid w:val="00C015FF"/>
    <w:rsid w:val="00C01676"/>
    <w:rsid w:val="00C0197B"/>
    <w:rsid w:val="00C01AED"/>
    <w:rsid w:val="00C020BC"/>
    <w:rsid w:val="00C021A1"/>
    <w:rsid w:val="00C02270"/>
    <w:rsid w:val="00C02BE0"/>
    <w:rsid w:val="00C02C61"/>
    <w:rsid w:val="00C02D46"/>
    <w:rsid w:val="00C02E0B"/>
    <w:rsid w:val="00C02EB9"/>
    <w:rsid w:val="00C0321C"/>
    <w:rsid w:val="00C03423"/>
    <w:rsid w:val="00C034BD"/>
    <w:rsid w:val="00C0352D"/>
    <w:rsid w:val="00C0366E"/>
    <w:rsid w:val="00C0387E"/>
    <w:rsid w:val="00C03B27"/>
    <w:rsid w:val="00C040B7"/>
    <w:rsid w:val="00C040BB"/>
    <w:rsid w:val="00C04200"/>
    <w:rsid w:val="00C049FF"/>
    <w:rsid w:val="00C04A9E"/>
    <w:rsid w:val="00C04AAB"/>
    <w:rsid w:val="00C04B56"/>
    <w:rsid w:val="00C04B57"/>
    <w:rsid w:val="00C04C2C"/>
    <w:rsid w:val="00C04DFC"/>
    <w:rsid w:val="00C051A0"/>
    <w:rsid w:val="00C0549A"/>
    <w:rsid w:val="00C054CB"/>
    <w:rsid w:val="00C0597B"/>
    <w:rsid w:val="00C05989"/>
    <w:rsid w:val="00C05A85"/>
    <w:rsid w:val="00C05A9C"/>
    <w:rsid w:val="00C05C6C"/>
    <w:rsid w:val="00C06D03"/>
    <w:rsid w:val="00C06DF2"/>
    <w:rsid w:val="00C06F14"/>
    <w:rsid w:val="00C07212"/>
    <w:rsid w:val="00C072DF"/>
    <w:rsid w:val="00C07420"/>
    <w:rsid w:val="00C07422"/>
    <w:rsid w:val="00C07737"/>
    <w:rsid w:val="00C077D9"/>
    <w:rsid w:val="00C079B8"/>
    <w:rsid w:val="00C07B8F"/>
    <w:rsid w:val="00C07E3A"/>
    <w:rsid w:val="00C07EE0"/>
    <w:rsid w:val="00C07F03"/>
    <w:rsid w:val="00C10002"/>
    <w:rsid w:val="00C101D4"/>
    <w:rsid w:val="00C105DC"/>
    <w:rsid w:val="00C10685"/>
    <w:rsid w:val="00C107E5"/>
    <w:rsid w:val="00C10918"/>
    <w:rsid w:val="00C10A4F"/>
    <w:rsid w:val="00C10BFD"/>
    <w:rsid w:val="00C10CDC"/>
    <w:rsid w:val="00C10D80"/>
    <w:rsid w:val="00C1120C"/>
    <w:rsid w:val="00C112FD"/>
    <w:rsid w:val="00C1161C"/>
    <w:rsid w:val="00C119CA"/>
    <w:rsid w:val="00C11EBF"/>
    <w:rsid w:val="00C11F42"/>
    <w:rsid w:val="00C122A0"/>
    <w:rsid w:val="00C12355"/>
    <w:rsid w:val="00C1243D"/>
    <w:rsid w:val="00C12CB9"/>
    <w:rsid w:val="00C12D6A"/>
    <w:rsid w:val="00C12D7B"/>
    <w:rsid w:val="00C13084"/>
    <w:rsid w:val="00C1361F"/>
    <w:rsid w:val="00C1370F"/>
    <w:rsid w:val="00C1371A"/>
    <w:rsid w:val="00C138CD"/>
    <w:rsid w:val="00C1398C"/>
    <w:rsid w:val="00C13B4D"/>
    <w:rsid w:val="00C13C59"/>
    <w:rsid w:val="00C13E10"/>
    <w:rsid w:val="00C141D9"/>
    <w:rsid w:val="00C142F7"/>
    <w:rsid w:val="00C14482"/>
    <w:rsid w:val="00C147F6"/>
    <w:rsid w:val="00C14977"/>
    <w:rsid w:val="00C14BCC"/>
    <w:rsid w:val="00C14C55"/>
    <w:rsid w:val="00C14CBE"/>
    <w:rsid w:val="00C14D07"/>
    <w:rsid w:val="00C14D38"/>
    <w:rsid w:val="00C15201"/>
    <w:rsid w:val="00C15256"/>
    <w:rsid w:val="00C152E3"/>
    <w:rsid w:val="00C15502"/>
    <w:rsid w:val="00C157A9"/>
    <w:rsid w:val="00C15A9B"/>
    <w:rsid w:val="00C15DD5"/>
    <w:rsid w:val="00C16090"/>
    <w:rsid w:val="00C1638D"/>
    <w:rsid w:val="00C163D8"/>
    <w:rsid w:val="00C16731"/>
    <w:rsid w:val="00C16779"/>
    <w:rsid w:val="00C16A5F"/>
    <w:rsid w:val="00C16AA6"/>
    <w:rsid w:val="00C16B99"/>
    <w:rsid w:val="00C16CF5"/>
    <w:rsid w:val="00C16D0E"/>
    <w:rsid w:val="00C171B0"/>
    <w:rsid w:val="00C17482"/>
    <w:rsid w:val="00C17B04"/>
    <w:rsid w:val="00C17DD6"/>
    <w:rsid w:val="00C17E25"/>
    <w:rsid w:val="00C20021"/>
    <w:rsid w:val="00C2003C"/>
    <w:rsid w:val="00C20215"/>
    <w:rsid w:val="00C20288"/>
    <w:rsid w:val="00C20372"/>
    <w:rsid w:val="00C203FD"/>
    <w:rsid w:val="00C2048A"/>
    <w:rsid w:val="00C20632"/>
    <w:rsid w:val="00C20762"/>
    <w:rsid w:val="00C20A99"/>
    <w:rsid w:val="00C20BAD"/>
    <w:rsid w:val="00C20BBC"/>
    <w:rsid w:val="00C20EA1"/>
    <w:rsid w:val="00C20F34"/>
    <w:rsid w:val="00C21AE8"/>
    <w:rsid w:val="00C21E6A"/>
    <w:rsid w:val="00C21F1F"/>
    <w:rsid w:val="00C2210E"/>
    <w:rsid w:val="00C22127"/>
    <w:rsid w:val="00C221A1"/>
    <w:rsid w:val="00C2233E"/>
    <w:rsid w:val="00C22C73"/>
    <w:rsid w:val="00C23099"/>
    <w:rsid w:val="00C23106"/>
    <w:rsid w:val="00C2314F"/>
    <w:rsid w:val="00C231CE"/>
    <w:rsid w:val="00C234C5"/>
    <w:rsid w:val="00C23A2E"/>
    <w:rsid w:val="00C23AA5"/>
    <w:rsid w:val="00C23AD5"/>
    <w:rsid w:val="00C24450"/>
    <w:rsid w:val="00C247E7"/>
    <w:rsid w:val="00C24BE4"/>
    <w:rsid w:val="00C2506D"/>
    <w:rsid w:val="00C251E3"/>
    <w:rsid w:val="00C25388"/>
    <w:rsid w:val="00C25687"/>
    <w:rsid w:val="00C25D2A"/>
    <w:rsid w:val="00C26016"/>
    <w:rsid w:val="00C26207"/>
    <w:rsid w:val="00C262D7"/>
    <w:rsid w:val="00C26D4C"/>
    <w:rsid w:val="00C27241"/>
    <w:rsid w:val="00C275C2"/>
    <w:rsid w:val="00C2760D"/>
    <w:rsid w:val="00C2772B"/>
    <w:rsid w:val="00C27BF3"/>
    <w:rsid w:val="00C27E14"/>
    <w:rsid w:val="00C300AC"/>
    <w:rsid w:val="00C300DC"/>
    <w:rsid w:val="00C30105"/>
    <w:rsid w:val="00C305D2"/>
    <w:rsid w:val="00C30901"/>
    <w:rsid w:val="00C30996"/>
    <w:rsid w:val="00C30C1B"/>
    <w:rsid w:val="00C31202"/>
    <w:rsid w:val="00C31722"/>
    <w:rsid w:val="00C319F7"/>
    <w:rsid w:val="00C31AC8"/>
    <w:rsid w:val="00C31B07"/>
    <w:rsid w:val="00C31E6F"/>
    <w:rsid w:val="00C31F8E"/>
    <w:rsid w:val="00C31FD2"/>
    <w:rsid w:val="00C322ED"/>
    <w:rsid w:val="00C3244F"/>
    <w:rsid w:val="00C3276B"/>
    <w:rsid w:val="00C329A3"/>
    <w:rsid w:val="00C32ABB"/>
    <w:rsid w:val="00C32DF0"/>
    <w:rsid w:val="00C32E9D"/>
    <w:rsid w:val="00C32F04"/>
    <w:rsid w:val="00C33049"/>
    <w:rsid w:val="00C33535"/>
    <w:rsid w:val="00C3389E"/>
    <w:rsid w:val="00C33DDB"/>
    <w:rsid w:val="00C33F6C"/>
    <w:rsid w:val="00C340CE"/>
    <w:rsid w:val="00C341C8"/>
    <w:rsid w:val="00C342DA"/>
    <w:rsid w:val="00C34342"/>
    <w:rsid w:val="00C34A8F"/>
    <w:rsid w:val="00C34A9D"/>
    <w:rsid w:val="00C34B00"/>
    <w:rsid w:val="00C34C21"/>
    <w:rsid w:val="00C34CD8"/>
    <w:rsid w:val="00C34DD8"/>
    <w:rsid w:val="00C35012"/>
    <w:rsid w:val="00C3585A"/>
    <w:rsid w:val="00C35905"/>
    <w:rsid w:val="00C363F9"/>
    <w:rsid w:val="00C3651C"/>
    <w:rsid w:val="00C3684A"/>
    <w:rsid w:val="00C36AA9"/>
    <w:rsid w:val="00C36B0A"/>
    <w:rsid w:val="00C36BA5"/>
    <w:rsid w:val="00C36DF3"/>
    <w:rsid w:val="00C37144"/>
    <w:rsid w:val="00C372A6"/>
    <w:rsid w:val="00C376FE"/>
    <w:rsid w:val="00C37AED"/>
    <w:rsid w:val="00C37B87"/>
    <w:rsid w:val="00C37FF9"/>
    <w:rsid w:val="00C407E7"/>
    <w:rsid w:val="00C40BDC"/>
    <w:rsid w:val="00C40CC8"/>
    <w:rsid w:val="00C40DC9"/>
    <w:rsid w:val="00C40ED3"/>
    <w:rsid w:val="00C4138B"/>
    <w:rsid w:val="00C413C6"/>
    <w:rsid w:val="00C4160B"/>
    <w:rsid w:val="00C41BEA"/>
    <w:rsid w:val="00C41F2E"/>
    <w:rsid w:val="00C41F4C"/>
    <w:rsid w:val="00C421D3"/>
    <w:rsid w:val="00C42461"/>
    <w:rsid w:val="00C42923"/>
    <w:rsid w:val="00C42975"/>
    <w:rsid w:val="00C42B12"/>
    <w:rsid w:val="00C42E56"/>
    <w:rsid w:val="00C4303A"/>
    <w:rsid w:val="00C4308D"/>
    <w:rsid w:val="00C430B9"/>
    <w:rsid w:val="00C4318C"/>
    <w:rsid w:val="00C435F0"/>
    <w:rsid w:val="00C43C4B"/>
    <w:rsid w:val="00C43FDA"/>
    <w:rsid w:val="00C44120"/>
    <w:rsid w:val="00C44293"/>
    <w:rsid w:val="00C44611"/>
    <w:rsid w:val="00C44702"/>
    <w:rsid w:val="00C44CD4"/>
    <w:rsid w:val="00C44E97"/>
    <w:rsid w:val="00C45025"/>
    <w:rsid w:val="00C45472"/>
    <w:rsid w:val="00C456A5"/>
    <w:rsid w:val="00C458A2"/>
    <w:rsid w:val="00C45A3B"/>
    <w:rsid w:val="00C45CFF"/>
    <w:rsid w:val="00C4627B"/>
    <w:rsid w:val="00C46895"/>
    <w:rsid w:val="00C46A45"/>
    <w:rsid w:val="00C46AE2"/>
    <w:rsid w:val="00C4747B"/>
    <w:rsid w:val="00C476ED"/>
    <w:rsid w:val="00C47753"/>
    <w:rsid w:val="00C47918"/>
    <w:rsid w:val="00C47E0A"/>
    <w:rsid w:val="00C47E76"/>
    <w:rsid w:val="00C50276"/>
    <w:rsid w:val="00C5048E"/>
    <w:rsid w:val="00C5049C"/>
    <w:rsid w:val="00C505A1"/>
    <w:rsid w:val="00C5085F"/>
    <w:rsid w:val="00C509B0"/>
    <w:rsid w:val="00C51108"/>
    <w:rsid w:val="00C5168C"/>
    <w:rsid w:val="00C5187A"/>
    <w:rsid w:val="00C51F3B"/>
    <w:rsid w:val="00C52001"/>
    <w:rsid w:val="00C52143"/>
    <w:rsid w:val="00C525DE"/>
    <w:rsid w:val="00C52730"/>
    <w:rsid w:val="00C527B1"/>
    <w:rsid w:val="00C528A2"/>
    <w:rsid w:val="00C52F7A"/>
    <w:rsid w:val="00C530DF"/>
    <w:rsid w:val="00C53451"/>
    <w:rsid w:val="00C535BB"/>
    <w:rsid w:val="00C535D9"/>
    <w:rsid w:val="00C53741"/>
    <w:rsid w:val="00C53856"/>
    <w:rsid w:val="00C538CE"/>
    <w:rsid w:val="00C53C6B"/>
    <w:rsid w:val="00C53D0D"/>
    <w:rsid w:val="00C540DA"/>
    <w:rsid w:val="00C54260"/>
    <w:rsid w:val="00C54D66"/>
    <w:rsid w:val="00C54EE9"/>
    <w:rsid w:val="00C54EEB"/>
    <w:rsid w:val="00C54FBC"/>
    <w:rsid w:val="00C551B1"/>
    <w:rsid w:val="00C5527B"/>
    <w:rsid w:val="00C55604"/>
    <w:rsid w:val="00C557F4"/>
    <w:rsid w:val="00C5593A"/>
    <w:rsid w:val="00C55DAC"/>
    <w:rsid w:val="00C55E15"/>
    <w:rsid w:val="00C55F97"/>
    <w:rsid w:val="00C5617C"/>
    <w:rsid w:val="00C56474"/>
    <w:rsid w:val="00C567CD"/>
    <w:rsid w:val="00C56A87"/>
    <w:rsid w:val="00C57047"/>
    <w:rsid w:val="00C570D4"/>
    <w:rsid w:val="00C57180"/>
    <w:rsid w:val="00C57238"/>
    <w:rsid w:val="00C57863"/>
    <w:rsid w:val="00C579A2"/>
    <w:rsid w:val="00C57DF9"/>
    <w:rsid w:val="00C601D5"/>
    <w:rsid w:val="00C60220"/>
    <w:rsid w:val="00C60326"/>
    <w:rsid w:val="00C60578"/>
    <w:rsid w:val="00C60583"/>
    <w:rsid w:val="00C60683"/>
    <w:rsid w:val="00C607DE"/>
    <w:rsid w:val="00C60906"/>
    <w:rsid w:val="00C609F5"/>
    <w:rsid w:val="00C60AB1"/>
    <w:rsid w:val="00C60B11"/>
    <w:rsid w:val="00C60D11"/>
    <w:rsid w:val="00C60F8C"/>
    <w:rsid w:val="00C610AD"/>
    <w:rsid w:val="00C6120A"/>
    <w:rsid w:val="00C61249"/>
    <w:rsid w:val="00C6132B"/>
    <w:rsid w:val="00C613C0"/>
    <w:rsid w:val="00C6167E"/>
    <w:rsid w:val="00C6195A"/>
    <w:rsid w:val="00C61A78"/>
    <w:rsid w:val="00C61B23"/>
    <w:rsid w:val="00C61D0B"/>
    <w:rsid w:val="00C61E07"/>
    <w:rsid w:val="00C61F83"/>
    <w:rsid w:val="00C621E0"/>
    <w:rsid w:val="00C623C3"/>
    <w:rsid w:val="00C62690"/>
    <w:rsid w:val="00C6287D"/>
    <w:rsid w:val="00C628C3"/>
    <w:rsid w:val="00C62BF3"/>
    <w:rsid w:val="00C62BF8"/>
    <w:rsid w:val="00C62C10"/>
    <w:rsid w:val="00C62D58"/>
    <w:rsid w:val="00C6384A"/>
    <w:rsid w:val="00C63F16"/>
    <w:rsid w:val="00C63FA3"/>
    <w:rsid w:val="00C6414C"/>
    <w:rsid w:val="00C6419C"/>
    <w:rsid w:val="00C6423A"/>
    <w:rsid w:val="00C643DC"/>
    <w:rsid w:val="00C6474D"/>
    <w:rsid w:val="00C64B2E"/>
    <w:rsid w:val="00C651A9"/>
    <w:rsid w:val="00C653EC"/>
    <w:rsid w:val="00C6577F"/>
    <w:rsid w:val="00C65839"/>
    <w:rsid w:val="00C659E5"/>
    <w:rsid w:val="00C65DC0"/>
    <w:rsid w:val="00C65E95"/>
    <w:rsid w:val="00C66301"/>
    <w:rsid w:val="00C6633A"/>
    <w:rsid w:val="00C66836"/>
    <w:rsid w:val="00C66C04"/>
    <w:rsid w:val="00C679A3"/>
    <w:rsid w:val="00C67C80"/>
    <w:rsid w:val="00C70089"/>
    <w:rsid w:val="00C70117"/>
    <w:rsid w:val="00C703A6"/>
    <w:rsid w:val="00C70429"/>
    <w:rsid w:val="00C70445"/>
    <w:rsid w:val="00C70B24"/>
    <w:rsid w:val="00C70DF4"/>
    <w:rsid w:val="00C70ECC"/>
    <w:rsid w:val="00C71D4D"/>
    <w:rsid w:val="00C71D57"/>
    <w:rsid w:val="00C71E39"/>
    <w:rsid w:val="00C721BD"/>
    <w:rsid w:val="00C721CF"/>
    <w:rsid w:val="00C7255E"/>
    <w:rsid w:val="00C727C3"/>
    <w:rsid w:val="00C728E1"/>
    <w:rsid w:val="00C7299C"/>
    <w:rsid w:val="00C72AE8"/>
    <w:rsid w:val="00C72D13"/>
    <w:rsid w:val="00C72EF4"/>
    <w:rsid w:val="00C7311C"/>
    <w:rsid w:val="00C731C5"/>
    <w:rsid w:val="00C7361B"/>
    <w:rsid w:val="00C73836"/>
    <w:rsid w:val="00C739F9"/>
    <w:rsid w:val="00C73D27"/>
    <w:rsid w:val="00C7408D"/>
    <w:rsid w:val="00C74411"/>
    <w:rsid w:val="00C744FD"/>
    <w:rsid w:val="00C74D95"/>
    <w:rsid w:val="00C74EB1"/>
    <w:rsid w:val="00C75040"/>
    <w:rsid w:val="00C7523F"/>
    <w:rsid w:val="00C75527"/>
    <w:rsid w:val="00C758B5"/>
    <w:rsid w:val="00C75C3F"/>
    <w:rsid w:val="00C75CBF"/>
    <w:rsid w:val="00C75E97"/>
    <w:rsid w:val="00C760BE"/>
    <w:rsid w:val="00C762E1"/>
    <w:rsid w:val="00C765A8"/>
    <w:rsid w:val="00C76612"/>
    <w:rsid w:val="00C7666D"/>
    <w:rsid w:val="00C76689"/>
    <w:rsid w:val="00C7681E"/>
    <w:rsid w:val="00C76A44"/>
    <w:rsid w:val="00C774BA"/>
    <w:rsid w:val="00C77563"/>
    <w:rsid w:val="00C77597"/>
    <w:rsid w:val="00C77608"/>
    <w:rsid w:val="00C7790C"/>
    <w:rsid w:val="00C77CB8"/>
    <w:rsid w:val="00C77D3F"/>
    <w:rsid w:val="00C8022A"/>
    <w:rsid w:val="00C802FD"/>
    <w:rsid w:val="00C802FF"/>
    <w:rsid w:val="00C803B9"/>
    <w:rsid w:val="00C80A6A"/>
    <w:rsid w:val="00C80BC5"/>
    <w:rsid w:val="00C80C1E"/>
    <w:rsid w:val="00C80E14"/>
    <w:rsid w:val="00C810E1"/>
    <w:rsid w:val="00C812B7"/>
    <w:rsid w:val="00C81591"/>
    <w:rsid w:val="00C81641"/>
    <w:rsid w:val="00C81C60"/>
    <w:rsid w:val="00C821D5"/>
    <w:rsid w:val="00C8261A"/>
    <w:rsid w:val="00C82BEE"/>
    <w:rsid w:val="00C82CE9"/>
    <w:rsid w:val="00C82F4E"/>
    <w:rsid w:val="00C830C1"/>
    <w:rsid w:val="00C83A8D"/>
    <w:rsid w:val="00C83D3F"/>
    <w:rsid w:val="00C83EB3"/>
    <w:rsid w:val="00C84303"/>
    <w:rsid w:val="00C84685"/>
    <w:rsid w:val="00C847E1"/>
    <w:rsid w:val="00C8485A"/>
    <w:rsid w:val="00C85C59"/>
    <w:rsid w:val="00C85CE4"/>
    <w:rsid w:val="00C85D49"/>
    <w:rsid w:val="00C85D64"/>
    <w:rsid w:val="00C85E93"/>
    <w:rsid w:val="00C8603A"/>
    <w:rsid w:val="00C86179"/>
    <w:rsid w:val="00C8628E"/>
    <w:rsid w:val="00C86412"/>
    <w:rsid w:val="00C865E3"/>
    <w:rsid w:val="00C86924"/>
    <w:rsid w:val="00C8693B"/>
    <w:rsid w:val="00C86C6A"/>
    <w:rsid w:val="00C86DCA"/>
    <w:rsid w:val="00C87051"/>
    <w:rsid w:val="00C8748E"/>
    <w:rsid w:val="00C875E9"/>
    <w:rsid w:val="00C87760"/>
    <w:rsid w:val="00C87DE2"/>
    <w:rsid w:val="00C902B9"/>
    <w:rsid w:val="00C904B6"/>
    <w:rsid w:val="00C9054D"/>
    <w:rsid w:val="00C90721"/>
    <w:rsid w:val="00C9076A"/>
    <w:rsid w:val="00C9094B"/>
    <w:rsid w:val="00C90BAD"/>
    <w:rsid w:val="00C90C14"/>
    <w:rsid w:val="00C90C3D"/>
    <w:rsid w:val="00C90D1D"/>
    <w:rsid w:val="00C90F41"/>
    <w:rsid w:val="00C91030"/>
    <w:rsid w:val="00C911BB"/>
    <w:rsid w:val="00C91253"/>
    <w:rsid w:val="00C914F2"/>
    <w:rsid w:val="00C91564"/>
    <w:rsid w:val="00C916AB"/>
    <w:rsid w:val="00C9189E"/>
    <w:rsid w:val="00C91BEB"/>
    <w:rsid w:val="00C91CED"/>
    <w:rsid w:val="00C91FFA"/>
    <w:rsid w:val="00C9204E"/>
    <w:rsid w:val="00C923CC"/>
    <w:rsid w:val="00C92416"/>
    <w:rsid w:val="00C92591"/>
    <w:rsid w:val="00C92639"/>
    <w:rsid w:val="00C92763"/>
    <w:rsid w:val="00C927FA"/>
    <w:rsid w:val="00C929F6"/>
    <w:rsid w:val="00C92FD9"/>
    <w:rsid w:val="00C93239"/>
    <w:rsid w:val="00C93358"/>
    <w:rsid w:val="00C934AF"/>
    <w:rsid w:val="00C936B9"/>
    <w:rsid w:val="00C93745"/>
    <w:rsid w:val="00C9374B"/>
    <w:rsid w:val="00C93BA9"/>
    <w:rsid w:val="00C944AC"/>
    <w:rsid w:val="00C94593"/>
    <w:rsid w:val="00C946EC"/>
    <w:rsid w:val="00C94D8A"/>
    <w:rsid w:val="00C9523A"/>
    <w:rsid w:val="00C9540F"/>
    <w:rsid w:val="00C95FAC"/>
    <w:rsid w:val="00C95FB3"/>
    <w:rsid w:val="00C961ED"/>
    <w:rsid w:val="00C9630C"/>
    <w:rsid w:val="00C96384"/>
    <w:rsid w:val="00C964FE"/>
    <w:rsid w:val="00C966DB"/>
    <w:rsid w:val="00C96779"/>
    <w:rsid w:val="00C969F3"/>
    <w:rsid w:val="00C96CBA"/>
    <w:rsid w:val="00C96D9E"/>
    <w:rsid w:val="00C9739B"/>
    <w:rsid w:val="00C97991"/>
    <w:rsid w:val="00C97A96"/>
    <w:rsid w:val="00C97C18"/>
    <w:rsid w:val="00C97C46"/>
    <w:rsid w:val="00C97C4A"/>
    <w:rsid w:val="00CA021C"/>
    <w:rsid w:val="00CA02EC"/>
    <w:rsid w:val="00CA05D5"/>
    <w:rsid w:val="00CA0820"/>
    <w:rsid w:val="00CA0E82"/>
    <w:rsid w:val="00CA125B"/>
    <w:rsid w:val="00CA1543"/>
    <w:rsid w:val="00CA178D"/>
    <w:rsid w:val="00CA1E81"/>
    <w:rsid w:val="00CA1FBF"/>
    <w:rsid w:val="00CA2347"/>
    <w:rsid w:val="00CA2405"/>
    <w:rsid w:val="00CA265E"/>
    <w:rsid w:val="00CA2712"/>
    <w:rsid w:val="00CA277F"/>
    <w:rsid w:val="00CA27C7"/>
    <w:rsid w:val="00CA293B"/>
    <w:rsid w:val="00CA2CE2"/>
    <w:rsid w:val="00CA2D42"/>
    <w:rsid w:val="00CA2F25"/>
    <w:rsid w:val="00CA3023"/>
    <w:rsid w:val="00CA3029"/>
    <w:rsid w:val="00CA329A"/>
    <w:rsid w:val="00CA334C"/>
    <w:rsid w:val="00CA3665"/>
    <w:rsid w:val="00CA37D4"/>
    <w:rsid w:val="00CA3999"/>
    <w:rsid w:val="00CA3DAA"/>
    <w:rsid w:val="00CA3EE2"/>
    <w:rsid w:val="00CA4CCC"/>
    <w:rsid w:val="00CA503E"/>
    <w:rsid w:val="00CA5B2B"/>
    <w:rsid w:val="00CA5B73"/>
    <w:rsid w:val="00CA5F42"/>
    <w:rsid w:val="00CA63AC"/>
    <w:rsid w:val="00CA6480"/>
    <w:rsid w:val="00CA6686"/>
    <w:rsid w:val="00CA66A8"/>
    <w:rsid w:val="00CA67A2"/>
    <w:rsid w:val="00CA6D22"/>
    <w:rsid w:val="00CA6EE3"/>
    <w:rsid w:val="00CA6F80"/>
    <w:rsid w:val="00CA710B"/>
    <w:rsid w:val="00CA7323"/>
    <w:rsid w:val="00CA75A7"/>
    <w:rsid w:val="00CA7A39"/>
    <w:rsid w:val="00CA7A55"/>
    <w:rsid w:val="00CA7DDE"/>
    <w:rsid w:val="00CA7E68"/>
    <w:rsid w:val="00CA7EB8"/>
    <w:rsid w:val="00CB0663"/>
    <w:rsid w:val="00CB0835"/>
    <w:rsid w:val="00CB092D"/>
    <w:rsid w:val="00CB0BCF"/>
    <w:rsid w:val="00CB0DCE"/>
    <w:rsid w:val="00CB0FE7"/>
    <w:rsid w:val="00CB10CE"/>
    <w:rsid w:val="00CB1455"/>
    <w:rsid w:val="00CB1495"/>
    <w:rsid w:val="00CB14A7"/>
    <w:rsid w:val="00CB14DD"/>
    <w:rsid w:val="00CB1606"/>
    <w:rsid w:val="00CB16B9"/>
    <w:rsid w:val="00CB17A1"/>
    <w:rsid w:val="00CB1803"/>
    <w:rsid w:val="00CB1972"/>
    <w:rsid w:val="00CB1CEE"/>
    <w:rsid w:val="00CB20CD"/>
    <w:rsid w:val="00CB2353"/>
    <w:rsid w:val="00CB235D"/>
    <w:rsid w:val="00CB261A"/>
    <w:rsid w:val="00CB2634"/>
    <w:rsid w:val="00CB2741"/>
    <w:rsid w:val="00CB2FDA"/>
    <w:rsid w:val="00CB31DC"/>
    <w:rsid w:val="00CB3228"/>
    <w:rsid w:val="00CB3292"/>
    <w:rsid w:val="00CB32A7"/>
    <w:rsid w:val="00CB3440"/>
    <w:rsid w:val="00CB360A"/>
    <w:rsid w:val="00CB36EF"/>
    <w:rsid w:val="00CB3D2F"/>
    <w:rsid w:val="00CB3E05"/>
    <w:rsid w:val="00CB41A1"/>
    <w:rsid w:val="00CB4481"/>
    <w:rsid w:val="00CB462D"/>
    <w:rsid w:val="00CB4D67"/>
    <w:rsid w:val="00CB4F3E"/>
    <w:rsid w:val="00CB4FAE"/>
    <w:rsid w:val="00CB5205"/>
    <w:rsid w:val="00CB5386"/>
    <w:rsid w:val="00CB54C4"/>
    <w:rsid w:val="00CB597E"/>
    <w:rsid w:val="00CB5E13"/>
    <w:rsid w:val="00CB6035"/>
    <w:rsid w:val="00CB6558"/>
    <w:rsid w:val="00CB6A2B"/>
    <w:rsid w:val="00CB6FA9"/>
    <w:rsid w:val="00CB6FC0"/>
    <w:rsid w:val="00CB7057"/>
    <w:rsid w:val="00CB7131"/>
    <w:rsid w:val="00CB7159"/>
    <w:rsid w:val="00CB749A"/>
    <w:rsid w:val="00CB7FB3"/>
    <w:rsid w:val="00CC00A7"/>
    <w:rsid w:val="00CC02B5"/>
    <w:rsid w:val="00CC02D0"/>
    <w:rsid w:val="00CC0487"/>
    <w:rsid w:val="00CC092F"/>
    <w:rsid w:val="00CC0999"/>
    <w:rsid w:val="00CC0D0A"/>
    <w:rsid w:val="00CC0DCA"/>
    <w:rsid w:val="00CC0F69"/>
    <w:rsid w:val="00CC1056"/>
    <w:rsid w:val="00CC12CD"/>
    <w:rsid w:val="00CC1303"/>
    <w:rsid w:val="00CC1428"/>
    <w:rsid w:val="00CC1539"/>
    <w:rsid w:val="00CC18AB"/>
    <w:rsid w:val="00CC18D2"/>
    <w:rsid w:val="00CC1ECD"/>
    <w:rsid w:val="00CC2301"/>
    <w:rsid w:val="00CC2461"/>
    <w:rsid w:val="00CC280C"/>
    <w:rsid w:val="00CC2AFE"/>
    <w:rsid w:val="00CC2BC0"/>
    <w:rsid w:val="00CC2CD9"/>
    <w:rsid w:val="00CC2F87"/>
    <w:rsid w:val="00CC3146"/>
    <w:rsid w:val="00CC330D"/>
    <w:rsid w:val="00CC340E"/>
    <w:rsid w:val="00CC3551"/>
    <w:rsid w:val="00CC3631"/>
    <w:rsid w:val="00CC3697"/>
    <w:rsid w:val="00CC3D04"/>
    <w:rsid w:val="00CC4376"/>
    <w:rsid w:val="00CC4499"/>
    <w:rsid w:val="00CC4932"/>
    <w:rsid w:val="00CC4A63"/>
    <w:rsid w:val="00CC4E40"/>
    <w:rsid w:val="00CC53A1"/>
    <w:rsid w:val="00CC5582"/>
    <w:rsid w:val="00CC56FD"/>
    <w:rsid w:val="00CC62B1"/>
    <w:rsid w:val="00CC6A0E"/>
    <w:rsid w:val="00CC6D7F"/>
    <w:rsid w:val="00CC73D0"/>
    <w:rsid w:val="00CC748B"/>
    <w:rsid w:val="00CC764A"/>
    <w:rsid w:val="00CC7BE4"/>
    <w:rsid w:val="00CC7C6C"/>
    <w:rsid w:val="00CC7E2D"/>
    <w:rsid w:val="00CC7FEE"/>
    <w:rsid w:val="00CD011E"/>
    <w:rsid w:val="00CD025A"/>
    <w:rsid w:val="00CD06C1"/>
    <w:rsid w:val="00CD0F64"/>
    <w:rsid w:val="00CD0F85"/>
    <w:rsid w:val="00CD1347"/>
    <w:rsid w:val="00CD137B"/>
    <w:rsid w:val="00CD15F9"/>
    <w:rsid w:val="00CD1F2C"/>
    <w:rsid w:val="00CD2125"/>
    <w:rsid w:val="00CD2449"/>
    <w:rsid w:val="00CD24C9"/>
    <w:rsid w:val="00CD27C7"/>
    <w:rsid w:val="00CD2CE0"/>
    <w:rsid w:val="00CD2D57"/>
    <w:rsid w:val="00CD2EE7"/>
    <w:rsid w:val="00CD2FE2"/>
    <w:rsid w:val="00CD3192"/>
    <w:rsid w:val="00CD33E1"/>
    <w:rsid w:val="00CD36D2"/>
    <w:rsid w:val="00CD3877"/>
    <w:rsid w:val="00CD39F2"/>
    <w:rsid w:val="00CD3DA4"/>
    <w:rsid w:val="00CD41E4"/>
    <w:rsid w:val="00CD491B"/>
    <w:rsid w:val="00CD4A5F"/>
    <w:rsid w:val="00CD4CEC"/>
    <w:rsid w:val="00CD5183"/>
    <w:rsid w:val="00CD52F0"/>
    <w:rsid w:val="00CD5495"/>
    <w:rsid w:val="00CD58B0"/>
    <w:rsid w:val="00CD5AAF"/>
    <w:rsid w:val="00CD5D8D"/>
    <w:rsid w:val="00CD5FD3"/>
    <w:rsid w:val="00CD66BF"/>
    <w:rsid w:val="00CD6ADA"/>
    <w:rsid w:val="00CD6BD6"/>
    <w:rsid w:val="00CD6DF9"/>
    <w:rsid w:val="00CD6F23"/>
    <w:rsid w:val="00CD7326"/>
    <w:rsid w:val="00CD7568"/>
    <w:rsid w:val="00CD77AD"/>
    <w:rsid w:val="00CD77C0"/>
    <w:rsid w:val="00CD78BC"/>
    <w:rsid w:val="00CD7B50"/>
    <w:rsid w:val="00CD7F2C"/>
    <w:rsid w:val="00CE0080"/>
    <w:rsid w:val="00CE0218"/>
    <w:rsid w:val="00CE0762"/>
    <w:rsid w:val="00CE099A"/>
    <w:rsid w:val="00CE0EAA"/>
    <w:rsid w:val="00CE1564"/>
    <w:rsid w:val="00CE15E9"/>
    <w:rsid w:val="00CE197F"/>
    <w:rsid w:val="00CE1E7C"/>
    <w:rsid w:val="00CE233D"/>
    <w:rsid w:val="00CE2C93"/>
    <w:rsid w:val="00CE2DAB"/>
    <w:rsid w:val="00CE2FC0"/>
    <w:rsid w:val="00CE3096"/>
    <w:rsid w:val="00CE34B5"/>
    <w:rsid w:val="00CE35E9"/>
    <w:rsid w:val="00CE363B"/>
    <w:rsid w:val="00CE3902"/>
    <w:rsid w:val="00CE4111"/>
    <w:rsid w:val="00CE428E"/>
    <w:rsid w:val="00CE42B9"/>
    <w:rsid w:val="00CE4701"/>
    <w:rsid w:val="00CE4815"/>
    <w:rsid w:val="00CE4AFD"/>
    <w:rsid w:val="00CE4B77"/>
    <w:rsid w:val="00CE4CB6"/>
    <w:rsid w:val="00CE4D3F"/>
    <w:rsid w:val="00CE4D40"/>
    <w:rsid w:val="00CE531F"/>
    <w:rsid w:val="00CE57A2"/>
    <w:rsid w:val="00CE5869"/>
    <w:rsid w:val="00CE5AAA"/>
    <w:rsid w:val="00CE5F1E"/>
    <w:rsid w:val="00CE6078"/>
    <w:rsid w:val="00CE60FF"/>
    <w:rsid w:val="00CE636B"/>
    <w:rsid w:val="00CE6411"/>
    <w:rsid w:val="00CE649E"/>
    <w:rsid w:val="00CE6911"/>
    <w:rsid w:val="00CE6E9A"/>
    <w:rsid w:val="00CE725B"/>
    <w:rsid w:val="00CE7260"/>
    <w:rsid w:val="00CE7766"/>
    <w:rsid w:val="00CE78B5"/>
    <w:rsid w:val="00CF0596"/>
    <w:rsid w:val="00CF070D"/>
    <w:rsid w:val="00CF0A48"/>
    <w:rsid w:val="00CF0AFE"/>
    <w:rsid w:val="00CF0C84"/>
    <w:rsid w:val="00CF10EA"/>
    <w:rsid w:val="00CF12BF"/>
    <w:rsid w:val="00CF2632"/>
    <w:rsid w:val="00CF2C52"/>
    <w:rsid w:val="00CF33DE"/>
    <w:rsid w:val="00CF33EC"/>
    <w:rsid w:val="00CF342B"/>
    <w:rsid w:val="00CF3464"/>
    <w:rsid w:val="00CF38A0"/>
    <w:rsid w:val="00CF3986"/>
    <w:rsid w:val="00CF3F9B"/>
    <w:rsid w:val="00CF3FC0"/>
    <w:rsid w:val="00CF40FC"/>
    <w:rsid w:val="00CF4EE1"/>
    <w:rsid w:val="00CF5B53"/>
    <w:rsid w:val="00CF64F7"/>
    <w:rsid w:val="00CF6F1E"/>
    <w:rsid w:val="00CF73D8"/>
    <w:rsid w:val="00CF772C"/>
    <w:rsid w:val="00CF7FB3"/>
    <w:rsid w:val="00D0020B"/>
    <w:rsid w:val="00D002F5"/>
    <w:rsid w:val="00D00548"/>
    <w:rsid w:val="00D00915"/>
    <w:rsid w:val="00D00AED"/>
    <w:rsid w:val="00D00BB2"/>
    <w:rsid w:val="00D00C7C"/>
    <w:rsid w:val="00D00C7D"/>
    <w:rsid w:val="00D00F4B"/>
    <w:rsid w:val="00D010D3"/>
    <w:rsid w:val="00D01438"/>
    <w:rsid w:val="00D01684"/>
    <w:rsid w:val="00D01F25"/>
    <w:rsid w:val="00D01FAF"/>
    <w:rsid w:val="00D02007"/>
    <w:rsid w:val="00D022F9"/>
    <w:rsid w:val="00D027EF"/>
    <w:rsid w:val="00D0288F"/>
    <w:rsid w:val="00D028C6"/>
    <w:rsid w:val="00D034A6"/>
    <w:rsid w:val="00D035D7"/>
    <w:rsid w:val="00D038C9"/>
    <w:rsid w:val="00D03A8C"/>
    <w:rsid w:val="00D03F8E"/>
    <w:rsid w:val="00D04238"/>
    <w:rsid w:val="00D047F1"/>
    <w:rsid w:val="00D04A7D"/>
    <w:rsid w:val="00D04CF0"/>
    <w:rsid w:val="00D04D26"/>
    <w:rsid w:val="00D0504C"/>
    <w:rsid w:val="00D053A1"/>
    <w:rsid w:val="00D05401"/>
    <w:rsid w:val="00D054CB"/>
    <w:rsid w:val="00D054FD"/>
    <w:rsid w:val="00D05867"/>
    <w:rsid w:val="00D058D0"/>
    <w:rsid w:val="00D05911"/>
    <w:rsid w:val="00D05CCF"/>
    <w:rsid w:val="00D05F73"/>
    <w:rsid w:val="00D05FA5"/>
    <w:rsid w:val="00D063B8"/>
    <w:rsid w:val="00D064F8"/>
    <w:rsid w:val="00D0687E"/>
    <w:rsid w:val="00D06899"/>
    <w:rsid w:val="00D069AE"/>
    <w:rsid w:val="00D06CD8"/>
    <w:rsid w:val="00D07197"/>
    <w:rsid w:val="00D078BD"/>
    <w:rsid w:val="00D07B23"/>
    <w:rsid w:val="00D07BF4"/>
    <w:rsid w:val="00D07D15"/>
    <w:rsid w:val="00D07D5C"/>
    <w:rsid w:val="00D07E0E"/>
    <w:rsid w:val="00D10457"/>
    <w:rsid w:val="00D1063E"/>
    <w:rsid w:val="00D108CD"/>
    <w:rsid w:val="00D1090E"/>
    <w:rsid w:val="00D10A2C"/>
    <w:rsid w:val="00D10ADB"/>
    <w:rsid w:val="00D10D6A"/>
    <w:rsid w:val="00D10D8C"/>
    <w:rsid w:val="00D10EB4"/>
    <w:rsid w:val="00D1140D"/>
    <w:rsid w:val="00D1160C"/>
    <w:rsid w:val="00D117D2"/>
    <w:rsid w:val="00D1183E"/>
    <w:rsid w:val="00D1194E"/>
    <w:rsid w:val="00D11C7E"/>
    <w:rsid w:val="00D11D7F"/>
    <w:rsid w:val="00D12088"/>
    <w:rsid w:val="00D12477"/>
    <w:rsid w:val="00D125FB"/>
    <w:rsid w:val="00D12936"/>
    <w:rsid w:val="00D12C69"/>
    <w:rsid w:val="00D12E54"/>
    <w:rsid w:val="00D13003"/>
    <w:rsid w:val="00D1307E"/>
    <w:rsid w:val="00D13095"/>
    <w:rsid w:val="00D134CA"/>
    <w:rsid w:val="00D1371C"/>
    <w:rsid w:val="00D13DD9"/>
    <w:rsid w:val="00D13EE3"/>
    <w:rsid w:val="00D14413"/>
    <w:rsid w:val="00D15346"/>
    <w:rsid w:val="00D159AE"/>
    <w:rsid w:val="00D15C31"/>
    <w:rsid w:val="00D15C9A"/>
    <w:rsid w:val="00D160DE"/>
    <w:rsid w:val="00D161FB"/>
    <w:rsid w:val="00D1664A"/>
    <w:rsid w:val="00D168CA"/>
    <w:rsid w:val="00D16DF5"/>
    <w:rsid w:val="00D16F51"/>
    <w:rsid w:val="00D17179"/>
    <w:rsid w:val="00D17415"/>
    <w:rsid w:val="00D17D34"/>
    <w:rsid w:val="00D17D5E"/>
    <w:rsid w:val="00D202EF"/>
    <w:rsid w:val="00D20869"/>
    <w:rsid w:val="00D209B8"/>
    <w:rsid w:val="00D20B82"/>
    <w:rsid w:val="00D21C64"/>
    <w:rsid w:val="00D21C90"/>
    <w:rsid w:val="00D21DFC"/>
    <w:rsid w:val="00D21FB6"/>
    <w:rsid w:val="00D2267C"/>
    <w:rsid w:val="00D22737"/>
    <w:rsid w:val="00D2288E"/>
    <w:rsid w:val="00D229AB"/>
    <w:rsid w:val="00D22CCE"/>
    <w:rsid w:val="00D22CE5"/>
    <w:rsid w:val="00D22E03"/>
    <w:rsid w:val="00D22F61"/>
    <w:rsid w:val="00D235AE"/>
    <w:rsid w:val="00D23760"/>
    <w:rsid w:val="00D2379F"/>
    <w:rsid w:val="00D23879"/>
    <w:rsid w:val="00D23C17"/>
    <w:rsid w:val="00D23D77"/>
    <w:rsid w:val="00D23F81"/>
    <w:rsid w:val="00D24011"/>
    <w:rsid w:val="00D24325"/>
    <w:rsid w:val="00D24567"/>
    <w:rsid w:val="00D245B7"/>
    <w:rsid w:val="00D24611"/>
    <w:rsid w:val="00D24ED1"/>
    <w:rsid w:val="00D255DF"/>
    <w:rsid w:val="00D25BB8"/>
    <w:rsid w:val="00D25CEE"/>
    <w:rsid w:val="00D25DE4"/>
    <w:rsid w:val="00D26085"/>
    <w:rsid w:val="00D264D3"/>
    <w:rsid w:val="00D2650C"/>
    <w:rsid w:val="00D26739"/>
    <w:rsid w:val="00D267F0"/>
    <w:rsid w:val="00D2693F"/>
    <w:rsid w:val="00D269E3"/>
    <w:rsid w:val="00D269F4"/>
    <w:rsid w:val="00D26DD2"/>
    <w:rsid w:val="00D26E58"/>
    <w:rsid w:val="00D26F0A"/>
    <w:rsid w:val="00D26FFE"/>
    <w:rsid w:val="00D272A4"/>
    <w:rsid w:val="00D278FA"/>
    <w:rsid w:val="00D27A47"/>
    <w:rsid w:val="00D27B67"/>
    <w:rsid w:val="00D27B93"/>
    <w:rsid w:val="00D27BB5"/>
    <w:rsid w:val="00D27C5F"/>
    <w:rsid w:val="00D27C9B"/>
    <w:rsid w:val="00D3006D"/>
    <w:rsid w:val="00D30372"/>
    <w:rsid w:val="00D30486"/>
    <w:rsid w:val="00D30A5F"/>
    <w:rsid w:val="00D30B67"/>
    <w:rsid w:val="00D30BE1"/>
    <w:rsid w:val="00D30FEA"/>
    <w:rsid w:val="00D31062"/>
    <w:rsid w:val="00D31227"/>
    <w:rsid w:val="00D31C61"/>
    <w:rsid w:val="00D31D37"/>
    <w:rsid w:val="00D31DF6"/>
    <w:rsid w:val="00D32243"/>
    <w:rsid w:val="00D328F3"/>
    <w:rsid w:val="00D32F0A"/>
    <w:rsid w:val="00D32F7B"/>
    <w:rsid w:val="00D32F7C"/>
    <w:rsid w:val="00D32FFA"/>
    <w:rsid w:val="00D3309E"/>
    <w:rsid w:val="00D33109"/>
    <w:rsid w:val="00D33142"/>
    <w:rsid w:val="00D33753"/>
    <w:rsid w:val="00D33877"/>
    <w:rsid w:val="00D3559C"/>
    <w:rsid w:val="00D355AA"/>
    <w:rsid w:val="00D358A4"/>
    <w:rsid w:val="00D35A0B"/>
    <w:rsid w:val="00D35B7A"/>
    <w:rsid w:val="00D35F30"/>
    <w:rsid w:val="00D36338"/>
    <w:rsid w:val="00D36754"/>
    <w:rsid w:val="00D36D56"/>
    <w:rsid w:val="00D36E9B"/>
    <w:rsid w:val="00D37245"/>
    <w:rsid w:val="00D37328"/>
    <w:rsid w:val="00D3761E"/>
    <w:rsid w:val="00D379AF"/>
    <w:rsid w:val="00D37D7E"/>
    <w:rsid w:val="00D37F17"/>
    <w:rsid w:val="00D37FA9"/>
    <w:rsid w:val="00D40090"/>
    <w:rsid w:val="00D400C1"/>
    <w:rsid w:val="00D40140"/>
    <w:rsid w:val="00D4028C"/>
    <w:rsid w:val="00D40322"/>
    <w:rsid w:val="00D4034A"/>
    <w:rsid w:val="00D40414"/>
    <w:rsid w:val="00D40742"/>
    <w:rsid w:val="00D407EC"/>
    <w:rsid w:val="00D40880"/>
    <w:rsid w:val="00D41363"/>
    <w:rsid w:val="00D413A2"/>
    <w:rsid w:val="00D4196D"/>
    <w:rsid w:val="00D41F5A"/>
    <w:rsid w:val="00D420D2"/>
    <w:rsid w:val="00D421F2"/>
    <w:rsid w:val="00D4244E"/>
    <w:rsid w:val="00D42483"/>
    <w:rsid w:val="00D42B22"/>
    <w:rsid w:val="00D42B2B"/>
    <w:rsid w:val="00D42CDC"/>
    <w:rsid w:val="00D4333B"/>
    <w:rsid w:val="00D4340A"/>
    <w:rsid w:val="00D43A45"/>
    <w:rsid w:val="00D43D15"/>
    <w:rsid w:val="00D43EF2"/>
    <w:rsid w:val="00D440EF"/>
    <w:rsid w:val="00D4473D"/>
    <w:rsid w:val="00D44794"/>
    <w:rsid w:val="00D4495B"/>
    <w:rsid w:val="00D45588"/>
    <w:rsid w:val="00D459E2"/>
    <w:rsid w:val="00D45ABB"/>
    <w:rsid w:val="00D45B16"/>
    <w:rsid w:val="00D45E9F"/>
    <w:rsid w:val="00D4604D"/>
    <w:rsid w:val="00D46050"/>
    <w:rsid w:val="00D46057"/>
    <w:rsid w:val="00D460B3"/>
    <w:rsid w:val="00D46387"/>
    <w:rsid w:val="00D463D8"/>
    <w:rsid w:val="00D46485"/>
    <w:rsid w:val="00D46AE7"/>
    <w:rsid w:val="00D46BC9"/>
    <w:rsid w:val="00D46E77"/>
    <w:rsid w:val="00D4709E"/>
    <w:rsid w:val="00D472AB"/>
    <w:rsid w:val="00D47683"/>
    <w:rsid w:val="00D478DE"/>
    <w:rsid w:val="00D47CEC"/>
    <w:rsid w:val="00D47D70"/>
    <w:rsid w:val="00D50624"/>
    <w:rsid w:val="00D50697"/>
    <w:rsid w:val="00D50863"/>
    <w:rsid w:val="00D50A5B"/>
    <w:rsid w:val="00D50BC1"/>
    <w:rsid w:val="00D50CAC"/>
    <w:rsid w:val="00D50D23"/>
    <w:rsid w:val="00D51467"/>
    <w:rsid w:val="00D515A2"/>
    <w:rsid w:val="00D515E7"/>
    <w:rsid w:val="00D51764"/>
    <w:rsid w:val="00D519ED"/>
    <w:rsid w:val="00D51BA7"/>
    <w:rsid w:val="00D51CA4"/>
    <w:rsid w:val="00D51D61"/>
    <w:rsid w:val="00D52093"/>
    <w:rsid w:val="00D5252F"/>
    <w:rsid w:val="00D5258C"/>
    <w:rsid w:val="00D52918"/>
    <w:rsid w:val="00D535EC"/>
    <w:rsid w:val="00D5361A"/>
    <w:rsid w:val="00D53C0C"/>
    <w:rsid w:val="00D53D33"/>
    <w:rsid w:val="00D54023"/>
    <w:rsid w:val="00D540EF"/>
    <w:rsid w:val="00D54209"/>
    <w:rsid w:val="00D542E6"/>
    <w:rsid w:val="00D5435F"/>
    <w:rsid w:val="00D54527"/>
    <w:rsid w:val="00D5464E"/>
    <w:rsid w:val="00D5465E"/>
    <w:rsid w:val="00D547EF"/>
    <w:rsid w:val="00D54C6D"/>
    <w:rsid w:val="00D54FC4"/>
    <w:rsid w:val="00D55478"/>
    <w:rsid w:val="00D554BD"/>
    <w:rsid w:val="00D555CA"/>
    <w:rsid w:val="00D555ED"/>
    <w:rsid w:val="00D55C4C"/>
    <w:rsid w:val="00D55D4F"/>
    <w:rsid w:val="00D564C9"/>
    <w:rsid w:val="00D566F7"/>
    <w:rsid w:val="00D569E9"/>
    <w:rsid w:val="00D56AC0"/>
    <w:rsid w:val="00D56DE6"/>
    <w:rsid w:val="00D56E8E"/>
    <w:rsid w:val="00D56EAD"/>
    <w:rsid w:val="00D56F63"/>
    <w:rsid w:val="00D5710D"/>
    <w:rsid w:val="00D571D1"/>
    <w:rsid w:val="00D57551"/>
    <w:rsid w:val="00D5757F"/>
    <w:rsid w:val="00D576CB"/>
    <w:rsid w:val="00D57CF5"/>
    <w:rsid w:val="00D57FAA"/>
    <w:rsid w:val="00D60296"/>
    <w:rsid w:val="00D604D8"/>
    <w:rsid w:val="00D6074A"/>
    <w:rsid w:val="00D609A2"/>
    <w:rsid w:val="00D609B5"/>
    <w:rsid w:val="00D60A1F"/>
    <w:rsid w:val="00D60B55"/>
    <w:rsid w:val="00D60D5C"/>
    <w:rsid w:val="00D60F6B"/>
    <w:rsid w:val="00D60F7D"/>
    <w:rsid w:val="00D612A9"/>
    <w:rsid w:val="00D612D9"/>
    <w:rsid w:val="00D61551"/>
    <w:rsid w:val="00D61651"/>
    <w:rsid w:val="00D61917"/>
    <w:rsid w:val="00D61E67"/>
    <w:rsid w:val="00D61E95"/>
    <w:rsid w:val="00D621C3"/>
    <w:rsid w:val="00D6249C"/>
    <w:rsid w:val="00D6258D"/>
    <w:rsid w:val="00D6263B"/>
    <w:rsid w:val="00D6295A"/>
    <w:rsid w:val="00D62C9E"/>
    <w:rsid w:val="00D62CB3"/>
    <w:rsid w:val="00D62E9E"/>
    <w:rsid w:val="00D62FB4"/>
    <w:rsid w:val="00D6340F"/>
    <w:rsid w:val="00D6342F"/>
    <w:rsid w:val="00D6352C"/>
    <w:rsid w:val="00D63819"/>
    <w:rsid w:val="00D639D1"/>
    <w:rsid w:val="00D63F3D"/>
    <w:rsid w:val="00D63F53"/>
    <w:rsid w:val="00D6429C"/>
    <w:rsid w:val="00D642C3"/>
    <w:rsid w:val="00D64567"/>
    <w:rsid w:val="00D64645"/>
    <w:rsid w:val="00D64AB9"/>
    <w:rsid w:val="00D64AD3"/>
    <w:rsid w:val="00D64B03"/>
    <w:rsid w:val="00D64DF7"/>
    <w:rsid w:val="00D64FB9"/>
    <w:rsid w:val="00D652BA"/>
    <w:rsid w:val="00D656B5"/>
    <w:rsid w:val="00D65956"/>
    <w:rsid w:val="00D65B60"/>
    <w:rsid w:val="00D660A5"/>
    <w:rsid w:val="00D66529"/>
    <w:rsid w:val="00D6656D"/>
    <w:rsid w:val="00D6663E"/>
    <w:rsid w:val="00D66B5F"/>
    <w:rsid w:val="00D66D93"/>
    <w:rsid w:val="00D66DB6"/>
    <w:rsid w:val="00D66E61"/>
    <w:rsid w:val="00D66EDD"/>
    <w:rsid w:val="00D6709B"/>
    <w:rsid w:val="00D67597"/>
    <w:rsid w:val="00D675ED"/>
    <w:rsid w:val="00D67652"/>
    <w:rsid w:val="00D67787"/>
    <w:rsid w:val="00D67BCA"/>
    <w:rsid w:val="00D67D70"/>
    <w:rsid w:val="00D67DC6"/>
    <w:rsid w:val="00D67DF8"/>
    <w:rsid w:val="00D701B9"/>
    <w:rsid w:val="00D701BA"/>
    <w:rsid w:val="00D70247"/>
    <w:rsid w:val="00D702A5"/>
    <w:rsid w:val="00D70991"/>
    <w:rsid w:val="00D712F3"/>
    <w:rsid w:val="00D7147A"/>
    <w:rsid w:val="00D715C0"/>
    <w:rsid w:val="00D715D6"/>
    <w:rsid w:val="00D718BC"/>
    <w:rsid w:val="00D719AB"/>
    <w:rsid w:val="00D71A8C"/>
    <w:rsid w:val="00D71C9A"/>
    <w:rsid w:val="00D71E84"/>
    <w:rsid w:val="00D71FA1"/>
    <w:rsid w:val="00D72250"/>
    <w:rsid w:val="00D72599"/>
    <w:rsid w:val="00D72656"/>
    <w:rsid w:val="00D7265A"/>
    <w:rsid w:val="00D72827"/>
    <w:rsid w:val="00D7285A"/>
    <w:rsid w:val="00D728A8"/>
    <w:rsid w:val="00D7290A"/>
    <w:rsid w:val="00D72A05"/>
    <w:rsid w:val="00D72C5B"/>
    <w:rsid w:val="00D72D31"/>
    <w:rsid w:val="00D72E71"/>
    <w:rsid w:val="00D73442"/>
    <w:rsid w:val="00D734C9"/>
    <w:rsid w:val="00D734D5"/>
    <w:rsid w:val="00D7379D"/>
    <w:rsid w:val="00D738C7"/>
    <w:rsid w:val="00D739D7"/>
    <w:rsid w:val="00D73CFB"/>
    <w:rsid w:val="00D73FEF"/>
    <w:rsid w:val="00D744C1"/>
    <w:rsid w:val="00D747B0"/>
    <w:rsid w:val="00D749EF"/>
    <w:rsid w:val="00D74AD8"/>
    <w:rsid w:val="00D74B0C"/>
    <w:rsid w:val="00D74BF9"/>
    <w:rsid w:val="00D74E63"/>
    <w:rsid w:val="00D74F6A"/>
    <w:rsid w:val="00D757CC"/>
    <w:rsid w:val="00D75C7F"/>
    <w:rsid w:val="00D75D18"/>
    <w:rsid w:val="00D75DE7"/>
    <w:rsid w:val="00D75E9F"/>
    <w:rsid w:val="00D75F67"/>
    <w:rsid w:val="00D75F7C"/>
    <w:rsid w:val="00D76382"/>
    <w:rsid w:val="00D765B0"/>
    <w:rsid w:val="00D76798"/>
    <w:rsid w:val="00D76CFE"/>
    <w:rsid w:val="00D76D01"/>
    <w:rsid w:val="00D7746C"/>
    <w:rsid w:val="00D80327"/>
    <w:rsid w:val="00D80438"/>
    <w:rsid w:val="00D804D7"/>
    <w:rsid w:val="00D8066A"/>
    <w:rsid w:val="00D80BCA"/>
    <w:rsid w:val="00D80EAB"/>
    <w:rsid w:val="00D811A9"/>
    <w:rsid w:val="00D81243"/>
    <w:rsid w:val="00D812DA"/>
    <w:rsid w:val="00D8143B"/>
    <w:rsid w:val="00D8143F"/>
    <w:rsid w:val="00D81633"/>
    <w:rsid w:val="00D819A0"/>
    <w:rsid w:val="00D81E29"/>
    <w:rsid w:val="00D81E9E"/>
    <w:rsid w:val="00D8252F"/>
    <w:rsid w:val="00D82B61"/>
    <w:rsid w:val="00D82DD7"/>
    <w:rsid w:val="00D82E01"/>
    <w:rsid w:val="00D82EB3"/>
    <w:rsid w:val="00D83164"/>
    <w:rsid w:val="00D8322F"/>
    <w:rsid w:val="00D8357C"/>
    <w:rsid w:val="00D83733"/>
    <w:rsid w:val="00D83A48"/>
    <w:rsid w:val="00D83B5C"/>
    <w:rsid w:val="00D83ECA"/>
    <w:rsid w:val="00D83F6E"/>
    <w:rsid w:val="00D83FF5"/>
    <w:rsid w:val="00D841A3"/>
    <w:rsid w:val="00D841F7"/>
    <w:rsid w:val="00D8430B"/>
    <w:rsid w:val="00D84967"/>
    <w:rsid w:val="00D84A86"/>
    <w:rsid w:val="00D84B02"/>
    <w:rsid w:val="00D84B77"/>
    <w:rsid w:val="00D84FF5"/>
    <w:rsid w:val="00D85054"/>
    <w:rsid w:val="00D850B8"/>
    <w:rsid w:val="00D8528F"/>
    <w:rsid w:val="00D85466"/>
    <w:rsid w:val="00D8549A"/>
    <w:rsid w:val="00D85944"/>
    <w:rsid w:val="00D85BE4"/>
    <w:rsid w:val="00D85E5A"/>
    <w:rsid w:val="00D86547"/>
    <w:rsid w:val="00D86558"/>
    <w:rsid w:val="00D86569"/>
    <w:rsid w:val="00D86B75"/>
    <w:rsid w:val="00D86E41"/>
    <w:rsid w:val="00D8770C"/>
    <w:rsid w:val="00D87852"/>
    <w:rsid w:val="00D878B6"/>
    <w:rsid w:val="00D8790F"/>
    <w:rsid w:val="00D87D4D"/>
    <w:rsid w:val="00D87E99"/>
    <w:rsid w:val="00D9006C"/>
    <w:rsid w:val="00D90346"/>
    <w:rsid w:val="00D90447"/>
    <w:rsid w:val="00D9060A"/>
    <w:rsid w:val="00D90865"/>
    <w:rsid w:val="00D908C2"/>
    <w:rsid w:val="00D909FE"/>
    <w:rsid w:val="00D90DFD"/>
    <w:rsid w:val="00D90ED0"/>
    <w:rsid w:val="00D90F29"/>
    <w:rsid w:val="00D910D0"/>
    <w:rsid w:val="00D91BB3"/>
    <w:rsid w:val="00D92019"/>
    <w:rsid w:val="00D920A8"/>
    <w:rsid w:val="00D92255"/>
    <w:rsid w:val="00D92364"/>
    <w:rsid w:val="00D92415"/>
    <w:rsid w:val="00D925C9"/>
    <w:rsid w:val="00D92774"/>
    <w:rsid w:val="00D92813"/>
    <w:rsid w:val="00D929AE"/>
    <w:rsid w:val="00D92B38"/>
    <w:rsid w:val="00D92C59"/>
    <w:rsid w:val="00D92C7A"/>
    <w:rsid w:val="00D92CD0"/>
    <w:rsid w:val="00D92D44"/>
    <w:rsid w:val="00D931B9"/>
    <w:rsid w:val="00D932AA"/>
    <w:rsid w:val="00D9365F"/>
    <w:rsid w:val="00D939CD"/>
    <w:rsid w:val="00D93A1B"/>
    <w:rsid w:val="00D93AD3"/>
    <w:rsid w:val="00D93B15"/>
    <w:rsid w:val="00D93F73"/>
    <w:rsid w:val="00D940AB"/>
    <w:rsid w:val="00D94628"/>
    <w:rsid w:val="00D946E6"/>
    <w:rsid w:val="00D94A78"/>
    <w:rsid w:val="00D94E41"/>
    <w:rsid w:val="00D94E8C"/>
    <w:rsid w:val="00D95101"/>
    <w:rsid w:val="00D95224"/>
    <w:rsid w:val="00D95379"/>
    <w:rsid w:val="00D9566D"/>
    <w:rsid w:val="00D95857"/>
    <w:rsid w:val="00D95D2E"/>
    <w:rsid w:val="00D95D37"/>
    <w:rsid w:val="00D9653B"/>
    <w:rsid w:val="00D968C9"/>
    <w:rsid w:val="00D968CF"/>
    <w:rsid w:val="00D96A30"/>
    <w:rsid w:val="00D96B7B"/>
    <w:rsid w:val="00D971BD"/>
    <w:rsid w:val="00D973E4"/>
    <w:rsid w:val="00D97490"/>
    <w:rsid w:val="00D975B0"/>
    <w:rsid w:val="00D979C1"/>
    <w:rsid w:val="00D979F3"/>
    <w:rsid w:val="00D97D12"/>
    <w:rsid w:val="00DA00B2"/>
    <w:rsid w:val="00DA02EE"/>
    <w:rsid w:val="00DA084D"/>
    <w:rsid w:val="00DA0CA7"/>
    <w:rsid w:val="00DA0F2B"/>
    <w:rsid w:val="00DA13E6"/>
    <w:rsid w:val="00DA157E"/>
    <w:rsid w:val="00DA15FC"/>
    <w:rsid w:val="00DA174D"/>
    <w:rsid w:val="00DA1B0B"/>
    <w:rsid w:val="00DA1C61"/>
    <w:rsid w:val="00DA1F8B"/>
    <w:rsid w:val="00DA210F"/>
    <w:rsid w:val="00DA21CD"/>
    <w:rsid w:val="00DA21D7"/>
    <w:rsid w:val="00DA224A"/>
    <w:rsid w:val="00DA2562"/>
    <w:rsid w:val="00DA2705"/>
    <w:rsid w:val="00DA28D2"/>
    <w:rsid w:val="00DA2AC6"/>
    <w:rsid w:val="00DA2BE0"/>
    <w:rsid w:val="00DA2F31"/>
    <w:rsid w:val="00DA3EEA"/>
    <w:rsid w:val="00DA43DF"/>
    <w:rsid w:val="00DA4D66"/>
    <w:rsid w:val="00DA5211"/>
    <w:rsid w:val="00DA5449"/>
    <w:rsid w:val="00DA55E8"/>
    <w:rsid w:val="00DA567E"/>
    <w:rsid w:val="00DA5EEB"/>
    <w:rsid w:val="00DA5F64"/>
    <w:rsid w:val="00DA619F"/>
    <w:rsid w:val="00DA6533"/>
    <w:rsid w:val="00DA66A6"/>
    <w:rsid w:val="00DA67E4"/>
    <w:rsid w:val="00DA6B12"/>
    <w:rsid w:val="00DA6B6B"/>
    <w:rsid w:val="00DA6C2B"/>
    <w:rsid w:val="00DA6DDA"/>
    <w:rsid w:val="00DA7736"/>
    <w:rsid w:val="00DA777A"/>
    <w:rsid w:val="00DA798B"/>
    <w:rsid w:val="00DB01E7"/>
    <w:rsid w:val="00DB03E1"/>
    <w:rsid w:val="00DB046A"/>
    <w:rsid w:val="00DB06D5"/>
    <w:rsid w:val="00DB0769"/>
    <w:rsid w:val="00DB0FB8"/>
    <w:rsid w:val="00DB19CD"/>
    <w:rsid w:val="00DB1C87"/>
    <w:rsid w:val="00DB1D02"/>
    <w:rsid w:val="00DB1D26"/>
    <w:rsid w:val="00DB1FA1"/>
    <w:rsid w:val="00DB207D"/>
    <w:rsid w:val="00DB21AA"/>
    <w:rsid w:val="00DB21BC"/>
    <w:rsid w:val="00DB28E2"/>
    <w:rsid w:val="00DB2917"/>
    <w:rsid w:val="00DB2AB4"/>
    <w:rsid w:val="00DB2B70"/>
    <w:rsid w:val="00DB2C90"/>
    <w:rsid w:val="00DB2FF4"/>
    <w:rsid w:val="00DB34C0"/>
    <w:rsid w:val="00DB395D"/>
    <w:rsid w:val="00DB399A"/>
    <w:rsid w:val="00DB3C28"/>
    <w:rsid w:val="00DB3F94"/>
    <w:rsid w:val="00DB4084"/>
    <w:rsid w:val="00DB4251"/>
    <w:rsid w:val="00DB47FF"/>
    <w:rsid w:val="00DB485E"/>
    <w:rsid w:val="00DB499E"/>
    <w:rsid w:val="00DB4AA9"/>
    <w:rsid w:val="00DB4B84"/>
    <w:rsid w:val="00DB4D07"/>
    <w:rsid w:val="00DB4D35"/>
    <w:rsid w:val="00DB4F02"/>
    <w:rsid w:val="00DB5211"/>
    <w:rsid w:val="00DB55D1"/>
    <w:rsid w:val="00DB56A9"/>
    <w:rsid w:val="00DB5994"/>
    <w:rsid w:val="00DB59C3"/>
    <w:rsid w:val="00DB5AD4"/>
    <w:rsid w:val="00DB5B7A"/>
    <w:rsid w:val="00DB5D99"/>
    <w:rsid w:val="00DB5E52"/>
    <w:rsid w:val="00DB5F24"/>
    <w:rsid w:val="00DB6547"/>
    <w:rsid w:val="00DB65B4"/>
    <w:rsid w:val="00DB664A"/>
    <w:rsid w:val="00DB6673"/>
    <w:rsid w:val="00DB6762"/>
    <w:rsid w:val="00DB6FDD"/>
    <w:rsid w:val="00DB75FF"/>
    <w:rsid w:val="00DB77ED"/>
    <w:rsid w:val="00DB7CA9"/>
    <w:rsid w:val="00DC0597"/>
    <w:rsid w:val="00DC09F3"/>
    <w:rsid w:val="00DC0B80"/>
    <w:rsid w:val="00DC0CAA"/>
    <w:rsid w:val="00DC0D15"/>
    <w:rsid w:val="00DC156F"/>
    <w:rsid w:val="00DC15DB"/>
    <w:rsid w:val="00DC18BD"/>
    <w:rsid w:val="00DC1C7F"/>
    <w:rsid w:val="00DC1F2A"/>
    <w:rsid w:val="00DC244E"/>
    <w:rsid w:val="00DC2536"/>
    <w:rsid w:val="00DC27CB"/>
    <w:rsid w:val="00DC2D29"/>
    <w:rsid w:val="00DC2DCC"/>
    <w:rsid w:val="00DC2F0D"/>
    <w:rsid w:val="00DC34C9"/>
    <w:rsid w:val="00DC3878"/>
    <w:rsid w:val="00DC3C22"/>
    <w:rsid w:val="00DC4132"/>
    <w:rsid w:val="00DC4247"/>
    <w:rsid w:val="00DC45DC"/>
    <w:rsid w:val="00DC486A"/>
    <w:rsid w:val="00DC4885"/>
    <w:rsid w:val="00DC4B6F"/>
    <w:rsid w:val="00DC4D15"/>
    <w:rsid w:val="00DC4EB2"/>
    <w:rsid w:val="00DC586A"/>
    <w:rsid w:val="00DC588E"/>
    <w:rsid w:val="00DC5953"/>
    <w:rsid w:val="00DC5A85"/>
    <w:rsid w:val="00DC69B4"/>
    <w:rsid w:val="00DC7231"/>
    <w:rsid w:val="00DC7710"/>
    <w:rsid w:val="00DC7AAC"/>
    <w:rsid w:val="00DC7D62"/>
    <w:rsid w:val="00DD0387"/>
    <w:rsid w:val="00DD07BB"/>
    <w:rsid w:val="00DD0AAB"/>
    <w:rsid w:val="00DD1032"/>
    <w:rsid w:val="00DD1191"/>
    <w:rsid w:val="00DD121E"/>
    <w:rsid w:val="00DD1267"/>
    <w:rsid w:val="00DD1383"/>
    <w:rsid w:val="00DD13BD"/>
    <w:rsid w:val="00DD1403"/>
    <w:rsid w:val="00DD16F0"/>
    <w:rsid w:val="00DD16F6"/>
    <w:rsid w:val="00DD20F9"/>
    <w:rsid w:val="00DD2AFA"/>
    <w:rsid w:val="00DD2DEE"/>
    <w:rsid w:val="00DD2FE0"/>
    <w:rsid w:val="00DD314D"/>
    <w:rsid w:val="00DD341B"/>
    <w:rsid w:val="00DD3614"/>
    <w:rsid w:val="00DD36A1"/>
    <w:rsid w:val="00DD3BA9"/>
    <w:rsid w:val="00DD3C06"/>
    <w:rsid w:val="00DD3CC4"/>
    <w:rsid w:val="00DD3D2A"/>
    <w:rsid w:val="00DD4239"/>
    <w:rsid w:val="00DD4559"/>
    <w:rsid w:val="00DD471C"/>
    <w:rsid w:val="00DD49DD"/>
    <w:rsid w:val="00DD49EE"/>
    <w:rsid w:val="00DD4BA3"/>
    <w:rsid w:val="00DD4FF8"/>
    <w:rsid w:val="00DD55D3"/>
    <w:rsid w:val="00DD573D"/>
    <w:rsid w:val="00DD589C"/>
    <w:rsid w:val="00DD58E7"/>
    <w:rsid w:val="00DD5EF7"/>
    <w:rsid w:val="00DD699B"/>
    <w:rsid w:val="00DD6B93"/>
    <w:rsid w:val="00DD6C15"/>
    <w:rsid w:val="00DD6DDC"/>
    <w:rsid w:val="00DD7114"/>
    <w:rsid w:val="00DD7505"/>
    <w:rsid w:val="00DD79E6"/>
    <w:rsid w:val="00DD7C38"/>
    <w:rsid w:val="00DD7DCC"/>
    <w:rsid w:val="00DE0140"/>
    <w:rsid w:val="00DE01AB"/>
    <w:rsid w:val="00DE029E"/>
    <w:rsid w:val="00DE05A0"/>
    <w:rsid w:val="00DE0763"/>
    <w:rsid w:val="00DE079D"/>
    <w:rsid w:val="00DE0BA1"/>
    <w:rsid w:val="00DE0FF0"/>
    <w:rsid w:val="00DE12FD"/>
    <w:rsid w:val="00DE1361"/>
    <w:rsid w:val="00DE1972"/>
    <w:rsid w:val="00DE1DC1"/>
    <w:rsid w:val="00DE203C"/>
    <w:rsid w:val="00DE21AA"/>
    <w:rsid w:val="00DE21D4"/>
    <w:rsid w:val="00DE231D"/>
    <w:rsid w:val="00DE2577"/>
    <w:rsid w:val="00DE27F3"/>
    <w:rsid w:val="00DE2C53"/>
    <w:rsid w:val="00DE2F2D"/>
    <w:rsid w:val="00DE2F2E"/>
    <w:rsid w:val="00DE39A4"/>
    <w:rsid w:val="00DE3A91"/>
    <w:rsid w:val="00DE3B8F"/>
    <w:rsid w:val="00DE3BAF"/>
    <w:rsid w:val="00DE3C45"/>
    <w:rsid w:val="00DE3DC1"/>
    <w:rsid w:val="00DE4109"/>
    <w:rsid w:val="00DE4450"/>
    <w:rsid w:val="00DE44AA"/>
    <w:rsid w:val="00DE4A51"/>
    <w:rsid w:val="00DE4F5C"/>
    <w:rsid w:val="00DE5535"/>
    <w:rsid w:val="00DE5738"/>
    <w:rsid w:val="00DE5ACC"/>
    <w:rsid w:val="00DE5C51"/>
    <w:rsid w:val="00DE5CA3"/>
    <w:rsid w:val="00DE5DBA"/>
    <w:rsid w:val="00DE5F66"/>
    <w:rsid w:val="00DE602E"/>
    <w:rsid w:val="00DE6191"/>
    <w:rsid w:val="00DE6386"/>
    <w:rsid w:val="00DE6984"/>
    <w:rsid w:val="00DE6A8B"/>
    <w:rsid w:val="00DE6C56"/>
    <w:rsid w:val="00DE7614"/>
    <w:rsid w:val="00DE7F71"/>
    <w:rsid w:val="00DF0724"/>
    <w:rsid w:val="00DF0954"/>
    <w:rsid w:val="00DF0BDF"/>
    <w:rsid w:val="00DF0CE3"/>
    <w:rsid w:val="00DF131A"/>
    <w:rsid w:val="00DF1E39"/>
    <w:rsid w:val="00DF1F83"/>
    <w:rsid w:val="00DF2456"/>
    <w:rsid w:val="00DF25A4"/>
    <w:rsid w:val="00DF2624"/>
    <w:rsid w:val="00DF275F"/>
    <w:rsid w:val="00DF2772"/>
    <w:rsid w:val="00DF28A8"/>
    <w:rsid w:val="00DF2961"/>
    <w:rsid w:val="00DF2D0C"/>
    <w:rsid w:val="00DF2D3F"/>
    <w:rsid w:val="00DF2E8E"/>
    <w:rsid w:val="00DF35AF"/>
    <w:rsid w:val="00DF3A93"/>
    <w:rsid w:val="00DF3DFB"/>
    <w:rsid w:val="00DF3F43"/>
    <w:rsid w:val="00DF3F98"/>
    <w:rsid w:val="00DF41FA"/>
    <w:rsid w:val="00DF44D5"/>
    <w:rsid w:val="00DF47D7"/>
    <w:rsid w:val="00DF487F"/>
    <w:rsid w:val="00DF4B8D"/>
    <w:rsid w:val="00DF4B9A"/>
    <w:rsid w:val="00DF4FEF"/>
    <w:rsid w:val="00DF518A"/>
    <w:rsid w:val="00DF5206"/>
    <w:rsid w:val="00DF58E6"/>
    <w:rsid w:val="00DF5975"/>
    <w:rsid w:val="00DF5A99"/>
    <w:rsid w:val="00DF5FCC"/>
    <w:rsid w:val="00DF5FD2"/>
    <w:rsid w:val="00DF6024"/>
    <w:rsid w:val="00DF652C"/>
    <w:rsid w:val="00DF66C0"/>
    <w:rsid w:val="00DF6ACD"/>
    <w:rsid w:val="00DF6BE5"/>
    <w:rsid w:val="00DF6D9D"/>
    <w:rsid w:val="00DF6E3A"/>
    <w:rsid w:val="00DF7342"/>
    <w:rsid w:val="00DF734D"/>
    <w:rsid w:val="00DF7456"/>
    <w:rsid w:val="00DF74A8"/>
    <w:rsid w:val="00DF76A8"/>
    <w:rsid w:val="00DF7E40"/>
    <w:rsid w:val="00DF7EB2"/>
    <w:rsid w:val="00DF7F29"/>
    <w:rsid w:val="00E002E4"/>
    <w:rsid w:val="00E00555"/>
    <w:rsid w:val="00E008DF"/>
    <w:rsid w:val="00E00BAB"/>
    <w:rsid w:val="00E00D76"/>
    <w:rsid w:val="00E010E4"/>
    <w:rsid w:val="00E014E3"/>
    <w:rsid w:val="00E01572"/>
    <w:rsid w:val="00E01841"/>
    <w:rsid w:val="00E02042"/>
    <w:rsid w:val="00E0210A"/>
    <w:rsid w:val="00E021E4"/>
    <w:rsid w:val="00E024D1"/>
    <w:rsid w:val="00E02852"/>
    <w:rsid w:val="00E02993"/>
    <w:rsid w:val="00E02B47"/>
    <w:rsid w:val="00E02E25"/>
    <w:rsid w:val="00E02E3F"/>
    <w:rsid w:val="00E02FF7"/>
    <w:rsid w:val="00E03281"/>
    <w:rsid w:val="00E033B6"/>
    <w:rsid w:val="00E0356A"/>
    <w:rsid w:val="00E03B28"/>
    <w:rsid w:val="00E03B70"/>
    <w:rsid w:val="00E0429E"/>
    <w:rsid w:val="00E043D1"/>
    <w:rsid w:val="00E04531"/>
    <w:rsid w:val="00E047FE"/>
    <w:rsid w:val="00E0495A"/>
    <w:rsid w:val="00E04984"/>
    <w:rsid w:val="00E04C06"/>
    <w:rsid w:val="00E04C82"/>
    <w:rsid w:val="00E051F6"/>
    <w:rsid w:val="00E05366"/>
    <w:rsid w:val="00E0555A"/>
    <w:rsid w:val="00E05664"/>
    <w:rsid w:val="00E0571B"/>
    <w:rsid w:val="00E05A6C"/>
    <w:rsid w:val="00E064ED"/>
    <w:rsid w:val="00E06713"/>
    <w:rsid w:val="00E06996"/>
    <w:rsid w:val="00E06E75"/>
    <w:rsid w:val="00E06E77"/>
    <w:rsid w:val="00E06F13"/>
    <w:rsid w:val="00E06F39"/>
    <w:rsid w:val="00E072AC"/>
    <w:rsid w:val="00E079AC"/>
    <w:rsid w:val="00E07AED"/>
    <w:rsid w:val="00E07B4A"/>
    <w:rsid w:val="00E10066"/>
    <w:rsid w:val="00E10233"/>
    <w:rsid w:val="00E102A6"/>
    <w:rsid w:val="00E1036F"/>
    <w:rsid w:val="00E104BA"/>
    <w:rsid w:val="00E10538"/>
    <w:rsid w:val="00E10691"/>
    <w:rsid w:val="00E10726"/>
    <w:rsid w:val="00E108F6"/>
    <w:rsid w:val="00E10FFF"/>
    <w:rsid w:val="00E110A2"/>
    <w:rsid w:val="00E112C6"/>
    <w:rsid w:val="00E125BC"/>
    <w:rsid w:val="00E12898"/>
    <w:rsid w:val="00E12B56"/>
    <w:rsid w:val="00E12D96"/>
    <w:rsid w:val="00E1336D"/>
    <w:rsid w:val="00E13749"/>
    <w:rsid w:val="00E1394A"/>
    <w:rsid w:val="00E13A75"/>
    <w:rsid w:val="00E13CF4"/>
    <w:rsid w:val="00E13D0C"/>
    <w:rsid w:val="00E14236"/>
    <w:rsid w:val="00E14562"/>
    <w:rsid w:val="00E14625"/>
    <w:rsid w:val="00E14639"/>
    <w:rsid w:val="00E14737"/>
    <w:rsid w:val="00E14A75"/>
    <w:rsid w:val="00E14A8E"/>
    <w:rsid w:val="00E14C82"/>
    <w:rsid w:val="00E14D75"/>
    <w:rsid w:val="00E14F72"/>
    <w:rsid w:val="00E14FE2"/>
    <w:rsid w:val="00E1505B"/>
    <w:rsid w:val="00E154E1"/>
    <w:rsid w:val="00E15690"/>
    <w:rsid w:val="00E158D9"/>
    <w:rsid w:val="00E15C91"/>
    <w:rsid w:val="00E15D84"/>
    <w:rsid w:val="00E1641A"/>
    <w:rsid w:val="00E168D7"/>
    <w:rsid w:val="00E16A07"/>
    <w:rsid w:val="00E16D69"/>
    <w:rsid w:val="00E16E72"/>
    <w:rsid w:val="00E16FB9"/>
    <w:rsid w:val="00E170C4"/>
    <w:rsid w:val="00E171FB"/>
    <w:rsid w:val="00E172F8"/>
    <w:rsid w:val="00E1742E"/>
    <w:rsid w:val="00E174E6"/>
    <w:rsid w:val="00E178C5"/>
    <w:rsid w:val="00E17A28"/>
    <w:rsid w:val="00E17CD5"/>
    <w:rsid w:val="00E201A0"/>
    <w:rsid w:val="00E201C2"/>
    <w:rsid w:val="00E203C3"/>
    <w:rsid w:val="00E20529"/>
    <w:rsid w:val="00E205E5"/>
    <w:rsid w:val="00E2097B"/>
    <w:rsid w:val="00E20DB5"/>
    <w:rsid w:val="00E20E4A"/>
    <w:rsid w:val="00E20F83"/>
    <w:rsid w:val="00E20F97"/>
    <w:rsid w:val="00E21002"/>
    <w:rsid w:val="00E210EF"/>
    <w:rsid w:val="00E2141D"/>
    <w:rsid w:val="00E21505"/>
    <w:rsid w:val="00E2197A"/>
    <w:rsid w:val="00E21C55"/>
    <w:rsid w:val="00E21C9E"/>
    <w:rsid w:val="00E22151"/>
    <w:rsid w:val="00E2216E"/>
    <w:rsid w:val="00E2229F"/>
    <w:rsid w:val="00E2238C"/>
    <w:rsid w:val="00E22406"/>
    <w:rsid w:val="00E2248D"/>
    <w:rsid w:val="00E224CF"/>
    <w:rsid w:val="00E22621"/>
    <w:rsid w:val="00E22FB0"/>
    <w:rsid w:val="00E23541"/>
    <w:rsid w:val="00E2383D"/>
    <w:rsid w:val="00E239C5"/>
    <w:rsid w:val="00E239E9"/>
    <w:rsid w:val="00E23A20"/>
    <w:rsid w:val="00E23A2B"/>
    <w:rsid w:val="00E2422F"/>
    <w:rsid w:val="00E2441C"/>
    <w:rsid w:val="00E24946"/>
    <w:rsid w:val="00E24D09"/>
    <w:rsid w:val="00E24FA1"/>
    <w:rsid w:val="00E24FC7"/>
    <w:rsid w:val="00E2506C"/>
    <w:rsid w:val="00E25166"/>
    <w:rsid w:val="00E25247"/>
    <w:rsid w:val="00E257A0"/>
    <w:rsid w:val="00E25D88"/>
    <w:rsid w:val="00E25E36"/>
    <w:rsid w:val="00E25F9C"/>
    <w:rsid w:val="00E263E2"/>
    <w:rsid w:val="00E26612"/>
    <w:rsid w:val="00E26964"/>
    <w:rsid w:val="00E2699A"/>
    <w:rsid w:val="00E26BAA"/>
    <w:rsid w:val="00E26D13"/>
    <w:rsid w:val="00E272D5"/>
    <w:rsid w:val="00E27696"/>
    <w:rsid w:val="00E27D0C"/>
    <w:rsid w:val="00E27D8A"/>
    <w:rsid w:val="00E302C6"/>
    <w:rsid w:val="00E30B07"/>
    <w:rsid w:val="00E314FA"/>
    <w:rsid w:val="00E316EC"/>
    <w:rsid w:val="00E31A7A"/>
    <w:rsid w:val="00E31F19"/>
    <w:rsid w:val="00E31FB7"/>
    <w:rsid w:val="00E32168"/>
    <w:rsid w:val="00E32AAD"/>
    <w:rsid w:val="00E32CBC"/>
    <w:rsid w:val="00E32D6B"/>
    <w:rsid w:val="00E32DFA"/>
    <w:rsid w:val="00E333B1"/>
    <w:rsid w:val="00E333CD"/>
    <w:rsid w:val="00E33490"/>
    <w:rsid w:val="00E336A3"/>
    <w:rsid w:val="00E338D8"/>
    <w:rsid w:val="00E33999"/>
    <w:rsid w:val="00E33A0F"/>
    <w:rsid w:val="00E34493"/>
    <w:rsid w:val="00E344A4"/>
    <w:rsid w:val="00E34654"/>
    <w:rsid w:val="00E34963"/>
    <w:rsid w:val="00E34C24"/>
    <w:rsid w:val="00E34D2C"/>
    <w:rsid w:val="00E34F37"/>
    <w:rsid w:val="00E34F7D"/>
    <w:rsid w:val="00E35290"/>
    <w:rsid w:val="00E35356"/>
    <w:rsid w:val="00E356A9"/>
    <w:rsid w:val="00E35CE5"/>
    <w:rsid w:val="00E36546"/>
    <w:rsid w:val="00E365F0"/>
    <w:rsid w:val="00E367F9"/>
    <w:rsid w:val="00E36A4E"/>
    <w:rsid w:val="00E36A71"/>
    <w:rsid w:val="00E36D75"/>
    <w:rsid w:val="00E36EB5"/>
    <w:rsid w:val="00E36FE3"/>
    <w:rsid w:val="00E3722D"/>
    <w:rsid w:val="00E37750"/>
    <w:rsid w:val="00E37871"/>
    <w:rsid w:val="00E37B51"/>
    <w:rsid w:val="00E37D15"/>
    <w:rsid w:val="00E4008C"/>
    <w:rsid w:val="00E400F9"/>
    <w:rsid w:val="00E40308"/>
    <w:rsid w:val="00E407FC"/>
    <w:rsid w:val="00E40B64"/>
    <w:rsid w:val="00E40C99"/>
    <w:rsid w:val="00E4116C"/>
    <w:rsid w:val="00E416BB"/>
    <w:rsid w:val="00E41736"/>
    <w:rsid w:val="00E417FA"/>
    <w:rsid w:val="00E41A84"/>
    <w:rsid w:val="00E41BC7"/>
    <w:rsid w:val="00E41C68"/>
    <w:rsid w:val="00E423A7"/>
    <w:rsid w:val="00E424E2"/>
    <w:rsid w:val="00E426C9"/>
    <w:rsid w:val="00E42758"/>
    <w:rsid w:val="00E428EF"/>
    <w:rsid w:val="00E42DB0"/>
    <w:rsid w:val="00E42EE5"/>
    <w:rsid w:val="00E42F3B"/>
    <w:rsid w:val="00E43839"/>
    <w:rsid w:val="00E43C0D"/>
    <w:rsid w:val="00E43FF0"/>
    <w:rsid w:val="00E44335"/>
    <w:rsid w:val="00E44814"/>
    <w:rsid w:val="00E448B4"/>
    <w:rsid w:val="00E44AFA"/>
    <w:rsid w:val="00E44BB7"/>
    <w:rsid w:val="00E452BD"/>
    <w:rsid w:val="00E45385"/>
    <w:rsid w:val="00E454C9"/>
    <w:rsid w:val="00E45673"/>
    <w:rsid w:val="00E45851"/>
    <w:rsid w:val="00E45950"/>
    <w:rsid w:val="00E46171"/>
    <w:rsid w:val="00E465AB"/>
    <w:rsid w:val="00E468E0"/>
    <w:rsid w:val="00E46DA4"/>
    <w:rsid w:val="00E46ED7"/>
    <w:rsid w:val="00E47102"/>
    <w:rsid w:val="00E4725C"/>
    <w:rsid w:val="00E47B17"/>
    <w:rsid w:val="00E47C4D"/>
    <w:rsid w:val="00E47D80"/>
    <w:rsid w:val="00E505C0"/>
    <w:rsid w:val="00E50687"/>
    <w:rsid w:val="00E50B02"/>
    <w:rsid w:val="00E50BDA"/>
    <w:rsid w:val="00E50CE4"/>
    <w:rsid w:val="00E50F54"/>
    <w:rsid w:val="00E5109A"/>
    <w:rsid w:val="00E51408"/>
    <w:rsid w:val="00E518B3"/>
    <w:rsid w:val="00E51914"/>
    <w:rsid w:val="00E51C21"/>
    <w:rsid w:val="00E51FE0"/>
    <w:rsid w:val="00E51FFE"/>
    <w:rsid w:val="00E525B0"/>
    <w:rsid w:val="00E525FD"/>
    <w:rsid w:val="00E5279B"/>
    <w:rsid w:val="00E529D3"/>
    <w:rsid w:val="00E52D38"/>
    <w:rsid w:val="00E52DCA"/>
    <w:rsid w:val="00E52E30"/>
    <w:rsid w:val="00E5335E"/>
    <w:rsid w:val="00E53486"/>
    <w:rsid w:val="00E537EA"/>
    <w:rsid w:val="00E538CA"/>
    <w:rsid w:val="00E539E1"/>
    <w:rsid w:val="00E53F6E"/>
    <w:rsid w:val="00E5404E"/>
    <w:rsid w:val="00E540AB"/>
    <w:rsid w:val="00E54284"/>
    <w:rsid w:val="00E5447A"/>
    <w:rsid w:val="00E544BA"/>
    <w:rsid w:val="00E547B6"/>
    <w:rsid w:val="00E5496D"/>
    <w:rsid w:val="00E54BDD"/>
    <w:rsid w:val="00E54C20"/>
    <w:rsid w:val="00E54D72"/>
    <w:rsid w:val="00E54E2C"/>
    <w:rsid w:val="00E54E5D"/>
    <w:rsid w:val="00E551FD"/>
    <w:rsid w:val="00E552D8"/>
    <w:rsid w:val="00E552EF"/>
    <w:rsid w:val="00E55608"/>
    <w:rsid w:val="00E55633"/>
    <w:rsid w:val="00E556A7"/>
    <w:rsid w:val="00E55A0F"/>
    <w:rsid w:val="00E56233"/>
    <w:rsid w:val="00E5689C"/>
    <w:rsid w:val="00E569A7"/>
    <w:rsid w:val="00E56B5F"/>
    <w:rsid w:val="00E57AC3"/>
    <w:rsid w:val="00E57BA7"/>
    <w:rsid w:val="00E57EF6"/>
    <w:rsid w:val="00E60268"/>
    <w:rsid w:val="00E60295"/>
    <w:rsid w:val="00E609C9"/>
    <w:rsid w:val="00E60A03"/>
    <w:rsid w:val="00E60A40"/>
    <w:rsid w:val="00E60C49"/>
    <w:rsid w:val="00E60CD2"/>
    <w:rsid w:val="00E60E06"/>
    <w:rsid w:val="00E61179"/>
    <w:rsid w:val="00E611D9"/>
    <w:rsid w:val="00E61208"/>
    <w:rsid w:val="00E61349"/>
    <w:rsid w:val="00E613F5"/>
    <w:rsid w:val="00E61970"/>
    <w:rsid w:val="00E61C12"/>
    <w:rsid w:val="00E622B5"/>
    <w:rsid w:val="00E6232C"/>
    <w:rsid w:val="00E623A0"/>
    <w:rsid w:val="00E625EC"/>
    <w:rsid w:val="00E6266D"/>
    <w:rsid w:val="00E62D26"/>
    <w:rsid w:val="00E6305D"/>
    <w:rsid w:val="00E631A2"/>
    <w:rsid w:val="00E63E03"/>
    <w:rsid w:val="00E641DF"/>
    <w:rsid w:val="00E643DF"/>
    <w:rsid w:val="00E647E9"/>
    <w:rsid w:val="00E648AF"/>
    <w:rsid w:val="00E64C51"/>
    <w:rsid w:val="00E64FE8"/>
    <w:rsid w:val="00E650C4"/>
    <w:rsid w:val="00E6525A"/>
    <w:rsid w:val="00E654A1"/>
    <w:rsid w:val="00E6552C"/>
    <w:rsid w:val="00E6557F"/>
    <w:rsid w:val="00E65B68"/>
    <w:rsid w:val="00E65CA5"/>
    <w:rsid w:val="00E65D94"/>
    <w:rsid w:val="00E65F44"/>
    <w:rsid w:val="00E660C7"/>
    <w:rsid w:val="00E66137"/>
    <w:rsid w:val="00E66276"/>
    <w:rsid w:val="00E66301"/>
    <w:rsid w:val="00E66433"/>
    <w:rsid w:val="00E66690"/>
    <w:rsid w:val="00E666BB"/>
    <w:rsid w:val="00E66733"/>
    <w:rsid w:val="00E66A17"/>
    <w:rsid w:val="00E66CBB"/>
    <w:rsid w:val="00E66D3A"/>
    <w:rsid w:val="00E66F82"/>
    <w:rsid w:val="00E67143"/>
    <w:rsid w:val="00E67DBD"/>
    <w:rsid w:val="00E67DEF"/>
    <w:rsid w:val="00E67EDA"/>
    <w:rsid w:val="00E70396"/>
    <w:rsid w:val="00E70A95"/>
    <w:rsid w:val="00E70D61"/>
    <w:rsid w:val="00E71182"/>
    <w:rsid w:val="00E712B2"/>
    <w:rsid w:val="00E714AA"/>
    <w:rsid w:val="00E7188F"/>
    <w:rsid w:val="00E71AE9"/>
    <w:rsid w:val="00E71B70"/>
    <w:rsid w:val="00E72377"/>
    <w:rsid w:val="00E726B7"/>
    <w:rsid w:val="00E72F06"/>
    <w:rsid w:val="00E72FC4"/>
    <w:rsid w:val="00E730D7"/>
    <w:rsid w:val="00E732A5"/>
    <w:rsid w:val="00E7333B"/>
    <w:rsid w:val="00E73593"/>
    <w:rsid w:val="00E735E5"/>
    <w:rsid w:val="00E7365E"/>
    <w:rsid w:val="00E739C8"/>
    <w:rsid w:val="00E73D4F"/>
    <w:rsid w:val="00E7406A"/>
    <w:rsid w:val="00E740FB"/>
    <w:rsid w:val="00E744E7"/>
    <w:rsid w:val="00E755FB"/>
    <w:rsid w:val="00E75AAE"/>
    <w:rsid w:val="00E75B63"/>
    <w:rsid w:val="00E765CC"/>
    <w:rsid w:val="00E768A2"/>
    <w:rsid w:val="00E76948"/>
    <w:rsid w:val="00E771F2"/>
    <w:rsid w:val="00E772F8"/>
    <w:rsid w:val="00E77775"/>
    <w:rsid w:val="00E77CB3"/>
    <w:rsid w:val="00E80009"/>
    <w:rsid w:val="00E805E6"/>
    <w:rsid w:val="00E807B6"/>
    <w:rsid w:val="00E80E7C"/>
    <w:rsid w:val="00E81009"/>
    <w:rsid w:val="00E81082"/>
    <w:rsid w:val="00E810A3"/>
    <w:rsid w:val="00E81141"/>
    <w:rsid w:val="00E81492"/>
    <w:rsid w:val="00E815D4"/>
    <w:rsid w:val="00E81A69"/>
    <w:rsid w:val="00E81EE9"/>
    <w:rsid w:val="00E81F03"/>
    <w:rsid w:val="00E81FE5"/>
    <w:rsid w:val="00E822AF"/>
    <w:rsid w:val="00E822DF"/>
    <w:rsid w:val="00E82483"/>
    <w:rsid w:val="00E825BE"/>
    <w:rsid w:val="00E82918"/>
    <w:rsid w:val="00E82920"/>
    <w:rsid w:val="00E82946"/>
    <w:rsid w:val="00E82992"/>
    <w:rsid w:val="00E82A5E"/>
    <w:rsid w:val="00E82DA7"/>
    <w:rsid w:val="00E82E5F"/>
    <w:rsid w:val="00E835AC"/>
    <w:rsid w:val="00E835D2"/>
    <w:rsid w:val="00E83644"/>
    <w:rsid w:val="00E83674"/>
    <w:rsid w:val="00E83772"/>
    <w:rsid w:val="00E8398C"/>
    <w:rsid w:val="00E842A2"/>
    <w:rsid w:val="00E84899"/>
    <w:rsid w:val="00E852ED"/>
    <w:rsid w:val="00E85328"/>
    <w:rsid w:val="00E853AE"/>
    <w:rsid w:val="00E85614"/>
    <w:rsid w:val="00E86030"/>
    <w:rsid w:val="00E8649F"/>
    <w:rsid w:val="00E86617"/>
    <w:rsid w:val="00E8678C"/>
    <w:rsid w:val="00E8690A"/>
    <w:rsid w:val="00E86FBE"/>
    <w:rsid w:val="00E870A3"/>
    <w:rsid w:val="00E873B9"/>
    <w:rsid w:val="00E87442"/>
    <w:rsid w:val="00E878AA"/>
    <w:rsid w:val="00E87992"/>
    <w:rsid w:val="00E87E09"/>
    <w:rsid w:val="00E87FF3"/>
    <w:rsid w:val="00E90387"/>
    <w:rsid w:val="00E909D8"/>
    <w:rsid w:val="00E90AF0"/>
    <w:rsid w:val="00E90C03"/>
    <w:rsid w:val="00E91129"/>
    <w:rsid w:val="00E91182"/>
    <w:rsid w:val="00E912ED"/>
    <w:rsid w:val="00E9138A"/>
    <w:rsid w:val="00E91598"/>
    <w:rsid w:val="00E91AD6"/>
    <w:rsid w:val="00E9249C"/>
    <w:rsid w:val="00E9296C"/>
    <w:rsid w:val="00E92F9F"/>
    <w:rsid w:val="00E9313F"/>
    <w:rsid w:val="00E93284"/>
    <w:rsid w:val="00E93332"/>
    <w:rsid w:val="00E934F9"/>
    <w:rsid w:val="00E9366A"/>
    <w:rsid w:val="00E936C5"/>
    <w:rsid w:val="00E93963"/>
    <w:rsid w:val="00E93F42"/>
    <w:rsid w:val="00E94334"/>
    <w:rsid w:val="00E946DB"/>
    <w:rsid w:val="00E94A38"/>
    <w:rsid w:val="00E94CF0"/>
    <w:rsid w:val="00E94EF6"/>
    <w:rsid w:val="00E95368"/>
    <w:rsid w:val="00E9538C"/>
    <w:rsid w:val="00E95584"/>
    <w:rsid w:val="00E958AD"/>
    <w:rsid w:val="00E95D5E"/>
    <w:rsid w:val="00E95F3A"/>
    <w:rsid w:val="00E96305"/>
    <w:rsid w:val="00E9638C"/>
    <w:rsid w:val="00E96404"/>
    <w:rsid w:val="00E9644D"/>
    <w:rsid w:val="00E9657B"/>
    <w:rsid w:val="00E96CC8"/>
    <w:rsid w:val="00E971E2"/>
    <w:rsid w:val="00E97376"/>
    <w:rsid w:val="00E97438"/>
    <w:rsid w:val="00E97459"/>
    <w:rsid w:val="00E97584"/>
    <w:rsid w:val="00E9761C"/>
    <w:rsid w:val="00E97743"/>
    <w:rsid w:val="00E9776C"/>
    <w:rsid w:val="00E97860"/>
    <w:rsid w:val="00E979D7"/>
    <w:rsid w:val="00E97EB6"/>
    <w:rsid w:val="00E97FE9"/>
    <w:rsid w:val="00EA00BB"/>
    <w:rsid w:val="00EA01B6"/>
    <w:rsid w:val="00EA0330"/>
    <w:rsid w:val="00EA096B"/>
    <w:rsid w:val="00EA0B3E"/>
    <w:rsid w:val="00EA0BC1"/>
    <w:rsid w:val="00EA0C2B"/>
    <w:rsid w:val="00EA0F21"/>
    <w:rsid w:val="00EA0F33"/>
    <w:rsid w:val="00EA1144"/>
    <w:rsid w:val="00EA1340"/>
    <w:rsid w:val="00EA1837"/>
    <w:rsid w:val="00EA1863"/>
    <w:rsid w:val="00EA1BAD"/>
    <w:rsid w:val="00EA1FA1"/>
    <w:rsid w:val="00EA2858"/>
    <w:rsid w:val="00EA2939"/>
    <w:rsid w:val="00EA29A5"/>
    <w:rsid w:val="00EA2F4F"/>
    <w:rsid w:val="00EA31EB"/>
    <w:rsid w:val="00EA3399"/>
    <w:rsid w:val="00EA3A69"/>
    <w:rsid w:val="00EA3CD8"/>
    <w:rsid w:val="00EA4456"/>
    <w:rsid w:val="00EA4467"/>
    <w:rsid w:val="00EA4EDF"/>
    <w:rsid w:val="00EA5272"/>
    <w:rsid w:val="00EA5851"/>
    <w:rsid w:val="00EA5917"/>
    <w:rsid w:val="00EA5D43"/>
    <w:rsid w:val="00EA5E24"/>
    <w:rsid w:val="00EA5FC9"/>
    <w:rsid w:val="00EA6118"/>
    <w:rsid w:val="00EA6244"/>
    <w:rsid w:val="00EA6350"/>
    <w:rsid w:val="00EA6DF7"/>
    <w:rsid w:val="00EA75FE"/>
    <w:rsid w:val="00EA791C"/>
    <w:rsid w:val="00EA7A8F"/>
    <w:rsid w:val="00EA7AAF"/>
    <w:rsid w:val="00EA7B62"/>
    <w:rsid w:val="00EA7D8C"/>
    <w:rsid w:val="00EB038D"/>
    <w:rsid w:val="00EB0426"/>
    <w:rsid w:val="00EB05F0"/>
    <w:rsid w:val="00EB0791"/>
    <w:rsid w:val="00EB0CA3"/>
    <w:rsid w:val="00EB0E25"/>
    <w:rsid w:val="00EB16F7"/>
    <w:rsid w:val="00EB184F"/>
    <w:rsid w:val="00EB18B9"/>
    <w:rsid w:val="00EB1E0F"/>
    <w:rsid w:val="00EB1F33"/>
    <w:rsid w:val="00EB1F47"/>
    <w:rsid w:val="00EB1F5C"/>
    <w:rsid w:val="00EB2096"/>
    <w:rsid w:val="00EB233D"/>
    <w:rsid w:val="00EB237E"/>
    <w:rsid w:val="00EB2939"/>
    <w:rsid w:val="00EB2AE6"/>
    <w:rsid w:val="00EB2B1C"/>
    <w:rsid w:val="00EB2BB9"/>
    <w:rsid w:val="00EB32B8"/>
    <w:rsid w:val="00EB3890"/>
    <w:rsid w:val="00EB39ED"/>
    <w:rsid w:val="00EB3BF1"/>
    <w:rsid w:val="00EB3C44"/>
    <w:rsid w:val="00EB3CE7"/>
    <w:rsid w:val="00EB3D16"/>
    <w:rsid w:val="00EB3D28"/>
    <w:rsid w:val="00EB3D89"/>
    <w:rsid w:val="00EB3E47"/>
    <w:rsid w:val="00EB3F96"/>
    <w:rsid w:val="00EB4936"/>
    <w:rsid w:val="00EB4A19"/>
    <w:rsid w:val="00EB4DC8"/>
    <w:rsid w:val="00EB5037"/>
    <w:rsid w:val="00EB50EE"/>
    <w:rsid w:val="00EB554F"/>
    <w:rsid w:val="00EB5570"/>
    <w:rsid w:val="00EB58B3"/>
    <w:rsid w:val="00EB5A31"/>
    <w:rsid w:val="00EB60AF"/>
    <w:rsid w:val="00EB623F"/>
    <w:rsid w:val="00EB62E2"/>
    <w:rsid w:val="00EB6789"/>
    <w:rsid w:val="00EB67E8"/>
    <w:rsid w:val="00EB6814"/>
    <w:rsid w:val="00EB6B47"/>
    <w:rsid w:val="00EB6D51"/>
    <w:rsid w:val="00EB6D61"/>
    <w:rsid w:val="00EB7434"/>
    <w:rsid w:val="00EB76AC"/>
    <w:rsid w:val="00EB7A45"/>
    <w:rsid w:val="00EB7B85"/>
    <w:rsid w:val="00EB7CB1"/>
    <w:rsid w:val="00EB7D6C"/>
    <w:rsid w:val="00EB7DF0"/>
    <w:rsid w:val="00EC000C"/>
    <w:rsid w:val="00EC00AB"/>
    <w:rsid w:val="00EC01CE"/>
    <w:rsid w:val="00EC0BDC"/>
    <w:rsid w:val="00EC0E0B"/>
    <w:rsid w:val="00EC0E7B"/>
    <w:rsid w:val="00EC0F69"/>
    <w:rsid w:val="00EC11BA"/>
    <w:rsid w:val="00EC1446"/>
    <w:rsid w:val="00EC1556"/>
    <w:rsid w:val="00EC194B"/>
    <w:rsid w:val="00EC1954"/>
    <w:rsid w:val="00EC1B28"/>
    <w:rsid w:val="00EC1D43"/>
    <w:rsid w:val="00EC1FB5"/>
    <w:rsid w:val="00EC2113"/>
    <w:rsid w:val="00EC21F5"/>
    <w:rsid w:val="00EC220D"/>
    <w:rsid w:val="00EC279A"/>
    <w:rsid w:val="00EC2991"/>
    <w:rsid w:val="00EC2BA6"/>
    <w:rsid w:val="00EC2E21"/>
    <w:rsid w:val="00EC2EA8"/>
    <w:rsid w:val="00EC3000"/>
    <w:rsid w:val="00EC3454"/>
    <w:rsid w:val="00EC3495"/>
    <w:rsid w:val="00EC364F"/>
    <w:rsid w:val="00EC3AB7"/>
    <w:rsid w:val="00EC3CE6"/>
    <w:rsid w:val="00EC3F22"/>
    <w:rsid w:val="00EC4118"/>
    <w:rsid w:val="00EC41D8"/>
    <w:rsid w:val="00EC42C5"/>
    <w:rsid w:val="00EC43BE"/>
    <w:rsid w:val="00EC44A9"/>
    <w:rsid w:val="00EC44DC"/>
    <w:rsid w:val="00EC44DD"/>
    <w:rsid w:val="00EC4778"/>
    <w:rsid w:val="00EC4896"/>
    <w:rsid w:val="00EC48E7"/>
    <w:rsid w:val="00EC4ECD"/>
    <w:rsid w:val="00EC4F37"/>
    <w:rsid w:val="00EC4FAC"/>
    <w:rsid w:val="00EC53F6"/>
    <w:rsid w:val="00EC549D"/>
    <w:rsid w:val="00EC5934"/>
    <w:rsid w:val="00EC5955"/>
    <w:rsid w:val="00EC5969"/>
    <w:rsid w:val="00EC5E0D"/>
    <w:rsid w:val="00EC61BB"/>
    <w:rsid w:val="00EC625A"/>
    <w:rsid w:val="00EC64DF"/>
    <w:rsid w:val="00EC6BF9"/>
    <w:rsid w:val="00EC6D2B"/>
    <w:rsid w:val="00EC6D79"/>
    <w:rsid w:val="00EC72E8"/>
    <w:rsid w:val="00EC7AA4"/>
    <w:rsid w:val="00EC7AB4"/>
    <w:rsid w:val="00EC7BE4"/>
    <w:rsid w:val="00EC7CED"/>
    <w:rsid w:val="00EC7E1B"/>
    <w:rsid w:val="00ED001C"/>
    <w:rsid w:val="00ED0048"/>
    <w:rsid w:val="00ED01BF"/>
    <w:rsid w:val="00ED0700"/>
    <w:rsid w:val="00ED0901"/>
    <w:rsid w:val="00ED0D18"/>
    <w:rsid w:val="00ED0D90"/>
    <w:rsid w:val="00ED0F8F"/>
    <w:rsid w:val="00ED13E8"/>
    <w:rsid w:val="00ED14E5"/>
    <w:rsid w:val="00ED175F"/>
    <w:rsid w:val="00ED1823"/>
    <w:rsid w:val="00ED1C9C"/>
    <w:rsid w:val="00ED1CF2"/>
    <w:rsid w:val="00ED1F1C"/>
    <w:rsid w:val="00ED20A4"/>
    <w:rsid w:val="00ED23AA"/>
    <w:rsid w:val="00ED23AE"/>
    <w:rsid w:val="00ED2439"/>
    <w:rsid w:val="00ED28A7"/>
    <w:rsid w:val="00ED2B92"/>
    <w:rsid w:val="00ED2BAF"/>
    <w:rsid w:val="00ED2E14"/>
    <w:rsid w:val="00ED2FEC"/>
    <w:rsid w:val="00ED3166"/>
    <w:rsid w:val="00ED31FD"/>
    <w:rsid w:val="00ED345B"/>
    <w:rsid w:val="00ED351E"/>
    <w:rsid w:val="00ED36B6"/>
    <w:rsid w:val="00ED36FF"/>
    <w:rsid w:val="00ED3AD8"/>
    <w:rsid w:val="00ED3B4A"/>
    <w:rsid w:val="00ED3DF8"/>
    <w:rsid w:val="00ED3F6A"/>
    <w:rsid w:val="00ED40B4"/>
    <w:rsid w:val="00ED4333"/>
    <w:rsid w:val="00ED4CD2"/>
    <w:rsid w:val="00ED4EBE"/>
    <w:rsid w:val="00ED514E"/>
    <w:rsid w:val="00ED51D7"/>
    <w:rsid w:val="00ED522C"/>
    <w:rsid w:val="00ED5348"/>
    <w:rsid w:val="00ED53F5"/>
    <w:rsid w:val="00ED563D"/>
    <w:rsid w:val="00ED5799"/>
    <w:rsid w:val="00ED579D"/>
    <w:rsid w:val="00ED5959"/>
    <w:rsid w:val="00ED5D77"/>
    <w:rsid w:val="00ED5DCA"/>
    <w:rsid w:val="00ED608C"/>
    <w:rsid w:val="00ED6431"/>
    <w:rsid w:val="00ED69D5"/>
    <w:rsid w:val="00ED6AD3"/>
    <w:rsid w:val="00ED6B11"/>
    <w:rsid w:val="00ED74BF"/>
    <w:rsid w:val="00ED7D68"/>
    <w:rsid w:val="00ED7EA8"/>
    <w:rsid w:val="00EE00A8"/>
    <w:rsid w:val="00EE017E"/>
    <w:rsid w:val="00EE0808"/>
    <w:rsid w:val="00EE08A3"/>
    <w:rsid w:val="00EE0AAC"/>
    <w:rsid w:val="00EE0DD8"/>
    <w:rsid w:val="00EE0DED"/>
    <w:rsid w:val="00EE0EE6"/>
    <w:rsid w:val="00EE13E8"/>
    <w:rsid w:val="00EE1519"/>
    <w:rsid w:val="00EE18D0"/>
    <w:rsid w:val="00EE1B74"/>
    <w:rsid w:val="00EE1ECB"/>
    <w:rsid w:val="00EE2252"/>
    <w:rsid w:val="00EE26E8"/>
    <w:rsid w:val="00EE297F"/>
    <w:rsid w:val="00EE2A74"/>
    <w:rsid w:val="00EE2D49"/>
    <w:rsid w:val="00EE3507"/>
    <w:rsid w:val="00EE374A"/>
    <w:rsid w:val="00EE3B19"/>
    <w:rsid w:val="00EE3E3C"/>
    <w:rsid w:val="00EE4257"/>
    <w:rsid w:val="00EE453F"/>
    <w:rsid w:val="00EE4819"/>
    <w:rsid w:val="00EE48E5"/>
    <w:rsid w:val="00EE48EB"/>
    <w:rsid w:val="00EE4D68"/>
    <w:rsid w:val="00EE4E14"/>
    <w:rsid w:val="00EE4E38"/>
    <w:rsid w:val="00EE4FC0"/>
    <w:rsid w:val="00EE5116"/>
    <w:rsid w:val="00EE5500"/>
    <w:rsid w:val="00EE5619"/>
    <w:rsid w:val="00EE59E3"/>
    <w:rsid w:val="00EE5B1B"/>
    <w:rsid w:val="00EE5B94"/>
    <w:rsid w:val="00EE5D34"/>
    <w:rsid w:val="00EE60EF"/>
    <w:rsid w:val="00EE619D"/>
    <w:rsid w:val="00EE619F"/>
    <w:rsid w:val="00EE628D"/>
    <w:rsid w:val="00EE6670"/>
    <w:rsid w:val="00EE68B4"/>
    <w:rsid w:val="00EE6CE3"/>
    <w:rsid w:val="00EE6EB7"/>
    <w:rsid w:val="00EE73C9"/>
    <w:rsid w:val="00EE7465"/>
    <w:rsid w:val="00EE763C"/>
    <w:rsid w:val="00EE773B"/>
    <w:rsid w:val="00EE7752"/>
    <w:rsid w:val="00EE7845"/>
    <w:rsid w:val="00EE78AF"/>
    <w:rsid w:val="00EE7A91"/>
    <w:rsid w:val="00EE7C87"/>
    <w:rsid w:val="00EE7F03"/>
    <w:rsid w:val="00EF0494"/>
    <w:rsid w:val="00EF0576"/>
    <w:rsid w:val="00EF06F6"/>
    <w:rsid w:val="00EF0858"/>
    <w:rsid w:val="00EF0AE3"/>
    <w:rsid w:val="00EF112D"/>
    <w:rsid w:val="00EF11A5"/>
    <w:rsid w:val="00EF11C5"/>
    <w:rsid w:val="00EF11D9"/>
    <w:rsid w:val="00EF11E5"/>
    <w:rsid w:val="00EF12D4"/>
    <w:rsid w:val="00EF12FB"/>
    <w:rsid w:val="00EF1387"/>
    <w:rsid w:val="00EF14E2"/>
    <w:rsid w:val="00EF183C"/>
    <w:rsid w:val="00EF188D"/>
    <w:rsid w:val="00EF189F"/>
    <w:rsid w:val="00EF194B"/>
    <w:rsid w:val="00EF19EB"/>
    <w:rsid w:val="00EF1A9B"/>
    <w:rsid w:val="00EF1E9B"/>
    <w:rsid w:val="00EF1FA0"/>
    <w:rsid w:val="00EF23EF"/>
    <w:rsid w:val="00EF2684"/>
    <w:rsid w:val="00EF2728"/>
    <w:rsid w:val="00EF2792"/>
    <w:rsid w:val="00EF2A2D"/>
    <w:rsid w:val="00EF2AED"/>
    <w:rsid w:val="00EF2BF0"/>
    <w:rsid w:val="00EF2D8B"/>
    <w:rsid w:val="00EF30FE"/>
    <w:rsid w:val="00EF31B9"/>
    <w:rsid w:val="00EF32CB"/>
    <w:rsid w:val="00EF33A6"/>
    <w:rsid w:val="00EF38E0"/>
    <w:rsid w:val="00EF3FCA"/>
    <w:rsid w:val="00EF406F"/>
    <w:rsid w:val="00EF412D"/>
    <w:rsid w:val="00EF4369"/>
    <w:rsid w:val="00EF45F6"/>
    <w:rsid w:val="00EF4907"/>
    <w:rsid w:val="00EF4E99"/>
    <w:rsid w:val="00EF4F21"/>
    <w:rsid w:val="00EF55A2"/>
    <w:rsid w:val="00EF5800"/>
    <w:rsid w:val="00EF5A17"/>
    <w:rsid w:val="00EF5AF6"/>
    <w:rsid w:val="00EF5B92"/>
    <w:rsid w:val="00EF6043"/>
    <w:rsid w:val="00EF61C6"/>
    <w:rsid w:val="00EF6231"/>
    <w:rsid w:val="00EF6523"/>
    <w:rsid w:val="00EF6552"/>
    <w:rsid w:val="00EF6584"/>
    <w:rsid w:val="00EF6775"/>
    <w:rsid w:val="00EF6BA5"/>
    <w:rsid w:val="00EF6C71"/>
    <w:rsid w:val="00EF6C80"/>
    <w:rsid w:val="00EF70B9"/>
    <w:rsid w:val="00EF70DD"/>
    <w:rsid w:val="00EF7160"/>
    <w:rsid w:val="00EF762A"/>
    <w:rsid w:val="00EF7663"/>
    <w:rsid w:val="00EF789D"/>
    <w:rsid w:val="00F001BA"/>
    <w:rsid w:val="00F00584"/>
    <w:rsid w:val="00F009E4"/>
    <w:rsid w:val="00F00AAE"/>
    <w:rsid w:val="00F00C7B"/>
    <w:rsid w:val="00F00CC1"/>
    <w:rsid w:val="00F00DC0"/>
    <w:rsid w:val="00F010FC"/>
    <w:rsid w:val="00F01458"/>
    <w:rsid w:val="00F018DB"/>
    <w:rsid w:val="00F0191B"/>
    <w:rsid w:val="00F01AD0"/>
    <w:rsid w:val="00F01D96"/>
    <w:rsid w:val="00F01FD6"/>
    <w:rsid w:val="00F02173"/>
    <w:rsid w:val="00F0219A"/>
    <w:rsid w:val="00F0219B"/>
    <w:rsid w:val="00F02433"/>
    <w:rsid w:val="00F0292B"/>
    <w:rsid w:val="00F02AAE"/>
    <w:rsid w:val="00F02AF9"/>
    <w:rsid w:val="00F02C14"/>
    <w:rsid w:val="00F02E94"/>
    <w:rsid w:val="00F0354C"/>
    <w:rsid w:val="00F039B6"/>
    <w:rsid w:val="00F03D69"/>
    <w:rsid w:val="00F04420"/>
    <w:rsid w:val="00F0452F"/>
    <w:rsid w:val="00F0467E"/>
    <w:rsid w:val="00F047E4"/>
    <w:rsid w:val="00F0484C"/>
    <w:rsid w:val="00F04879"/>
    <w:rsid w:val="00F049AD"/>
    <w:rsid w:val="00F04C76"/>
    <w:rsid w:val="00F05007"/>
    <w:rsid w:val="00F0532C"/>
    <w:rsid w:val="00F05537"/>
    <w:rsid w:val="00F05538"/>
    <w:rsid w:val="00F061A8"/>
    <w:rsid w:val="00F06263"/>
    <w:rsid w:val="00F0635B"/>
    <w:rsid w:val="00F0681C"/>
    <w:rsid w:val="00F06FAE"/>
    <w:rsid w:val="00F07092"/>
    <w:rsid w:val="00F07533"/>
    <w:rsid w:val="00F07A9F"/>
    <w:rsid w:val="00F07B5E"/>
    <w:rsid w:val="00F07C69"/>
    <w:rsid w:val="00F10876"/>
    <w:rsid w:val="00F10AFB"/>
    <w:rsid w:val="00F10B46"/>
    <w:rsid w:val="00F10BD7"/>
    <w:rsid w:val="00F113B4"/>
    <w:rsid w:val="00F11633"/>
    <w:rsid w:val="00F11844"/>
    <w:rsid w:val="00F11E7F"/>
    <w:rsid w:val="00F12065"/>
    <w:rsid w:val="00F1245F"/>
    <w:rsid w:val="00F12594"/>
    <w:rsid w:val="00F12680"/>
    <w:rsid w:val="00F12A05"/>
    <w:rsid w:val="00F12D0B"/>
    <w:rsid w:val="00F12EF0"/>
    <w:rsid w:val="00F131EA"/>
    <w:rsid w:val="00F132FE"/>
    <w:rsid w:val="00F13601"/>
    <w:rsid w:val="00F1371F"/>
    <w:rsid w:val="00F13A80"/>
    <w:rsid w:val="00F13F99"/>
    <w:rsid w:val="00F1426E"/>
    <w:rsid w:val="00F143F7"/>
    <w:rsid w:val="00F14535"/>
    <w:rsid w:val="00F147C6"/>
    <w:rsid w:val="00F1491F"/>
    <w:rsid w:val="00F14970"/>
    <w:rsid w:val="00F14CF0"/>
    <w:rsid w:val="00F14D99"/>
    <w:rsid w:val="00F15083"/>
    <w:rsid w:val="00F15085"/>
    <w:rsid w:val="00F15514"/>
    <w:rsid w:val="00F15534"/>
    <w:rsid w:val="00F15623"/>
    <w:rsid w:val="00F157EB"/>
    <w:rsid w:val="00F15B5A"/>
    <w:rsid w:val="00F15B7B"/>
    <w:rsid w:val="00F15B91"/>
    <w:rsid w:val="00F15BBA"/>
    <w:rsid w:val="00F15FBC"/>
    <w:rsid w:val="00F15FE4"/>
    <w:rsid w:val="00F16364"/>
    <w:rsid w:val="00F167F5"/>
    <w:rsid w:val="00F169EF"/>
    <w:rsid w:val="00F16ACA"/>
    <w:rsid w:val="00F17096"/>
    <w:rsid w:val="00F17194"/>
    <w:rsid w:val="00F171CA"/>
    <w:rsid w:val="00F1796E"/>
    <w:rsid w:val="00F17B59"/>
    <w:rsid w:val="00F17F20"/>
    <w:rsid w:val="00F17F24"/>
    <w:rsid w:val="00F17FE8"/>
    <w:rsid w:val="00F20089"/>
    <w:rsid w:val="00F2012B"/>
    <w:rsid w:val="00F20478"/>
    <w:rsid w:val="00F20893"/>
    <w:rsid w:val="00F20899"/>
    <w:rsid w:val="00F20A39"/>
    <w:rsid w:val="00F20B3C"/>
    <w:rsid w:val="00F20D36"/>
    <w:rsid w:val="00F20DB8"/>
    <w:rsid w:val="00F2122F"/>
    <w:rsid w:val="00F2129E"/>
    <w:rsid w:val="00F21582"/>
    <w:rsid w:val="00F21778"/>
    <w:rsid w:val="00F21A23"/>
    <w:rsid w:val="00F21AAF"/>
    <w:rsid w:val="00F21EC0"/>
    <w:rsid w:val="00F22639"/>
    <w:rsid w:val="00F2263D"/>
    <w:rsid w:val="00F22BF9"/>
    <w:rsid w:val="00F22E8A"/>
    <w:rsid w:val="00F22F1F"/>
    <w:rsid w:val="00F22FBC"/>
    <w:rsid w:val="00F237E0"/>
    <w:rsid w:val="00F23804"/>
    <w:rsid w:val="00F23957"/>
    <w:rsid w:val="00F23AC5"/>
    <w:rsid w:val="00F23B9B"/>
    <w:rsid w:val="00F23CC9"/>
    <w:rsid w:val="00F23EAD"/>
    <w:rsid w:val="00F23EFA"/>
    <w:rsid w:val="00F23F00"/>
    <w:rsid w:val="00F240FD"/>
    <w:rsid w:val="00F241EA"/>
    <w:rsid w:val="00F24228"/>
    <w:rsid w:val="00F2450F"/>
    <w:rsid w:val="00F245E3"/>
    <w:rsid w:val="00F24826"/>
    <w:rsid w:val="00F249AF"/>
    <w:rsid w:val="00F24D51"/>
    <w:rsid w:val="00F24DF7"/>
    <w:rsid w:val="00F24E85"/>
    <w:rsid w:val="00F25058"/>
    <w:rsid w:val="00F2512A"/>
    <w:rsid w:val="00F252D5"/>
    <w:rsid w:val="00F25334"/>
    <w:rsid w:val="00F25385"/>
    <w:rsid w:val="00F254DE"/>
    <w:rsid w:val="00F256BC"/>
    <w:rsid w:val="00F259B2"/>
    <w:rsid w:val="00F25A3A"/>
    <w:rsid w:val="00F25C96"/>
    <w:rsid w:val="00F25FE5"/>
    <w:rsid w:val="00F2600B"/>
    <w:rsid w:val="00F26489"/>
    <w:rsid w:val="00F267C7"/>
    <w:rsid w:val="00F26ED1"/>
    <w:rsid w:val="00F26FD4"/>
    <w:rsid w:val="00F27ABB"/>
    <w:rsid w:val="00F27EBB"/>
    <w:rsid w:val="00F3042B"/>
    <w:rsid w:val="00F30A69"/>
    <w:rsid w:val="00F30D07"/>
    <w:rsid w:val="00F3159C"/>
    <w:rsid w:val="00F31610"/>
    <w:rsid w:val="00F31C18"/>
    <w:rsid w:val="00F31D06"/>
    <w:rsid w:val="00F31DC9"/>
    <w:rsid w:val="00F31F99"/>
    <w:rsid w:val="00F3225C"/>
    <w:rsid w:val="00F3239C"/>
    <w:rsid w:val="00F323DA"/>
    <w:rsid w:val="00F324DB"/>
    <w:rsid w:val="00F329EE"/>
    <w:rsid w:val="00F32A4B"/>
    <w:rsid w:val="00F32A64"/>
    <w:rsid w:val="00F32B82"/>
    <w:rsid w:val="00F32C30"/>
    <w:rsid w:val="00F32C5B"/>
    <w:rsid w:val="00F32E40"/>
    <w:rsid w:val="00F32F03"/>
    <w:rsid w:val="00F33435"/>
    <w:rsid w:val="00F334A4"/>
    <w:rsid w:val="00F33844"/>
    <w:rsid w:val="00F33941"/>
    <w:rsid w:val="00F339A0"/>
    <w:rsid w:val="00F339A5"/>
    <w:rsid w:val="00F33AAF"/>
    <w:rsid w:val="00F33C92"/>
    <w:rsid w:val="00F33DB0"/>
    <w:rsid w:val="00F33DDD"/>
    <w:rsid w:val="00F3419A"/>
    <w:rsid w:val="00F349E2"/>
    <w:rsid w:val="00F34A2A"/>
    <w:rsid w:val="00F34C80"/>
    <w:rsid w:val="00F34F51"/>
    <w:rsid w:val="00F350CC"/>
    <w:rsid w:val="00F35380"/>
    <w:rsid w:val="00F35640"/>
    <w:rsid w:val="00F3571B"/>
    <w:rsid w:val="00F35843"/>
    <w:rsid w:val="00F35B87"/>
    <w:rsid w:val="00F363B6"/>
    <w:rsid w:val="00F36543"/>
    <w:rsid w:val="00F36832"/>
    <w:rsid w:val="00F3692C"/>
    <w:rsid w:val="00F36C2B"/>
    <w:rsid w:val="00F36CDD"/>
    <w:rsid w:val="00F36CF0"/>
    <w:rsid w:val="00F3700C"/>
    <w:rsid w:val="00F370FB"/>
    <w:rsid w:val="00F376A9"/>
    <w:rsid w:val="00F3774C"/>
    <w:rsid w:val="00F3779E"/>
    <w:rsid w:val="00F37AAF"/>
    <w:rsid w:val="00F37BC6"/>
    <w:rsid w:val="00F37C27"/>
    <w:rsid w:val="00F37E98"/>
    <w:rsid w:val="00F407AD"/>
    <w:rsid w:val="00F40CD9"/>
    <w:rsid w:val="00F40F54"/>
    <w:rsid w:val="00F40F89"/>
    <w:rsid w:val="00F41291"/>
    <w:rsid w:val="00F414E4"/>
    <w:rsid w:val="00F4156D"/>
    <w:rsid w:val="00F416CE"/>
    <w:rsid w:val="00F41747"/>
    <w:rsid w:val="00F41CD5"/>
    <w:rsid w:val="00F41DAF"/>
    <w:rsid w:val="00F424EC"/>
    <w:rsid w:val="00F42C3E"/>
    <w:rsid w:val="00F42D2D"/>
    <w:rsid w:val="00F42DDF"/>
    <w:rsid w:val="00F42F7D"/>
    <w:rsid w:val="00F42FE9"/>
    <w:rsid w:val="00F42FF2"/>
    <w:rsid w:val="00F43022"/>
    <w:rsid w:val="00F43047"/>
    <w:rsid w:val="00F431FE"/>
    <w:rsid w:val="00F437C0"/>
    <w:rsid w:val="00F437F6"/>
    <w:rsid w:val="00F439E9"/>
    <w:rsid w:val="00F443F0"/>
    <w:rsid w:val="00F44454"/>
    <w:rsid w:val="00F44BF3"/>
    <w:rsid w:val="00F45314"/>
    <w:rsid w:val="00F456DE"/>
    <w:rsid w:val="00F45EC6"/>
    <w:rsid w:val="00F45EC9"/>
    <w:rsid w:val="00F463BF"/>
    <w:rsid w:val="00F46589"/>
    <w:rsid w:val="00F4696A"/>
    <w:rsid w:val="00F46A69"/>
    <w:rsid w:val="00F46AC6"/>
    <w:rsid w:val="00F46BD9"/>
    <w:rsid w:val="00F46F98"/>
    <w:rsid w:val="00F46FF2"/>
    <w:rsid w:val="00F47147"/>
    <w:rsid w:val="00F474D9"/>
    <w:rsid w:val="00F47B1E"/>
    <w:rsid w:val="00F50442"/>
    <w:rsid w:val="00F50481"/>
    <w:rsid w:val="00F50CFF"/>
    <w:rsid w:val="00F51154"/>
    <w:rsid w:val="00F51231"/>
    <w:rsid w:val="00F51324"/>
    <w:rsid w:val="00F51A6A"/>
    <w:rsid w:val="00F51D8A"/>
    <w:rsid w:val="00F52082"/>
    <w:rsid w:val="00F52553"/>
    <w:rsid w:val="00F525A6"/>
    <w:rsid w:val="00F5266B"/>
    <w:rsid w:val="00F52C35"/>
    <w:rsid w:val="00F52D56"/>
    <w:rsid w:val="00F52F64"/>
    <w:rsid w:val="00F52F65"/>
    <w:rsid w:val="00F530F0"/>
    <w:rsid w:val="00F53144"/>
    <w:rsid w:val="00F53338"/>
    <w:rsid w:val="00F5354D"/>
    <w:rsid w:val="00F53789"/>
    <w:rsid w:val="00F53AC6"/>
    <w:rsid w:val="00F53C24"/>
    <w:rsid w:val="00F54A28"/>
    <w:rsid w:val="00F54BB2"/>
    <w:rsid w:val="00F54C15"/>
    <w:rsid w:val="00F54E8F"/>
    <w:rsid w:val="00F5599E"/>
    <w:rsid w:val="00F55D68"/>
    <w:rsid w:val="00F55E0D"/>
    <w:rsid w:val="00F56409"/>
    <w:rsid w:val="00F565FB"/>
    <w:rsid w:val="00F568D0"/>
    <w:rsid w:val="00F569CF"/>
    <w:rsid w:val="00F56CC2"/>
    <w:rsid w:val="00F56CE6"/>
    <w:rsid w:val="00F56E48"/>
    <w:rsid w:val="00F56F30"/>
    <w:rsid w:val="00F56F5C"/>
    <w:rsid w:val="00F5717A"/>
    <w:rsid w:val="00F57488"/>
    <w:rsid w:val="00F5759C"/>
    <w:rsid w:val="00F5791F"/>
    <w:rsid w:val="00F579BB"/>
    <w:rsid w:val="00F57D88"/>
    <w:rsid w:val="00F57F34"/>
    <w:rsid w:val="00F57F90"/>
    <w:rsid w:val="00F60541"/>
    <w:rsid w:val="00F605F0"/>
    <w:rsid w:val="00F6078A"/>
    <w:rsid w:val="00F60B69"/>
    <w:rsid w:val="00F60DA0"/>
    <w:rsid w:val="00F60E98"/>
    <w:rsid w:val="00F60F0A"/>
    <w:rsid w:val="00F61023"/>
    <w:rsid w:val="00F61316"/>
    <w:rsid w:val="00F61441"/>
    <w:rsid w:val="00F615B2"/>
    <w:rsid w:val="00F616EC"/>
    <w:rsid w:val="00F617AE"/>
    <w:rsid w:val="00F61820"/>
    <w:rsid w:val="00F61CCF"/>
    <w:rsid w:val="00F62083"/>
    <w:rsid w:val="00F62102"/>
    <w:rsid w:val="00F6213B"/>
    <w:rsid w:val="00F622DC"/>
    <w:rsid w:val="00F62442"/>
    <w:rsid w:val="00F625AC"/>
    <w:rsid w:val="00F6298C"/>
    <w:rsid w:val="00F62D5A"/>
    <w:rsid w:val="00F62E98"/>
    <w:rsid w:val="00F62EAC"/>
    <w:rsid w:val="00F62FED"/>
    <w:rsid w:val="00F630D7"/>
    <w:rsid w:val="00F632BD"/>
    <w:rsid w:val="00F63406"/>
    <w:rsid w:val="00F63A26"/>
    <w:rsid w:val="00F63B91"/>
    <w:rsid w:val="00F63DD4"/>
    <w:rsid w:val="00F63DE1"/>
    <w:rsid w:val="00F63F4E"/>
    <w:rsid w:val="00F641E1"/>
    <w:rsid w:val="00F643D1"/>
    <w:rsid w:val="00F64554"/>
    <w:rsid w:val="00F647BA"/>
    <w:rsid w:val="00F6482D"/>
    <w:rsid w:val="00F64989"/>
    <w:rsid w:val="00F64E9B"/>
    <w:rsid w:val="00F6532F"/>
    <w:rsid w:val="00F653DD"/>
    <w:rsid w:val="00F656C3"/>
    <w:rsid w:val="00F65868"/>
    <w:rsid w:val="00F6589C"/>
    <w:rsid w:val="00F65FB8"/>
    <w:rsid w:val="00F660D6"/>
    <w:rsid w:val="00F66297"/>
    <w:rsid w:val="00F66405"/>
    <w:rsid w:val="00F664CC"/>
    <w:rsid w:val="00F666A4"/>
    <w:rsid w:val="00F66CC8"/>
    <w:rsid w:val="00F6738A"/>
    <w:rsid w:val="00F6740D"/>
    <w:rsid w:val="00F67556"/>
    <w:rsid w:val="00F679FC"/>
    <w:rsid w:val="00F67B64"/>
    <w:rsid w:val="00F700AF"/>
    <w:rsid w:val="00F7021E"/>
    <w:rsid w:val="00F7065F"/>
    <w:rsid w:val="00F706CD"/>
    <w:rsid w:val="00F71021"/>
    <w:rsid w:val="00F7122D"/>
    <w:rsid w:val="00F71330"/>
    <w:rsid w:val="00F71402"/>
    <w:rsid w:val="00F716C0"/>
    <w:rsid w:val="00F7181D"/>
    <w:rsid w:val="00F718A5"/>
    <w:rsid w:val="00F71A70"/>
    <w:rsid w:val="00F71A9B"/>
    <w:rsid w:val="00F71C2C"/>
    <w:rsid w:val="00F71F28"/>
    <w:rsid w:val="00F71F2D"/>
    <w:rsid w:val="00F722C8"/>
    <w:rsid w:val="00F724B6"/>
    <w:rsid w:val="00F72A5D"/>
    <w:rsid w:val="00F72FBE"/>
    <w:rsid w:val="00F730FC"/>
    <w:rsid w:val="00F732B5"/>
    <w:rsid w:val="00F733CA"/>
    <w:rsid w:val="00F736A0"/>
    <w:rsid w:val="00F73B1F"/>
    <w:rsid w:val="00F73BFA"/>
    <w:rsid w:val="00F74201"/>
    <w:rsid w:val="00F74773"/>
    <w:rsid w:val="00F74880"/>
    <w:rsid w:val="00F748AA"/>
    <w:rsid w:val="00F74E56"/>
    <w:rsid w:val="00F74F71"/>
    <w:rsid w:val="00F75120"/>
    <w:rsid w:val="00F751E6"/>
    <w:rsid w:val="00F756D6"/>
    <w:rsid w:val="00F7582C"/>
    <w:rsid w:val="00F75983"/>
    <w:rsid w:val="00F75B46"/>
    <w:rsid w:val="00F76226"/>
    <w:rsid w:val="00F762CF"/>
    <w:rsid w:val="00F7647D"/>
    <w:rsid w:val="00F76502"/>
    <w:rsid w:val="00F7658C"/>
    <w:rsid w:val="00F76B01"/>
    <w:rsid w:val="00F76BC5"/>
    <w:rsid w:val="00F76C30"/>
    <w:rsid w:val="00F76C9A"/>
    <w:rsid w:val="00F76E68"/>
    <w:rsid w:val="00F76FDC"/>
    <w:rsid w:val="00F76FDE"/>
    <w:rsid w:val="00F77127"/>
    <w:rsid w:val="00F772D1"/>
    <w:rsid w:val="00F774DB"/>
    <w:rsid w:val="00F77997"/>
    <w:rsid w:val="00F77C92"/>
    <w:rsid w:val="00F8019A"/>
    <w:rsid w:val="00F801A8"/>
    <w:rsid w:val="00F8032B"/>
    <w:rsid w:val="00F805B0"/>
    <w:rsid w:val="00F80C76"/>
    <w:rsid w:val="00F81233"/>
    <w:rsid w:val="00F81313"/>
    <w:rsid w:val="00F816D5"/>
    <w:rsid w:val="00F81763"/>
    <w:rsid w:val="00F81AB5"/>
    <w:rsid w:val="00F81D43"/>
    <w:rsid w:val="00F81DC3"/>
    <w:rsid w:val="00F82292"/>
    <w:rsid w:val="00F825CE"/>
    <w:rsid w:val="00F827DA"/>
    <w:rsid w:val="00F8299D"/>
    <w:rsid w:val="00F83034"/>
    <w:rsid w:val="00F83056"/>
    <w:rsid w:val="00F83362"/>
    <w:rsid w:val="00F838F7"/>
    <w:rsid w:val="00F83AA9"/>
    <w:rsid w:val="00F83C69"/>
    <w:rsid w:val="00F83CED"/>
    <w:rsid w:val="00F8408D"/>
    <w:rsid w:val="00F8419F"/>
    <w:rsid w:val="00F8426C"/>
    <w:rsid w:val="00F84441"/>
    <w:rsid w:val="00F8487A"/>
    <w:rsid w:val="00F84A67"/>
    <w:rsid w:val="00F84B07"/>
    <w:rsid w:val="00F84BC1"/>
    <w:rsid w:val="00F84D13"/>
    <w:rsid w:val="00F84ECB"/>
    <w:rsid w:val="00F8523D"/>
    <w:rsid w:val="00F85573"/>
    <w:rsid w:val="00F855EB"/>
    <w:rsid w:val="00F85839"/>
    <w:rsid w:val="00F85990"/>
    <w:rsid w:val="00F85A1E"/>
    <w:rsid w:val="00F85E3F"/>
    <w:rsid w:val="00F86785"/>
    <w:rsid w:val="00F86BB2"/>
    <w:rsid w:val="00F87373"/>
    <w:rsid w:val="00F874A0"/>
    <w:rsid w:val="00F877F0"/>
    <w:rsid w:val="00F87EBE"/>
    <w:rsid w:val="00F90003"/>
    <w:rsid w:val="00F9008C"/>
    <w:rsid w:val="00F902C0"/>
    <w:rsid w:val="00F904DA"/>
    <w:rsid w:val="00F905CD"/>
    <w:rsid w:val="00F905F8"/>
    <w:rsid w:val="00F90621"/>
    <w:rsid w:val="00F9062B"/>
    <w:rsid w:val="00F906ED"/>
    <w:rsid w:val="00F90838"/>
    <w:rsid w:val="00F909BC"/>
    <w:rsid w:val="00F90B0D"/>
    <w:rsid w:val="00F90C12"/>
    <w:rsid w:val="00F90DCB"/>
    <w:rsid w:val="00F90DE3"/>
    <w:rsid w:val="00F90EFF"/>
    <w:rsid w:val="00F91255"/>
    <w:rsid w:val="00F91405"/>
    <w:rsid w:val="00F91503"/>
    <w:rsid w:val="00F91932"/>
    <w:rsid w:val="00F91998"/>
    <w:rsid w:val="00F91D38"/>
    <w:rsid w:val="00F91E2A"/>
    <w:rsid w:val="00F929F7"/>
    <w:rsid w:val="00F92B97"/>
    <w:rsid w:val="00F92C15"/>
    <w:rsid w:val="00F92DEB"/>
    <w:rsid w:val="00F92F3C"/>
    <w:rsid w:val="00F9329F"/>
    <w:rsid w:val="00F933F8"/>
    <w:rsid w:val="00F935F7"/>
    <w:rsid w:val="00F93632"/>
    <w:rsid w:val="00F939A9"/>
    <w:rsid w:val="00F942E3"/>
    <w:rsid w:val="00F94442"/>
    <w:rsid w:val="00F94877"/>
    <w:rsid w:val="00F94C4D"/>
    <w:rsid w:val="00F94DD2"/>
    <w:rsid w:val="00F94E36"/>
    <w:rsid w:val="00F9521E"/>
    <w:rsid w:val="00F955B5"/>
    <w:rsid w:val="00F95735"/>
    <w:rsid w:val="00F95984"/>
    <w:rsid w:val="00F95CC9"/>
    <w:rsid w:val="00F95D01"/>
    <w:rsid w:val="00F95D70"/>
    <w:rsid w:val="00F95DF0"/>
    <w:rsid w:val="00F95DFB"/>
    <w:rsid w:val="00F96165"/>
    <w:rsid w:val="00F9633C"/>
    <w:rsid w:val="00F96439"/>
    <w:rsid w:val="00F9655A"/>
    <w:rsid w:val="00F9659E"/>
    <w:rsid w:val="00F9685E"/>
    <w:rsid w:val="00F97340"/>
    <w:rsid w:val="00F9754F"/>
    <w:rsid w:val="00F976C1"/>
    <w:rsid w:val="00F97ACD"/>
    <w:rsid w:val="00F97CA6"/>
    <w:rsid w:val="00F97CBE"/>
    <w:rsid w:val="00F97F10"/>
    <w:rsid w:val="00FA0325"/>
    <w:rsid w:val="00FA04A2"/>
    <w:rsid w:val="00FA081A"/>
    <w:rsid w:val="00FA0CB6"/>
    <w:rsid w:val="00FA11FA"/>
    <w:rsid w:val="00FA151D"/>
    <w:rsid w:val="00FA1D24"/>
    <w:rsid w:val="00FA2175"/>
    <w:rsid w:val="00FA226A"/>
    <w:rsid w:val="00FA2698"/>
    <w:rsid w:val="00FA2CDB"/>
    <w:rsid w:val="00FA2D19"/>
    <w:rsid w:val="00FA2ED3"/>
    <w:rsid w:val="00FA2FF0"/>
    <w:rsid w:val="00FA3001"/>
    <w:rsid w:val="00FA302C"/>
    <w:rsid w:val="00FA32A9"/>
    <w:rsid w:val="00FA36B7"/>
    <w:rsid w:val="00FA37F1"/>
    <w:rsid w:val="00FA3844"/>
    <w:rsid w:val="00FA3E02"/>
    <w:rsid w:val="00FA436C"/>
    <w:rsid w:val="00FA4FA3"/>
    <w:rsid w:val="00FA5151"/>
    <w:rsid w:val="00FA55A8"/>
    <w:rsid w:val="00FA55F9"/>
    <w:rsid w:val="00FA585A"/>
    <w:rsid w:val="00FA593C"/>
    <w:rsid w:val="00FA5B7D"/>
    <w:rsid w:val="00FA5C01"/>
    <w:rsid w:val="00FA5E6A"/>
    <w:rsid w:val="00FA5FD3"/>
    <w:rsid w:val="00FA695B"/>
    <w:rsid w:val="00FA6BEF"/>
    <w:rsid w:val="00FA6CBD"/>
    <w:rsid w:val="00FA78D1"/>
    <w:rsid w:val="00FA7900"/>
    <w:rsid w:val="00FA7DB7"/>
    <w:rsid w:val="00FA7E44"/>
    <w:rsid w:val="00FA7FFD"/>
    <w:rsid w:val="00FB00F4"/>
    <w:rsid w:val="00FB0771"/>
    <w:rsid w:val="00FB0A5F"/>
    <w:rsid w:val="00FB0CC9"/>
    <w:rsid w:val="00FB111E"/>
    <w:rsid w:val="00FB12A3"/>
    <w:rsid w:val="00FB1329"/>
    <w:rsid w:val="00FB1606"/>
    <w:rsid w:val="00FB182A"/>
    <w:rsid w:val="00FB1BBC"/>
    <w:rsid w:val="00FB1F9D"/>
    <w:rsid w:val="00FB208D"/>
    <w:rsid w:val="00FB2120"/>
    <w:rsid w:val="00FB223A"/>
    <w:rsid w:val="00FB2282"/>
    <w:rsid w:val="00FB2368"/>
    <w:rsid w:val="00FB2C2F"/>
    <w:rsid w:val="00FB3039"/>
    <w:rsid w:val="00FB3278"/>
    <w:rsid w:val="00FB3D0E"/>
    <w:rsid w:val="00FB3D24"/>
    <w:rsid w:val="00FB3EAD"/>
    <w:rsid w:val="00FB3EE8"/>
    <w:rsid w:val="00FB413C"/>
    <w:rsid w:val="00FB4158"/>
    <w:rsid w:val="00FB43F0"/>
    <w:rsid w:val="00FB472D"/>
    <w:rsid w:val="00FB490D"/>
    <w:rsid w:val="00FB4AE9"/>
    <w:rsid w:val="00FB4D9A"/>
    <w:rsid w:val="00FB4E61"/>
    <w:rsid w:val="00FB50B8"/>
    <w:rsid w:val="00FB50C0"/>
    <w:rsid w:val="00FB5648"/>
    <w:rsid w:val="00FB574A"/>
    <w:rsid w:val="00FB58E2"/>
    <w:rsid w:val="00FB5D31"/>
    <w:rsid w:val="00FB5F62"/>
    <w:rsid w:val="00FB60D8"/>
    <w:rsid w:val="00FB627B"/>
    <w:rsid w:val="00FB68C4"/>
    <w:rsid w:val="00FB6E78"/>
    <w:rsid w:val="00FB74BA"/>
    <w:rsid w:val="00FB75AD"/>
    <w:rsid w:val="00FB7741"/>
    <w:rsid w:val="00FB7893"/>
    <w:rsid w:val="00FB795B"/>
    <w:rsid w:val="00FB7AE3"/>
    <w:rsid w:val="00FB7B46"/>
    <w:rsid w:val="00FB7E52"/>
    <w:rsid w:val="00FB7E82"/>
    <w:rsid w:val="00FB7E9C"/>
    <w:rsid w:val="00FB7EC0"/>
    <w:rsid w:val="00FB7EF5"/>
    <w:rsid w:val="00FB7F85"/>
    <w:rsid w:val="00FC00B9"/>
    <w:rsid w:val="00FC00F8"/>
    <w:rsid w:val="00FC0198"/>
    <w:rsid w:val="00FC0511"/>
    <w:rsid w:val="00FC088F"/>
    <w:rsid w:val="00FC09A4"/>
    <w:rsid w:val="00FC0EBF"/>
    <w:rsid w:val="00FC0FCF"/>
    <w:rsid w:val="00FC14B5"/>
    <w:rsid w:val="00FC167E"/>
    <w:rsid w:val="00FC1840"/>
    <w:rsid w:val="00FC2580"/>
    <w:rsid w:val="00FC2967"/>
    <w:rsid w:val="00FC2BC3"/>
    <w:rsid w:val="00FC2C79"/>
    <w:rsid w:val="00FC2E87"/>
    <w:rsid w:val="00FC2FAD"/>
    <w:rsid w:val="00FC3304"/>
    <w:rsid w:val="00FC33A1"/>
    <w:rsid w:val="00FC3660"/>
    <w:rsid w:val="00FC36ED"/>
    <w:rsid w:val="00FC3C15"/>
    <w:rsid w:val="00FC3D41"/>
    <w:rsid w:val="00FC412C"/>
    <w:rsid w:val="00FC4723"/>
    <w:rsid w:val="00FC4972"/>
    <w:rsid w:val="00FC497F"/>
    <w:rsid w:val="00FC4B4D"/>
    <w:rsid w:val="00FC4C61"/>
    <w:rsid w:val="00FC4CAB"/>
    <w:rsid w:val="00FC4CD8"/>
    <w:rsid w:val="00FC4D44"/>
    <w:rsid w:val="00FC4DB7"/>
    <w:rsid w:val="00FC5021"/>
    <w:rsid w:val="00FC5198"/>
    <w:rsid w:val="00FC5235"/>
    <w:rsid w:val="00FC5533"/>
    <w:rsid w:val="00FC56B3"/>
    <w:rsid w:val="00FC5E47"/>
    <w:rsid w:val="00FC6151"/>
    <w:rsid w:val="00FC6472"/>
    <w:rsid w:val="00FC6785"/>
    <w:rsid w:val="00FC69C8"/>
    <w:rsid w:val="00FC6AB3"/>
    <w:rsid w:val="00FC6F8A"/>
    <w:rsid w:val="00FC703C"/>
    <w:rsid w:val="00FC711A"/>
    <w:rsid w:val="00FC7191"/>
    <w:rsid w:val="00FC7431"/>
    <w:rsid w:val="00FC771D"/>
    <w:rsid w:val="00FC7B9B"/>
    <w:rsid w:val="00FC7D85"/>
    <w:rsid w:val="00FC7DD3"/>
    <w:rsid w:val="00FC7EA9"/>
    <w:rsid w:val="00FD0068"/>
    <w:rsid w:val="00FD0171"/>
    <w:rsid w:val="00FD01A1"/>
    <w:rsid w:val="00FD0537"/>
    <w:rsid w:val="00FD0827"/>
    <w:rsid w:val="00FD0B57"/>
    <w:rsid w:val="00FD0F54"/>
    <w:rsid w:val="00FD1155"/>
    <w:rsid w:val="00FD1491"/>
    <w:rsid w:val="00FD195A"/>
    <w:rsid w:val="00FD1B9D"/>
    <w:rsid w:val="00FD1CE8"/>
    <w:rsid w:val="00FD1DA4"/>
    <w:rsid w:val="00FD1E60"/>
    <w:rsid w:val="00FD245B"/>
    <w:rsid w:val="00FD2515"/>
    <w:rsid w:val="00FD25A1"/>
    <w:rsid w:val="00FD2674"/>
    <w:rsid w:val="00FD26D9"/>
    <w:rsid w:val="00FD2795"/>
    <w:rsid w:val="00FD2800"/>
    <w:rsid w:val="00FD2980"/>
    <w:rsid w:val="00FD2A56"/>
    <w:rsid w:val="00FD2C05"/>
    <w:rsid w:val="00FD2FAB"/>
    <w:rsid w:val="00FD3057"/>
    <w:rsid w:val="00FD32B9"/>
    <w:rsid w:val="00FD3700"/>
    <w:rsid w:val="00FD3B1F"/>
    <w:rsid w:val="00FD3BA7"/>
    <w:rsid w:val="00FD403C"/>
    <w:rsid w:val="00FD41B2"/>
    <w:rsid w:val="00FD46DC"/>
    <w:rsid w:val="00FD47CA"/>
    <w:rsid w:val="00FD4A18"/>
    <w:rsid w:val="00FD4AB0"/>
    <w:rsid w:val="00FD4ADD"/>
    <w:rsid w:val="00FD4C88"/>
    <w:rsid w:val="00FD5016"/>
    <w:rsid w:val="00FD557B"/>
    <w:rsid w:val="00FD5718"/>
    <w:rsid w:val="00FD5A98"/>
    <w:rsid w:val="00FD5F31"/>
    <w:rsid w:val="00FD5F5D"/>
    <w:rsid w:val="00FD62C5"/>
    <w:rsid w:val="00FD6C27"/>
    <w:rsid w:val="00FD7204"/>
    <w:rsid w:val="00FD7394"/>
    <w:rsid w:val="00FD74AC"/>
    <w:rsid w:val="00FD7931"/>
    <w:rsid w:val="00FD7952"/>
    <w:rsid w:val="00FD7BB7"/>
    <w:rsid w:val="00FD7DFA"/>
    <w:rsid w:val="00FE0144"/>
    <w:rsid w:val="00FE064A"/>
    <w:rsid w:val="00FE0688"/>
    <w:rsid w:val="00FE0851"/>
    <w:rsid w:val="00FE0A24"/>
    <w:rsid w:val="00FE0CAD"/>
    <w:rsid w:val="00FE0D4A"/>
    <w:rsid w:val="00FE0FF9"/>
    <w:rsid w:val="00FE1070"/>
    <w:rsid w:val="00FE10BD"/>
    <w:rsid w:val="00FE1228"/>
    <w:rsid w:val="00FE128F"/>
    <w:rsid w:val="00FE12A0"/>
    <w:rsid w:val="00FE12B3"/>
    <w:rsid w:val="00FE13D6"/>
    <w:rsid w:val="00FE181D"/>
    <w:rsid w:val="00FE1845"/>
    <w:rsid w:val="00FE18FD"/>
    <w:rsid w:val="00FE1A8E"/>
    <w:rsid w:val="00FE1D17"/>
    <w:rsid w:val="00FE1EF9"/>
    <w:rsid w:val="00FE2166"/>
    <w:rsid w:val="00FE25EB"/>
    <w:rsid w:val="00FE2620"/>
    <w:rsid w:val="00FE263C"/>
    <w:rsid w:val="00FE288E"/>
    <w:rsid w:val="00FE29A9"/>
    <w:rsid w:val="00FE2BEA"/>
    <w:rsid w:val="00FE2C42"/>
    <w:rsid w:val="00FE30A1"/>
    <w:rsid w:val="00FE327B"/>
    <w:rsid w:val="00FE334D"/>
    <w:rsid w:val="00FE39CE"/>
    <w:rsid w:val="00FE3D4B"/>
    <w:rsid w:val="00FE3FBC"/>
    <w:rsid w:val="00FE409D"/>
    <w:rsid w:val="00FE40C9"/>
    <w:rsid w:val="00FE42FD"/>
    <w:rsid w:val="00FE4612"/>
    <w:rsid w:val="00FE499A"/>
    <w:rsid w:val="00FE49CF"/>
    <w:rsid w:val="00FE4AD0"/>
    <w:rsid w:val="00FE4D8B"/>
    <w:rsid w:val="00FE4DEC"/>
    <w:rsid w:val="00FE4EFE"/>
    <w:rsid w:val="00FE5014"/>
    <w:rsid w:val="00FE5266"/>
    <w:rsid w:val="00FE5F90"/>
    <w:rsid w:val="00FE5FC9"/>
    <w:rsid w:val="00FE6B69"/>
    <w:rsid w:val="00FE704B"/>
    <w:rsid w:val="00FE722B"/>
    <w:rsid w:val="00FE73BD"/>
    <w:rsid w:val="00FE74AF"/>
    <w:rsid w:val="00FE75A6"/>
    <w:rsid w:val="00FE75DD"/>
    <w:rsid w:val="00FE7653"/>
    <w:rsid w:val="00FE7968"/>
    <w:rsid w:val="00FE7A5F"/>
    <w:rsid w:val="00FE7BD1"/>
    <w:rsid w:val="00FE7C82"/>
    <w:rsid w:val="00FE7D51"/>
    <w:rsid w:val="00FE7F48"/>
    <w:rsid w:val="00FF0203"/>
    <w:rsid w:val="00FF025C"/>
    <w:rsid w:val="00FF036B"/>
    <w:rsid w:val="00FF04A7"/>
    <w:rsid w:val="00FF04E1"/>
    <w:rsid w:val="00FF0531"/>
    <w:rsid w:val="00FF062F"/>
    <w:rsid w:val="00FF064D"/>
    <w:rsid w:val="00FF0782"/>
    <w:rsid w:val="00FF09B3"/>
    <w:rsid w:val="00FF09B9"/>
    <w:rsid w:val="00FF0B30"/>
    <w:rsid w:val="00FF0D5C"/>
    <w:rsid w:val="00FF0E9C"/>
    <w:rsid w:val="00FF0F47"/>
    <w:rsid w:val="00FF103A"/>
    <w:rsid w:val="00FF14C8"/>
    <w:rsid w:val="00FF19D8"/>
    <w:rsid w:val="00FF1AA3"/>
    <w:rsid w:val="00FF1B33"/>
    <w:rsid w:val="00FF1E0B"/>
    <w:rsid w:val="00FF1EC3"/>
    <w:rsid w:val="00FF23CE"/>
    <w:rsid w:val="00FF25E3"/>
    <w:rsid w:val="00FF2B44"/>
    <w:rsid w:val="00FF2C5D"/>
    <w:rsid w:val="00FF2C95"/>
    <w:rsid w:val="00FF3006"/>
    <w:rsid w:val="00FF301F"/>
    <w:rsid w:val="00FF30CB"/>
    <w:rsid w:val="00FF31DC"/>
    <w:rsid w:val="00FF3264"/>
    <w:rsid w:val="00FF32AD"/>
    <w:rsid w:val="00FF35DD"/>
    <w:rsid w:val="00FF369E"/>
    <w:rsid w:val="00FF36B6"/>
    <w:rsid w:val="00FF37E7"/>
    <w:rsid w:val="00FF3A39"/>
    <w:rsid w:val="00FF3A41"/>
    <w:rsid w:val="00FF3B46"/>
    <w:rsid w:val="00FF3BF5"/>
    <w:rsid w:val="00FF41A1"/>
    <w:rsid w:val="00FF4435"/>
    <w:rsid w:val="00FF4B57"/>
    <w:rsid w:val="00FF4ED2"/>
    <w:rsid w:val="00FF4F3D"/>
    <w:rsid w:val="00FF51F0"/>
    <w:rsid w:val="00FF5570"/>
    <w:rsid w:val="00FF5779"/>
    <w:rsid w:val="00FF5A84"/>
    <w:rsid w:val="00FF5CC1"/>
    <w:rsid w:val="00FF5F1B"/>
    <w:rsid w:val="00FF614E"/>
    <w:rsid w:val="00FF62B2"/>
    <w:rsid w:val="00FF69EE"/>
    <w:rsid w:val="00FF6AD3"/>
    <w:rsid w:val="00FF6BC0"/>
    <w:rsid w:val="00FF6C0D"/>
    <w:rsid w:val="00FF6F36"/>
    <w:rsid w:val="00FF70E9"/>
    <w:rsid w:val="00FF710A"/>
    <w:rsid w:val="00FF7220"/>
    <w:rsid w:val="00FF72C3"/>
    <w:rsid w:val="00FF7562"/>
    <w:rsid w:val="00FF756E"/>
    <w:rsid w:val="00FF76FB"/>
    <w:rsid w:val="00FF79D9"/>
    <w:rsid w:val="00FF7A3E"/>
    <w:rsid w:val="00FF7B5E"/>
    <w:rsid w:val="00FF7E0B"/>
    <w:rsid w:val="00FF7EE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2D51B6"/>
    <w:pPr>
      <w:keepNext/>
      <w:keepLines/>
      <w:numPr>
        <w:numId w:val="1"/>
      </w:numPr>
      <w:spacing w:before="240"/>
      <w:outlineLvl w:val="0"/>
    </w:pPr>
    <w:rPr>
      <w:rFonts w:eastAsiaTheme="majorEastAsia" w:cs="Times New Roman (Headings CS)"/>
      <w:b/>
      <w:color w:val="000000" w:themeColor="text1"/>
      <w:spacing w:val="10"/>
      <w:sz w:val="30"/>
      <w:szCs w:val="32"/>
    </w:rPr>
  </w:style>
  <w:style w:type="paragraph" w:styleId="Heading2">
    <w:name w:val="heading 2"/>
    <w:basedOn w:val="Normal"/>
    <w:next w:val="Normal"/>
    <w:link w:val="Heading2Char"/>
    <w:uiPriority w:val="9"/>
    <w:unhideWhenUsed/>
    <w:qFormat/>
    <w:rsid w:val="00564BA7"/>
    <w:pPr>
      <w:keepLines/>
      <w:widowControl w:val="0"/>
      <w:numPr>
        <w:ilvl w:val="1"/>
        <w:numId w:val="1"/>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564BA7"/>
    <w:pPr>
      <w:keepLines/>
      <w:widowControl w:val="0"/>
      <w:numPr>
        <w:ilvl w:val="2"/>
        <w:numId w:val="1"/>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564BA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4BA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4BA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4BA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4B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4B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2D51B6"/>
    <w:rPr>
      <w:rFonts w:ascii="Times New Roman" w:eastAsiaTheme="majorEastAsia" w:hAnsi="Times New Roman" w:cs="Times New Roman (Headings CS)"/>
      <w:b/>
      <w:color w:val="000000" w:themeColor="text1"/>
      <w:spacing w:val="10"/>
      <w:sz w:val="3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0A2BEF"/>
    <w:pPr>
      <w:framePr w:hSpace="181" w:wrap="around" w:vAnchor="text" w:hAnchor="margin" w:y="180"/>
      <w:spacing w:after="20" w:line="288" w:lineRule="auto"/>
    </w:pPr>
    <w:rPr>
      <w:rFonts w:ascii="Arial" w:hAnsi="Arial" w:cs="Arial"/>
      <w:sz w:val="21"/>
      <w:szCs w:val="16"/>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8E7B36"/>
    <w:pPr>
      <w:spacing w:after="0"/>
    </w:pPr>
    <w:rPr>
      <w:sz w:val="21"/>
    </w:rPr>
  </w:style>
  <w:style w:type="character" w:styleId="CommentReference">
    <w:name w:val="annotation reference"/>
    <w:basedOn w:val="DefaultParagraphFont"/>
    <w:uiPriority w:val="99"/>
    <w:semiHidden/>
    <w:unhideWhenUsed/>
    <w:rsid w:val="006B1FB7"/>
    <w:rPr>
      <w:sz w:val="16"/>
      <w:szCs w:val="16"/>
    </w:rPr>
  </w:style>
  <w:style w:type="paragraph" w:styleId="CommentText">
    <w:name w:val="annotation text"/>
    <w:basedOn w:val="Normal"/>
    <w:link w:val="CommentTextChar"/>
    <w:uiPriority w:val="99"/>
    <w:semiHidden/>
    <w:unhideWhenUsed/>
    <w:rsid w:val="006B1FB7"/>
    <w:pPr>
      <w:spacing w:line="240" w:lineRule="auto"/>
    </w:pPr>
    <w:rPr>
      <w:sz w:val="20"/>
      <w:szCs w:val="20"/>
    </w:rPr>
  </w:style>
  <w:style w:type="character" w:customStyle="1" w:styleId="CommentTextChar">
    <w:name w:val="Comment Text Char"/>
    <w:basedOn w:val="DefaultParagraphFont"/>
    <w:link w:val="CommentText"/>
    <w:uiPriority w:val="99"/>
    <w:semiHidden/>
    <w:rsid w:val="006B1FB7"/>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B1FB7"/>
    <w:rPr>
      <w:b/>
      <w:bCs/>
    </w:rPr>
  </w:style>
  <w:style w:type="character" w:customStyle="1" w:styleId="CommentSubjectChar">
    <w:name w:val="Comment Subject Char"/>
    <w:basedOn w:val="CommentTextChar"/>
    <w:link w:val="CommentSubject"/>
    <w:uiPriority w:val="99"/>
    <w:semiHidden/>
    <w:rsid w:val="006B1FB7"/>
    <w:rPr>
      <w:rFonts w:ascii="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C17F1"/>
    <w:rPr>
      <w:color w:val="605E5C"/>
      <w:shd w:val="clear" w:color="auto" w:fill="E1DFDD"/>
    </w:rPr>
  </w:style>
  <w:style w:type="paragraph" w:customStyle="1" w:styleId="Style1">
    <w:name w:val="Style1"/>
    <w:basedOn w:val="Normal"/>
    <w:qFormat/>
    <w:rsid w:val="00FE49CF"/>
    <w:rPr>
      <w:rFonts w:ascii="Andale Mono" w:hAnsi="Andale Mono"/>
    </w:rPr>
  </w:style>
  <w:style w:type="paragraph" w:customStyle="1" w:styleId="Code">
    <w:name w:val="Code"/>
    <w:basedOn w:val="Normal"/>
    <w:qFormat/>
    <w:rsid w:val="00944FA8"/>
    <w:pPr>
      <w:spacing w:after="0"/>
    </w:pPr>
    <w:rPr>
      <w:rFonts w:ascii="Andale Mono" w:hAnsi="Andale Mono"/>
      <w:sz w:val="20"/>
    </w:rPr>
  </w:style>
  <w:style w:type="paragraph" w:styleId="PlainText">
    <w:name w:val="Plain Text"/>
    <w:basedOn w:val="Normal"/>
    <w:link w:val="PlainTextChar"/>
    <w:uiPriority w:val="99"/>
    <w:unhideWhenUsed/>
    <w:rsid w:val="009A77E3"/>
    <w:pPr>
      <w:spacing w:before="200" w:line="273" w:lineRule="auto"/>
      <w:jc w:val="left"/>
    </w:pPr>
    <w:rPr>
      <w:rFonts w:ascii="DotumChe" w:eastAsia="DotumChe" w:hAnsi="DotumChe" w:cstheme="minorBidi"/>
      <w:b/>
      <w:bCs/>
      <w:noProof/>
      <w:color w:val="000000" w:themeColor="text1"/>
      <w:kern w:val="24"/>
      <w:sz w:val="16"/>
      <w:szCs w:val="16"/>
      <w:lang w:val="en-GB"/>
    </w:rPr>
  </w:style>
  <w:style w:type="character" w:customStyle="1" w:styleId="PlainTextChar">
    <w:name w:val="Plain Text Char"/>
    <w:basedOn w:val="DefaultParagraphFont"/>
    <w:link w:val="PlainText"/>
    <w:uiPriority w:val="99"/>
    <w:rsid w:val="009A77E3"/>
    <w:rPr>
      <w:rFonts w:ascii="DotumChe" w:eastAsia="DotumChe" w:hAnsi="DotumChe"/>
      <w:b/>
      <w:bCs/>
      <w:noProof/>
      <w:color w:val="000000"/>
      <w:kern w:val="24"/>
      <w:sz w:val="16"/>
      <w:szCs w:val="16"/>
      <w:lang w:val="en-GB"/>
    </w:rPr>
  </w:style>
  <w:style w:type="paragraph" w:customStyle="1" w:styleId="tiivistelmatitles">
    <w:name w:val="tiivistelma_titles"/>
    <w:basedOn w:val="Normal"/>
    <w:qFormat/>
    <w:rsid w:val="000A2BEF"/>
    <w:pPr>
      <w:framePr w:hSpace="181" w:wrap="around" w:vAnchor="text" w:hAnchor="margin" w:y="540"/>
      <w:spacing w:before="20" w:after="40" w:line="276" w:lineRule="auto"/>
    </w:pPr>
    <w:rPr>
      <w:rFonts w:ascii="Arial" w:hAnsi="Arial" w:cs="Arial"/>
      <w:sz w:val="16"/>
      <w:szCs w:val="16"/>
    </w:rPr>
  </w:style>
  <w:style w:type="paragraph" w:customStyle="1" w:styleId="tiivistelmateksti">
    <w:name w:val="tiivistelma_teksti"/>
    <w:basedOn w:val="tiivistelma"/>
    <w:qFormat/>
    <w:rsid w:val="002F3343"/>
    <w:pPr>
      <w:framePr w:wrap="around" w:vAnchor="margin" w:hAnchor="text" w:y="540"/>
      <w:spacing w:after="120" w:line="276" w:lineRule="auto"/>
    </w:pPr>
    <w:rPr>
      <w:sz w:val="19"/>
      <w:szCs w:val="19"/>
    </w:rPr>
  </w:style>
  <w:style w:type="character" w:styleId="FollowedHyperlink">
    <w:name w:val="FollowedHyperlink"/>
    <w:basedOn w:val="DefaultParagraphFont"/>
    <w:uiPriority w:val="99"/>
    <w:semiHidden/>
    <w:unhideWhenUsed/>
    <w:rsid w:val="004217F8"/>
    <w:rPr>
      <w:color w:val="954F72" w:themeColor="followedHyperlink"/>
      <w:u w:val="single"/>
    </w:rPr>
  </w:style>
  <w:style w:type="table" w:customStyle="1" w:styleId="Style2">
    <w:name w:val="Style2"/>
    <w:basedOn w:val="TableNormal"/>
    <w:uiPriority w:val="99"/>
    <w:rsid w:val="00A707ED"/>
    <w:pPr>
      <w:spacing w:before="120" w:after="120"/>
    </w:pPr>
    <w:tblPr>
      <w:tblStyleRowBandSize w:val="1"/>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
    <w:tcPr>
      <w:vAlign w:val="center"/>
    </w:tcPr>
    <w:tblStylePr w:type="fir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2679">
      <w:bodyDiv w:val="1"/>
      <w:marLeft w:val="0"/>
      <w:marRight w:val="0"/>
      <w:marTop w:val="0"/>
      <w:marBottom w:val="0"/>
      <w:divBdr>
        <w:top w:val="none" w:sz="0" w:space="0" w:color="auto"/>
        <w:left w:val="none" w:sz="0" w:space="0" w:color="auto"/>
        <w:bottom w:val="none" w:sz="0" w:space="0" w:color="auto"/>
        <w:right w:val="none" w:sz="0" w:space="0" w:color="auto"/>
      </w:divBdr>
      <w:divsChild>
        <w:div w:id="77679845">
          <w:marLeft w:val="0"/>
          <w:marRight w:val="0"/>
          <w:marTop w:val="0"/>
          <w:marBottom w:val="0"/>
          <w:divBdr>
            <w:top w:val="none" w:sz="0" w:space="0" w:color="auto"/>
            <w:left w:val="none" w:sz="0" w:space="0" w:color="auto"/>
            <w:bottom w:val="none" w:sz="0" w:space="0" w:color="auto"/>
            <w:right w:val="none" w:sz="0" w:space="0" w:color="auto"/>
          </w:divBdr>
          <w:divsChild>
            <w:div w:id="9637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9722">
      <w:bodyDiv w:val="1"/>
      <w:marLeft w:val="0"/>
      <w:marRight w:val="0"/>
      <w:marTop w:val="0"/>
      <w:marBottom w:val="0"/>
      <w:divBdr>
        <w:top w:val="none" w:sz="0" w:space="0" w:color="auto"/>
        <w:left w:val="none" w:sz="0" w:space="0" w:color="auto"/>
        <w:bottom w:val="none" w:sz="0" w:space="0" w:color="auto"/>
        <w:right w:val="none" w:sz="0" w:space="0" w:color="auto"/>
      </w:divBdr>
    </w:div>
    <w:div w:id="183128945">
      <w:bodyDiv w:val="1"/>
      <w:marLeft w:val="0"/>
      <w:marRight w:val="0"/>
      <w:marTop w:val="0"/>
      <w:marBottom w:val="0"/>
      <w:divBdr>
        <w:top w:val="none" w:sz="0" w:space="0" w:color="auto"/>
        <w:left w:val="none" w:sz="0" w:space="0" w:color="auto"/>
        <w:bottom w:val="none" w:sz="0" w:space="0" w:color="auto"/>
        <w:right w:val="none" w:sz="0" w:space="0" w:color="auto"/>
      </w:divBdr>
      <w:divsChild>
        <w:div w:id="2146581031">
          <w:marLeft w:val="0"/>
          <w:marRight w:val="0"/>
          <w:marTop w:val="0"/>
          <w:marBottom w:val="0"/>
          <w:divBdr>
            <w:top w:val="none" w:sz="0" w:space="0" w:color="auto"/>
            <w:left w:val="none" w:sz="0" w:space="0" w:color="auto"/>
            <w:bottom w:val="none" w:sz="0" w:space="0" w:color="auto"/>
            <w:right w:val="none" w:sz="0" w:space="0" w:color="auto"/>
          </w:divBdr>
          <w:divsChild>
            <w:div w:id="73527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833612">
      <w:bodyDiv w:val="1"/>
      <w:marLeft w:val="0"/>
      <w:marRight w:val="0"/>
      <w:marTop w:val="0"/>
      <w:marBottom w:val="0"/>
      <w:divBdr>
        <w:top w:val="none" w:sz="0" w:space="0" w:color="auto"/>
        <w:left w:val="none" w:sz="0" w:space="0" w:color="auto"/>
        <w:bottom w:val="none" w:sz="0" w:space="0" w:color="auto"/>
        <w:right w:val="none" w:sz="0" w:space="0" w:color="auto"/>
      </w:divBdr>
    </w:div>
    <w:div w:id="239027182">
      <w:bodyDiv w:val="1"/>
      <w:marLeft w:val="0"/>
      <w:marRight w:val="0"/>
      <w:marTop w:val="0"/>
      <w:marBottom w:val="0"/>
      <w:divBdr>
        <w:top w:val="none" w:sz="0" w:space="0" w:color="auto"/>
        <w:left w:val="none" w:sz="0" w:space="0" w:color="auto"/>
        <w:bottom w:val="none" w:sz="0" w:space="0" w:color="auto"/>
        <w:right w:val="none" w:sz="0" w:space="0" w:color="auto"/>
      </w:divBdr>
    </w:div>
    <w:div w:id="255528294">
      <w:bodyDiv w:val="1"/>
      <w:marLeft w:val="0"/>
      <w:marRight w:val="0"/>
      <w:marTop w:val="0"/>
      <w:marBottom w:val="0"/>
      <w:divBdr>
        <w:top w:val="none" w:sz="0" w:space="0" w:color="auto"/>
        <w:left w:val="none" w:sz="0" w:space="0" w:color="auto"/>
        <w:bottom w:val="none" w:sz="0" w:space="0" w:color="auto"/>
        <w:right w:val="none" w:sz="0" w:space="0" w:color="auto"/>
      </w:divBdr>
    </w:div>
    <w:div w:id="280379266">
      <w:bodyDiv w:val="1"/>
      <w:marLeft w:val="0"/>
      <w:marRight w:val="0"/>
      <w:marTop w:val="0"/>
      <w:marBottom w:val="0"/>
      <w:divBdr>
        <w:top w:val="none" w:sz="0" w:space="0" w:color="auto"/>
        <w:left w:val="none" w:sz="0" w:space="0" w:color="auto"/>
        <w:bottom w:val="none" w:sz="0" w:space="0" w:color="auto"/>
        <w:right w:val="none" w:sz="0" w:space="0" w:color="auto"/>
      </w:divBdr>
      <w:divsChild>
        <w:div w:id="664744203">
          <w:marLeft w:val="0"/>
          <w:marRight w:val="0"/>
          <w:marTop w:val="0"/>
          <w:marBottom w:val="0"/>
          <w:divBdr>
            <w:top w:val="none" w:sz="0" w:space="0" w:color="auto"/>
            <w:left w:val="none" w:sz="0" w:space="0" w:color="auto"/>
            <w:bottom w:val="none" w:sz="0" w:space="0" w:color="auto"/>
            <w:right w:val="none" w:sz="0" w:space="0" w:color="auto"/>
          </w:divBdr>
          <w:divsChild>
            <w:div w:id="20698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20396">
      <w:bodyDiv w:val="1"/>
      <w:marLeft w:val="0"/>
      <w:marRight w:val="0"/>
      <w:marTop w:val="0"/>
      <w:marBottom w:val="0"/>
      <w:divBdr>
        <w:top w:val="none" w:sz="0" w:space="0" w:color="auto"/>
        <w:left w:val="none" w:sz="0" w:space="0" w:color="auto"/>
        <w:bottom w:val="none" w:sz="0" w:space="0" w:color="auto"/>
        <w:right w:val="none" w:sz="0" w:space="0" w:color="auto"/>
      </w:divBdr>
    </w:div>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330379192">
      <w:bodyDiv w:val="1"/>
      <w:marLeft w:val="0"/>
      <w:marRight w:val="0"/>
      <w:marTop w:val="0"/>
      <w:marBottom w:val="0"/>
      <w:divBdr>
        <w:top w:val="none" w:sz="0" w:space="0" w:color="auto"/>
        <w:left w:val="none" w:sz="0" w:space="0" w:color="auto"/>
        <w:bottom w:val="none" w:sz="0" w:space="0" w:color="auto"/>
        <w:right w:val="none" w:sz="0" w:space="0" w:color="auto"/>
      </w:divBdr>
      <w:divsChild>
        <w:div w:id="1449620165">
          <w:marLeft w:val="0"/>
          <w:marRight w:val="0"/>
          <w:marTop w:val="0"/>
          <w:marBottom w:val="0"/>
          <w:divBdr>
            <w:top w:val="none" w:sz="0" w:space="0" w:color="auto"/>
            <w:left w:val="none" w:sz="0" w:space="0" w:color="auto"/>
            <w:bottom w:val="none" w:sz="0" w:space="0" w:color="auto"/>
            <w:right w:val="none" w:sz="0" w:space="0" w:color="auto"/>
          </w:divBdr>
          <w:divsChild>
            <w:div w:id="14295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98914">
      <w:bodyDiv w:val="1"/>
      <w:marLeft w:val="0"/>
      <w:marRight w:val="0"/>
      <w:marTop w:val="0"/>
      <w:marBottom w:val="0"/>
      <w:divBdr>
        <w:top w:val="none" w:sz="0" w:space="0" w:color="auto"/>
        <w:left w:val="none" w:sz="0" w:space="0" w:color="auto"/>
        <w:bottom w:val="none" w:sz="0" w:space="0" w:color="auto"/>
        <w:right w:val="none" w:sz="0" w:space="0" w:color="auto"/>
      </w:divBdr>
    </w:div>
    <w:div w:id="417991749">
      <w:bodyDiv w:val="1"/>
      <w:marLeft w:val="0"/>
      <w:marRight w:val="0"/>
      <w:marTop w:val="0"/>
      <w:marBottom w:val="0"/>
      <w:divBdr>
        <w:top w:val="none" w:sz="0" w:space="0" w:color="auto"/>
        <w:left w:val="none" w:sz="0" w:space="0" w:color="auto"/>
        <w:bottom w:val="none" w:sz="0" w:space="0" w:color="auto"/>
        <w:right w:val="none" w:sz="0" w:space="0" w:color="auto"/>
      </w:divBdr>
    </w:div>
    <w:div w:id="418605644">
      <w:bodyDiv w:val="1"/>
      <w:marLeft w:val="0"/>
      <w:marRight w:val="0"/>
      <w:marTop w:val="0"/>
      <w:marBottom w:val="0"/>
      <w:divBdr>
        <w:top w:val="none" w:sz="0" w:space="0" w:color="auto"/>
        <w:left w:val="none" w:sz="0" w:space="0" w:color="auto"/>
        <w:bottom w:val="none" w:sz="0" w:space="0" w:color="auto"/>
        <w:right w:val="none" w:sz="0" w:space="0" w:color="auto"/>
      </w:divBdr>
    </w:div>
    <w:div w:id="426078830">
      <w:bodyDiv w:val="1"/>
      <w:marLeft w:val="0"/>
      <w:marRight w:val="0"/>
      <w:marTop w:val="0"/>
      <w:marBottom w:val="0"/>
      <w:divBdr>
        <w:top w:val="none" w:sz="0" w:space="0" w:color="auto"/>
        <w:left w:val="none" w:sz="0" w:space="0" w:color="auto"/>
        <w:bottom w:val="none" w:sz="0" w:space="0" w:color="auto"/>
        <w:right w:val="none" w:sz="0" w:space="0" w:color="auto"/>
      </w:divBdr>
    </w:div>
    <w:div w:id="439180826">
      <w:bodyDiv w:val="1"/>
      <w:marLeft w:val="0"/>
      <w:marRight w:val="0"/>
      <w:marTop w:val="0"/>
      <w:marBottom w:val="0"/>
      <w:divBdr>
        <w:top w:val="none" w:sz="0" w:space="0" w:color="auto"/>
        <w:left w:val="none" w:sz="0" w:space="0" w:color="auto"/>
        <w:bottom w:val="none" w:sz="0" w:space="0" w:color="auto"/>
        <w:right w:val="none" w:sz="0" w:space="0" w:color="auto"/>
      </w:divBdr>
      <w:divsChild>
        <w:div w:id="1788616276">
          <w:marLeft w:val="0"/>
          <w:marRight w:val="0"/>
          <w:marTop w:val="0"/>
          <w:marBottom w:val="0"/>
          <w:divBdr>
            <w:top w:val="none" w:sz="0" w:space="0" w:color="auto"/>
            <w:left w:val="none" w:sz="0" w:space="0" w:color="auto"/>
            <w:bottom w:val="none" w:sz="0" w:space="0" w:color="auto"/>
            <w:right w:val="none" w:sz="0" w:space="0" w:color="auto"/>
          </w:divBdr>
          <w:divsChild>
            <w:div w:id="504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80464">
      <w:bodyDiv w:val="1"/>
      <w:marLeft w:val="0"/>
      <w:marRight w:val="0"/>
      <w:marTop w:val="0"/>
      <w:marBottom w:val="0"/>
      <w:divBdr>
        <w:top w:val="none" w:sz="0" w:space="0" w:color="auto"/>
        <w:left w:val="none" w:sz="0" w:space="0" w:color="auto"/>
        <w:bottom w:val="none" w:sz="0" w:space="0" w:color="auto"/>
        <w:right w:val="none" w:sz="0" w:space="0" w:color="auto"/>
      </w:divBdr>
    </w:div>
    <w:div w:id="459491711">
      <w:bodyDiv w:val="1"/>
      <w:marLeft w:val="0"/>
      <w:marRight w:val="0"/>
      <w:marTop w:val="0"/>
      <w:marBottom w:val="0"/>
      <w:divBdr>
        <w:top w:val="none" w:sz="0" w:space="0" w:color="auto"/>
        <w:left w:val="none" w:sz="0" w:space="0" w:color="auto"/>
        <w:bottom w:val="none" w:sz="0" w:space="0" w:color="auto"/>
        <w:right w:val="none" w:sz="0" w:space="0" w:color="auto"/>
      </w:divBdr>
      <w:divsChild>
        <w:div w:id="278804788">
          <w:marLeft w:val="0"/>
          <w:marRight w:val="0"/>
          <w:marTop w:val="0"/>
          <w:marBottom w:val="0"/>
          <w:divBdr>
            <w:top w:val="none" w:sz="0" w:space="0" w:color="auto"/>
            <w:left w:val="none" w:sz="0" w:space="0" w:color="auto"/>
            <w:bottom w:val="none" w:sz="0" w:space="0" w:color="auto"/>
            <w:right w:val="none" w:sz="0" w:space="0" w:color="auto"/>
          </w:divBdr>
          <w:divsChild>
            <w:div w:id="17836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78553">
      <w:bodyDiv w:val="1"/>
      <w:marLeft w:val="0"/>
      <w:marRight w:val="0"/>
      <w:marTop w:val="0"/>
      <w:marBottom w:val="0"/>
      <w:divBdr>
        <w:top w:val="none" w:sz="0" w:space="0" w:color="auto"/>
        <w:left w:val="none" w:sz="0" w:space="0" w:color="auto"/>
        <w:bottom w:val="none" w:sz="0" w:space="0" w:color="auto"/>
        <w:right w:val="none" w:sz="0" w:space="0" w:color="auto"/>
      </w:divBdr>
    </w:div>
    <w:div w:id="578294791">
      <w:bodyDiv w:val="1"/>
      <w:marLeft w:val="0"/>
      <w:marRight w:val="0"/>
      <w:marTop w:val="0"/>
      <w:marBottom w:val="0"/>
      <w:divBdr>
        <w:top w:val="none" w:sz="0" w:space="0" w:color="auto"/>
        <w:left w:val="none" w:sz="0" w:space="0" w:color="auto"/>
        <w:bottom w:val="none" w:sz="0" w:space="0" w:color="auto"/>
        <w:right w:val="none" w:sz="0" w:space="0" w:color="auto"/>
      </w:divBdr>
    </w:div>
    <w:div w:id="598101285">
      <w:bodyDiv w:val="1"/>
      <w:marLeft w:val="0"/>
      <w:marRight w:val="0"/>
      <w:marTop w:val="0"/>
      <w:marBottom w:val="0"/>
      <w:divBdr>
        <w:top w:val="none" w:sz="0" w:space="0" w:color="auto"/>
        <w:left w:val="none" w:sz="0" w:space="0" w:color="auto"/>
        <w:bottom w:val="none" w:sz="0" w:space="0" w:color="auto"/>
        <w:right w:val="none" w:sz="0" w:space="0" w:color="auto"/>
      </w:divBdr>
    </w:div>
    <w:div w:id="625507491">
      <w:bodyDiv w:val="1"/>
      <w:marLeft w:val="0"/>
      <w:marRight w:val="0"/>
      <w:marTop w:val="0"/>
      <w:marBottom w:val="0"/>
      <w:divBdr>
        <w:top w:val="none" w:sz="0" w:space="0" w:color="auto"/>
        <w:left w:val="none" w:sz="0" w:space="0" w:color="auto"/>
        <w:bottom w:val="none" w:sz="0" w:space="0" w:color="auto"/>
        <w:right w:val="none" w:sz="0" w:space="0" w:color="auto"/>
      </w:divBdr>
    </w:div>
    <w:div w:id="735738476">
      <w:bodyDiv w:val="1"/>
      <w:marLeft w:val="0"/>
      <w:marRight w:val="0"/>
      <w:marTop w:val="0"/>
      <w:marBottom w:val="0"/>
      <w:divBdr>
        <w:top w:val="none" w:sz="0" w:space="0" w:color="auto"/>
        <w:left w:val="none" w:sz="0" w:space="0" w:color="auto"/>
        <w:bottom w:val="none" w:sz="0" w:space="0" w:color="auto"/>
        <w:right w:val="none" w:sz="0" w:space="0" w:color="auto"/>
      </w:divBdr>
    </w:div>
    <w:div w:id="752358316">
      <w:bodyDiv w:val="1"/>
      <w:marLeft w:val="0"/>
      <w:marRight w:val="0"/>
      <w:marTop w:val="0"/>
      <w:marBottom w:val="0"/>
      <w:divBdr>
        <w:top w:val="none" w:sz="0" w:space="0" w:color="auto"/>
        <w:left w:val="none" w:sz="0" w:space="0" w:color="auto"/>
        <w:bottom w:val="none" w:sz="0" w:space="0" w:color="auto"/>
        <w:right w:val="none" w:sz="0" w:space="0" w:color="auto"/>
      </w:divBdr>
    </w:div>
    <w:div w:id="790562105">
      <w:bodyDiv w:val="1"/>
      <w:marLeft w:val="0"/>
      <w:marRight w:val="0"/>
      <w:marTop w:val="0"/>
      <w:marBottom w:val="0"/>
      <w:divBdr>
        <w:top w:val="none" w:sz="0" w:space="0" w:color="auto"/>
        <w:left w:val="none" w:sz="0" w:space="0" w:color="auto"/>
        <w:bottom w:val="none" w:sz="0" w:space="0" w:color="auto"/>
        <w:right w:val="none" w:sz="0" w:space="0" w:color="auto"/>
      </w:divBdr>
    </w:div>
    <w:div w:id="805011057">
      <w:bodyDiv w:val="1"/>
      <w:marLeft w:val="0"/>
      <w:marRight w:val="0"/>
      <w:marTop w:val="0"/>
      <w:marBottom w:val="0"/>
      <w:divBdr>
        <w:top w:val="none" w:sz="0" w:space="0" w:color="auto"/>
        <w:left w:val="none" w:sz="0" w:space="0" w:color="auto"/>
        <w:bottom w:val="none" w:sz="0" w:space="0" w:color="auto"/>
        <w:right w:val="none" w:sz="0" w:space="0" w:color="auto"/>
      </w:divBdr>
    </w:div>
    <w:div w:id="88409925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496573">
      <w:bodyDiv w:val="1"/>
      <w:marLeft w:val="0"/>
      <w:marRight w:val="0"/>
      <w:marTop w:val="0"/>
      <w:marBottom w:val="0"/>
      <w:divBdr>
        <w:top w:val="none" w:sz="0" w:space="0" w:color="auto"/>
        <w:left w:val="none" w:sz="0" w:space="0" w:color="auto"/>
        <w:bottom w:val="none" w:sz="0" w:space="0" w:color="auto"/>
        <w:right w:val="none" w:sz="0" w:space="0" w:color="auto"/>
      </w:divBdr>
    </w:div>
    <w:div w:id="1134954610">
      <w:bodyDiv w:val="1"/>
      <w:marLeft w:val="0"/>
      <w:marRight w:val="0"/>
      <w:marTop w:val="0"/>
      <w:marBottom w:val="0"/>
      <w:divBdr>
        <w:top w:val="none" w:sz="0" w:space="0" w:color="auto"/>
        <w:left w:val="none" w:sz="0" w:space="0" w:color="auto"/>
        <w:bottom w:val="none" w:sz="0" w:space="0" w:color="auto"/>
        <w:right w:val="none" w:sz="0" w:space="0" w:color="auto"/>
      </w:divBdr>
    </w:div>
    <w:div w:id="1144618494">
      <w:bodyDiv w:val="1"/>
      <w:marLeft w:val="0"/>
      <w:marRight w:val="0"/>
      <w:marTop w:val="0"/>
      <w:marBottom w:val="0"/>
      <w:divBdr>
        <w:top w:val="none" w:sz="0" w:space="0" w:color="auto"/>
        <w:left w:val="none" w:sz="0" w:space="0" w:color="auto"/>
        <w:bottom w:val="none" w:sz="0" w:space="0" w:color="auto"/>
        <w:right w:val="none" w:sz="0" w:space="0" w:color="auto"/>
      </w:divBdr>
    </w:div>
    <w:div w:id="1150824922">
      <w:bodyDiv w:val="1"/>
      <w:marLeft w:val="0"/>
      <w:marRight w:val="0"/>
      <w:marTop w:val="0"/>
      <w:marBottom w:val="0"/>
      <w:divBdr>
        <w:top w:val="none" w:sz="0" w:space="0" w:color="auto"/>
        <w:left w:val="none" w:sz="0" w:space="0" w:color="auto"/>
        <w:bottom w:val="none" w:sz="0" w:space="0" w:color="auto"/>
        <w:right w:val="none" w:sz="0" w:space="0" w:color="auto"/>
      </w:divBdr>
    </w:div>
    <w:div w:id="1157453229">
      <w:bodyDiv w:val="1"/>
      <w:marLeft w:val="0"/>
      <w:marRight w:val="0"/>
      <w:marTop w:val="0"/>
      <w:marBottom w:val="0"/>
      <w:divBdr>
        <w:top w:val="none" w:sz="0" w:space="0" w:color="auto"/>
        <w:left w:val="none" w:sz="0" w:space="0" w:color="auto"/>
        <w:bottom w:val="none" w:sz="0" w:space="0" w:color="auto"/>
        <w:right w:val="none" w:sz="0" w:space="0" w:color="auto"/>
      </w:divBdr>
    </w:div>
    <w:div w:id="1221601611">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275134447">
      <w:bodyDiv w:val="1"/>
      <w:marLeft w:val="0"/>
      <w:marRight w:val="0"/>
      <w:marTop w:val="0"/>
      <w:marBottom w:val="0"/>
      <w:divBdr>
        <w:top w:val="none" w:sz="0" w:space="0" w:color="auto"/>
        <w:left w:val="none" w:sz="0" w:space="0" w:color="auto"/>
        <w:bottom w:val="none" w:sz="0" w:space="0" w:color="auto"/>
        <w:right w:val="none" w:sz="0" w:space="0" w:color="auto"/>
      </w:divBdr>
    </w:div>
    <w:div w:id="1306931431">
      <w:bodyDiv w:val="1"/>
      <w:marLeft w:val="0"/>
      <w:marRight w:val="0"/>
      <w:marTop w:val="0"/>
      <w:marBottom w:val="0"/>
      <w:divBdr>
        <w:top w:val="none" w:sz="0" w:space="0" w:color="auto"/>
        <w:left w:val="none" w:sz="0" w:space="0" w:color="auto"/>
        <w:bottom w:val="none" w:sz="0" w:space="0" w:color="auto"/>
        <w:right w:val="none" w:sz="0" w:space="0" w:color="auto"/>
      </w:divBdr>
      <w:divsChild>
        <w:div w:id="571043596">
          <w:marLeft w:val="0"/>
          <w:marRight w:val="0"/>
          <w:marTop w:val="0"/>
          <w:marBottom w:val="0"/>
          <w:divBdr>
            <w:top w:val="none" w:sz="0" w:space="0" w:color="auto"/>
            <w:left w:val="none" w:sz="0" w:space="0" w:color="auto"/>
            <w:bottom w:val="none" w:sz="0" w:space="0" w:color="auto"/>
            <w:right w:val="none" w:sz="0" w:space="0" w:color="auto"/>
          </w:divBdr>
          <w:divsChild>
            <w:div w:id="610285455">
              <w:marLeft w:val="0"/>
              <w:marRight w:val="0"/>
              <w:marTop w:val="0"/>
              <w:marBottom w:val="0"/>
              <w:divBdr>
                <w:top w:val="none" w:sz="0" w:space="0" w:color="auto"/>
                <w:left w:val="none" w:sz="0" w:space="0" w:color="auto"/>
                <w:bottom w:val="none" w:sz="0" w:space="0" w:color="auto"/>
                <w:right w:val="none" w:sz="0" w:space="0" w:color="auto"/>
              </w:divBdr>
            </w:div>
            <w:div w:id="1971668193">
              <w:marLeft w:val="0"/>
              <w:marRight w:val="0"/>
              <w:marTop w:val="0"/>
              <w:marBottom w:val="0"/>
              <w:divBdr>
                <w:top w:val="none" w:sz="0" w:space="0" w:color="auto"/>
                <w:left w:val="none" w:sz="0" w:space="0" w:color="auto"/>
                <w:bottom w:val="none" w:sz="0" w:space="0" w:color="auto"/>
                <w:right w:val="none" w:sz="0" w:space="0" w:color="auto"/>
              </w:divBdr>
            </w:div>
            <w:div w:id="351998203">
              <w:marLeft w:val="0"/>
              <w:marRight w:val="0"/>
              <w:marTop w:val="0"/>
              <w:marBottom w:val="0"/>
              <w:divBdr>
                <w:top w:val="none" w:sz="0" w:space="0" w:color="auto"/>
                <w:left w:val="none" w:sz="0" w:space="0" w:color="auto"/>
                <w:bottom w:val="none" w:sz="0" w:space="0" w:color="auto"/>
                <w:right w:val="none" w:sz="0" w:space="0" w:color="auto"/>
              </w:divBdr>
            </w:div>
            <w:div w:id="66418978">
              <w:marLeft w:val="0"/>
              <w:marRight w:val="0"/>
              <w:marTop w:val="0"/>
              <w:marBottom w:val="0"/>
              <w:divBdr>
                <w:top w:val="none" w:sz="0" w:space="0" w:color="auto"/>
                <w:left w:val="none" w:sz="0" w:space="0" w:color="auto"/>
                <w:bottom w:val="none" w:sz="0" w:space="0" w:color="auto"/>
                <w:right w:val="none" w:sz="0" w:space="0" w:color="auto"/>
              </w:divBdr>
            </w:div>
            <w:div w:id="905842685">
              <w:marLeft w:val="0"/>
              <w:marRight w:val="0"/>
              <w:marTop w:val="0"/>
              <w:marBottom w:val="0"/>
              <w:divBdr>
                <w:top w:val="none" w:sz="0" w:space="0" w:color="auto"/>
                <w:left w:val="none" w:sz="0" w:space="0" w:color="auto"/>
                <w:bottom w:val="none" w:sz="0" w:space="0" w:color="auto"/>
                <w:right w:val="none" w:sz="0" w:space="0" w:color="auto"/>
              </w:divBdr>
            </w:div>
            <w:div w:id="1704280289">
              <w:marLeft w:val="0"/>
              <w:marRight w:val="0"/>
              <w:marTop w:val="0"/>
              <w:marBottom w:val="0"/>
              <w:divBdr>
                <w:top w:val="none" w:sz="0" w:space="0" w:color="auto"/>
                <w:left w:val="none" w:sz="0" w:space="0" w:color="auto"/>
                <w:bottom w:val="none" w:sz="0" w:space="0" w:color="auto"/>
                <w:right w:val="none" w:sz="0" w:space="0" w:color="auto"/>
              </w:divBdr>
            </w:div>
            <w:div w:id="524169729">
              <w:marLeft w:val="0"/>
              <w:marRight w:val="0"/>
              <w:marTop w:val="0"/>
              <w:marBottom w:val="0"/>
              <w:divBdr>
                <w:top w:val="none" w:sz="0" w:space="0" w:color="auto"/>
                <w:left w:val="none" w:sz="0" w:space="0" w:color="auto"/>
                <w:bottom w:val="none" w:sz="0" w:space="0" w:color="auto"/>
                <w:right w:val="none" w:sz="0" w:space="0" w:color="auto"/>
              </w:divBdr>
            </w:div>
            <w:div w:id="1699431965">
              <w:marLeft w:val="0"/>
              <w:marRight w:val="0"/>
              <w:marTop w:val="0"/>
              <w:marBottom w:val="0"/>
              <w:divBdr>
                <w:top w:val="none" w:sz="0" w:space="0" w:color="auto"/>
                <w:left w:val="none" w:sz="0" w:space="0" w:color="auto"/>
                <w:bottom w:val="none" w:sz="0" w:space="0" w:color="auto"/>
                <w:right w:val="none" w:sz="0" w:space="0" w:color="auto"/>
              </w:divBdr>
            </w:div>
            <w:div w:id="1885822453">
              <w:marLeft w:val="0"/>
              <w:marRight w:val="0"/>
              <w:marTop w:val="0"/>
              <w:marBottom w:val="0"/>
              <w:divBdr>
                <w:top w:val="none" w:sz="0" w:space="0" w:color="auto"/>
                <w:left w:val="none" w:sz="0" w:space="0" w:color="auto"/>
                <w:bottom w:val="none" w:sz="0" w:space="0" w:color="auto"/>
                <w:right w:val="none" w:sz="0" w:space="0" w:color="auto"/>
              </w:divBdr>
            </w:div>
            <w:div w:id="415905544">
              <w:marLeft w:val="0"/>
              <w:marRight w:val="0"/>
              <w:marTop w:val="0"/>
              <w:marBottom w:val="0"/>
              <w:divBdr>
                <w:top w:val="none" w:sz="0" w:space="0" w:color="auto"/>
                <w:left w:val="none" w:sz="0" w:space="0" w:color="auto"/>
                <w:bottom w:val="none" w:sz="0" w:space="0" w:color="auto"/>
                <w:right w:val="none" w:sz="0" w:space="0" w:color="auto"/>
              </w:divBdr>
            </w:div>
            <w:div w:id="943146232">
              <w:marLeft w:val="0"/>
              <w:marRight w:val="0"/>
              <w:marTop w:val="0"/>
              <w:marBottom w:val="0"/>
              <w:divBdr>
                <w:top w:val="none" w:sz="0" w:space="0" w:color="auto"/>
                <w:left w:val="none" w:sz="0" w:space="0" w:color="auto"/>
                <w:bottom w:val="none" w:sz="0" w:space="0" w:color="auto"/>
                <w:right w:val="none" w:sz="0" w:space="0" w:color="auto"/>
              </w:divBdr>
            </w:div>
            <w:div w:id="98524715">
              <w:marLeft w:val="0"/>
              <w:marRight w:val="0"/>
              <w:marTop w:val="0"/>
              <w:marBottom w:val="0"/>
              <w:divBdr>
                <w:top w:val="none" w:sz="0" w:space="0" w:color="auto"/>
                <w:left w:val="none" w:sz="0" w:space="0" w:color="auto"/>
                <w:bottom w:val="none" w:sz="0" w:space="0" w:color="auto"/>
                <w:right w:val="none" w:sz="0" w:space="0" w:color="auto"/>
              </w:divBdr>
            </w:div>
            <w:div w:id="689528599">
              <w:marLeft w:val="0"/>
              <w:marRight w:val="0"/>
              <w:marTop w:val="0"/>
              <w:marBottom w:val="0"/>
              <w:divBdr>
                <w:top w:val="none" w:sz="0" w:space="0" w:color="auto"/>
                <w:left w:val="none" w:sz="0" w:space="0" w:color="auto"/>
                <w:bottom w:val="none" w:sz="0" w:space="0" w:color="auto"/>
                <w:right w:val="none" w:sz="0" w:space="0" w:color="auto"/>
              </w:divBdr>
            </w:div>
            <w:div w:id="332949705">
              <w:marLeft w:val="0"/>
              <w:marRight w:val="0"/>
              <w:marTop w:val="0"/>
              <w:marBottom w:val="0"/>
              <w:divBdr>
                <w:top w:val="none" w:sz="0" w:space="0" w:color="auto"/>
                <w:left w:val="none" w:sz="0" w:space="0" w:color="auto"/>
                <w:bottom w:val="none" w:sz="0" w:space="0" w:color="auto"/>
                <w:right w:val="none" w:sz="0" w:space="0" w:color="auto"/>
              </w:divBdr>
            </w:div>
            <w:div w:id="430584386">
              <w:marLeft w:val="0"/>
              <w:marRight w:val="0"/>
              <w:marTop w:val="0"/>
              <w:marBottom w:val="0"/>
              <w:divBdr>
                <w:top w:val="none" w:sz="0" w:space="0" w:color="auto"/>
                <w:left w:val="none" w:sz="0" w:space="0" w:color="auto"/>
                <w:bottom w:val="none" w:sz="0" w:space="0" w:color="auto"/>
                <w:right w:val="none" w:sz="0" w:space="0" w:color="auto"/>
              </w:divBdr>
            </w:div>
            <w:div w:id="830558513">
              <w:marLeft w:val="0"/>
              <w:marRight w:val="0"/>
              <w:marTop w:val="0"/>
              <w:marBottom w:val="0"/>
              <w:divBdr>
                <w:top w:val="none" w:sz="0" w:space="0" w:color="auto"/>
                <w:left w:val="none" w:sz="0" w:space="0" w:color="auto"/>
                <w:bottom w:val="none" w:sz="0" w:space="0" w:color="auto"/>
                <w:right w:val="none" w:sz="0" w:space="0" w:color="auto"/>
              </w:divBdr>
            </w:div>
            <w:div w:id="1634288932">
              <w:marLeft w:val="0"/>
              <w:marRight w:val="0"/>
              <w:marTop w:val="0"/>
              <w:marBottom w:val="0"/>
              <w:divBdr>
                <w:top w:val="none" w:sz="0" w:space="0" w:color="auto"/>
                <w:left w:val="none" w:sz="0" w:space="0" w:color="auto"/>
                <w:bottom w:val="none" w:sz="0" w:space="0" w:color="auto"/>
                <w:right w:val="none" w:sz="0" w:space="0" w:color="auto"/>
              </w:divBdr>
            </w:div>
            <w:div w:id="440954471">
              <w:marLeft w:val="0"/>
              <w:marRight w:val="0"/>
              <w:marTop w:val="0"/>
              <w:marBottom w:val="0"/>
              <w:divBdr>
                <w:top w:val="none" w:sz="0" w:space="0" w:color="auto"/>
                <w:left w:val="none" w:sz="0" w:space="0" w:color="auto"/>
                <w:bottom w:val="none" w:sz="0" w:space="0" w:color="auto"/>
                <w:right w:val="none" w:sz="0" w:space="0" w:color="auto"/>
              </w:divBdr>
            </w:div>
            <w:div w:id="530537730">
              <w:marLeft w:val="0"/>
              <w:marRight w:val="0"/>
              <w:marTop w:val="0"/>
              <w:marBottom w:val="0"/>
              <w:divBdr>
                <w:top w:val="none" w:sz="0" w:space="0" w:color="auto"/>
                <w:left w:val="none" w:sz="0" w:space="0" w:color="auto"/>
                <w:bottom w:val="none" w:sz="0" w:space="0" w:color="auto"/>
                <w:right w:val="none" w:sz="0" w:space="0" w:color="auto"/>
              </w:divBdr>
            </w:div>
            <w:div w:id="726346059">
              <w:marLeft w:val="0"/>
              <w:marRight w:val="0"/>
              <w:marTop w:val="0"/>
              <w:marBottom w:val="0"/>
              <w:divBdr>
                <w:top w:val="none" w:sz="0" w:space="0" w:color="auto"/>
                <w:left w:val="none" w:sz="0" w:space="0" w:color="auto"/>
                <w:bottom w:val="none" w:sz="0" w:space="0" w:color="auto"/>
                <w:right w:val="none" w:sz="0" w:space="0" w:color="auto"/>
              </w:divBdr>
            </w:div>
            <w:div w:id="890581098">
              <w:marLeft w:val="0"/>
              <w:marRight w:val="0"/>
              <w:marTop w:val="0"/>
              <w:marBottom w:val="0"/>
              <w:divBdr>
                <w:top w:val="none" w:sz="0" w:space="0" w:color="auto"/>
                <w:left w:val="none" w:sz="0" w:space="0" w:color="auto"/>
                <w:bottom w:val="none" w:sz="0" w:space="0" w:color="auto"/>
                <w:right w:val="none" w:sz="0" w:space="0" w:color="auto"/>
              </w:divBdr>
            </w:div>
            <w:div w:id="1936745939">
              <w:marLeft w:val="0"/>
              <w:marRight w:val="0"/>
              <w:marTop w:val="0"/>
              <w:marBottom w:val="0"/>
              <w:divBdr>
                <w:top w:val="none" w:sz="0" w:space="0" w:color="auto"/>
                <w:left w:val="none" w:sz="0" w:space="0" w:color="auto"/>
                <w:bottom w:val="none" w:sz="0" w:space="0" w:color="auto"/>
                <w:right w:val="none" w:sz="0" w:space="0" w:color="auto"/>
              </w:divBdr>
            </w:div>
            <w:div w:id="176221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409428256">
      <w:bodyDiv w:val="1"/>
      <w:marLeft w:val="0"/>
      <w:marRight w:val="0"/>
      <w:marTop w:val="0"/>
      <w:marBottom w:val="0"/>
      <w:divBdr>
        <w:top w:val="none" w:sz="0" w:space="0" w:color="auto"/>
        <w:left w:val="none" w:sz="0" w:space="0" w:color="auto"/>
        <w:bottom w:val="none" w:sz="0" w:space="0" w:color="auto"/>
        <w:right w:val="none" w:sz="0" w:space="0" w:color="auto"/>
      </w:divBdr>
    </w:div>
    <w:div w:id="1425226004">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577327286">
      <w:bodyDiv w:val="1"/>
      <w:marLeft w:val="0"/>
      <w:marRight w:val="0"/>
      <w:marTop w:val="0"/>
      <w:marBottom w:val="0"/>
      <w:divBdr>
        <w:top w:val="none" w:sz="0" w:space="0" w:color="auto"/>
        <w:left w:val="none" w:sz="0" w:space="0" w:color="auto"/>
        <w:bottom w:val="none" w:sz="0" w:space="0" w:color="auto"/>
        <w:right w:val="none" w:sz="0" w:space="0" w:color="auto"/>
      </w:divBdr>
    </w:div>
    <w:div w:id="1589463757">
      <w:bodyDiv w:val="1"/>
      <w:marLeft w:val="0"/>
      <w:marRight w:val="0"/>
      <w:marTop w:val="0"/>
      <w:marBottom w:val="0"/>
      <w:divBdr>
        <w:top w:val="none" w:sz="0" w:space="0" w:color="auto"/>
        <w:left w:val="none" w:sz="0" w:space="0" w:color="auto"/>
        <w:bottom w:val="none" w:sz="0" w:space="0" w:color="auto"/>
        <w:right w:val="none" w:sz="0" w:space="0" w:color="auto"/>
      </w:divBdr>
    </w:div>
    <w:div w:id="1602255280">
      <w:bodyDiv w:val="1"/>
      <w:marLeft w:val="0"/>
      <w:marRight w:val="0"/>
      <w:marTop w:val="0"/>
      <w:marBottom w:val="0"/>
      <w:divBdr>
        <w:top w:val="none" w:sz="0" w:space="0" w:color="auto"/>
        <w:left w:val="none" w:sz="0" w:space="0" w:color="auto"/>
        <w:bottom w:val="none" w:sz="0" w:space="0" w:color="auto"/>
        <w:right w:val="none" w:sz="0" w:space="0" w:color="auto"/>
      </w:divBdr>
    </w:div>
    <w:div w:id="1605503366">
      <w:bodyDiv w:val="1"/>
      <w:marLeft w:val="0"/>
      <w:marRight w:val="0"/>
      <w:marTop w:val="0"/>
      <w:marBottom w:val="0"/>
      <w:divBdr>
        <w:top w:val="none" w:sz="0" w:space="0" w:color="auto"/>
        <w:left w:val="none" w:sz="0" w:space="0" w:color="auto"/>
        <w:bottom w:val="none" w:sz="0" w:space="0" w:color="auto"/>
        <w:right w:val="none" w:sz="0" w:space="0" w:color="auto"/>
      </w:divBdr>
    </w:div>
    <w:div w:id="1606037475">
      <w:bodyDiv w:val="1"/>
      <w:marLeft w:val="0"/>
      <w:marRight w:val="0"/>
      <w:marTop w:val="0"/>
      <w:marBottom w:val="0"/>
      <w:divBdr>
        <w:top w:val="none" w:sz="0" w:space="0" w:color="auto"/>
        <w:left w:val="none" w:sz="0" w:space="0" w:color="auto"/>
        <w:bottom w:val="none" w:sz="0" w:space="0" w:color="auto"/>
        <w:right w:val="none" w:sz="0" w:space="0" w:color="auto"/>
      </w:divBdr>
    </w:div>
    <w:div w:id="1607077105">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3099">
      <w:bodyDiv w:val="1"/>
      <w:marLeft w:val="0"/>
      <w:marRight w:val="0"/>
      <w:marTop w:val="0"/>
      <w:marBottom w:val="0"/>
      <w:divBdr>
        <w:top w:val="none" w:sz="0" w:space="0" w:color="auto"/>
        <w:left w:val="none" w:sz="0" w:space="0" w:color="auto"/>
        <w:bottom w:val="none" w:sz="0" w:space="0" w:color="auto"/>
        <w:right w:val="none" w:sz="0" w:space="0" w:color="auto"/>
      </w:divBdr>
    </w:div>
    <w:div w:id="1652102293">
      <w:bodyDiv w:val="1"/>
      <w:marLeft w:val="0"/>
      <w:marRight w:val="0"/>
      <w:marTop w:val="0"/>
      <w:marBottom w:val="0"/>
      <w:divBdr>
        <w:top w:val="none" w:sz="0" w:space="0" w:color="auto"/>
        <w:left w:val="none" w:sz="0" w:space="0" w:color="auto"/>
        <w:bottom w:val="none" w:sz="0" w:space="0" w:color="auto"/>
        <w:right w:val="none" w:sz="0" w:space="0" w:color="auto"/>
      </w:divBdr>
    </w:div>
    <w:div w:id="1756433950">
      <w:bodyDiv w:val="1"/>
      <w:marLeft w:val="0"/>
      <w:marRight w:val="0"/>
      <w:marTop w:val="0"/>
      <w:marBottom w:val="0"/>
      <w:divBdr>
        <w:top w:val="none" w:sz="0" w:space="0" w:color="auto"/>
        <w:left w:val="none" w:sz="0" w:space="0" w:color="auto"/>
        <w:bottom w:val="none" w:sz="0" w:space="0" w:color="auto"/>
        <w:right w:val="none" w:sz="0" w:space="0" w:color="auto"/>
      </w:divBdr>
    </w:div>
    <w:div w:id="1776821438">
      <w:bodyDiv w:val="1"/>
      <w:marLeft w:val="0"/>
      <w:marRight w:val="0"/>
      <w:marTop w:val="0"/>
      <w:marBottom w:val="0"/>
      <w:divBdr>
        <w:top w:val="none" w:sz="0" w:space="0" w:color="auto"/>
        <w:left w:val="none" w:sz="0" w:space="0" w:color="auto"/>
        <w:bottom w:val="none" w:sz="0" w:space="0" w:color="auto"/>
        <w:right w:val="none" w:sz="0" w:space="0" w:color="auto"/>
      </w:divBdr>
    </w:div>
    <w:div w:id="1818259686">
      <w:bodyDiv w:val="1"/>
      <w:marLeft w:val="0"/>
      <w:marRight w:val="0"/>
      <w:marTop w:val="0"/>
      <w:marBottom w:val="0"/>
      <w:divBdr>
        <w:top w:val="none" w:sz="0" w:space="0" w:color="auto"/>
        <w:left w:val="none" w:sz="0" w:space="0" w:color="auto"/>
        <w:bottom w:val="none" w:sz="0" w:space="0" w:color="auto"/>
        <w:right w:val="none" w:sz="0" w:space="0" w:color="auto"/>
      </w:divBdr>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06631">
      <w:bodyDiv w:val="1"/>
      <w:marLeft w:val="0"/>
      <w:marRight w:val="0"/>
      <w:marTop w:val="0"/>
      <w:marBottom w:val="0"/>
      <w:divBdr>
        <w:top w:val="none" w:sz="0" w:space="0" w:color="auto"/>
        <w:left w:val="none" w:sz="0" w:space="0" w:color="auto"/>
        <w:bottom w:val="none" w:sz="0" w:space="0" w:color="auto"/>
        <w:right w:val="none" w:sz="0" w:space="0" w:color="auto"/>
      </w:divBdr>
      <w:divsChild>
        <w:div w:id="77333787">
          <w:marLeft w:val="0"/>
          <w:marRight w:val="0"/>
          <w:marTop w:val="0"/>
          <w:marBottom w:val="0"/>
          <w:divBdr>
            <w:top w:val="none" w:sz="0" w:space="0" w:color="auto"/>
            <w:left w:val="none" w:sz="0" w:space="0" w:color="auto"/>
            <w:bottom w:val="none" w:sz="0" w:space="0" w:color="auto"/>
            <w:right w:val="none" w:sz="0" w:space="0" w:color="auto"/>
          </w:divBdr>
          <w:divsChild>
            <w:div w:id="2143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27019">
      <w:bodyDiv w:val="1"/>
      <w:marLeft w:val="0"/>
      <w:marRight w:val="0"/>
      <w:marTop w:val="0"/>
      <w:marBottom w:val="0"/>
      <w:divBdr>
        <w:top w:val="none" w:sz="0" w:space="0" w:color="auto"/>
        <w:left w:val="none" w:sz="0" w:space="0" w:color="auto"/>
        <w:bottom w:val="none" w:sz="0" w:space="0" w:color="auto"/>
        <w:right w:val="none" w:sz="0" w:space="0" w:color="auto"/>
      </w:divBdr>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88231">
      <w:bodyDiv w:val="1"/>
      <w:marLeft w:val="0"/>
      <w:marRight w:val="0"/>
      <w:marTop w:val="0"/>
      <w:marBottom w:val="0"/>
      <w:divBdr>
        <w:top w:val="none" w:sz="0" w:space="0" w:color="auto"/>
        <w:left w:val="none" w:sz="0" w:space="0" w:color="auto"/>
        <w:bottom w:val="none" w:sz="0" w:space="0" w:color="auto"/>
        <w:right w:val="none" w:sz="0" w:space="0" w:color="auto"/>
      </w:divBdr>
      <w:divsChild>
        <w:div w:id="184944347">
          <w:marLeft w:val="0"/>
          <w:marRight w:val="0"/>
          <w:marTop w:val="0"/>
          <w:marBottom w:val="0"/>
          <w:divBdr>
            <w:top w:val="none" w:sz="0" w:space="0" w:color="auto"/>
            <w:left w:val="none" w:sz="0" w:space="0" w:color="auto"/>
            <w:bottom w:val="none" w:sz="0" w:space="0" w:color="auto"/>
            <w:right w:val="none" w:sz="0" w:space="0" w:color="auto"/>
          </w:divBdr>
          <w:divsChild>
            <w:div w:id="1156604578">
              <w:marLeft w:val="0"/>
              <w:marRight w:val="0"/>
              <w:marTop w:val="0"/>
              <w:marBottom w:val="0"/>
              <w:divBdr>
                <w:top w:val="none" w:sz="0" w:space="0" w:color="auto"/>
                <w:left w:val="none" w:sz="0" w:space="0" w:color="auto"/>
                <w:bottom w:val="none" w:sz="0" w:space="0" w:color="auto"/>
                <w:right w:val="none" w:sz="0" w:space="0" w:color="auto"/>
              </w:divBdr>
              <w:divsChild>
                <w:div w:id="13527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52095">
      <w:bodyDiv w:val="1"/>
      <w:marLeft w:val="0"/>
      <w:marRight w:val="0"/>
      <w:marTop w:val="0"/>
      <w:marBottom w:val="0"/>
      <w:divBdr>
        <w:top w:val="none" w:sz="0" w:space="0" w:color="auto"/>
        <w:left w:val="none" w:sz="0" w:space="0" w:color="auto"/>
        <w:bottom w:val="none" w:sz="0" w:space="0" w:color="auto"/>
        <w:right w:val="none" w:sz="0" w:space="0" w:color="auto"/>
      </w:divBdr>
    </w:div>
    <w:div w:id="2102792476">
      <w:bodyDiv w:val="1"/>
      <w:marLeft w:val="0"/>
      <w:marRight w:val="0"/>
      <w:marTop w:val="0"/>
      <w:marBottom w:val="0"/>
      <w:divBdr>
        <w:top w:val="none" w:sz="0" w:space="0" w:color="auto"/>
        <w:left w:val="none" w:sz="0" w:space="0" w:color="auto"/>
        <w:bottom w:val="none" w:sz="0" w:space="0" w:color="auto"/>
        <w:right w:val="none" w:sz="0" w:space="0" w:color="auto"/>
      </w:divBdr>
    </w:div>
    <w:div w:id="2115665264">
      <w:bodyDiv w:val="1"/>
      <w:marLeft w:val="0"/>
      <w:marRight w:val="0"/>
      <w:marTop w:val="0"/>
      <w:marBottom w:val="0"/>
      <w:divBdr>
        <w:top w:val="none" w:sz="0" w:space="0" w:color="auto"/>
        <w:left w:val="none" w:sz="0" w:space="0" w:color="auto"/>
        <w:bottom w:val="none" w:sz="0" w:space="0" w:color="auto"/>
        <w:right w:val="none" w:sz="0" w:space="0" w:color="auto"/>
      </w:divBdr>
    </w:div>
    <w:div w:id="2134060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file:////Users/joose/Documents/quiet-paths-msc/figures/maps/results/70dB_len_mean.png" TargetMode="External"/><Relationship Id="rId47" Type="http://schemas.openxmlformats.org/officeDocument/2006/relationships/image" Target="media/image33.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40" Type="http://schemas.openxmlformats.org/officeDocument/2006/relationships/image" Target="file:////Users/joose/Documents/quiet-paths-msc/figures/maps/results/mean-dB_mean.png" TargetMode="External"/><Relationship Id="rId45" Type="http://schemas.openxmlformats.org/officeDocument/2006/relationships/hyperlink" Target="https://github.com/DigitalGeographyLab/hope-green-path-server/blob/develop/docs/green_paths_api.md" TargetMode="External"/><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file:////Users/joose/Documents/quiet-paths-msc/src/plots/quiet_path_plots/layout_p700_1300.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380.png"/><Relationship Id="rId64" Type="http://schemas.openxmlformats.org/officeDocument/2006/relationships/image" Target="media/image43.png"/><Relationship Id="rId69"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6.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37.png"/><Relationship Id="rId62" Type="http://schemas.microsoft.com/office/2018/08/relationships/commentsExtensible" Target="commentsExtensible.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commentsExtended" Target="commentsExtended.xml"/><Relationship Id="rId49" Type="http://schemas.openxmlformats.org/officeDocument/2006/relationships/image" Target="media/image35.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40.png"/><Relationship Id="rId60" Type="http://schemas.openxmlformats.org/officeDocument/2006/relationships/image" Target="file:////Users/joose/Documents/quiet-paths-msc/src/plots/quiet_path_plots/layout_p300_600.png" TargetMode="External"/><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6.png"/><Relationship Id="rId50" Type="http://schemas.openxmlformats.org/officeDocument/2006/relationships/image" Target="media/image320.png"/><Relationship Id="rId55"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D84B4-D9B8-1048-BD53-C3059F1D6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0</TotalTime>
  <Pages>107</Pages>
  <Words>52060</Words>
  <Characters>296742</Characters>
  <Application>Microsoft Office Word</Application>
  <DocSecurity>0</DocSecurity>
  <Lines>2472</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527</cp:revision>
  <cp:lastPrinted>2020-04-05T18:24:00Z</cp:lastPrinted>
  <dcterms:created xsi:type="dcterms:W3CDTF">2020-04-05T18:24:00Z</dcterms:created>
  <dcterms:modified xsi:type="dcterms:W3CDTF">2020-04-18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q0xdFp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